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53B432BE" w14:textId="77777777" w:rsidR="00112BB4" w:rsidRDefault="00112BB4" w:rsidP="00112BB4">
      <w:pPr>
        <w:jc w:val="center"/>
        <w:rPr>
          <w:b/>
          <w:sz w:val="32"/>
        </w:rPr>
      </w:pPr>
      <w:r>
        <w:rPr>
          <w:noProof/>
        </w:rPr>
        <w:drawing>
          <wp:inline distT="0" distB="0" distL="0" distR="0" wp14:anchorId="1BD1DEE9" wp14:editId="5D614AB6">
            <wp:extent cx="2162810" cy="3235960"/>
            <wp:effectExtent l="0" t="0" r="0" b="0"/>
            <wp:docPr id="5" name="Imagen 5" descr="http://www.ubiobio.cl/mcc/images/logosimbolog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ubiobio.cl/mcc/images/logosimbologi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2810" cy="3235960"/>
                    </a:xfrm>
                    <a:prstGeom prst="rect">
                      <a:avLst/>
                    </a:prstGeom>
                    <a:noFill/>
                    <a:ln>
                      <a:noFill/>
                    </a:ln>
                  </pic:spPr>
                </pic:pic>
              </a:graphicData>
            </a:graphic>
          </wp:inline>
        </w:drawing>
      </w:r>
    </w:p>
    <w:p w14:paraId="430B8C86" w14:textId="77777777" w:rsidR="00112BB4" w:rsidRDefault="00112BB4" w:rsidP="00112BB4">
      <w:pPr>
        <w:jc w:val="center"/>
        <w:rPr>
          <w:b/>
          <w:sz w:val="32"/>
        </w:rPr>
      </w:pPr>
    </w:p>
    <w:p w14:paraId="2D1AC0EE" w14:textId="77777777" w:rsidR="00112BB4" w:rsidRDefault="00112BB4" w:rsidP="00112BB4">
      <w:pPr>
        <w:jc w:val="center"/>
        <w:rPr>
          <w:b/>
          <w:sz w:val="32"/>
        </w:rPr>
      </w:pPr>
    </w:p>
    <w:p w14:paraId="7668328A" w14:textId="77777777" w:rsidR="00112BB4" w:rsidRPr="004341B4" w:rsidRDefault="00112BB4" w:rsidP="00112BB4">
      <w:pPr>
        <w:jc w:val="center"/>
        <w:rPr>
          <w:b/>
          <w:sz w:val="32"/>
        </w:rPr>
      </w:pPr>
      <w:r w:rsidRPr="004341B4">
        <w:rPr>
          <w:b/>
          <w:sz w:val="32"/>
        </w:rPr>
        <w:t>UNIVERSIDAD DEL BÍO-BÍO</w:t>
      </w:r>
    </w:p>
    <w:p w14:paraId="1667CE4C" w14:textId="77777777" w:rsidR="00112BB4" w:rsidRPr="004341B4" w:rsidRDefault="00112BB4" w:rsidP="00112BB4">
      <w:pPr>
        <w:jc w:val="center"/>
        <w:rPr>
          <w:sz w:val="32"/>
        </w:rPr>
      </w:pPr>
      <w:r w:rsidRPr="004341B4">
        <w:rPr>
          <w:sz w:val="32"/>
        </w:rPr>
        <w:t>FACULTAD DE CIENCIAS EMPRESARIALES</w:t>
      </w:r>
    </w:p>
    <w:p w14:paraId="2761FE52" w14:textId="77777777" w:rsidR="00112BB4" w:rsidRPr="004341B4" w:rsidRDefault="00112BB4" w:rsidP="00112BB4">
      <w:pPr>
        <w:jc w:val="center"/>
        <w:rPr>
          <w:sz w:val="32"/>
        </w:rPr>
      </w:pPr>
      <w:r w:rsidRPr="004341B4">
        <w:rPr>
          <w:sz w:val="32"/>
        </w:rPr>
        <w:t>DEPARTAMENTO DE CIENCIAS DE LA COMPUTACIÓN Y TEGNOLOGÍAS DE LA INFORMACIÓN</w:t>
      </w:r>
    </w:p>
    <w:p w14:paraId="726E13FF" w14:textId="179B0B97" w:rsidR="00112BB4" w:rsidRDefault="00112BB4" w:rsidP="00112BB4"/>
    <w:p w14:paraId="5FEF1679" w14:textId="1B1878A8" w:rsidR="00112BB4" w:rsidRDefault="00DB089B" w:rsidP="00112BB4">
      <w:pPr>
        <w:jc w:val="center"/>
        <w:rPr>
          <w:sz w:val="24"/>
        </w:rPr>
      </w:pPr>
      <w:r w:rsidRPr="00DB089B">
        <w:rPr>
          <w:sz w:val="28"/>
        </w:rPr>
        <w:t xml:space="preserve">Servicio web para notificaciones de eventos sociales en espacios públicos consumido por una aplicación móvil y una </w:t>
      </w:r>
      <w:r w:rsidR="005C7F78">
        <w:rPr>
          <w:sz w:val="28"/>
        </w:rPr>
        <w:t>aplicación</w:t>
      </w:r>
      <w:r w:rsidRPr="00DB089B">
        <w:rPr>
          <w:sz w:val="28"/>
        </w:rPr>
        <w:t xml:space="preserve"> web.</w:t>
      </w:r>
    </w:p>
    <w:p w14:paraId="723E009D" w14:textId="77777777" w:rsidR="00112BB4" w:rsidRPr="004341B4" w:rsidRDefault="00112BB4" w:rsidP="00112BB4">
      <w:pPr>
        <w:jc w:val="center"/>
        <w:rPr>
          <w:sz w:val="24"/>
        </w:rPr>
      </w:pPr>
    </w:p>
    <w:p w14:paraId="4FAA6D03" w14:textId="77777777" w:rsidR="00112BB4" w:rsidRPr="004341B4" w:rsidRDefault="00112BB4" w:rsidP="00112BB4">
      <w:pPr>
        <w:jc w:val="center"/>
        <w:rPr>
          <w:sz w:val="24"/>
        </w:rPr>
      </w:pPr>
      <w:r w:rsidRPr="004341B4">
        <w:rPr>
          <w:sz w:val="24"/>
        </w:rPr>
        <w:t>Hans Gallegos Oliva</w:t>
      </w:r>
    </w:p>
    <w:p w14:paraId="62F154AF" w14:textId="3C4DC9F0" w:rsidR="00B56172" w:rsidRDefault="00112BB4" w:rsidP="00B56172">
      <w:pPr>
        <w:jc w:val="center"/>
      </w:pPr>
      <w:r w:rsidRPr="004341B4">
        <w:rPr>
          <w:sz w:val="24"/>
        </w:rPr>
        <w:t>Matías Venegas Ibáñez</w:t>
      </w:r>
      <w:r w:rsidRPr="0041535E">
        <w:t xml:space="preserve"> </w:t>
      </w:r>
      <w:r w:rsidR="004A6F06" w:rsidRPr="0041535E">
        <w:br w:type="page"/>
      </w:r>
      <w:bookmarkStart w:id="0" w:name="_Toc484123272"/>
      <w:bookmarkStart w:id="1" w:name="_Toc484123378"/>
      <w:bookmarkStart w:id="2" w:name="_Toc486449007"/>
      <w:bookmarkStart w:id="3" w:name="_Toc486696719"/>
    </w:p>
    <w:p w14:paraId="2CAA451A" w14:textId="07D55239" w:rsidR="00B56172" w:rsidRDefault="00B56172" w:rsidP="00275744">
      <w:pPr>
        <w:pStyle w:val="Ttulo"/>
      </w:pPr>
      <w:r>
        <w:lastRenderedPageBreak/>
        <w:t>Índice General</w:t>
      </w:r>
    </w:p>
    <w:p w14:paraId="1E672976" w14:textId="7CFD6A91" w:rsidR="00B52A04" w:rsidRPr="00B52A04" w:rsidRDefault="00B56172">
      <w:pPr>
        <w:pStyle w:val="TDC1"/>
        <w:tabs>
          <w:tab w:val="right" w:leader="dot" w:pos="8828"/>
        </w:tabs>
        <w:rPr>
          <w:rFonts w:eastAsiaTheme="minorEastAsia" w:cstheme="minorBidi"/>
          <w:b w:val="0"/>
          <w:bCs w:val="0"/>
          <w:caps w:val="0"/>
          <w:noProof/>
          <w:color w:val="auto"/>
          <w:sz w:val="24"/>
          <w:szCs w:val="22"/>
        </w:rPr>
      </w:pPr>
      <w:r w:rsidRPr="00B52A04">
        <w:rPr>
          <w:sz w:val="24"/>
        </w:rPr>
        <w:fldChar w:fldCharType="begin"/>
      </w:r>
      <w:r w:rsidRPr="00B52A04">
        <w:rPr>
          <w:sz w:val="24"/>
        </w:rPr>
        <w:instrText xml:space="preserve"> TOC \o "1-8" \h \z \u </w:instrText>
      </w:r>
      <w:r w:rsidRPr="00B52A04">
        <w:rPr>
          <w:sz w:val="24"/>
        </w:rPr>
        <w:fldChar w:fldCharType="separate"/>
      </w:r>
      <w:hyperlink w:anchor="_Toc486710734" w:history="1">
        <w:r w:rsidR="00B52A04" w:rsidRPr="00B52A04">
          <w:rPr>
            <w:rStyle w:val="Hipervnculo"/>
            <w:noProof/>
            <w:sz w:val="22"/>
          </w:rPr>
          <w:t>Índice de Tablas</w:t>
        </w:r>
        <w:r w:rsidR="00B52A04" w:rsidRPr="00B52A04">
          <w:rPr>
            <w:noProof/>
            <w:webHidden/>
            <w:sz w:val="22"/>
          </w:rPr>
          <w:tab/>
        </w:r>
        <w:r w:rsidR="00B52A04" w:rsidRPr="00B52A04">
          <w:rPr>
            <w:noProof/>
            <w:webHidden/>
            <w:sz w:val="22"/>
          </w:rPr>
          <w:fldChar w:fldCharType="begin"/>
        </w:r>
        <w:r w:rsidR="00B52A04" w:rsidRPr="00B52A04">
          <w:rPr>
            <w:noProof/>
            <w:webHidden/>
            <w:sz w:val="22"/>
          </w:rPr>
          <w:instrText xml:space="preserve"> PAGEREF _Toc486710734 \h </w:instrText>
        </w:r>
        <w:r w:rsidR="00B52A04" w:rsidRPr="00B52A04">
          <w:rPr>
            <w:noProof/>
            <w:webHidden/>
            <w:sz w:val="22"/>
          </w:rPr>
        </w:r>
        <w:r w:rsidR="00B52A04" w:rsidRPr="00B52A04">
          <w:rPr>
            <w:noProof/>
            <w:webHidden/>
            <w:sz w:val="22"/>
          </w:rPr>
          <w:fldChar w:fldCharType="separate"/>
        </w:r>
        <w:r w:rsidR="00633160">
          <w:rPr>
            <w:noProof/>
            <w:webHidden/>
            <w:sz w:val="22"/>
          </w:rPr>
          <w:t>7</w:t>
        </w:r>
        <w:r w:rsidR="00B52A04" w:rsidRPr="00B52A04">
          <w:rPr>
            <w:noProof/>
            <w:webHidden/>
            <w:sz w:val="22"/>
          </w:rPr>
          <w:fldChar w:fldCharType="end"/>
        </w:r>
      </w:hyperlink>
    </w:p>
    <w:p w14:paraId="76AE514E" w14:textId="14B83DA6" w:rsidR="00B52A04" w:rsidRPr="00B52A04" w:rsidRDefault="00B52A04">
      <w:pPr>
        <w:pStyle w:val="TDC1"/>
        <w:tabs>
          <w:tab w:val="right" w:leader="dot" w:pos="8828"/>
        </w:tabs>
        <w:rPr>
          <w:rFonts w:eastAsiaTheme="minorEastAsia" w:cstheme="minorBidi"/>
          <w:b w:val="0"/>
          <w:bCs w:val="0"/>
          <w:caps w:val="0"/>
          <w:noProof/>
          <w:color w:val="auto"/>
          <w:sz w:val="24"/>
          <w:szCs w:val="22"/>
        </w:rPr>
      </w:pPr>
      <w:hyperlink w:anchor="_Toc486710735" w:history="1">
        <w:r w:rsidRPr="00B52A04">
          <w:rPr>
            <w:rStyle w:val="Hipervnculo"/>
            <w:noProof/>
            <w:sz w:val="22"/>
          </w:rPr>
          <w:t>Índice de Figuras</w:t>
        </w:r>
        <w:r w:rsidRPr="00B52A04">
          <w:rPr>
            <w:noProof/>
            <w:webHidden/>
            <w:sz w:val="22"/>
          </w:rPr>
          <w:tab/>
        </w:r>
        <w:r w:rsidRPr="00B52A04">
          <w:rPr>
            <w:noProof/>
            <w:webHidden/>
            <w:sz w:val="22"/>
          </w:rPr>
          <w:fldChar w:fldCharType="begin"/>
        </w:r>
        <w:r w:rsidRPr="00B52A04">
          <w:rPr>
            <w:noProof/>
            <w:webHidden/>
            <w:sz w:val="22"/>
          </w:rPr>
          <w:instrText xml:space="preserve"> PAGEREF _Toc486710735 \h </w:instrText>
        </w:r>
        <w:r w:rsidRPr="00B52A04">
          <w:rPr>
            <w:noProof/>
            <w:webHidden/>
            <w:sz w:val="22"/>
          </w:rPr>
        </w:r>
        <w:r w:rsidRPr="00B52A04">
          <w:rPr>
            <w:noProof/>
            <w:webHidden/>
            <w:sz w:val="22"/>
          </w:rPr>
          <w:fldChar w:fldCharType="separate"/>
        </w:r>
        <w:r w:rsidR="00633160">
          <w:rPr>
            <w:noProof/>
            <w:webHidden/>
            <w:sz w:val="22"/>
          </w:rPr>
          <w:t>9</w:t>
        </w:r>
        <w:r w:rsidRPr="00B52A04">
          <w:rPr>
            <w:noProof/>
            <w:webHidden/>
            <w:sz w:val="22"/>
          </w:rPr>
          <w:fldChar w:fldCharType="end"/>
        </w:r>
      </w:hyperlink>
    </w:p>
    <w:p w14:paraId="18721B71" w14:textId="59E68439" w:rsidR="00B52A04" w:rsidRPr="00B52A04" w:rsidRDefault="00B52A04">
      <w:pPr>
        <w:pStyle w:val="TDC1"/>
        <w:tabs>
          <w:tab w:val="right" w:leader="dot" w:pos="8828"/>
        </w:tabs>
        <w:rPr>
          <w:rFonts w:eastAsiaTheme="minorEastAsia" w:cstheme="minorBidi"/>
          <w:b w:val="0"/>
          <w:bCs w:val="0"/>
          <w:caps w:val="0"/>
          <w:noProof/>
          <w:color w:val="auto"/>
          <w:sz w:val="24"/>
          <w:szCs w:val="22"/>
        </w:rPr>
      </w:pPr>
      <w:hyperlink w:anchor="_Toc486710736" w:history="1">
        <w:r w:rsidRPr="00B52A04">
          <w:rPr>
            <w:rStyle w:val="Hipervnculo"/>
            <w:noProof/>
            <w:sz w:val="22"/>
          </w:rPr>
          <w:t>Resumen</w:t>
        </w:r>
        <w:r w:rsidRPr="00B52A04">
          <w:rPr>
            <w:noProof/>
            <w:webHidden/>
            <w:sz w:val="22"/>
          </w:rPr>
          <w:tab/>
        </w:r>
        <w:r w:rsidRPr="00B52A04">
          <w:rPr>
            <w:noProof/>
            <w:webHidden/>
            <w:sz w:val="22"/>
          </w:rPr>
          <w:fldChar w:fldCharType="begin"/>
        </w:r>
        <w:r w:rsidRPr="00B52A04">
          <w:rPr>
            <w:noProof/>
            <w:webHidden/>
            <w:sz w:val="22"/>
          </w:rPr>
          <w:instrText xml:space="preserve"> PAGEREF _Toc486710736 \h </w:instrText>
        </w:r>
        <w:r w:rsidRPr="00B52A04">
          <w:rPr>
            <w:noProof/>
            <w:webHidden/>
            <w:sz w:val="22"/>
          </w:rPr>
        </w:r>
        <w:r w:rsidRPr="00B52A04">
          <w:rPr>
            <w:noProof/>
            <w:webHidden/>
            <w:sz w:val="22"/>
          </w:rPr>
          <w:fldChar w:fldCharType="separate"/>
        </w:r>
        <w:r w:rsidR="00633160">
          <w:rPr>
            <w:noProof/>
            <w:webHidden/>
            <w:sz w:val="22"/>
          </w:rPr>
          <w:t>10</w:t>
        </w:r>
        <w:r w:rsidRPr="00B52A04">
          <w:rPr>
            <w:noProof/>
            <w:webHidden/>
            <w:sz w:val="22"/>
          </w:rPr>
          <w:fldChar w:fldCharType="end"/>
        </w:r>
      </w:hyperlink>
    </w:p>
    <w:p w14:paraId="6C938C80" w14:textId="5FEBC7A2" w:rsidR="00B52A04" w:rsidRPr="00B52A04" w:rsidRDefault="00B52A04">
      <w:pPr>
        <w:pStyle w:val="TDC1"/>
        <w:tabs>
          <w:tab w:val="right" w:leader="dot" w:pos="8828"/>
        </w:tabs>
        <w:rPr>
          <w:rFonts w:eastAsiaTheme="minorEastAsia" w:cstheme="minorBidi"/>
          <w:b w:val="0"/>
          <w:bCs w:val="0"/>
          <w:caps w:val="0"/>
          <w:noProof/>
          <w:color w:val="auto"/>
          <w:sz w:val="24"/>
          <w:szCs w:val="22"/>
        </w:rPr>
      </w:pPr>
      <w:hyperlink w:anchor="_Toc486710737" w:history="1">
        <w:r w:rsidRPr="00B52A04">
          <w:rPr>
            <w:rStyle w:val="Hipervnculo"/>
            <w:noProof/>
            <w:sz w:val="22"/>
            <w:lang w:val="en-US"/>
          </w:rPr>
          <w:t>Abstract</w:t>
        </w:r>
        <w:r w:rsidRPr="00B52A04">
          <w:rPr>
            <w:noProof/>
            <w:webHidden/>
            <w:sz w:val="22"/>
          </w:rPr>
          <w:tab/>
        </w:r>
        <w:r w:rsidRPr="00B52A04">
          <w:rPr>
            <w:noProof/>
            <w:webHidden/>
            <w:sz w:val="22"/>
          </w:rPr>
          <w:fldChar w:fldCharType="begin"/>
        </w:r>
        <w:r w:rsidRPr="00B52A04">
          <w:rPr>
            <w:noProof/>
            <w:webHidden/>
            <w:sz w:val="22"/>
          </w:rPr>
          <w:instrText xml:space="preserve"> PAGEREF _Toc486710737 \h </w:instrText>
        </w:r>
        <w:r w:rsidRPr="00B52A04">
          <w:rPr>
            <w:noProof/>
            <w:webHidden/>
            <w:sz w:val="22"/>
          </w:rPr>
        </w:r>
        <w:r w:rsidRPr="00B52A04">
          <w:rPr>
            <w:noProof/>
            <w:webHidden/>
            <w:sz w:val="22"/>
          </w:rPr>
          <w:fldChar w:fldCharType="separate"/>
        </w:r>
        <w:r w:rsidR="00633160">
          <w:rPr>
            <w:noProof/>
            <w:webHidden/>
            <w:sz w:val="22"/>
          </w:rPr>
          <w:t>11</w:t>
        </w:r>
        <w:r w:rsidRPr="00B52A04">
          <w:rPr>
            <w:noProof/>
            <w:webHidden/>
            <w:sz w:val="22"/>
          </w:rPr>
          <w:fldChar w:fldCharType="end"/>
        </w:r>
      </w:hyperlink>
    </w:p>
    <w:p w14:paraId="7381EB28" w14:textId="58B59135" w:rsidR="00B52A04" w:rsidRPr="00B52A04" w:rsidRDefault="00B52A04">
      <w:pPr>
        <w:pStyle w:val="TDC1"/>
        <w:tabs>
          <w:tab w:val="right" w:leader="dot" w:pos="8828"/>
        </w:tabs>
        <w:rPr>
          <w:rFonts w:eastAsiaTheme="minorEastAsia" w:cstheme="minorBidi"/>
          <w:b w:val="0"/>
          <w:bCs w:val="0"/>
          <w:caps w:val="0"/>
          <w:noProof/>
          <w:color w:val="auto"/>
          <w:sz w:val="24"/>
          <w:szCs w:val="22"/>
        </w:rPr>
      </w:pPr>
      <w:hyperlink w:anchor="_Toc486710738" w:history="1">
        <w:r w:rsidRPr="00B52A04">
          <w:rPr>
            <w:rStyle w:val="Hipervnculo"/>
            <w:noProof/>
            <w:sz w:val="22"/>
          </w:rPr>
          <w:t>Introducción</w:t>
        </w:r>
        <w:r w:rsidRPr="00B52A04">
          <w:rPr>
            <w:noProof/>
            <w:webHidden/>
            <w:sz w:val="22"/>
          </w:rPr>
          <w:tab/>
        </w:r>
        <w:r w:rsidRPr="00B52A04">
          <w:rPr>
            <w:noProof/>
            <w:webHidden/>
            <w:sz w:val="22"/>
          </w:rPr>
          <w:fldChar w:fldCharType="begin"/>
        </w:r>
        <w:r w:rsidRPr="00B52A04">
          <w:rPr>
            <w:noProof/>
            <w:webHidden/>
            <w:sz w:val="22"/>
          </w:rPr>
          <w:instrText xml:space="preserve"> PAGEREF _Toc486710738 \h </w:instrText>
        </w:r>
        <w:r w:rsidRPr="00B52A04">
          <w:rPr>
            <w:noProof/>
            <w:webHidden/>
            <w:sz w:val="22"/>
          </w:rPr>
        </w:r>
        <w:r w:rsidRPr="00B52A04">
          <w:rPr>
            <w:noProof/>
            <w:webHidden/>
            <w:sz w:val="22"/>
          </w:rPr>
          <w:fldChar w:fldCharType="separate"/>
        </w:r>
        <w:r w:rsidR="00633160">
          <w:rPr>
            <w:noProof/>
            <w:webHidden/>
            <w:sz w:val="22"/>
          </w:rPr>
          <w:t>12</w:t>
        </w:r>
        <w:r w:rsidRPr="00B52A04">
          <w:rPr>
            <w:noProof/>
            <w:webHidden/>
            <w:sz w:val="22"/>
          </w:rPr>
          <w:fldChar w:fldCharType="end"/>
        </w:r>
      </w:hyperlink>
    </w:p>
    <w:p w14:paraId="5A2743A8" w14:textId="6CF3D901" w:rsidR="00B52A04" w:rsidRPr="00B52A04" w:rsidRDefault="00B52A04">
      <w:pPr>
        <w:pStyle w:val="TDC1"/>
        <w:tabs>
          <w:tab w:val="right" w:leader="dot" w:pos="8828"/>
        </w:tabs>
        <w:rPr>
          <w:rFonts w:eastAsiaTheme="minorEastAsia" w:cstheme="minorBidi"/>
          <w:b w:val="0"/>
          <w:bCs w:val="0"/>
          <w:caps w:val="0"/>
          <w:noProof/>
          <w:color w:val="auto"/>
          <w:sz w:val="24"/>
          <w:szCs w:val="22"/>
        </w:rPr>
      </w:pPr>
      <w:hyperlink w:anchor="_Toc486710739" w:history="1">
        <w:r w:rsidRPr="00B52A04">
          <w:rPr>
            <w:rStyle w:val="Hipervnculo"/>
            <w:noProof/>
            <w:sz w:val="22"/>
          </w:rPr>
          <w:t>Definición del problema</w:t>
        </w:r>
        <w:r w:rsidRPr="00B52A04">
          <w:rPr>
            <w:noProof/>
            <w:webHidden/>
            <w:sz w:val="22"/>
          </w:rPr>
          <w:tab/>
        </w:r>
        <w:r w:rsidRPr="00B52A04">
          <w:rPr>
            <w:noProof/>
            <w:webHidden/>
            <w:sz w:val="22"/>
          </w:rPr>
          <w:fldChar w:fldCharType="begin"/>
        </w:r>
        <w:r w:rsidRPr="00B52A04">
          <w:rPr>
            <w:noProof/>
            <w:webHidden/>
            <w:sz w:val="22"/>
          </w:rPr>
          <w:instrText xml:space="preserve"> PAGEREF _Toc486710739 \h </w:instrText>
        </w:r>
        <w:r w:rsidRPr="00B52A04">
          <w:rPr>
            <w:noProof/>
            <w:webHidden/>
            <w:sz w:val="22"/>
          </w:rPr>
        </w:r>
        <w:r w:rsidRPr="00B52A04">
          <w:rPr>
            <w:noProof/>
            <w:webHidden/>
            <w:sz w:val="22"/>
          </w:rPr>
          <w:fldChar w:fldCharType="separate"/>
        </w:r>
        <w:r w:rsidR="00633160">
          <w:rPr>
            <w:noProof/>
            <w:webHidden/>
            <w:sz w:val="22"/>
          </w:rPr>
          <w:t>13</w:t>
        </w:r>
        <w:r w:rsidRPr="00B52A04">
          <w:rPr>
            <w:noProof/>
            <w:webHidden/>
            <w:sz w:val="22"/>
          </w:rPr>
          <w:fldChar w:fldCharType="end"/>
        </w:r>
      </w:hyperlink>
    </w:p>
    <w:p w14:paraId="2F5B740D" w14:textId="59FE9507" w:rsidR="00B52A04" w:rsidRPr="00B52A04" w:rsidRDefault="00B52A04">
      <w:pPr>
        <w:pStyle w:val="TDC2"/>
        <w:tabs>
          <w:tab w:val="right" w:leader="dot" w:pos="8828"/>
        </w:tabs>
        <w:rPr>
          <w:rFonts w:eastAsiaTheme="minorEastAsia" w:cstheme="minorBidi"/>
          <w:smallCaps w:val="0"/>
          <w:noProof/>
          <w:color w:val="auto"/>
          <w:sz w:val="24"/>
          <w:szCs w:val="22"/>
        </w:rPr>
      </w:pPr>
      <w:hyperlink w:anchor="_Toc486710740" w:history="1">
        <w:r w:rsidRPr="00B52A04">
          <w:rPr>
            <w:rStyle w:val="Hipervnculo"/>
            <w:noProof/>
            <w:sz w:val="22"/>
          </w:rPr>
          <w:t>1.1 Descripción de la problemática</w:t>
        </w:r>
        <w:r w:rsidRPr="00B52A04">
          <w:rPr>
            <w:noProof/>
            <w:webHidden/>
            <w:sz w:val="22"/>
          </w:rPr>
          <w:tab/>
        </w:r>
        <w:r w:rsidRPr="00B52A04">
          <w:rPr>
            <w:noProof/>
            <w:webHidden/>
            <w:sz w:val="22"/>
          </w:rPr>
          <w:fldChar w:fldCharType="begin"/>
        </w:r>
        <w:r w:rsidRPr="00B52A04">
          <w:rPr>
            <w:noProof/>
            <w:webHidden/>
            <w:sz w:val="22"/>
          </w:rPr>
          <w:instrText xml:space="preserve"> PAGEREF _Toc486710740 \h </w:instrText>
        </w:r>
        <w:r w:rsidRPr="00B52A04">
          <w:rPr>
            <w:noProof/>
            <w:webHidden/>
            <w:sz w:val="22"/>
          </w:rPr>
        </w:r>
        <w:r w:rsidRPr="00B52A04">
          <w:rPr>
            <w:noProof/>
            <w:webHidden/>
            <w:sz w:val="22"/>
          </w:rPr>
          <w:fldChar w:fldCharType="separate"/>
        </w:r>
        <w:r w:rsidR="00633160">
          <w:rPr>
            <w:noProof/>
            <w:webHidden/>
            <w:sz w:val="22"/>
          </w:rPr>
          <w:t>14</w:t>
        </w:r>
        <w:r w:rsidRPr="00B52A04">
          <w:rPr>
            <w:noProof/>
            <w:webHidden/>
            <w:sz w:val="22"/>
          </w:rPr>
          <w:fldChar w:fldCharType="end"/>
        </w:r>
      </w:hyperlink>
    </w:p>
    <w:p w14:paraId="627FDF67" w14:textId="49B6CF2D" w:rsidR="00B52A04" w:rsidRPr="00B52A04" w:rsidRDefault="00B52A04">
      <w:pPr>
        <w:pStyle w:val="TDC2"/>
        <w:tabs>
          <w:tab w:val="right" w:leader="dot" w:pos="8828"/>
        </w:tabs>
        <w:rPr>
          <w:rFonts w:eastAsiaTheme="minorEastAsia" w:cstheme="minorBidi"/>
          <w:smallCaps w:val="0"/>
          <w:noProof/>
          <w:color w:val="auto"/>
          <w:sz w:val="24"/>
          <w:szCs w:val="22"/>
        </w:rPr>
      </w:pPr>
      <w:hyperlink w:anchor="_Toc486710741" w:history="1">
        <w:r w:rsidRPr="00B52A04">
          <w:rPr>
            <w:rStyle w:val="Hipervnculo"/>
            <w:noProof/>
            <w:sz w:val="22"/>
          </w:rPr>
          <w:t>1.2 Situación actual</w:t>
        </w:r>
        <w:r w:rsidRPr="00B52A04">
          <w:rPr>
            <w:noProof/>
            <w:webHidden/>
            <w:sz w:val="22"/>
          </w:rPr>
          <w:tab/>
        </w:r>
        <w:r w:rsidRPr="00B52A04">
          <w:rPr>
            <w:noProof/>
            <w:webHidden/>
            <w:sz w:val="22"/>
          </w:rPr>
          <w:fldChar w:fldCharType="begin"/>
        </w:r>
        <w:r w:rsidRPr="00B52A04">
          <w:rPr>
            <w:noProof/>
            <w:webHidden/>
            <w:sz w:val="22"/>
          </w:rPr>
          <w:instrText xml:space="preserve"> PAGEREF _Toc486710741 \h </w:instrText>
        </w:r>
        <w:r w:rsidRPr="00B52A04">
          <w:rPr>
            <w:noProof/>
            <w:webHidden/>
            <w:sz w:val="22"/>
          </w:rPr>
        </w:r>
        <w:r w:rsidRPr="00B52A04">
          <w:rPr>
            <w:noProof/>
            <w:webHidden/>
            <w:sz w:val="22"/>
          </w:rPr>
          <w:fldChar w:fldCharType="separate"/>
        </w:r>
        <w:r w:rsidR="00633160">
          <w:rPr>
            <w:noProof/>
            <w:webHidden/>
            <w:sz w:val="22"/>
          </w:rPr>
          <w:t>14</w:t>
        </w:r>
        <w:r w:rsidRPr="00B52A04">
          <w:rPr>
            <w:noProof/>
            <w:webHidden/>
            <w:sz w:val="22"/>
          </w:rPr>
          <w:fldChar w:fldCharType="end"/>
        </w:r>
      </w:hyperlink>
    </w:p>
    <w:p w14:paraId="5EAA5399" w14:textId="21126E24" w:rsidR="00B52A04" w:rsidRPr="00B52A04" w:rsidRDefault="00B52A04">
      <w:pPr>
        <w:pStyle w:val="TDC2"/>
        <w:tabs>
          <w:tab w:val="right" w:leader="dot" w:pos="8828"/>
        </w:tabs>
        <w:rPr>
          <w:rFonts w:eastAsiaTheme="minorEastAsia" w:cstheme="minorBidi"/>
          <w:smallCaps w:val="0"/>
          <w:noProof/>
          <w:color w:val="auto"/>
          <w:sz w:val="24"/>
          <w:szCs w:val="22"/>
        </w:rPr>
      </w:pPr>
      <w:hyperlink w:anchor="_Toc486710742" w:history="1">
        <w:r w:rsidRPr="00B52A04">
          <w:rPr>
            <w:rStyle w:val="Hipervnculo"/>
            <w:noProof/>
            <w:sz w:val="22"/>
          </w:rPr>
          <w:t>1.3 Problemas detectados</w:t>
        </w:r>
        <w:r w:rsidRPr="00B52A04">
          <w:rPr>
            <w:noProof/>
            <w:webHidden/>
            <w:sz w:val="22"/>
          </w:rPr>
          <w:tab/>
        </w:r>
        <w:r w:rsidRPr="00B52A04">
          <w:rPr>
            <w:noProof/>
            <w:webHidden/>
            <w:sz w:val="22"/>
          </w:rPr>
          <w:fldChar w:fldCharType="begin"/>
        </w:r>
        <w:r w:rsidRPr="00B52A04">
          <w:rPr>
            <w:noProof/>
            <w:webHidden/>
            <w:sz w:val="22"/>
          </w:rPr>
          <w:instrText xml:space="preserve"> PAGEREF _Toc486710742 \h </w:instrText>
        </w:r>
        <w:r w:rsidRPr="00B52A04">
          <w:rPr>
            <w:noProof/>
            <w:webHidden/>
            <w:sz w:val="22"/>
          </w:rPr>
        </w:r>
        <w:r w:rsidRPr="00B52A04">
          <w:rPr>
            <w:noProof/>
            <w:webHidden/>
            <w:sz w:val="22"/>
          </w:rPr>
          <w:fldChar w:fldCharType="separate"/>
        </w:r>
        <w:r w:rsidR="00633160">
          <w:rPr>
            <w:noProof/>
            <w:webHidden/>
            <w:sz w:val="22"/>
          </w:rPr>
          <w:t>14</w:t>
        </w:r>
        <w:r w:rsidRPr="00B52A04">
          <w:rPr>
            <w:noProof/>
            <w:webHidden/>
            <w:sz w:val="22"/>
          </w:rPr>
          <w:fldChar w:fldCharType="end"/>
        </w:r>
      </w:hyperlink>
    </w:p>
    <w:p w14:paraId="475604F9" w14:textId="44D390AE" w:rsidR="00B52A04" w:rsidRPr="00B52A04" w:rsidRDefault="00B52A04">
      <w:pPr>
        <w:pStyle w:val="TDC2"/>
        <w:tabs>
          <w:tab w:val="right" w:leader="dot" w:pos="8828"/>
        </w:tabs>
        <w:rPr>
          <w:rFonts w:eastAsiaTheme="minorEastAsia" w:cstheme="minorBidi"/>
          <w:smallCaps w:val="0"/>
          <w:noProof/>
          <w:color w:val="auto"/>
          <w:sz w:val="24"/>
          <w:szCs w:val="22"/>
        </w:rPr>
      </w:pPr>
      <w:hyperlink w:anchor="_Toc486710743" w:history="1">
        <w:r w:rsidRPr="00B52A04">
          <w:rPr>
            <w:rStyle w:val="Hipervnculo"/>
            <w:noProof/>
            <w:sz w:val="22"/>
          </w:rPr>
          <w:t>1.4 Solución propuesta</w:t>
        </w:r>
        <w:r w:rsidRPr="00B52A04">
          <w:rPr>
            <w:noProof/>
            <w:webHidden/>
            <w:sz w:val="22"/>
          </w:rPr>
          <w:tab/>
        </w:r>
        <w:r w:rsidRPr="00B52A04">
          <w:rPr>
            <w:noProof/>
            <w:webHidden/>
            <w:sz w:val="22"/>
          </w:rPr>
          <w:fldChar w:fldCharType="begin"/>
        </w:r>
        <w:r w:rsidRPr="00B52A04">
          <w:rPr>
            <w:noProof/>
            <w:webHidden/>
            <w:sz w:val="22"/>
          </w:rPr>
          <w:instrText xml:space="preserve"> PAGEREF _Toc486710743 \h </w:instrText>
        </w:r>
        <w:r w:rsidRPr="00B52A04">
          <w:rPr>
            <w:noProof/>
            <w:webHidden/>
            <w:sz w:val="22"/>
          </w:rPr>
        </w:r>
        <w:r w:rsidRPr="00B52A04">
          <w:rPr>
            <w:noProof/>
            <w:webHidden/>
            <w:sz w:val="22"/>
          </w:rPr>
          <w:fldChar w:fldCharType="separate"/>
        </w:r>
        <w:r w:rsidR="00633160">
          <w:rPr>
            <w:noProof/>
            <w:webHidden/>
            <w:sz w:val="22"/>
          </w:rPr>
          <w:t>15</w:t>
        </w:r>
        <w:r w:rsidRPr="00B52A04">
          <w:rPr>
            <w:noProof/>
            <w:webHidden/>
            <w:sz w:val="22"/>
          </w:rPr>
          <w:fldChar w:fldCharType="end"/>
        </w:r>
      </w:hyperlink>
    </w:p>
    <w:p w14:paraId="4A09AFFB" w14:textId="6BC70224" w:rsidR="00B52A04" w:rsidRPr="00B52A04" w:rsidRDefault="00B52A04">
      <w:pPr>
        <w:pStyle w:val="TDC1"/>
        <w:tabs>
          <w:tab w:val="right" w:leader="dot" w:pos="8828"/>
        </w:tabs>
        <w:rPr>
          <w:rFonts w:eastAsiaTheme="minorEastAsia" w:cstheme="minorBidi"/>
          <w:b w:val="0"/>
          <w:bCs w:val="0"/>
          <w:caps w:val="0"/>
          <w:noProof/>
          <w:color w:val="auto"/>
          <w:sz w:val="24"/>
          <w:szCs w:val="22"/>
        </w:rPr>
      </w:pPr>
      <w:hyperlink w:anchor="_Toc486710744" w:history="1">
        <w:r w:rsidRPr="00B52A04">
          <w:rPr>
            <w:rStyle w:val="Hipervnculo"/>
            <w:noProof/>
            <w:sz w:val="22"/>
          </w:rPr>
          <w:t>Definición del proyecto</w:t>
        </w:r>
        <w:r w:rsidRPr="00B52A04">
          <w:rPr>
            <w:noProof/>
            <w:webHidden/>
            <w:sz w:val="22"/>
          </w:rPr>
          <w:tab/>
        </w:r>
        <w:r w:rsidRPr="00B52A04">
          <w:rPr>
            <w:noProof/>
            <w:webHidden/>
            <w:sz w:val="22"/>
          </w:rPr>
          <w:fldChar w:fldCharType="begin"/>
        </w:r>
        <w:r w:rsidRPr="00B52A04">
          <w:rPr>
            <w:noProof/>
            <w:webHidden/>
            <w:sz w:val="22"/>
          </w:rPr>
          <w:instrText xml:space="preserve"> PAGEREF _Toc486710744 \h </w:instrText>
        </w:r>
        <w:r w:rsidRPr="00B52A04">
          <w:rPr>
            <w:noProof/>
            <w:webHidden/>
            <w:sz w:val="22"/>
          </w:rPr>
        </w:r>
        <w:r w:rsidRPr="00B52A04">
          <w:rPr>
            <w:noProof/>
            <w:webHidden/>
            <w:sz w:val="22"/>
          </w:rPr>
          <w:fldChar w:fldCharType="separate"/>
        </w:r>
        <w:r w:rsidR="00633160">
          <w:rPr>
            <w:noProof/>
            <w:webHidden/>
            <w:sz w:val="22"/>
          </w:rPr>
          <w:t>16</w:t>
        </w:r>
        <w:r w:rsidRPr="00B52A04">
          <w:rPr>
            <w:noProof/>
            <w:webHidden/>
            <w:sz w:val="22"/>
          </w:rPr>
          <w:fldChar w:fldCharType="end"/>
        </w:r>
      </w:hyperlink>
    </w:p>
    <w:p w14:paraId="70B0FCC2" w14:textId="3370D67F" w:rsidR="00B52A04" w:rsidRPr="00B52A04" w:rsidRDefault="00B52A04">
      <w:pPr>
        <w:pStyle w:val="TDC2"/>
        <w:tabs>
          <w:tab w:val="right" w:leader="dot" w:pos="8828"/>
        </w:tabs>
        <w:rPr>
          <w:rFonts w:eastAsiaTheme="minorEastAsia" w:cstheme="minorBidi"/>
          <w:smallCaps w:val="0"/>
          <w:noProof/>
          <w:color w:val="auto"/>
          <w:sz w:val="24"/>
          <w:szCs w:val="22"/>
        </w:rPr>
      </w:pPr>
      <w:hyperlink w:anchor="_Toc486710745" w:history="1">
        <w:r w:rsidRPr="00B52A04">
          <w:rPr>
            <w:rStyle w:val="Hipervnculo"/>
            <w:noProof/>
            <w:sz w:val="22"/>
          </w:rPr>
          <w:t>2.1 Ob</w:t>
        </w:r>
        <w:r w:rsidRPr="00B52A04">
          <w:rPr>
            <w:rStyle w:val="Hipervnculo"/>
            <w:noProof/>
            <w:sz w:val="22"/>
          </w:rPr>
          <w:t>j</w:t>
        </w:r>
        <w:r w:rsidRPr="00B52A04">
          <w:rPr>
            <w:rStyle w:val="Hipervnculo"/>
            <w:noProof/>
            <w:sz w:val="22"/>
          </w:rPr>
          <w:t>etivos del proyecto</w:t>
        </w:r>
        <w:r w:rsidRPr="00B52A04">
          <w:rPr>
            <w:noProof/>
            <w:webHidden/>
            <w:sz w:val="22"/>
          </w:rPr>
          <w:tab/>
        </w:r>
        <w:r w:rsidRPr="00B52A04">
          <w:rPr>
            <w:noProof/>
            <w:webHidden/>
            <w:sz w:val="22"/>
          </w:rPr>
          <w:fldChar w:fldCharType="begin"/>
        </w:r>
        <w:r w:rsidRPr="00B52A04">
          <w:rPr>
            <w:noProof/>
            <w:webHidden/>
            <w:sz w:val="22"/>
          </w:rPr>
          <w:instrText xml:space="preserve"> PAGEREF _Toc486710745 \h </w:instrText>
        </w:r>
        <w:r w:rsidRPr="00B52A04">
          <w:rPr>
            <w:noProof/>
            <w:webHidden/>
            <w:sz w:val="22"/>
          </w:rPr>
        </w:r>
        <w:r w:rsidRPr="00B52A04">
          <w:rPr>
            <w:noProof/>
            <w:webHidden/>
            <w:sz w:val="22"/>
          </w:rPr>
          <w:fldChar w:fldCharType="separate"/>
        </w:r>
        <w:r w:rsidR="00633160">
          <w:rPr>
            <w:noProof/>
            <w:webHidden/>
            <w:sz w:val="22"/>
          </w:rPr>
          <w:t>17</w:t>
        </w:r>
        <w:r w:rsidRPr="00B52A04">
          <w:rPr>
            <w:noProof/>
            <w:webHidden/>
            <w:sz w:val="22"/>
          </w:rPr>
          <w:fldChar w:fldCharType="end"/>
        </w:r>
      </w:hyperlink>
    </w:p>
    <w:p w14:paraId="50DD90BE" w14:textId="0ABAC2E7" w:rsidR="00B52A04" w:rsidRPr="00B52A04" w:rsidRDefault="00B52A04">
      <w:pPr>
        <w:pStyle w:val="TDC2"/>
        <w:tabs>
          <w:tab w:val="right" w:leader="dot" w:pos="8828"/>
        </w:tabs>
        <w:rPr>
          <w:rFonts w:eastAsiaTheme="minorEastAsia" w:cstheme="minorBidi"/>
          <w:smallCaps w:val="0"/>
          <w:noProof/>
          <w:color w:val="auto"/>
          <w:sz w:val="24"/>
          <w:szCs w:val="22"/>
        </w:rPr>
      </w:pPr>
      <w:hyperlink w:anchor="_Toc486710746" w:history="1">
        <w:r w:rsidRPr="00B52A04">
          <w:rPr>
            <w:rStyle w:val="Hipervnculo"/>
            <w:noProof/>
            <w:sz w:val="22"/>
          </w:rPr>
          <w:t>2.2 Ambiente de Ingeniería de Software</w:t>
        </w:r>
        <w:r w:rsidRPr="00B52A04">
          <w:rPr>
            <w:noProof/>
            <w:webHidden/>
            <w:sz w:val="22"/>
          </w:rPr>
          <w:tab/>
        </w:r>
        <w:r w:rsidRPr="00B52A04">
          <w:rPr>
            <w:noProof/>
            <w:webHidden/>
            <w:sz w:val="22"/>
          </w:rPr>
          <w:fldChar w:fldCharType="begin"/>
        </w:r>
        <w:r w:rsidRPr="00B52A04">
          <w:rPr>
            <w:noProof/>
            <w:webHidden/>
            <w:sz w:val="22"/>
          </w:rPr>
          <w:instrText xml:space="preserve"> PAGEREF _Toc486710746 \h </w:instrText>
        </w:r>
        <w:r w:rsidRPr="00B52A04">
          <w:rPr>
            <w:noProof/>
            <w:webHidden/>
            <w:sz w:val="22"/>
          </w:rPr>
        </w:r>
        <w:r w:rsidRPr="00B52A04">
          <w:rPr>
            <w:noProof/>
            <w:webHidden/>
            <w:sz w:val="22"/>
          </w:rPr>
          <w:fldChar w:fldCharType="separate"/>
        </w:r>
        <w:r w:rsidR="00633160">
          <w:rPr>
            <w:noProof/>
            <w:webHidden/>
            <w:sz w:val="22"/>
          </w:rPr>
          <w:t>18</w:t>
        </w:r>
        <w:r w:rsidRPr="00B52A04">
          <w:rPr>
            <w:noProof/>
            <w:webHidden/>
            <w:sz w:val="22"/>
          </w:rPr>
          <w:fldChar w:fldCharType="end"/>
        </w:r>
      </w:hyperlink>
    </w:p>
    <w:p w14:paraId="5F06A303" w14:textId="0FA9F6C9" w:rsidR="00B52A04" w:rsidRPr="00B52A04" w:rsidRDefault="00B52A04">
      <w:pPr>
        <w:pStyle w:val="TDC3"/>
        <w:tabs>
          <w:tab w:val="right" w:leader="dot" w:pos="8828"/>
        </w:tabs>
        <w:rPr>
          <w:rFonts w:eastAsiaTheme="minorEastAsia" w:cstheme="minorBidi"/>
          <w:i w:val="0"/>
          <w:iCs w:val="0"/>
          <w:noProof/>
          <w:color w:val="auto"/>
          <w:sz w:val="24"/>
          <w:szCs w:val="22"/>
        </w:rPr>
      </w:pPr>
      <w:hyperlink w:anchor="_Toc486710747" w:history="1">
        <w:r w:rsidRPr="00B52A04">
          <w:rPr>
            <w:rStyle w:val="Hipervnculo"/>
            <w:noProof/>
            <w:sz w:val="22"/>
          </w:rPr>
          <w:t>2.2.1 Metodología de desarrollo:</w:t>
        </w:r>
        <w:r w:rsidRPr="00B52A04">
          <w:rPr>
            <w:noProof/>
            <w:webHidden/>
            <w:sz w:val="22"/>
          </w:rPr>
          <w:tab/>
        </w:r>
        <w:r w:rsidRPr="00B52A04">
          <w:rPr>
            <w:noProof/>
            <w:webHidden/>
            <w:sz w:val="22"/>
          </w:rPr>
          <w:fldChar w:fldCharType="begin"/>
        </w:r>
        <w:r w:rsidRPr="00B52A04">
          <w:rPr>
            <w:noProof/>
            <w:webHidden/>
            <w:sz w:val="22"/>
          </w:rPr>
          <w:instrText xml:space="preserve"> PAGEREF _Toc486710747 \h </w:instrText>
        </w:r>
        <w:r w:rsidRPr="00B52A04">
          <w:rPr>
            <w:noProof/>
            <w:webHidden/>
            <w:sz w:val="22"/>
          </w:rPr>
        </w:r>
        <w:r w:rsidRPr="00B52A04">
          <w:rPr>
            <w:noProof/>
            <w:webHidden/>
            <w:sz w:val="22"/>
          </w:rPr>
          <w:fldChar w:fldCharType="separate"/>
        </w:r>
        <w:r w:rsidR="00633160">
          <w:rPr>
            <w:noProof/>
            <w:webHidden/>
            <w:sz w:val="22"/>
          </w:rPr>
          <w:t>18</w:t>
        </w:r>
        <w:r w:rsidRPr="00B52A04">
          <w:rPr>
            <w:noProof/>
            <w:webHidden/>
            <w:sz w:val="22"/>
          </w:rPr>
          <w:fldChar w:fldCharType="end"/>
        </w:r>
      </w:hyperlink>
    </w:p>
    <w:p w14:paraId="1CA889B3" w14:textId="27575963" w:rsidR="00B52A04" w:rsidRPr="00B52A04" w:rsidRDefault="00B52A04">
      <w:pPr>
        <w:pStyle w:val="TDC3"/>
        <w:tabs>
          <w:tab w:val="right" w:leader="dot" w:pos="8828"/>
        </w:tabs>
        <w:rPr>
          <w:rFonts w:eastAsiaTheme="minorEastAsia" w:cstheme="minorBidi"/>
          <w:i w:val="0"/>
          <w:iCs w:val="0"/>
          <w:noProof/>
          <w:color w:val="auto"/>
          <w:sz w:val="24"/>
          <w:szCs w:val="22"/>
        </w:rPr>
      </w:pPr>
      <w:hyperlink w:anchor="_Toc486710748" w:history="1">
        <w:r w:rsidRPr="00B52A04">
          <w:rPr>
            <w:rStyle w:val="Hipervnculo"/>
            <w:noProof/>
            <w:sz w:val="22"/>
          </w:rPr>
          <w:t>2.2.2 Arquitectura de Software</w:t>
        </w:r>
        <w:r w:rsidRPr="00B52A04">
          <w:rPr>
            <w:noProof/>
            <w:webHidden/>
            <w:sz w:val="22"/>
          </w:rPr>
          <w:tab/>
        </w:r>
        <w:r w:rsidRPr="00B52A04">
          <w:rPr>
            <w:noProof/>
            <w:webHidden/>
            <w:sz w:val="22"/>
          </w:rPr>
          <w:fldChar w:fldCharType="begin"/>
        </w:r>
        <w:r w:rsidRPr="00B52A04">
          <w:rPr>
            <w:noProof/>
            <w:webHidden/>
            <w:sz w:val="22"/>
          </w:rPr>
          <w:instrText xml:space="preserve"> PAGEREF _Toc486710748 \h </w:instrText>
        </w:r>
        <w:r w:rsidRPr="00B52A04">
          <w:rPr>
            <w:noProof/>
            <w:webHidden/>
            <w:sz w:val="22"/>
          </w:rPr>
        </w:r>
        <w:r w:rsidRPr="00B52A04">
          <w:rPr>
            <w:noProof/>
            <w:webHidden/>
            <w:sz w:val="22"/>
          </w:rPr>
          <w:fldChar w:fldCharType="separate"/>
        </w:r>
        <w:r w:rsidR="00633160">
          <w:rPr>
            <w:noProof/>
            <w:webHidden/>
            <w:sz w:val="22"/>
          </w:rPr>
          <w:t>19</w:t>
        </w:r>
        <w:r w:rsidRPr="00B52A04">
          <w:rPr>
            <w:noProof/>
            <w:webHidden/>
            <w:sz w:val="22"/>
          </w:rPr>
          <w:fldChar w:fldCharType="end"/>
        </w:r>
      </w:hyperlink>
    </w:p>
    <w:p w14:paraId="08B7692E" w14:textId="53BB2FD5" w:rsidR="00B52A04" w:rsidRPr="00B52A04" w:rsidRDefault="00B52A04">
      <w:pPr>
        <w:pStyle w:val="TDC4"/>
        <w:tabs>
          <w:tab w:val="right" w:leader="dot" w:pos="8828"/>
        </w:tabs>
        <w:rPr>
          <w:rFonts w:eastAsiaTheme="minorEastAsia" w:cstheme="minorBidi"/>
          <w:noProof/>
          <w:color w:val="auto"/>
          <w:sz w:val="24"/>
          <w:szCs w:val="22"/>
        </w:rPr>
      </w:pPr>
      <w:hyperlink w:anchor="_Toc486710749" w:history="1">
        <w:r w:rsidRPr="00B52A04">
          <w:rPr>
            <w:rStyle w:val="Hipervnculo"/>
            <w:noProof/>
            <w:sz w:val="20"/>
          </w:rPr>
          <w:t>2.2.2.1 Arquitectura del servicio web</w:t>
        </w:r>
        <w:r w:rsidRPr="00B52A04">
          <w:rPr>
            <w:noProof/>
            <w:webHidden/>
            <w:sz w:val="20"/>
          </w:rPr>
          <w:tab/>
        </w:r>
        <w:r w:rsidRPr="00B52A04">
          <w:rPr>
            <w:noProof/>
            <w:webHidden/>
            <w:sz w:val="20"/>
          </w:rPr>
          <w:fldChar w:fldCharType="begin"/>
        </w:r>
        <w:r w:rsidRPr="00B52A04">
          <w:rPr>
            <w:noProof/>
            <w:webHidden/>
            <w:sz w:val="20"/>
          </w:rPr>
          <w:instrText xml:space="preserve"> PAGEREF _Toc486710749 \h </w:instrText>
        </w:r>
        <w:r w:rsidRPr="00B52A04">
          <w:rPr>
            <w:noProof/>
            <w:webHidden/>
            <w:sz w:val="20"/>
          </w:rPr>
        </w:r>
        <w:r w:rsidRPr="00B52A04">
          <w:rPr>
            <w:noProof/>
            <w:webHidden/>
            <w:sz w:val="20"/>
          </w:rPr>
          <w:fldChar w:fldCharType="separate"/>
        </w:r>
        <w:r w:rsidR="00633160">
          <w:rPr>
            <w:noProof/>
            <w:webHidden/>
            <w:sz w:val="20"/>
          </w:rPr>
          <w:t>19</w:t>
        </w:r>
        <w:r w:rsidRPr="00B52A04">
          <w:rPr>
            <w:noProof/>
            <w:webHidden/>
            <w:sz w:val="20"/>
          </w:rPr>
          <w:fldChar w:fldCharType="end"/>
        </w:r>
      </w:hyperlink>
    </w:p>
    <w:p w14:paraId="7F4AB252" w14:textId="201C4FB3" w:rsidR="00B52A04" w:rsidRPr="00B52A04" w:rsidRDefault="00B52A04">
      <w:pPr>
        <w:pStyle w:val="TDC4"/>
        <w:tabs>
          <w:tab w:val="right" w:leader="dot" w:pos="8828"/>
        </w:tabs>
        <w:rPr>
          <w:rFonts w:eastAsiaTheme="minorEastAsia" w:cstheme="minorBidi"/>
          <w:noProof/>
          <w:color w:val="auto"/>
          <w:sz w:val="24"/>
          <w:szCs w:val="22"/>
        </w:rPr>
      </w:pPr>
      <w:hyperlink w:anchor="_Toc486710750" w:history="1">
        <w:r w:rsidRPr="00B52A04">
          <w:rPr>
            <w:rStyle w:val="Hipervnculo"/>
            <w:noProof/>
            <w:sz w:val="20"/>
          </w:rPr>
          <w:t>2.2.2.2 Arquitectura de la aplicación móvil y la página web</w:t>
        </w:r>
        <w:r w:rsidRPr="00B52A04">
          <w:rPr>
            <w:noProof/>
            <w:webHidden/>
            <w:sz w:val="20"/>
          </w:rPr>
          <w:tab/>
        </w:r>
        <w:r w:rsidRPr="00B52A04">
          <w:rPr>
            <w:noProof/>
            <w:webHidden/>
            <w:sz w:val="20"/>
          </w:rPr>
          <w:fldChar w:fldCharType="begin"/>
        </w:r>
        <w:r w:rsidRPr="00B52A04">
          <w:rPr>
            <w:noProof/>
            <w:webHidden/>
            <w:sz w:val="20"/>
          </w:rPr>
          <w:instrText xml:space="preserve"> PAGEREF _Toc486710750 \h </w:instrText>
        </w:r>
        <w:r w:rsidRPr="00B52A04">
          <w:rPr>
            <w:noProof/>
            <w:webHidden/>
            <w:sz w:val="20"/>
          </w:rPr>
        </w:r>
        <w:r w:rsidRPr="00B52A04">
          <w:rPr>
            <w:noProof/>
            <w:webHidden/>
            <w:sz w:val="20"/>
          </w:rPr>
          <w:fldChar w:fldCharType="separate"/>
        </w:r>
        <w:r w:rsidR="00633160">
          <w:rPr>
            <w:noProof/>
            <w:webHidden/>
            <w:sz w:val="20"/>
          </w:rPr>
          <w:t>21</w:t>
        </w:r>
        <w:r w:rsidRPr="00B52A04">
          <w:rPr>
            <w:noProof/>
            <w:webHidden/>
            <w:sz w:val="20"/>
          </w:rPr>
          <w:fldChar w:fldCharType="end"/>
        </w:r>
      </w:hyperlink>
    </w:p>
    <w:p w14:paraId="6FA7DEDC" w14:textId="6623220E" w:rsidR="00B52A04" w:rsidRPr="00B52A04" w:rsidRDefault="00B52A04">
      <w:pPr>
        <w:pStyle w:val="TDC4"/>
        <w:tabs>
          <w:tab w:val="right" w:leader="dot" w:pos="8828"/>
        </w:tabs>
        <w:rPr>
          <w:rFonts w:eastAsiaTheme="minorEastAsia" w:cstheme="minorBidi"/>
          <w:noProof/>
          <w:color w:val="auto"/>
          <w:sz w:val="24"/>
          <w:szCs w:val="22"/>
        </w:rPr>
      </w:pPr>
      <w:hyperlink w:anchor="_Toc486710751" w:history="1">
        <w:r w:rsidRPr="00B52A04">
          <w:rPr>
            <w:rStyle w:val="Hipervnculo"/>
            <w:noProof/>
            <w:sz w:val="20"/>
          </w:rPr>
          <w:t>2.2.2.3 Arquitectura unificada del servicio web, las aplicaciones móvil y web</w:t>
        </w:r>
        <w:r w:rsidRPr="00B52A04">
          <w:rPr>
            <w:noProof/>
            <w:webHidden/>
            <w:sz w:val="20"/>
          </w:rPr>
          <w:tab/>
        </w:r>
        <w:r w:rsidRPr="00B52A04">
          <w:rPr>
            <w:noProof/>
            <w:webHidden/>
            <w:sz w:val="20"/>
          </w:rPr>
          <w:fldChar w:fldCharType="begin"/>
        </w:r>
        <w:r w:rsidRPr="00B52A04">
          <w:rPr>
            <w:noProof/>
            <w:webHidden/>
            <w:sz w:val="20"/>
          </w:rPr>
          <w:instrText xml:space="preserve"> PAGEREF _Toc486710751 \h </w:instrText>
        </w:r>
        <w:r w:rsidRPr="00B52A04">
          <w:rPr>
            <w:noProof/>
            <w:webHidden/>
            <w:sz w:val="20"/>
          </w:rPr>
        </w:r>
        <w:r w:rsidRPr="00B52A04">
          <w:rPr>
            <w:noProof/>
            <w:webHidden/>
            <w:sz w:val="20"/>
          </w:rPr>
          <w:fldChar w:fldCharType="separate"/>
        </w:r>
        <w:r w:rsidR="00633160">
          <w:rPr>
            <w:noProof/>
            <w:webHidden/>
            <w:sz w:val="20"/>
          </w:rPr>
          <w:t>22</w:t>
        </w:r>
        <w:r w:rsidRPr="00B52A04">
          <w:rPr>
            <w:noProof/>
            <w:webHidden/>
            <w:sz w:val="20"/>
          </w:rPr>
          <w:fldChar w:fldCharType="end"/>
        </w:r>
      </w:hyperlink>
    </w:p>
    <w:p w14:paraId="161D8D7E" w14:textId="2BFCBAF0" w:rsidR="00B52A04" w:rsidRPr="00B52A04" w:rsidRDefault="00B52A04">
      <w:pPr>
        <w:pStyle w:val="TDC3"/>
        <w:tabs>
          <w:tab w:val="right" w:leader="dot" w:pos="8828"/>
        </w:tabs>
        <w:rPr>
          <w:rFonts w:eastAsiaTheme="minorEastAsia" w:cstheme="minorBidi"/>
          <w:i w:val="0"/>
          <w:iCs w:val="0"/>
          <w:noProof/>
          <w:color w:val="auto"/>
          <w:sz w:val="24"/>
          <w:szCs w:val="22"/>
        </w:rPr>
      </w:pPr>
      <w:hyperlink w:anchor="_Toc486710752" w:history="1">
        <w:r w:rsidRPr="00B52A04">
          <w:rPr>
            <w:rStyle w:val="Hipervnculo"/>
            <w:noProof/>
            <w:sz w:val="22"/>
          </w:rPr>
          <w:t>2.2.3 Patrones de Diseño</w:t>
        </w:r>
        <w:r w:rsidRPr="00B52A04">
          <w:rPr>
            <w:noProof/>
            <w:webHidden/>
            <w:sz w:val="22"/>
          </w:rPr>
          <w:tab/>
        </w:r>
        <w:r w:rsidRPr="00B52A04">
          <w:rPr>
            <w:noProof/>
            <w:webHidden/>
            <w:sz w:val="22"/>
          </w:rPr>
          <w:fldChar w:fldCharType="begin"/>
        </w:r>
        <w:r w:rsidRPr="00B52A04">
          <w:rPr>
            <w:noProof/>
            <w:webHidden/>
            <w:sz w:val="22"/>
          </w:rPr>
          <w:instrText xml:space="preserve"> PAGEREF _Toc486710752 \h </w:instrText>
        </w:r>
        <w:r w:rsidRPr="00B52A04">
          <w:rPr>
            <w:noProof/>
            <w:webHidden/>
            <w:sz w:val="22"/>
          </w:rPr>
        </w:r>
        <w:r w:rsidRPr="00B52A04">
          <w:rPr>
            <w:noProof/>
            <w:webHidden/>
            <w:sz w:val="22"/>
          </w:rPr>
          <w:fldChar w:fldCharType="separate"/>
        </w:r>
        <w:r w:rsidR="00633160">
          <w:rPr>
            <w:noProof/>
            <w:webHidden/>
            <w:sz w:val="22"/>
          </w:rPr>
          <w:t>23</w:t>
        </w:r>
        <w:r w:rsidRPr="00B52A04">
          <w:rPr>
            <w:noProof/>
            <w:webHidden/>
            <w:sz w:val="22"/>
          </w:rPr>
          <w:fldChar w:fldCharType="end"/>
        </w:r>
      </w:hyperlink>
    </w:p>
    <w:p w14:paraId="06C9E016" w14:textId="1C5F79F2" w:rsidR="00B52A04" w:rsidRPr="00B52A04" w:rsidRDefault="00B52A04">
      <w:pPr>
        <w:pStyle w:val="TDC3"/>
        <w:tabs>
          <w:tab w:val="right" w:leader="dot" w:pos="8828"/>
        </w:tabs>
        <w:rPr>
          <w:rFonts w:eastAsiaTheme="minorEastAsia" w:cstheme="minorBidi"/>
          <w:i w:val="0"/>
          <w:iCs w:val="0"/>
          <w:noProof/>
          <w:color w:val="auto"/>
          <w:sz w:val="24"/>
          <w:szCs w:val="22"/>
        </w:rPr>
      </w:pPr>
      <w:hyperlink w:anchor="_Toc486710753" w:history="1">
        <w:r w:rsidRPr="00B52A04">
          <w:rPr>
            <w:rStyle w:val="Hipervnculo"/>
            <w:noProof/>
            <w:sz w:val="22"/>
          </w:rPr>
          <w:t>2.2.4 Tecnologías</w:t>
        </w:r>
        <w:r w:rsidRPr="00B52A04">
          <w:rPr>
            <w:noProof/>
            <w:webHidden/>
            <w:sz w:val="22"/>
          </w:rPr>
          <w:tab/>
        </w:r>
        <w:r w:rsidRPr="00B52A04">
          <w:rPr>
            <w:noProof/>
            <w:webHidden/>
            <w:sz w:val="22"/>
          </w:rPr>
          <w:fldChar w:fldCharType="begin"/>
        </w:r>
        <w:r w:rsidRPr="00B52A04">
          <w:rPr>
            <w:noProof/>
            <w:webHidden/>
            <w:sz w:val="22"/>
          </w:rPr>
          <w:instrText xml:space="preserve"> PAGEREF _Toc486710753 \h </w:instrText>
        </w:r>
        <w:r w:rsidRPr="00B52A04">
          <w:rPr>
            <w:noProof/>
            <w:webHidden/>
            <w:sz w:val="22"/>
          </w:rPr>
        </w:r>
        <w:r w:rsidRPr="00B52A04">
          <w:rPr>
            <w:noProof/>
            <w:webHidden/>
            <w:sz w:val="22"/>
          </w:rPr>
          <w:fldChar w:fldCharType="separate"/>
        </w:r>
        <w:r w:rsidR="00633160">
          <w:rPr>
            <w:noProof/>
            <w:webHidden/>
            <w:sz w:val="22"/>
          </w:rPr>
          <w:t>23</w:t>
        </w:r>
        <w:r w:rsidRPr="00B52A04">
          <w:rPr>
            <w:noProof/>
            <w:webHidden/>
            <w:sz w:val="22"/>
          </w:rPr>
          <w:fldChar w:fldCharType="end"/>
        </w:r>
      </w:hyperlink>
    </w:p>
    <w:p w14:paraId="09A66025" w14:textId="4DB4A927" w:rsidR="00B52A04" w:rsidRPr="00B52A04" w:rsidRDefault="00B52A04">
      <w:pPr>
        <w:pStyle w:val="TDC3"/>
        <w:tabs>
          <w:tab w:val="right" w:leader="dot" w:pos="8828"/>
        </w:tabs>
        <w:rPr>
          <w:rFonts w:eastAsiaTheme="minorEastAsia" w:cstheme="minorBidi"/>
          <w:i w:val="0"/>
          <w:iCs w:val="0"/>
          <w:noProof/>
          <w:color w:val="auto"/>
          <w:sz w:val="24"/>
          <w:szCs w:val="22"/>
        </w:rPr>
      </w:pPr>
      <w:hyperlink w:anchor="_Toc486710754" w:history="1">
        <w:r w:rsidRPr="00B52A04">
          <w:rPr>
            <w:rStyle w:val="Hipervnculo"/>
            <w:noProof/>
            <w:sz w:val="22"/>
          </w:rPr>
          <w:t>2.2.2 Técnicas y Notaciones</w:t>
        </w:r>
        <w:r w:rsidRPr="00B52A04">
          <w:rPr>
            <w:noProof/>
            <w:webHidden/>
            <w:sz w:val="22"/>
          </w:rPr>
          <w:tab/>
        </w:r>
        <w:r w:rsidRPr="00B52A04">
          <w:rPr>
            <w:noProof/>
            <w:webHidden/>
            <w:sz w:val="22"/>
          </w:rPr>
          <w:fldChar w:fldCharType="begin"/>
        </w:r>
        <w:r w:rsidRPr="00B52A04">
          <w:rPr>
            <w:noProof/>
            <w:webHidden/>
            <w:sz w:val="22"/>
          </w:rPr>
          <w:instrText xml:space="preserve"> PAGEREF _Toc486710754 \h </w:instrText>
        </w:r>
        <w:r w:rsidRPr="00B52A04">
          <w:rPr>
            <w:noProof/>
            <w:webHidden/>
            <w:sz w:val="22"/>
          </w:rPr>
        </w:r>
        <w:r w:rsidRPr="00B52A04">
          <w:rPr>
            <w:noProof/>
            <w:webHidden/>
            <w:sz w:val="22"/>
          </w:rPr>
          <w:fldChar w:fldCharType="separate"/>
        </w:r>
        <w:r w:rsidR="00633160">
          <w:rPr>
            <w:noProof/>
            <w:webHidden/>
            <w:sz w:val="22"/>
          </w:rPr>
          <w:t>24</w:t>
        </w:r>
        <w:r w:rsidRPr="00B52A04">
          <w:rPr>
            <w:noProof/>
            <w:webHidden/>
            <w:sz w:val="22"/>
          </w:rPr>
          <w:fldChar w:fldCharType="end"/>
        </w:r>
      </w:hyperlink>
    </w:p>
    <w:p w14:paraId="4EC32F1A" w14:textId="302C8D0F" w:rsidR="00B52A04" w:rsidRPr="00B52A04" w:rsidRDefault="00B52A04">
      <w:pPr>
        <w:pStyle w:val="TDC3"/>
        <w:tabs>
          <w:tab w:val="right" w:leader="dot" w:pos="8828"/>
        </w:tabs>
        <w:rPr>
          <w:rFonts w:eastAsiaTheme="minorEastAsia" w:cstheme="minorBidi"/>
          <w:i w:val="0"/>
          <w:iCs w:val="0"/>
          <w:noProof/>
          <w:color w:val="auto"/>
          <w:sz w:val="24"/>
          <w:szCs w:val="22"/>
        </w:rPr>
      </w:pPr>
      <w:hyperlink w:anchor="_Toc486710755" w:history="1">
        <w:r w:rsidRPr="00B52A04">
          <w:rPr>
            <w:rStyle w:val="Hipervnculo"/>
            <w:noProof/>
            <w:sz w:val="22"/>
          </w:rPr>
          <w:t>2.2.5 Herramientas de apoyo al desarrollo de software que serán utilizadas</w:t>
        </w:r>
        <w:r w:rsidRPr="00B52A04">
          <w:rPr>
            <w:noProof/>
            <w:webHidden/>
            <w:sz w:val="22"/>
          </w:rPr>
          <w:tab/>
        </w:r>
        <w:r w:rsidRPr="00B52A04">
          <w:rPr>
            <w:noProof/>
            <w:webHidden/>
            <w:sz w:val="22"/>
          </w:rPr>
          <w:fldChar w:fldCharType="begin"/>
        </w:r>
        <w:r w:rsidRPr="00B52A04">
          <w:rPr>
            <w:noProof/>
            <w:webHidden/>
            <w:sz w:val="22"/>
          </w:rPr>
          <w:instrText xml:space="preserve"> PAGEREF _Toc486710755 \h </w:instrText>
        </w:r>
        <w:r w:rsidRPr="00B52A04">
          <w:rPr>
            <w:noProof/>
            <w:webHidden/>
            <w:sz w:val="22"/>
          </w:rPr>
        </w:r>
        <w:r w:rsidRPr="00B52A04">
          <w:rPr>
            <w:noProof/>
            <w:webHidden/>
            <w:sz w:val="22"/>
          </w:rPr>
          <w:fldChar w:fldCharType="separate"/>
        </w:r>
        <w:r w:rsidR="00633160">
          <w:rPr>
            <w:noProof/>
            <w:webHidden/>
            <w:sz w:val="22"/>
          </w:rPr>
          <w:t>24</w:t>
        </w:r>
        <w:r w:rsidRPr="00B52A04">
          <w:rPr>
            <w:noProof/>
            <w:webHidden/>
            <w:sz w:val="22"/>
          </w:rPr>
          <w:fldChar w:fldCharType="end"/>
        </w:r>
      </w:hyperlink>
    </w:p>
    <w:p w14:paraId="30F2D31C" w14:textId="136F9FD2" w:rsidR="00B52A04" w:rsidRPr="00B52A04" w:rsidRDefault="00B52A04">
      <w:pPr>
        <w:pStyle w:val="TDC2"/>
        <w:tabs>
          <w:tab w:val="right" w:leader="dot" w:pos="8828"/>
        </w:tabs>
        <w:rPr>
          <w:rFonts w:eastAsiaTheme="minorEastAsia" w:cstheme="minorBidi"/>
          <w:smallCaps w:val="0"/>
          <w:noProof/>
          <w:color w:val="auto"/>
          <w:sz w:val="24"/>
          <w:szCs w:val="22"/>
        </w:rPr>
      </w:pPr>
      <w:hyperlink w:anchor="_Toc486710756" w:history="1">
        <w:r w:rsidRPr="00B52A04">
          <w:rPr>
            <w:rStyle w:val="Hipervnculo"/>
            <w:noProof/>
            <w:sz w:val="22"/>
          </w:rPr>
          <w:t>2.3 Definiciones, siglas y abreviaciones</w:t>
        </w:r>
        <w:r w:rsidRPr="00B52A04">
          <w:rPr>
            <w:noProof/>
            <w:webHidden/>
            <w:sz w:val="22"/>
          </w:rPr>
          <w:tab/>
        </w:r>
        <w:r w:rsidRPr="00B52A04">
          <w:rPr>
            <w:noProof/>
            <w:webHidden/>
            <w:sz w:val="22"/>
          </w:rPr>
          <w:fldChar w:fldCharType="begin"/>
        </w:r>
        <w:r w:rsidRPr="00B52A04">
          <w:rPr>
            <w:noProof/>
            <w:webHidden/>
            <w:sz w:val="22"/>
          </w:rPr>
          <w:instrText xml:space="preserve"> PAGEREF _Toc486710756 \h </w:instrText>
        </w:r>
        <w:r w:rsidRPr="00B52A04">
          <w:rPr>
            <w:noProof/>
            <w:webHidden/>
            <w:sz w:val="22"/>
          </w:rPr>
        </w:r>
        <w:r w:rsidRPr="00B52A04">
          <w:rPr>
            <w:noProof/>
            <w:webHidden/>
            <w:sz w:val="22"/>
          </w:rPr>
          <w:fldChar w:fldCharType="separate"/>
        </w:r>
        <w:r w:rsidR="00633160">
          <w:rPr>
            <w:noProof/>
            <w:webHidden/>
            <w:sz w:val="22"/>
          </w:rPr>
          <w:t>25</w:t>
        </w:r>
        <w:r w:rsidRPr="00B52A04">
          <w:rPr>
            <w:noProof/>
            <w:webHidden/>
            <w:sz w:val="22"/>
          </w:rPr>
          <w:fldChar w:fldCharType="end"/>
        </w:r>
      </w:hyperlink>
    </w:p>
    <w:p w14:paraId="6E99AAC4" w14:textId="57FD0013" w:rsidR="00B52A04" w:rsidRPr="00B52A04" w:rsidRDefault="00B52A04">
      <w:pPr>
        <w:pStyle w:val="TDC1"/>
        <w:tabs>
          <w:tab w:val="right" w:leader="dot" w:pos="8828"/>
        </w:tabs>
        <w:rPr>
          <w:rFonts w:eastAsiaTheme="minorEastAsia" w:cstheme="minorBidi"/>
          <w:b w:val="0"/>
          <w:bCs w:val="0"/>
          <w:caps w:val="0"/>
          <w:noProof/>
          <w:color w:val="auto"/>
          <w:sz w:val="24"/>
          <w:szCs w:val="22"/>
        </w:rPr>
      </w:pPr>
      <w:hyperlink w:anchor="_Toc486710757" w:history="1">
        <w:r w:rsidRPr="00B52A04">
          <w:rPr>
            <w:rStyle w:val="Hipervnculo"/>
            <w:noProof/>
            <w:sz w:val="22"/>
          </w:rPr>
          <w:t>Especificación de requerimientos de software</w:t>
        </w:r>
        <w:r w:rsidRPr="00B52A04">
          <w:rPr>
            <w:noProof/>
            <w:webHidden/>
            <w:sz w:val="22"/>
          </w:rPr>
          <w:tab/>
        </w:r>
        <w:r w:rsidRPr="00B52A04">
          <w:rPr>
            <w:noProof/>
            <w:webHidden/>
            <w:sz w:val="22"/>
          </w:rPr>
          <w:fldChar w:fldCharType="begin"/>
        </w:r>
        <w:r w:rsidRPr="00B52A04">
          <w:rPr>
            <w:noProof/>
            <w:webHidden/>
            <w:sz w:val="22"/>
          </w:rPr>
          <w:instrText xml:space="preserve"> PAGEREF _Toc486710757 \h </w:instrText>
        </w:r>
        <w:r w:rsidRPr="00B52A04">
          <w:rPr>
            <w:noProof/>
            <w:webHidden/>
            <w:sz w:val="22"/>
          </w:rPr>
        </w:r>
        <w:r w:rsidRPr="00B52A04">
          <w:rPr>
            <w:noProof/>
            <w:webHidden/>
            <w:sz w:val="22"/>
          </w:rPr>
          <w:fldChar w:fldCharType="separate"/>
        </w:r>
        <w:r w:rsidR="00633160">
          <w:rPr>
            <w:noProof/>
            <w:webHidden/>
            <w:sz w:val="22"/>
          </w:rPr>
          <w:t>26</w:t>
        </w:r>
        <w:r w:rsidRPr="00B52A04">
          <w:rPr>
            <w:noProof/>
            <w:webHidden/>
            <w:sz w:val="22"/>
          </w:rPr>
          <w:fldChar w:fldCharType="end"/>
        </w:r>
      </w:hyperlink>
    </w:p>
    <w:p w14:paraId="183919FE" w14:textId="274F0243" w:rsidR="00B52A04" w:rsidRPr="00B52A04" w:rsidRDefault="00B52A04">
      <w:pPr>
        <w:pStyle w:val="TDC2"/>
        <w:tabs>
          <w:tab w:val="right" w:leader="dot" w:pos="8828"/>
        </w:tabs>
        <w:rPr>
          <w:rFonts w:eastAsiaTheme="minorEastAsia" w:cstheme="minorBidi"/>
          <w:smallCaps w:val="0"/>
          <w:noProof/>
          <w:color w:val="auto"/>
          <w:sz w:val="24"/>
          <w:szCs w:val="22"/>
        </w:rPr>
      </w:pPr>
      <w:hyperlink w:anchor="_Toc486710758" w:history="1">
        <w:r w:rsidRPr="00B52A04">
          <w:rPr>
            <w:rStyle w:val="Hipervnculo"/>
            <w:noProof/>
            <w:sz w:val="22"/>
          </w:rPr>
          <w:t>3.1 Alcances y Limitaciones</w:t>
        </w:r>
        <w:r w:rsidRPr="00B52A04">
          <w:rPr>
            <w:noProof/>
            <w:webHidden/>
            <w:sz w:val="22"/>
          </w:rPr>
          <w:tab/>
        </w:r>
        <w:r w:rsidRPr="00B52A04">
          <w:rPr>
            <w:noProof/>
            <w:webHidden/>
            <w:sz w:val="22"/>
          </w:rPr>
          <w:fldChar w:fldCharType="begin"/>
        </w:r>
        <w:r w:rsidRPr="00B52A04">
          <w:rPr>
            <w:noProof/>
            <w:webHidden/>
            <w:sz w:val="22"/>
          </w:rPr>
          <w:instrText xml:space="preserve"> PAGEREF _Toc486710758 \h </w:instrText>
        </w:r>
        <w:r w:rsidRPr="00B52A04">
          <w:rPr>
            <w:noProof/>
            <w:webHidden/>
            <w:sz w:val="22"/>
          </w:rPr>
        </w:r>
        <w:r w:rsidRPr="00B52A04">
          <w:rPr>
            <w:noProof/>
            <w:webHidden/>
            <w:sz w:val="22"/>
          </w:rPr>
          <w:fldChar w:fldCharType="separate"/>
        </w:r>
        <w:r w:rsidR="00633160">
          <w:rPr>
            <w:noProof/>
            <w:webHidden/>
            <w:sz w:val="22"/>
          </w:rPr>
          <w:t>27</w:t>
        </w:r>
        <w:r w:rsidRPr="00B52A04">
          <w:rPr>
            <w:noProof/>
            <w:webHidden/>
            <w:sz w:val="22"/>
          </w:rPr>
          <w:fldChar w:fldCharType="end"/>
        </w:r>
      </w:hyperlink>
    </w:p>
    <w:p w14:paraId="61A6D141" w14:textId="02895865" w:rsidR="00B52A04" w:rsidRPr="00B52A04" w:rsidRDefault="00B52A04">
      <w:pPr>
        <w:pStyle w:val="TDC2"/>
        <w:tabs>
          <w:tab w:val="right" w:leader="dot" w:pos="8828"/>
        </w:tabs>
        <w:rPr>
          <w:rFonts w:eastAsiaTheme="minorEastAsia" w:cstheme="minorBidi"/>
          <w:smallCaps w:val="0"/>
          <w:noProof/>
          <w:color w:val="auto"/>
          <w:sz w:val="24"/>
          <w:szCs w:val="22"/>
        </w:rPr>
      </w:pPr>
      <w:hyperlink w:anchor="_Toc486710759" w:history="1">
        <w:r w:rsidRPr="00B52A04">
          <w:rPr>
            <w:rStyle w:val="Hipervnculo"/>
            <w:noProof/>
            <w:sz w:val="22"/>
          </w:rPr>
          <w:t>3.2 Objetivo del software</w:t>
        </w:r>
        <w:r w:rsidRPr="00B52A04">
          <w:rPr>
            <w:noProof/>
            <w:webHidden/>
            <w:sz w:val="22"/>
          </w:rPr>
          <w:tab/>
        </w:r>
        <w:r w:rsidRPr="00B52A04">
          <w:rPr>
            <w:noProof/>
            <w:webHidden/>
            <w:sz w:val="22"/>
          </w:rPr>
          <w:fldChar w:fldCharType="begin"/>
        </w:r>
        <w:r w:rsidRPr="00B52A04">
          <w:rPr>
            <w:noProof/>
            <w:webHidden/>
            <w:sz w:val="22"/>
          </w:rPr>
          <w:instrText xml:space="preserve"> PAGEREF _Toc486710759 \h </w:instrText>
        </w:r>
        <w:r w:rsidRPr="00B52A04">
          <w:rPr>
            <w:noProof/>
            <w:webHidden/>
            <w:sz w:val="22"/>
          </w:rPr>
        </w:r>
        <w:r w:rsidRPr="00B52A04">
          <w:rPr>
            <w:noProof/>
            <w:webHidden/>
            <w:sz w:val="22"/>
          </w:rPr>
          <w:fldChar w:fldCharType="separate"/>
        </w:r>
        <w:r w:rsidR="00633160">
          <w:rPr>
            <w:noProof/>
            <w:webHidden/>
            <w:sz w:val="22"/>
          </w:rPr>
          <w:t>27</w:t>
        </w:r>
        <w:r w:rsidRPr="00B52A04">
          <w:rPr>
            <w:noProof/>
            <w:webHidden/>
            <w:sz w:val="22"/>
          </w:rPr>
          <w:fldChar w:fldCharType="end"/>
        </w:r>
      </w:hyperlink>
    </w:p>
    <w:p w14:paraId="57B69C5A" w14:textId="20CAE46B" w:rsidR="00B52A04" w:rsidRPr="00B52A04" w:rsidRDefault="00B52A04">
      <w:pPr>
        <w:pStyle w:val="TDC3"/>
        <w:tabs>
          <w:tab w:val="right" w:leader="dot" w:pos="8828"/>
        </w:tabs>
        <w:rPr>
          <w:rFonts w:eastAsiaTheme="minorEastAsia" w:cstheme="minorBidi"/>
          <w:i w:val="0"/>
          <w:iCs w:val="0"/>
          <w:noProof/>
          <w:color w:val="auto"/>
          <w:sz w:val="24"/>
          <w:szCs w:val="22"/>
        </w:rPr>
      </w:pPr>
      <w:hyperlink w:anchor="_Toc486710760" w:history="1">
        <w:r w:rsidRPr="00B52A04">
          <w:rPr>
            <w:rStyle w:val="Hipervnculo"/>
            <w:noProof/>
            <w:sz w:val="22"/>
          </w:rPr>
          <w:t>3.2.1 Objetivo general</w:t>
        </w:r>
        <w:r w:rsidRPr="00B52A04">
          <w:rPr>
            <w:noProof/>
            <w:webHidden/>
            <w:sz w:val="22"/>
          </w:rPr>
          <w:tab/>
        </w:r>
        <w:r w:rsidRPr="00B52A04">
          <w:rPr>
            <w:noProof/>
            <w:webHidden/>
            <w:sz w:val="22"/>
          </w:rPr>
          <w:fldChar w:fldCharType="begin"/>
        </w:r>
        <w:r w:rsidRPr="00B52A04">
          <w:rPr>
            <w:noProof/>
            <w:webHidden/>
            <w:sz w:val="22"/>
          </w:rPr>
          <w:instrText xml:space="preserve"> PAGEREF _Toc486710760 \h </w:instrText>
        </w:r>
        <w:r w:rsidRPr="00B52A04">
          <w:rPr>
            <w:noProof/>
            <w:webHidden/>
            <w:sz w:val="22"/>
          </w:rPr>
        </w:r>
        <w:r w:rsidRPr="00B52A04">
          <w:rPr>
            <w:noProof/>
            <w:webHidden/>
            <w:sz w:val="22"/>
          </w:rPr>
          <w:fldChar w:fldCharType="separate"/>
        </w:r>
        <w:r w:rsidR="00633160">
          <w:rPr>
            <w:noProof/>
            <w:webHidden/>
            <w:sz w:val="22"/>
          </w:rPr>
          <w:t>27</w:t>
        </w:r>
        <w:r w:rsidRPr="00B52A04">
          <w:rPr>
            <w:noProof/>
            <w:webHidden/>
            <w:sz w:val="22"/>
          </w:rPr>
          <w:fldChar w:fldCharType="end"/>
        </w:r>
      </w:hyperlink>
    </w:p>
    <w:p w14:paraId="13991E90" w14:textId="62D3614C" w:rsidR="00B52A04" w:rsidRPr="00B52A04" w:rsidRDefault="00B52A04">
      <w:pPr>
        <w:pStyle w:val="TDC3"/>
        <w:tabs>
          <w:tab w:val="right" w:leader="dot" w:pos="8828"/>
        </w:tabs>
        <w:rPr>
          <w:rFonts w:eastAsiaTheme="minorEastAsia" w:cstheme="minorBidi"/>
          <w:i w:val="0"/>
          <w:iCs w:val="0"/>
          <w:noProof/>
          <w:color w:val="auto"/>
          <w:sz w:val="24"/>
          <w:szCs w:val="22"/>
        </w:rPr>
      </w:pPr>
      <w:hyperlink w:anchor="_Toc486710761" w:history="1">
        <w:r w:rsidRPr="00B52A04">
          <w:rPr>
            <w:rStyle w:val="Hipervnculo"/>
            <w:noProof/>
            <w:sz w:val="22"/>
          </w:rPr>
          <w:t>3.2.2 Objetivos Específicos</w:t>
        </w:r>
        <w:r w:rsidRPr="00B52A04">
          <w:rPr>
            <w:noProof/>
            <w:webHidden/>
            <w:sz w:val="22"/>
          </w:rPr>
          <w:tab/>
        </w:r>
        <w:r w:rsidRPr="00B52A04">
          <w:rPr>
            <w:noProof/>
            <w:webHidden/>
            <w:sz w:val="22"/>
          </w:rPr>
          <w:fldChar w:fldCharType="begin"/>
        </w:r>
        <w:r w:rsidRPr="00B52A04">
          <w:rPr>
            <w:noProof/>
            <w:webHidden/>
            <w:sz w:val="22"/>
          </w:rPr>
          <w:instrText xml:space="preserve"> PAGEREF _Toc486710761 \h </w:instrText>
        </w:r>
        <w:r w:rsidRPr="00B52A04">
          <w:rPr>
            <w:noProof/>
            <w:webHidden/>
            <w:sz w:val="22"/>
          </w:rPr>
        </w:r>
        <w:r w:rsidRPr="00B52A04">
          <w:rPr>
            <w:noProof/>
            <w:webHidden/>
            <w:sz w:val="22"/>
          </w:rPr>
          <w:fldChar w:fldCharType="separate"/>
        </w:r>
        <w:r w:rsidR="00633160">
          <w:rPr>
            <w:noProof/>
            <w:webHidden/>
            <w:sz w:val="22"/>
          </w:rPr>
          <w:t>27</w:t>
        </w:r>
        <w:r w:rsidRPr="00B52A04">
          <w:rPr>
            <w:noProof/>
            <w:webHidden/>
            <w:sz w:val="22"/>
          </w:rPr>
          <w:fldChar w:fldCharType="end"/>
        </w:r>
      </w:hyperlink>
    </w:p>
    <w:p w14:paraId="74362312" w14:textId="14B61B1D" w:rsidR="00B52A04" w:rsidRPr="00B52A04" w:rsidRDefault="00B52A04">
      <w:pPr>
        <w:pStyle w:val="TDC2"/>
        <w:tabs>
          <w:tab w:val="right" w:leader="dot" w:pos="8828"/>
        </w:tabs>
        <w:rPr>
          <w:rFonts w:eastAsiaTheme="minorEastAsia" w:cstheme="minorBidi"/>
          <w:smallCaps w:val="0"/>
          <w:noProof/>
          <w:color w:val="auto"/>
          <w:sz w:val="24"/>
          <w:szCs w:val="22"/>
        </w:rPr>
      </w:pPr>
      <w:hyperlink w:anchor="_Toc486710762" w:history="1">
        <w:r w:rsidRPr="00B52A04">
          <w:rPr>
            <w:rStyle w:val="Hipervnculo"/>
            <w:noProof/>
            <w:sz w:val="22"/>
          </w:rPr>
          <w:t>3.3 Descripción global del producto</w:t>
        </w:r>
        <w:r w:rsidRPr="00B52A04">
          <w:rPr>
            <w:noProof/>
            <w:webHidden/>
            <w:sz w:val="22"/>
          </w:rPr>
          <w:tab/>
        </w:r>
        <w:r w:rsidRPr="00B52A04">
          <w:rPr>
            <w:noProof/>
            <w:webHidden/>
            <w:sz w:val="22"/>
          </w:rPr>
          <w:fldChar w:fldCharType="begin"/>
        </w:r>
        <w:r w:rsidRPr="00B52A04">
          <w:rPr>
            <w:noProof/>
            <w:webHidden/>
            <w:sz w:val="22"/>
          </w:rPr>
          <w:instrText xml:space="preserve"> PAGEREF _Toc486710762 \h </w:instrText>
        </w:r>
        <w:r w:rsidRPr="00B52A04">
          <w:rPr>
            <w:noProof/>
            <w:webHidden/>
            <w:sz w:val="22"/>
          </w:rPr>
        </w:r>
        <w:r w:rsidRPr="00B52A04">
          <w:rPr>
            <w:noProof/>
            <w:webHidden/>
            <w:sz w:val="22"/>
          </w:rPr>
          <w:fldChar w:fldCharType="separate"/>
        </w:r>
        <w:r w:rsidR="00633160">
          <w:rPr>
            <w:noProof/>
            <w:webHidden/>
            <w:sz w:val="22"/>
          </w:rPr>
          <w:t>28</w:t>
        </w:r>
        <w:r w:rsidRPr="00B52A04">
          <w:rPr>
            <w:noProof/>
            <w:webHidden/>
            <w:sz w:val="22"/>
          </w:rPr>
          <w:fldChar w:fldCharType="end"/>
        </w:r>
      </w:hyperlink>
    </w:p>
    <w:p w14:paraId="5BEC628C" w14:textId="50CE80D3" w:rsidR="00B52A04" w:rsidRPr="00B52A04" w:rsidRDefault="00B52A04">
      <w:pPr>
        <w:pStyle w:val="TDC3"/>
        <w:tabs>
          <w:tab w:val="right" w:leader="dot" w:pos="8828"/>
        </w:tabs>
        <w:rPr>
          <w:rFonts w:eastAsiaTheme="minorEastAsia" w:cstheme="minorBidi"/>
          <w:i w:val="0"/>
          <w:iCs w:val="0"/>
          <w:noProof/>
          <w:color w:val="auto"/>
          <w:sz w:val="24"/>
          <w:szCs w:val="22"/>
        </w:rPr>
      </w:pPr>
      <w:hyperlink w:anchor="_Toc486710763" w:history="1">
        <w:r w:rsidRPr="00B52A04">
          <w:rPr>
            <w:rStyle w:val="Hipervnculo"/>
            <w:noProof/>
            <w:sz w:val="22"/>
          </w:rPr>
          <w:t>3.3.1 Interfaz de usuario</w:t>
        </w:r>
        <w:r w:rsidRPr="00B52A04">
          <w:rPr>
            <w:noProof/>
            <w:webHidden/>
            <w:sz w:val="22"/>
          </w:rPr>
          <w:tab/>
        </w:r>
        <w:r w:rsidRPr="00B52A04">
          <w:rPr>
            <w:noProof/>
            <w:webHidden/>
            <w:sz w:val="22"/>
          </w:rPr>
          <w:fldChar w:fldCharType="begin"/>
        </w:r>
        <w:r w:rsidRPr="00B52A04">
          <w:rPr>
            <w:noProof/>
            <w:webHidden/>
            <w:sz w:val="22"/>
          </w:rPr>
          <w:instrText xml:space="preserve"> PAGEREF _Toc486710763 \h </w:instrText>
        </w:r>
        <w:r w:rsidRPr="00B52A04">
          <w:rPr>
            <w:noProof/>
            <w:webHidden/>
            <w:sz w:val="22"/>
          </w:rPr>
        </w:r>
        <w:r w:rsidRPr="00B52A04">
          <w:rPr>
            <w:noProof/>
            <w:webHidden/>
            <w:sz w:val="22"/>
          </w:rPr>
          <w:fldChar w:fldCharType="separate"/>
        </w:r>
        <w:r w:rsidR="00633160">
          <w:rPr>
            <w:noProof/>
            <w:webHidden/>
            <w:sz w:val="22"/>
          </w:rPr>
          <w:t>28</w:t>
        </w:r>
        <w:r w:rsidRPr="00B52A04">
          <w:rPr>
            <w:noProof/>
            <w:webHidden/>
            <w:sz w:val="22"/>
          </w:rPr>
          <w:fldChar w:fldCharType="end"/>
        </w:r>
      </w:hyperlink>
    </w:p>
    <w:p w14:paraId="168D7C30" w14:textId="79CB362D" w:rsidR="00B52A04" w:rsidRPr="00B52A04" w:rsidRDefault="00B52A04">
      <w:pPr>
        <w:pStyle w:val="TDC3"/>
        <w:tabs>
          <w:tab w:val="right" w:leader="dot" w:pos="8828"/>
        </w:tabs>
        <w:rPr>
          <w:rFonts w:eastAsiaTheme="minorEastAsia" w:cstheme="minorBidi"/>
          <w:i w:val="0"/>
          <w:iCs w:val="0"/>
          <w:noProof/>
          <w:color w:val="auto"/>
          <w:sz w:val="24"/>
          <w:szCs w:val="22"/>
        </w:rPr>
      </w:pPr>
      <w:hyperlink w:anchor="_Toc486710764" w:history="1">
        <w:r w:rsidRPr="00B52A04">
          <w:rPr>
            <w:rStyle w:val="Hipervnculo"/>
            <w:noProof/>
            <w:sz w:val="22"/>
          </w:rPr>
          <w:t>3.3.2 Interfaz de hardware</w:t>
        </w:r>
        <w:r w:rsidRPr="00B52A04">
          <w:rPr>
            <w:noProof/>
            <w:webHidden/>
            <w:sz w:val="22"/>
          </w:rPr>
          <w:tab/>
        </w:r>
        <w:r w:rsidRPr="00B52A04">
          <w:rPr>
            <w:noProof/>
            <w:webHidden/>
            <w:sz w:val="22"/>
          </w:rPr>
          <w:fldChar w:fldCharType="begin"/>
        </w:r>
        <w:r w:rsidRPr="00B52A04">
          <w:rPr>
            <w:noProof/>
            <w:webHidden/>
            <w:sz w:val="22"/>
          </w:rPr>
          <w:instrText xml:space="preserve"> PAGEREF _Toc486710764 \h </w:instrText>
        </w:r>
        <w:r w:rsidRPr="00B52A04">
          <w:rPr>
            <w:noProof/>
            <w:webHidden/>
            <w:sz w:val="22"/>
          </w:rPr>
        </w:r>
        <w:r w:rsidRPr="00B52A04">
          <w:rPr>
            <w:noProof/>
            <w:webHidden/>
            <w:sz w:val="22"/>
          </w:rPr>
          <w:fldChar w:fldCharType="separate"/>
        </w:r>
        <w:r w:rsidR="00633160">
          <w:rPr>
            <w:noProof/>
            <w:webHidden/>
            <w:sz w:val="22"/>
          </w:rPr>
          <w:t>28</w:t>
        </w:r>
        <w:r w:rsidRPr="00B52A04">
          <w:rPr>
            <w:noProof/>
            <w:webHidden/>
            <w:sz w:val="22"/>
          </w:rPr>
          <w:fldChar w:fldCharType="end"/>
        </w:r>
      </w:hyperlink>
    </w:p>
    <w:p w14:paraId="4CE2036C" w14:textId="50608561" w:rsidR="00B52A04" w:rsidRPr="00B52A04" w:rsidRDefault="00B52A04">
      <w:pPr>
        <w:pStyle w:val="TDC3"/>
        <w:tabs>
          <w:tab w:val="right" w:leader="dot" w:pos="8828"/>
        </w:tabs>
        <w:rPr>
          <w:rFonts w:eastAsiaTheme="minorEastAsia" w:cstheme="minorBidi"/>
          <w:i w:val="0"/>
          <w:iCs w:val="0"/>
          <w:noProof/>
          <w:color w:val="auto"/>
          <w:sz w:val="24"/>
          <w:szCs w:val="22"/>
        </w:rPr>
      </w:pPr>
      <w:hyperlink w:anchor="_Toc486710765" w:history="1">
        <w:r w:rsidRPr="00B52A04">
          <w:rPr>
            <w:rStyle w:val="Hipervnculo"/>
            <w:noProof/>
            <w:sz w:val="22"/>
          </w:rPr>
          <w:t>3.3.3 Interfaz de software</w:t>
        </w:r>
        <w:r w:rsidRPr="00B52A04">
          <w:rPr>
            <w:noProof/>
            <w:webHidden/>
            <w:sz w:val="22"/>
          </w:rPr>
          <w:tab/>
        </w:r>
        <w:r w:rsidRPr="00B52A04">
          <w:rPr>
            <w:noProof/>
            <w:webHidden/>
            <w:sz w:val="22"/>
          </w:rPr>
          <w:fldChar w:fldCharType="begin"/>
        </w:r>
        <w:r w:rsidRPr="00B52A04">
          <w:rPr>
            <w:noProof/>
            <w:webHidden/>
            <w:sz w:val="22"/>
          </w:rPr>
          <w:instrText xml:space="preserve"> PAGEREF _Toc486710765 \h </w:instrText>
        </w:r>
        <w:r w:rsidRPr="00B52A04">
          <w:rPr>
            <w:noProof/>
            <w:webHidden/>
            <w:sz w:val="22"/>
          </w:rPr>
        </w:r>
        <w:r w:rsidRPr="00B52A04">
          <w:rPr>
            <w:noProof/>
            <w:webHidden/>
            <w:sz w:val="22"/>
          </w:rPr>
          <w:fldChar w:fldCharType="separate"/>
        </w:r>
        <w:r w:rsidR="00633160">
          <w:rPr>
            <w:noProof/>
            <w:webHidden/>
            <w:sz w:val="22"/>
          </w:rPr>
          <w:t>29</w:t>
        </w:r>
        <w:r w:rsidRPr="00B52A04">
          <w:rPr>
            <w:noProof/>
            <w:webHidden/>
            <w:sz w:val="22"/>
          </w:rPr>
          <w:fldChar w:fldCharType="end"/>
        </w:r>
      </w:hyperlink>
    </w:p>
    <w:p w14:paraId="15AA12BD" w14:textId="2137AC34" w:rsidR="00B52A04" w:rsidRPr="00B52A04" w:rsidRDefault="00B52A04">
      <w:pPr>
        <w:pStyle w:val="TDC2"/>
        <w:tabs>
          <w:tab w:val="right" w:leader="dot" w:pos="8828"/>
        </w:tabs>
        <w:rPr>
          <w:rFonts w:eastAsiaTheme="minorEastAsia" w:cstheme="minorBidi"/>
          <w:smallCaps w:val="0"/>
          <w:noProof/>
          <w:color w:val="auto"/>
          <w:sz w:val="24"/>
          <w:szCs w:val="22"/>
        </w:rPr>
      </w:pPr>
      <w:hyperlink w:anchor="_Toc486710766" w:history="1">
        <w:r w:rsidRPr="00B52A04">
          <w:rPr>
            <w:rStyle w:val="Hipervnculo"/>
            <w:noProof/>
            <w:sz w:val="22"/>
          </w:rPr>
          <w:t>3.4 Requerimientos específicos</w:t>
        </w:r>
        <w:r w:rsidRPr="00B52A04">
          <w:rPr>
            <w:noProof/>
            <w:webHidden/>
            <w:sz w:val="22"/>
          </w:rPr>
          <w:tab/>
        </w:r>
        <w:r w:rsidRPr="00B52A04">
          <w:rPr>
            <w:noProof/>
            <w:webHidden/>
            <w:sz w:val="22"/>
          </w:rPr>
          <w:fldChar w:fldCharType="begin"/>
        </w:r>
        <w:r w:rsidRPr="00B52A04">
          <w:rPr>
            <w:noProof/>
            <w:webHidden/>
            <w:sz w:val="22"/>
          </w:rPr>
          <w:instrText xml:space="preserve"> PAGEREF _Toc486710766 \h </w:instrText>
        </w:r>
        <w:r w:rsidRPr="00B52A04">
          <w:rPr>
            <w:noProof/>
            <w:webHidden/>
            <w:sz w:val="22"/>
          </w:rPr>
        </w:r>
        <w:r w:rsidRPr="00B52A04">
          <w:rPr>
            <w:noProof/>
            <w:webHidden/>
            <w:sz w:val="22"/>
          </w:rPr>
          <w:fldChar w:fldCharType="separate"/>
        </w:r>
        <w:r w:rsidR="00633160">
          <w:rPr>
            <w:noProof/>
            <w:webHidden/>
            <w:sz w:val="22"/>
          </w:rPr>
          <w:t>29</w:t>
        </w:r>
        <w:r w:rsidRPr="00B52A04">
          <w:rPr>
            <w:noProof/>
            <w:webHidden/>
            <w:sz w:val="22"/>
          </w:rPr>
          <w:fldChar w:fldCharType="end"/>
        </w:r>
      </w:hyperlink>
    </w:p>
    <w:p w14:paraId="389DA198" w14:textId="7FD00FDC" w:rsidR="00B52A04" w:rsidRPr="00B52A04" w:rsidRDefault="00B52A04">
      <w:pPr>
        <w:pStyle w:val="TDC3"/>
        <w:tabs>
          <w:tab w:val="right" w:leader="dot" w:pos="8828"/>
        </w:tabs>
        <w:rPr>
          <w:rFonts w:eastAsiaTheme="minorEastAsia" w:cstheme="minorBidi"/>
          <w:i w:val="0"/>
          <w:iCs w:val="0"/>
          <w:noProof/>
          <w:color w:val="auto"/>
          <w:sz w:val="24"/>
          <w:szCs w:val="22"/>
        </w:rPr>
      </w:pPr>
      <w:hyperlink w:anchor="_Toc486710767" w:history="1">
        <w:r w:rsidRPr="00B52A04">
          <w:rPr>
            <w:rStyle w:val="Hipervnculo"/>
            <w:noProof/>
            <w:sz w:val="22"/>
          </w:rPr>
          <w:t>3.4.1 Requerimientos funcionales del servicio web</w:t>
        </w:r>
        <w:r w:rsidRPr="00B52A04">
          <w:rPr>
            <w:noProof/>
            <w:webHidden/>
            <w:sz w:val="22"/>
          </w:rPr>
          <w:tab/>
        </w:r>
        <w:r w:rsidRPr="00B52A04">
          <w:rPr>
            <w:noProof/>
            <w:webHidden/>
            <w:sz w:val="22"/>
          </w:rPr>
          <w:fldChar w:fldCharType="begin"/>
        </w:r>
        <w:r w:rsidRPr="00B52A04">
          <w:rPr>
            <w:noProof/>
            <w:webHidden/>
            <w:sz w:val="22"/>
          </w:rPr>
          <w:instrText xml:space="preserve"> PAGEREF _Toc486710767 \h </w:instrText>
        </w:r>
        <w:r w:rsidRPr="00B52A04">
          <w:rPr>
            <w:noProof/>
            <w:webHidden/>
            <w:sz w:val="22"/>
          </w:rPr>
        </w:r>
        <w:r w:rsidRPr="00B52A04">
          <w:rPr>
            <w:noProof/>
            <w:webHidden/>
            <w:sz w:val="22"/>
          </w:rPr>
          <w:fldChar w:fldCharType="separate"/>
        </w:r>
        <w:r w:rsidR="00633160">
          <w:rPr>
            <w:noProof/>
            <w:webHidden/>
            <w:sz w:val="22"/>
          </w:rPr>
          <w:t>29</w:t>
        </w:r>
        <w:r w:rsidRPr="00B52A04">
          <w:rPr>
            <w:noProof/>
            <w:webHidden/>
            <w:sz w:val="22"/>
          </w:rPr>
          <w:fldChar w:fldCharType="end"/>
        </w:r>
      </w:hyperlink>
    </w:p>
    <w:p w14:paraId="124D2242" w14:textId="72658EFE" w:rsidR="00B52A04" w:rsidRPr="00B52A04" w:rsidRDefault="00B52A04">
      <w:pPr>
        <w:pStyle w:val="TDC3"/>
        <w:tabs>
          <w:tab w:val="right" w:leader="dot" w:pos="8828"/>
        </w:tabs>
        <w:rPr>
          <w:rFonts w:eastAsiaTheme="minorEastAsia" w:cstheme="minorBidi"/>
          <w:i w:val="0"/>
          <w:iCs w:val="0"/>
          <w:noProof/>
          <w:color w:val="auto"/>
          <w:sz w:val="24"/>
          <w:szCs w:val="22"/>
        </w:rPr>
      </w:pPr>
      <w:hyperlink w:anchor="_Toc486710768" w:history="1">
        <w:r w:rsidRPr="00B52A04">
          <w:rPr>
            <w:rStyle w:val="Hipervnculo"/>
            <w:noProof/>
            <w:sz w:val="22"/>
          </w:rPr>
          <w:t>3.4.2 Requerimientos funcionales de la aplicación móvil</w:t>
        </w:r>
        <w:r w:rsidRPr="00B52A04">
          <w:rPr>
            <w:noProof/>
            <w:webHidden/>
            <w:sz w:val="22"/>
          </w:rPr>
          <w:tab/>
        </w:r>
        <w:r w:rsidRPr="00B52A04">
          <w:rPr>
            <w:noProof/>
            <w:webHidden/>
            <w:sz w:val="22"/>
          </w:rPr>
          <w:fldChar w:fldCharType="begin"/>
        </w:r>
        <w:r w:rsidRPr="00B52A04">
          <w:rPr>
            <w:noProof/>
            <w:webHidden/>
            <w:sz w:val="22"/>
          </w:rPr>
          <w:instrText xml:space="preserve"> PAGEREF _Toc486710768 \h </w:instrText>
        </w:r>
        <w:r w:rsidRPr="00B52A04">
          <w:rPr>
            <w:noProof/>
            <w:webHidden/>
            <w:sz w:val="22"/>
          </w:rPr>
        </w:r>
        <w:r w:rsidRPr="00B52A04">
          <w:rPr>
            <w:noProof/>
            <w:webHidden/>
            <w:sz w:val="22"/>
          </w:rPr>
          <w:fldChar w:fldCharType="separate"/>
        </w:r>
        <w:r w:rsidR="00633160">
          <w:rPr>
            <w:noProof/>
            <w:webHidden/>
            <w:sz w:val="22"/>
          </w:rPr>
          <w:t>31</w:t>
        </w:r>
        <w:r w:rsidRPr="00B52A04">
          <w:rPr>
            <w:noProof/>
            <w:webHidden/>
            <w:sz w:val="22"/>
          </w:rPr>
          <w:fldChar w:fldCharType="end"/>
        </w:r>
      </w:hyperlink>
    </w:p>
    <w:p w14:paraId="3427EFE1" w14:textId="4C8D7FDD" w:rsidR="00B52A04" w:rsidRPr="00B52A04" w:rsidRDefault="00B52A04">
      <w:pPr>
        <w:pStyle w:val="TDC3"/>
        <w:tabs>
          <w:tab w:val="right" w:leader="dot" w:pos="8828"/>
        </w:tabs>
        <w:rPr>
          <w:rFonts w:eastAsiaTheme="minorEastAsia" w:cstheme="minorBidi"/>
          <w:i w:val="0"/>
          <w:iCs w:val="0"/>
          <w:noProof/>
          <w:color w:val="auto"/>
          <w:sz w:val="24"/>
          <w:szCs w:val="22"/>
        </w:rPr>
      </w:pPr>
      <w:hyperlink w:anchor="_Toc486710769" w:history="1">
        <w:r w:rsidRPr="00B52A04">
          <w:rPr>
            <w:rStyle w:val="Hipervnculo"/>
            <w:noProof/>
            <w:sz w:val="22"/>
          </w:rPr>
          <w:t>3.4.3 Requerimientos funcionales de la aplicación web</w:t>
        </w:r>
        <w:r w:rsidRPr="00B52A04">
          <w:rPr>
            <w:noProof/>
            <w:webHidden/>
            <w:sz w:val="22"/>
          </w:rPr>
          <w:tab/>
        </w:r>
        <w:r w:rsidRPr="00B52A04">
          <w:rPr>
            <w:noProof/>
            <w:webHidden/>
            <w:sz w:val="22"/>
          </w:rPr>
          <w:fldChar w:fldCharType="begin"/>
        </w:r>
        <w:r w:rsidRPr="00B52A04">
          <w:rPr>
            <w:noProof/>
            <w:webHidden/>
            <w:sz w:val="22"/>
          </w:rPr>
          <w:instrText xml:space="preserve"> PAGEREF _Toc486710769 \h </w:instrText>
        </w:r>
        <w:r w:rsidRPr="00B52A04">
          <w:rPr>
            <w:noProof/>
            <w:webHidden/>
            <w:sz w:val="22"/>
          </w:rPr>
        </w:r>
        <w:r w:rsidRPr="00B52A04">
          <w:rPr>
            <w:noProof/>
            <w:webHidden/>
            <w:sz w:val="22"/>
          </w:rPr>
          <w:fldChar w:fldCharType="separate"/>
        </w:r>
        <w:r w:rsidR="00633160">
          <w:rPr>
            <w:noProof/>
            <w:webHidden/>
            <w:sz w:val="22"/>
          </w:rPr>
          <w:t>32</w:t>
        </w:r>
        <w:r w:rsidRPr="00B52A04">
          <w:rPr>
            <w:noProof/>
            <w:webHidden/>
            <w:sz w:val="22"/>
          </w:rPr>
          <w:fldChar w:fldCharType="end"/>
        </w:r>
      </w:hyperlink>
    </w:p>
    <w:p w14:paraId="7B2A6386" w14:textId="20119091" w:rsidR="00B52A04" w:rsidRPr="00B52A04" w:rsidRDefault="00B52A04">
      <w:pPr>
        <w:pStyle w:val="TDC3"/>
        <w:tabs>
          <w:tab w:val="right" w:leader="dot" w:pos="8828"/>
        </w:tabs>
        <w:rPr>
          <w:rFonts w:eastAsiaTheme="minorEastAsia" w:cstheme="minorBidi"/>
          <w:i w:val="0"/>
          <w:iCs w:val="0"/>
          <w:noProof/>
          <w:color w:val="auto"/>
          <w:sz w:val="24"/>
          <w:szCs w:val="22"/>
        </w:rPr>
      </w:pPr>
      <w:hyperlink w:anchor="_Toc486710770" w:history="1">
        <w:r w:rsidRPr="00B52A04">
          <w:rPr>
            <w:rStyle w:val="Hipervnculo"/>
            <w:noProof/>
            <w:sz w:val="22"/>
          </w:rPr>
          <w:t>3.4.4 Interfaces externas de entrada</w:t>
        </w:r>
        <w:r w:rsidRPr="00B52A04">
          <w:rPr>
            <w:noProof/>
            <w:webHidden/>
            <w:sz w:val="22"/>
          </w:rPr>
          <w:tab/>
        </w:r>
        <w:r w:rsidRPr="00B52A04">
          <w:rPr>
            <w:noProof/>
            <w:webHidden/>
            <w:sz w:val="22"/>
          </w:rPr>
          <w:fldChar w:fldCharType="begin"/>
        </w:r>
        <w:r w:rsidRPr="00B52A04">
          <w:rPr>
            <w:noProof/>
            <w:webHidden/>
            <w:sz w:val="22"/>
          </w:rPr>
          <w:instrText xml:space="preserve"> PAGEREF _Toc486710770 \h </w:instrText>
        </w:r>
        <w:r w:rsidRPr="00B52A04">
          <w:rPr>
            <w:noProof/>
            <w:webHidden/>
            <w:sz w:val="22"/>
          </w:rPr>
        </w:r>
        <w:r w:rsidRPr="00B52A04">
          <w:rPr>
            <w:noProof/>
            <w:webHidden/>
            <w:sz w:val="22"/>
          </w:rPr>
          <w:fldChar w:fldCharType="separate"/>
        </w:r>
        <w:r w:rsidR="00633160">
          <w:rPr>
            <w:noProof/>
            <w:webHidden/>
            <w:sz w:val="22"/>
          </w:rPr>
          <w:t>34</w:t>
        </w:r>
        <w:r w:rsidRPr="00B52A04">
          <w:rPr>
            <w:noProof/>
            <w:webHidden/>
            <w:sz w:val="22"/>
          </w:rPr>
          <w:fldChar w:fldCharType="end"/>
        </w:r>
      </w:hyperlink>
    </w:p>
    <w:p w14:paraId="24391540" w14:textId="2B164C68" w:rsidR="00B52A04" w:rsidRPr="00B52A04" w:rsidRDefault="00B52A04">
      <w:pPr>
        <w:pStyle w:val="TDC3"/>
        <w:tabs>
          <w:tab w:val="right" w:leader="dot" w:pos="8828"/>
        </w:tabs>
        <w:rPr>
          <w:rFonts w:eastAsiaTheme="minorEastAsia" w:cstheme="minorBidi"/>
          <w:i w:val="0"/>
          <w:iCs w:val="0"/>
          <w:noProof/>
          <w:color w:val="auto"/>
          <w:sz w:val="24"/>
          <w:szCs w:val="22"/>
        </w:rPr>
      </w:pPr>
      <w:hyperlink w:anchor="_Toc486710771" w:history="1">
        <w:r w:rsidRPr="00B52A04">
          <w:rPr>
            <w:rStyle w:val="Hipervnculo"/>
            <w:noProof/>
            <w:sz w:val="22"/>
          </w:rPr>
          <w:t>3.4.5 Interfaces externas de salida</w:t>
        </w:r>
        <w:r w:rsidRPr="00B52A04">
          <w:rPr>
            <w:noProof/>
            <w:webHidden/>
            <w:sz w:val="22"/>
          </w:rPr>
          <w:tab/>
        </w:r>
        <w:r w:rsidRPr="00B52A04">
          <w:rPr>
            <w:noProof/>
            <w:webHidden/>
            <w:sz w:val="22"/>
          </w:rPr>
          <w:fldChar w:fldCharType="begin"/>
        </w:r>
        <w:r w:rsidRPr="00B52A04">
          <w:rPr>
            <w:noProof/>
            <w:webHidden/>
            <w:sz w:val="22"/>
          </w:rPr>
          <w:instrText xml:space="preserve"> PAGEREF _Toc486710771 \h </w:instrText>
        </w:r>
        <w:r w:rsidRPr="00B52A04">
          <w:rPr>
            <w:noProof/>
            <w:webHidden/>
            <w:sz w:val="22"/>
          </w:rPr>
        </w:r>
        <w:r w:rsidRPr="00B52A04">
          <w:rPr>
            <w:noProof/>
            <w:webHidden/>
            <w:sz w:val="22"/>
          </w:rPr>
          <w:fldChar w:fldCharType="separate"/>
        </w:r>
        <w:r w:rsidR="00633160">
          <w:rPr>
            <w:noProof/>
            <w:webHidden/>
            <w:sz w:val="22"/>
          </w:rPr>
          <w:t>34</w:t>
        </w:r>
        <w:r w:rsidRPr="00B52A04">
          <w:rPr>
            <w:noProof/>
            <w:webHidden/>
            <w:sz w:val="22"/>
          </w:rPr>
          <w:fldChar w:fldCharType="end"/>
        </w:r>
      </w:hyperlink>
    </w:p>
    <w:p w14:paraId="3CF0FE9C" w14:textId="290141EC" w:rsidR="00B52A04" w:rsidRPr="00B52A04" w:rsidRDefault="00B52A04">
      <w:pPr>
        <w:pStyle w:val="TDC3"/>
        <w:tabs>
          <w:tab w:val="right" w:leader="dot" w:pos="8828"/>
        </w:tabs>
        <w:rPr>
          <w:rFonts w:eastAsiaTheme="minorEastAsia" w:cstheme="minorBidi"/>
          <w:i w:val="0"/>
          <w:iCs w:val="0"/>
          <w:noProof/>
          <w:color w:val="auto"/>
          <w:sz w:val="24"/>
          <w:szCs w:val="22"/>
        </w:rPr>
      </w:pPr>
      <w:hyperlink w:anchor="_Toc486710772" w:history="1">
        <w:r w:rsidRPr="00B52A04">
          <w:rPr>
            <w:rStyle w:val="Hipervnculo"/>
            <w:noProof/>
            <w:sz w:val="22"/>
          </w:rPr>
          <w:t>3.4.6 Atributos del producto</w:t>
        </w:r>
        <w:r w:rsidRPr="00B52A04">
          <w:rPr>
            <w:noProof/>
            <w:webHidden/>
            <w:sz w:val="22"/>
          </w:rPr>
          <w:tab/>
        </w:r>
        <w:r w:rsidRPr="00B52A04">
          <w:rPr>
            <w:noProof/>
            <w:webHidden/>
            <w:sz w:val="22"/>
          </w:rPr>
          <w:fldChar w:fldCharType="begin"/>
        </w:r>
        <w:r w:rsidRPr="00B52A04">
          <w:rPr>
            <w:noProof/>
            <w:webHidden/>
            <w:sz w:val="22"/>
          </w:rPr>
          <w:instrText xml:space="preserve"> PAGEREF _Toc486710772 \h </w:instrText>
        </w:r>
        <w:r w:rsidRPr="00B52A04">
          <w:rPr>
            <w:noProof/>
            <w:webHidden/>
            <w:sz w:val="22"/>
          </w:rPr>
        </w:r>
        <w:r w:rsidRPr="00B52A04">
          <w:rPr>
            <w:noProof/>
            <w:webHidden/>
            <w:sz w:val="22"/>
          </w:rPr>
          <w:fldChar w:fldCharType="separate"/>
        </w:r>
        <w:r w:rsidR="00633160">
          <w:rPr>
            <w:noProof/>
            <w:webHidden/>
            <w:sz w:val="22"/>
          </w:rPr>
          <w:t>35</w:t>
        </w:r>
        <w:r w:rsidRPr="00B52A04">
          <w:rPr>
            <w:noProof/>
            <w:webHidden/>
            <w:sz w:val="22"/>
          </w:rPr>
          <w:fldChar w:fldCharType="end"/>
        </w:r>
      </w:hyperlink>
    </w:p>
    <w:p w14:paraId="04646FA8" w14:textId="3ECD3F7A" w:rsidR="00B52A04" w:rsidRPr="00B52A04" w:rsidRDefault="00B52A04">
      <w:pPr>
        <w:pStyle w:val="TDC1"/>
        <w:tabs>
          <w:tab w:val="right" w:leader="dot" w:pos="8828"/>
        </w:tabs>
        <w:rPr>
          <w:rFonts w:eastAsiaTheme="minorEastAsia" w:cstheme="minorBidi"/>
          <w:b w:val="0"/>
          <w:bCs w:val="0"/>
          <w:caps w:val="0"/>
          <w:noProof/>
          <w:color w:val="auto"/>
          <w:sz w:val="24"/>
          <w:szCs w:val="22"/>
        </w:rPr>
      </w:pPr>
      <w:hyperlink w:anchor="_Toc486710773" w:history="1">
        <w:r w:rsidRPr="00B52A04">
          <w:rPr>
            <w:rStyle w:val="Hipervnculo"/>
            <w:noProof/>
            <w:sz w:val="22"/>
          </w:rPr>
          <w:t>Factibilidad</w:t>
        </w:r>
        <w:r w:rsidRPr="00B52A04">
          <w:rPr>
            <w:noProof/>
            <w:webHidden/>
            <w:sz w:val="22"/>
          </w:rPr>
          <w:tab/>
        </w:r>
        <w:r w:rsidRPr="00B52A04">
          <w:rPr>
            <w:noProof/>
            <w:webHidden/>
            <w:sz w:val="22"/>
          </w:rPr>
          <w:fldChar w:fldCharType="begin"/>
        </w:r>
        <w:r w:rsidRPr="00B52A04">
          <w:rPr>
            <w:noProof/>
            <w:webHidden/>
            <w:sz w:val="22"/>
          </w:rPr>
          <w:instrText xml:space="preserve"> PAGEREF _Toc486710773 \h </w:instrText>
        </w:r>
        <w:r w:rsidRPr="00B52A04">
          <w:rPr>
            <w:noProof/>
            <w:webHidden/>
            <w:sz w:val="22"/>
          </w:rPr>
        </w:r>
        <w:r w:rsidRPr="00B52A04">
          <w:rPr>
            <w:noProof/>
            <w:webHidden/>
            <w:sz w:val="22"/>
          </w:rPr>
          <w:fldChar w:fldCharType="separate"/>
        </w:r>
        <w:r w:rsidR="00633160">
          <w:rPr>
            <w:noProof/>
            <w:webHidden/>
            <w:sz w:val="22"/>
          </w:rPr>
          <w:t>36</w:t>
        </w:r>
        <w:r w:rsidRPr="00B52A04">
          <w:rPr>
            <w:noProof/>
            <w:webHidden/>
            <w:sz w:val="22"/>
          </w:rPr>
          <w:fldChar w:fldCharType="end"/>
        </w:r>
      </w:hyperlink>
    </w:p>
    <w:p w14:paraId="1C1C305D" w14:textId="6993E488" w:rsidR="00B52A04" w:rsidRPr="00B52A04" w:rsidRDefault="00B52A04">
      <w:pPr>
        <w:pStyle w:val="TDC2"/>
        <w:tabs>
          <w:tab w:val="right" w:leader="dot" w:pos="8828"/>
        </w:tabs>
        <w:rPr>
          <w:rFonts w:eastAsiaTheme="minorEastAsia" w:cstheme="minorBidi"/>
          <w:smallCaps w:val="0"/>
          <w:noProof/>
          <w:color w:val="auto"/>
          <w:sz w:val="24"/>
          <w:szCs w:val="22"/>
        </w:rPr>
      </w:pPr>
      <w:hyperlink w:anchor="_Toc486710774" w:history="1">
        <w:r w:rsidRPr="00B52A04">
          <w:rPr>
            <w:rStyle w:val="Hipervnculo"/>
            <w:noProof/>
            <w:sz w:val="22"/>
          </w:rPr>
          <w:t>4.1 Introducción</w:t>
        </w:r>
        <w:r w:rsidRPr="00B52A04">
          <w:rPr>
            <w:noProof/>
            <w:webHidden/>
            <w:sz w:val="22"/>
          </w:rPr>
          <w:tab/>
        </w:r>
        <w:r w:rsidRPr="00B52A04">
          <w:rPr>
            <w:noProof/>
            <w:webHidden/>
            <w:sz w:val="22"/>
          </w:rPr>
          <w:fldChar w:fldCharType="begin"/>
        </w:r>
        <w:r w:rsidRPr="00B52A04">
          <w:rPr>
            <w:noProof/>
            <w:webHidden/>
            <w:sz w:val="22"/>
          </w:rPr>
          <w:instrText xml:space="preserve"> PAGEREF _Toc486710774 \h </w:instrText>
        </w:r>
        <w:r w:rsidRPr="00B52A04">
          <w:rPr>
            <w:noProof/>
            <w:webHidden/>
            <w:sz w:val="22"/>
          </w:rPr>
        </w:r>
        <w:r w:rsidRPr="00B52A04">
          <w:rPr>
            <w:noProof/>
            <w:webHidden/>
            <w:sz w:val="22"/>
          </w:rPr>
          <w:fldChar w:fldCharType="separate"/>
        </w:r>
        <w:r w:rsidR="00633160">
          <w:rPr>
            <w:noProof/>
            <w:webHidden/>
            <w:sz w:val="22"/>
          </w:rPr>
          <w:t>37</w:t>
        </w:r>
        <w:r w:rsidRPr="00B52A04">
          <w:rPr>
            <w:noProof/>
            <w:webHidden/>
            <w:sz w:val="22"/>
          </w:rPr>
          <w:fldChar w:fldCharType="end"/>
        </w:r>
      </w:hyperlink>
    </w:p>
    <w:p w14:paraId="00781956" w14:textId="1B672FFC" w:rsidR="00B52A04" w:rsidRPr="00B52A04" w:rsidRDefault="00B52A04">
      <w:pPr>
        <w:pStyle w:val="TDC2"/>
        <w:tabs>
          <w:tab w:val="right" w:leader="dot" w:pos="8828"/>
        </w:tabs>
        <w:rPr>
          <w:rFonts w:eastAsiaTheme="minorEastAsia" w:cstheme="minorBidi"/>
          <w:smallCaps w:val="0"/>
          <w:noProof/>
          <w:color w:val="auto"/>
          <w:sz w:val="24"/>
          <w:szCs w:val="22"/>
        </w:rPr>
      </w:pPr>
      <w:hyperlink w:anchor="_Toc486710775" w:history="1">
        <w:r w:rsidRPr="00B52A04">
          <w:rPr>
            <w:rStyle w:val="Hipervnculo"/>
            <w:noProof/>
            <w:sz w:val="22"/>
          </w:rPr>
          <w:t>4.2 Factibilidad Técnica</w:t>
        </w:r>
        <w:r w:rsidRPr="00B52A04">
          <w:rPr>
            <w:noProof/>
            <w:webHidden/>
            <w:sz w:val="22"/>
          </w:rPr>
          <w:tab/>
        </w:r>
        <w:r w:rsidRPr="00B52A04">
          <w:rPr>
            <w:noProof/>
            <w:webHidden/>
            <w:sz w:val="22"/>
          </w:rPr>
          <w:fldChar w:fldCharType="begin"/>
        </w:r>
        <w:r w:rsidRPr="00B52A04">
          <w:rPr>
            <w:noProof/>
            <w:webHidden/>
            <w:sz w:val="22"/>
          </w:rPr>
          <w:instrText xml:space="preserve"> PAGEREF _Toc486710775 \h </w:instrText>
        </w:r>
        <w:r w:rsidRPr="00B52A04">
          <w:rPr>
            <w:noProof/>
            <w:webHidden/>
            <w:sz w:val="22"/>
          </w:rPr>
        </w:r>
        <w:r w:rsidRPr="00B52A04">
          <w:rPr>
            <w:noProof/>
            <w:webHidden/>
            <w:sz w:val="22"/>
          </w:rPr>
          <w:fldChar w:fldCharType="separate"/>
        </w:r>
        <w:r w:rsidR="00633160">
          <w:rPr>
            <w:noProof/>
            <w:webHidden/>
            <w:sz w:val="22"/>
          </w:rPr>
          <w:t>37</w:t>
        </w:r>
        <w:r w:rsidRPr="00B52A04">
          <w:rPr>
            <w:noProof/>
            <w:webHidden/>
            <w:sz w:val="22"/>
          </w:rPr>
          <w:fldChar w:fldCharType="end"/>
        </w:r>
      </w:hyperlink>
    </w:p>
    <w:p w14:paraId="1A70988A" w14:textId="3DE34CEB" w:rsidR="00B52A04" w:rsidRPr="00B52A04" w:rsidRDefault="00B52A04">
      <w:pPr>
        <w:pStyle w:val="TDC3"/>
        <w:tabs>
          <w:tab w:val="right" w:leader="dot" w:pos="8828"/>
        </w:tabs>
        <w:rPr>
          <w:rFonts w:eastAsiaTheme="minorEastAsia" w:cstheme="minorBidi"/>
          <w:i w:val="0"/>
          <w:iCs w:val="0"/>
          <w:noProof/>
          <w:color w:val="auto"/>
          <w:sz w:val="24"/>
          <w:szCs w:val="22"/>
        </w:rPr>
      </w:pPr>
      <w:hyperlink w:anchor="_Toc486710776" w:history="1">
        <w:r w:rsidRPr="00B52A04">
          <w:rPr>
            <w:rStyle w:val="Hipervnculo"/>
            <w:noProof/>
            <w:sz w:val="22"/>
          </w:rPr>
          <w:t>4.2.1 Requerimientos Técnicos para Desarrollo</w:t>
        </w:r>
        <w:r w:rsidRPr="00B52A04">
          <w:rPr>
            <w:noProof/>
            <w:webHidden/>
            <w:sz w:val="22"/>
          </w:rPr>
          <w:tab/>
        </w:r>
        <w:r w:rsidRPr="00B52A04">
          <w:rPr>
            <w:noProof/>
            <w:webHidden/>
            <w:sz w:val="22"/>
          </w:rPr>
          <w:fldChar w:fldCharType="begin"/>
        </w:r>
        <w:r w:rsidRPr="00B52A04">
          <w:rPr>
            <w:noProof/>
            <w:webHidden/>
            <w:sz w:val="22"/>
          </w:rPr>
          <w:instrText xml:space="preserve"> PAGEREF _Toc486710776 \h </w:instrText>
        </w:r>
        <w:r w:rsidRPr="00B52A04">
          <w:rPr>
            <w:noProof/>
            <w:webHidden/>
            <w:sz w:val="22"/>
          </w:rPr>
        </w:r>
        <w:r w:rsidRPr="00B52A04">
          <w:rPr>
            <w:noProof/>
            <w:webHidden/>
            <w:sz w:val="22"/>
          </w:rPr>
          <w:fldChar w:fldCharType="separate"/>
        </w:r>
        <w:r w:rsidR="00633160">
          <w:rPr>
            <w:noProof/>
            <w:webHidden/>
            <w:sz w:val="22"/>
          </w:rPr>
          <w:t>37</w:t>
        </w:r>
        <w:r w:rsidRPr="00B52A04">
          <w:rPr>
            <w:noProof/>
            <w:webHidden/>
            <w:sz w:val="22"/>
          </w:rPr>
          <w:fldChar w:fldCharType="end"/>
        </w:r>
      </w:hyperlink>
    </w:p>
    <w:p w14:paraId="6C98A49F" w14:textId="3A0DF1FF" w:rsidR="00B52A04" w:rsidRPr="00B52A04" w:rsidRDefault="00B52A04">
      <w:pPr>
        <w:pStyle w:val="TDC3"/>
        <w:tabs>
          <w:tab w:val="right" w:leader="dot" w:pos="8828"/>
        </w:tabs>
        <w:rPr>
          <w:rFonts w:eastAsiaTheme="minorEastAsia" w:cstheme="minorBidi"/>
          <w:i w:val="0"/>
          <w:iCs w:val="0"/>
          <w:noProof/>
          <w:color w:val="auto"/>
          <w:sz w:val="24"/>
          <w:szCs w:val="22"/>
        </w:rPr>
      </w:pPr>
      <w:hyperlink w:anchor="_Toc486710777" w:history="1">
        <w:r w:rsidRPr="00B52A04">
          <w:rPr>
            <w:rStyle w:val="Hipervnculo"/>
            <w:noProof/>
            <w:sz w:val="22"/>
          </w:rPr>
          <w:t>4.2.2 Características comerciales de software para desarrollo</w:t>
        </w:r>
        <w:r w:rsidRPr="00B52A04">
          <w:rPr>
            <w:noProof/>
            <w:webHidden/>
            <w:sz w:val="22"/>
          </w:rPr>
          <w:tab/>
        </w:r>
        <w:r w:rsidRPr="00B52A04">
          <w:rPr>
            <w:noProof/>
            <w:webHidden/>
            <w:sz w:val="22"/>
          </w:rPr>
          <w:fldChar w:fldCharType="begin"/>
        </w:r>
        <w:r w:rsidRPr="00B52A04">
          <w:rPr>
            <w:noProof/>
            <w:webHidden/>
            <w:sz w:val="22"/>
          </w:rPr>
          <w:instrText xml:space="preserve"> PAGEREF _Toc486710777 \h </w:instrText>
        </w:r>
        <w:r w:rsidRPr="00B52A04">
          <w:rPr>
            <w:noProof/>
            <w:webHidden/>
            <w:sz w:val="22"/>
          </w:rPr>
        </w:r>
        <w:r w:rsidRPr="00B52A04">
          <w:rPr>
            <w:noProof/>
            <w:webHidden/>
            <w:sz w:val="22"/>
          </w:rPr>
          <w:fldChar w:fldCharType="separate"/>
        </w:r>
        <w:r w:rsidR="00633160">
          <w:rPr>
            <w:noProof/>
            <w:webHidden/>
            <w:sz w:val="22"/>
          </w:rPr>
          <w:t>39</w:t>
        </w:r>
        <w:r w:rsidRPr="00B52A04">
          <w:rPr>
            <w:noProof/>
            <w:webHidden/>
            <w:sz w:val="22"/>
          </w:rPr>
          <w:fldChar w:fldCharType="end"/>
        </w:r>
      </w:hyperlink>
    </w:p>
    <w:p w14:paraId="36F05FD6" w14:textId="3CC64734" w:rsidR="00B52A04" w:rsidRPr="00B52A04" w:rsidRDefault="00B52A04">
      <w:pPr>
        <w:pStyle w:val="TDC3"/>
        <w:tabs>
          <w:tab w:val="right" w:leader="dot" w:pos="8828"/>
        </w:tabs>
        <w:rPr>
          <w:rFonts w:eastAsiaTheme="minorEastAsia" w:cstheme="minorBidi"/>
          <w:i w:val="0"/>
          <w:iCs w:val="0"/>
          <w:noProof/>
          <w:color w:val="auto"/>
          <w:sz w:val="24"/>
          <w:szCs w:val="22"/>
        </w:rPr>
      </w:pPr>
      <w:hyperlink w:anchor="_Toc486710778" w:history="1">
        <w:r w:rsidRPr="00B52A04">
          <w:rPr>
            <w:rStyle w:val="Hipervnculo"/>
            <w:noProof/>
            <w:sz w:val="22"/>
          </w:rPr>
          <w:t>4.2.3 Requisitos Técnicos para puesta en marca</w:t>
        </w:r>
        <w:r w:rsidRPr="00B52A04">
          <w:rPr>
            <w:noProof/>
            <w:webHidden/>
            <w:sz w:val="22"/>
          </w:rPr>
          <w:tab/>
        </w:r>
        <w:r w:rsidRPr="00B52A04">
          <w:rPr>
            <w:noProof/>
            <w:webHidden/>
            <w:sz w:val="22"/>
          </w:rPr>
          <w:fldChar w:fldCharType="begin"/>
        </w:r>
        <w:r w:rsidRPr="00B52A04">
          <w:rPr>
            <w:noProof/>
            <w:webHidden/>
            <w:sz w:val="22"/>
          </w:rPr>
          <w:instrText xml:space="preserve"> PAGEREF _Toc486710778 \h </w:instrText>
        </w:r>
        <w:r w:rsidRPr="00B52A04">
          <w:rPr>
            <w:noProof/>
            <w:webHidden/>
            <w:sz w:val="22"/>
          </w:rPr>
        </w:r>
        <w:r w:rsidRPr="00B52A04">
          <w:rPr>
            <w:noProof/>
            <w:webHidden/>
            <w:sz w:val="22"/>
          </w:rPr>
          <w:fldChar w:fldCharType="separate"/>
        </w:r>
        <w:r w:rsidR="00633160">
          <w:rPr>
            <w:noProof/>
            <w:webHidden/>
            <w:sz w:val="22"/>
          </w:rPr>
          <w:t>40</w:t>
        </w:r>
        <w:r w:rsidRPr="00B52A04">
          <w:rPr>
            <w:noProof/>
            <w:webHidden/>
            <w:sz w:val="22"/>
          </w:rPr>
          <w:fldChar w:fldCharType="end"/>
        </w:r>
      </w:hyperlink>
    </w:p>
    <w:p w14:paraId="3E995E8C" w14:textId="157AE636" w:rsidR="00B52A04" w:rsidRPr="00B52A04" w:rsidRDefault="00B52A04">
      <w:pPr>
        <w:pStyle w:val="TDC3"/>
        <w:tabs>
          <w:tab w:val="right" w:leader="dot" w:pos="8828"/>
        </w:tabs>
        <w:rPr>
          <w:rFonts w:eastAsiaTheme="minorEastAsia" w:cstheme="minorBidi"/>
          <w:i w:val="0"/>
          <w:iCs w:val="0"/>
          <w:noProof/>
          <w:color w:val="auto"/>
          <w:sz w:val="24"/>
          <w:szCs w:val="22"/>
        </w:rPr>
      </w:pPr>
      <w:hyperlink w:anchor="_Toc486710779" w:history="1">
        <w:r w:rsidRPr="00B52A04">
          <w:rPr>
            <w:rStyle w:val="Hipervnculo"/>
            <w:noProof/>
            <w:sz w:val="22"/>
          </w:rPr>
          <w:t>4.2.4 Conclusión</w:t>
        </w:r>
        <w:r w:rsidRPr="00B52A04">
          <w:rPr>
            <w:noProof/>
            <w:webHidden/>
            <w:sz w:val="22"/>
          </w:rPr>
          <w:tab/>
        </w:r>
        <w:r w:rsidRPr="00B52A04">
          <w:rPr>
            <w:noProof/>
            <w:webHidden/>
            <w:sz w:val="22"/>
          </w:rPr>
          <w:fldChar w:fldCharType="begin"/>
        </w:r>
        <w:r w:rsidRPr="00B52A04">
          <w:rPr>
            <w:noProof/>
            <w:webHidden/>
            <w:sz w:val="22"/>
          </w:rPr>
          <w:instrText xml:space="preserve"> PAGEREF _Toc486710779 \h </w:instrText>
        </w:r>
        <w:r w:rsidRPr="00B52A04">
          <w:rPr>
            <w:noProof/>
            <w:webHidden/>
            <w:sz w:val="22"/>
          </w:rPr>
        </w:r>
        <w:r w:rsidRPr="00B52A04">
          <w:rPr>
            <w:noProof/>
            <w:webHidden/>
            <w:sz w:val="22"/>
          </w:rPr>
          <w:fldChar w:fldCharType="separate"/>
        </w:r>
        <w:r w:rsidR="00633160">
          <w:rPr>
            <w:noProof/>
            <w:webHidden/>
            <w:sz w:val="22"/>
          </w:rPr>
          <w:t>40</w:t>
        </w:r>
        <w:r w:rsidRPr="00B52A04">
          <w:rPr>
            <w:noProof/>
            <w:webHidden/>
            <w:sz w:val="22"/>
          </w:rPr>
          <w:fldChar w:fldCharType="end"/>
        </w:r>
      </w:hyperlink>
    </w:p>
    <w:p w14:paraId="1CCCF77B" w14:textId="3CFB2926" w:rsidR="00B52A04" w:rsidRPr="00B52A04" w:rsidRDefault="00B52A04">
      <w:pPr>
        <w:pStyle w:val="TDC2"/>
        <w:tabs>
          <w:tab w:val="right" w:leader="dot" w:pos="8828"/>
        </w:tabs>
        <w:rPr>
          <w:rFonts w:eastAsiaTheme="minorEastAsia" w:cstheme="minorBidi"/>
          <w:smallCaps w:val="0"/>
          <w:noProof/>
          <w:color w:val="auto"/>
          <w:sz w:val="24"/>
          <w:szCs w:val="22"/>
        </w:rPr>
      </w:pPr>
      <w:hyperlink w:anchor="_Toc486710780" w:history="1">
        <w:r w:rsidRPr="00B52A04">
          <w:rPr>
            <w:rStyle w:val="Hipervnculo"/>
            <w:noProof/>
            <w:sz w:val="22"/>
          </w:rPr>
          <w:t>4.3 Factibilidad Operativa</w:t>
        </w:r>
        <w:r w:rsidRPr="00B52A04">
          <w:rPr>
            <w:noProof/>
            <w:webHidden/>
            <w:sz w:val="22"/>
          </w:rPr>
          <w:tab/>
        </w:r>
        <w:r w:rsidRPr="00B52A04">
          <w:rPr>
            <w:noProof/>
            <w:webHidden/>
            <w:sz w:val="22"/>
          </w:rPr>
          <w:fldChar w:fldCharType="begin"/>
        </w:r>
        <w:r w:rsidRPr="00B52A04">
          <w:rPr>
            <w:noProof/>
            <w:webHidden/>
            <w:sz w:val="22"/>
          </w:rPr>
          <w:instrText xml:space="preserve"> PAGEREF _Toc486710780 \h </w:instrText>
        </w:r>
        <w:r w:rsidRPr="00B52A04">
          <w:rPr>
            <w:noProof/>
            <w:webHidden/>
            <w:sz w:val="22"/>
          </w:rPr>
        </w:r>
        <w:r w:rsidRPr="00B52A04">
          <w:rPr>
            <w:noProof/>
            <w:webHidden/>
            <w:sz w:val="22"/>
          </w:rPr>
          <w:fldChar w:fldCharType="separate"/>
        </w:r>
        <w:r w:rsidR="00633160">
          <w:rPr>
            <w:noProof/>
            <w:webHidden/>
            <w:sz w:val="22"/>
          </w:rPr>
          <w:t>40</w:t>
        </w:r>
        <w:r w:rsidRPr="00B52A04">
          <w:rPr>
            <w:noProof/>
            <w:webHidden/>
            <w:sz w:val="22"/>
          </w:rPr>
          <w:fldChar w:fldCharType="end"/>
        </w:r>
      </w:hyperlink>
    </w:p>
    <w:p w14:paraId="7E3EDC42" w14:textId="142D9BF3" w:rsidR="00B52A04" w:rsidRPr="00B52A04" w:rsidRDefault="00B52A04">
      <w:pPr>
        <w:pStyle w:val="TDC3"/>
        <w:tabs>
          <w:tab w:val="right" w:leader="dot" w:pos="8828"/>
        </w:tabs>
        <w:rPr>
          <w:rFonts w:eastAsiaTheme="minorEastAsia" w:cstheme="minorBidi"/>
          <w:i w:val="0"/>
          <w:iCs w:val="0"/>
          <w:noProof/>
          <w:color w:val="auto"/>
          <w:sz w:val="24"/>
          <w:szCs w:val="22"/>
        </w:rPr>
      </w:pPr>
      <w:hyperlink w:anchor="_Toc486710781" w:history="1">
        <w:r w:rsidRPr="00B52A04">
          <w:rPr>
            <w:rStyle w:val="Hipervnculo"/>
            <w:noProof/>
            <w:sz w:val="22"/>
          </w:rPr>
          <w:t>4.3.1 Análisis de Factibilidad Operativa</w:t>
        </w:r>
        <w:r w:rsidRPr="00B52A04">
          <w:rPr>
            <w:noProof/>
            <w:webHidden/>
            <w:sz w:val="22"/>
          </w:rPr>
          <w:tab/>
        </w:r>
        <w:r w:rsidRPr="00B52A04">
          <w:rPr>
            <w:noProof/>
            <w:webHidden/>
            <w:sz w:val="22"/>
          </w:rPr>
          <w:fldChar w:fldCharType="begin"/>
        </w:r>
        <w:r w:rsidRPr="00B52A04">
          <w:rPr>
            <w:noProof/>
            <w:webHidden/>
            <w:sz w:val="22"/>
          </w:rPr>
          <w:instrText xml:space="preserve"> PAGEREF _Toc486710781 \h </w:instrText>
        </w:r>
        <w:r w:rsidRPr="00B52A04">
          <w:rPr>
            <w:noProof/>
            <w:webHidden/>
            <w:sz w:val="22"/>
          </w:rPr>
        </w:r>
        <w:r w:rsidRPr="00B52A04">
          <w:rPr>
            <w:noProof/>
            <w:webHidden/>
            <w:sz w:val="22"/>
          </w:rPr>
          <w:fldChar w:fldCharType="separate"/>
        </w:r>
        <w:r w:rsidR="00633160">
          <w:rPr>
            <w:noProof/>
            <w:webHidden/>
            <w:sz w:val="22"/>
          </w:rPr>
          <w:t>40</w:t>
        </w:r>
        <w:r w:rsidRPr="00B52A04">
          <w:rPr>
            <w:noProof/>
            <w:webHidden/>
            <w:sz w:val="22"/>
          </w:rPr>
          <w:fldChar w:fldCharType="end"/>
        </w:r>
      </w:hyperlink>
    </w:p>
    <w:p w14:paraId="4C94C11E" w14:textId="6DA70421" w:rsidR="00B52A04" w:rsidRPr="00B52A04" w:rsidRDefault="00B52A04">
      <w:pPr>
        <w:pStyle w:val="TDC3"/>
        <w:tabs>
          <w:tab w:val="right" w:leader="dot" w:pos="8828"/>
        </w:tabs>
        <w:rPr>
          <w:rFonts w:eastAsiaTheme="minorEastAsia" w:cstheme="minorBidi"/>
          <w:i w:val="0"/>
          <w:iCs w:val="0"/>
          <w:noProof/>
          <w:color w:val="auto"/>
          <w:sz w:val="24"/>
          <w:szCs w:val="22"/>
        </w:rPr>
      </w:pPr>
      <w:hyperlink w:anchor="_Toc486710782" w:history="1">
        <w:r w:rsidRPr="00B52A04">
          <w:rPr>
            <w:rStyle w:val="Hipervnculo"/>
            <w:noProof/>
            <w:sz w:val="22"/>
          </w:rPr>
          <w:t>4.3.2 Conclusión</w:t>
        </w:r>
        <w:r w:rsidRPr="00B52A04">
          <w:rPr>
            <w:noProof/>
            <w:webHidden/>
            <w:sz w:val="22"/>
          </w:rPr>
          <w:tab/>
        </w:r>
        <w:r w:rsidRPr="00B52A04">
          <w:rPr>
            <w:noProof/>
            <w:webHidden/>
            <w:sz w:val="22"/>
          </w:rPr>
          <w:fldChar w:fldCharType="begin"/>
        </w:r>
        <w:r w:rsidRPr="00B52A04">
          <w:rPr>
            <w:noProof/>
            <w:webHidden/>
            <w:sz w:val="22"/>
          </w:rPr>
          <w:instrText xml:space="preserve"> PAGEREF _Toc486710782 \h </w:instrText>
        </w:r>
        <w:r w:rsidRPr="00B52A04">
          <w:rPr>
            <w:noProof/>
            <w:webHidden/>
            <w:sz w:val="22"/>
          </w:rPr>
        </w:r>
        <w:r w:rsidRPr="00B52A04">
          <w:rPr>
            <w:noProof/>
            <w:webHidden/>
            <w:sz w:val="22"/>
          </w:rPr>
          <w:fldChar w:fldCharType="separate"/>
        </w:r>
        <w:r w:rsidR="00633160">
          <w:rPr>
            <w:noProof/>
            <w:webHidden/>
            <w:sz w:val="22"/>
          </w:rPr>
          <w:t>41</w:t>
        </w:r>
        <w:r w:rsidRPr="00B52A04">
          <w:rPr>
            <w:noProof/>
            <w:webHidden/>
            <w:sz w:val="22"/>
          </w:rPr>
          <w:fldChar w:fldCharType="end"/>
        </w:r>
      </w:hyperlink>
    </w:p>
    <w:p w14:paraId="01C18088" w14:textId="7A341338" w:rsidR="00B52A04" w:rsidRPr="00B52A04" w:rsidRDefault="00B52A04">
      <w:pPr>
        <w:pStyle w:val="TDC2"/>
        <w:tabs>
          <w:tab w:val="right" w:leader="dot" w:pos="8828"/>
        </w:tabs>
        <w:rPr>
          <w:rFonts w:eastAsiaTheme="minorEastAsia" w:cstheme="minorBidi"/>
          <w:smallCaps w:val="0"/>
          <w:noProof/>
          <w:color w:val="auto"/>
          <w:sz w:val="24"/>
          <w:szCs w:val="22"/>
        </w:rPr>
      </w:pPr>
      <w:hyperlink w:anchor="_Toc486710783" w:history="1">
        <w:r w:rsidRPr="00B52A04">
          <w:rPr>
            <w:rStyle w:val="Hipervnculo"/>
            <w:noProof/>
            <w:sz w:val="22"/>
          </w:rPr>
          <w:t>4.4 Factibilidad Económica</w:t>
        </w:r>
        <w:r w:rsidRPr="00B52A04">
          <w:rPr>
            <w:noProof/>
            <w:webHidden/>
            <w:sz w:val="22"/>
          </w:rPr>
          <w:tab/>
        </w:r>
        <w:r w:rsidRPr="00B52A04">
          <w:rPr>
            <w:noProof/>
            <w:webHidden/>
            <w:sz w:val="22"/>
          </w:rPr>
          <w:fldChar w:fldCharType="begin"/>
        </w:r>
        <w:r w:rsidRPr="00B52A04">
          <w:rPr>
            <w:noProof/>
            <w:webHidden/>
            <w:sz w:val="22"/>
          </w:rPr>
          <w:instrText xml:space="preserve"> PAGEREF _Toc486710783 \h </w:instrText>
        </w:r>
        <w:r w:rsidRPr="00B52A04">
          <w:rPr>
            <w:noProof/>
            <w:webHidden/>
            <w:sz w:val="22"/>
          </w:rPr>
        </w:r>
        <w:r w:rsidRPr="00B52A04">
          <w:rPr>
            <w:noProof/>
            <w:webHidden/>
            <w:sz w:val="22"/>
          </w:rPr>
          <w:fldChar w:fldCharType="separate"/>
        </w:r>
        <w:r w:rsidR="00633160">
          <w:rPr>
            <w:noProof/>
            <w:webHidden/>
            <w:sz w:val="22"/>
          </w:rPr>
          <w:t>41</w:t>
        </w:r>
        <w:r w:rsidRPr="00B52A04">
          <w:rPr>
            <w:noProof/>
            <w:webHidden/>
            <w:sz w:val="22"/>
          </w:rPr>
          <w:fldChar w:fldCharType="end"/>
        </w:r>
      </w:hyperlink>
    </w:p>
    <w:p w14:paraId="776C92B5" w14:textId="3191E10F" w:rsidR="00B52A04" w:rsidRPr="00B52A04" w:rsidRDefault="00B52A04">
      <w:pPr>
        <w:pStyle w:val="TDC3"/>
        <w:tabs>
          <w:tab w:val="right" w:leader="dot" w:pos="8828"/>
        </w:tabs>
        <w:rPr>
          <w:rFonts w:eastAsiaTheme="minorEastAsia" w:cstheme="minorBidi"/>
          <w:i w:val="0"/>
          <w:iCs w:val="0"/>
          <w:noProof/>
          <w:color w:val="auto"/>
          <w:sz w:val="24"/>
          <w:szCs w:val="22"/>
        </w:rPr>
      </w:pPr>
      <w:hyperlink w:anchor="_Toc486710784" w:history="1">
        <w:r w:rsidRPr="00B52A04">
          <w:rPr>
            <w:rStyle w:val="Hipervnculo"/>
            <w:noProof/>
            <w:sz w:val="22"/>
          </w:rPr>
          <w:t>4.4.1 Determinación de Costos</w:t>
        </w:r>
        <w:r w:rsidRPr="00B52A04">
          <w:rPr>
            <w:noProof/>
            <w:webHidden/>
            <w:sz w:val="22"/>
          </w:rPr>
          <w:tab/>
        </w:r>
        <w:r w:rsidRPr="00B52A04">
          <w:rPr>
            <w:noProof/>
            <w:webHidden/>
            <w:sz w:val="22"/>
          </w:rPr>
          <w:fldChar w:fldCharType="begin"/>
        </w:r>
        <w:r w:rsidRPr="00B52A04">
          <w:rPr>
            <w:noProof/>
            <w:webHidden/>
            <w:sz w:val="22"/>
          </w:rPr>
          <w:instrText xml:space="preserve"> PAGEREF _Toc486710784 \h </w:instrText>
        </w:r>
        <w:r w:rsidRPr="00B52A04">
          <w:rPr>
            <w:noProof/>
            <w:webHidden/>
            <w:sz w:val="22"/>
          </w:rPr>
        </w:r>
        <w:r w:rsidRPr="00B52A04">
          <w:rPr>
            <w:noProof/>
            <w:webHidden/>
            <w:sz w:val="22"/>
          </w:rPr>
          <w:fldChar w:fldCharType="separate"/>
        </w:r>
        <w:r w:rsidR="00633160">
          <w:rPr>
            <w:noProof/>
            <w:webHidden/>
            <w:sz w:val="22"/>
          </w:rPr>
          <w:t>41</w:t>
        </w:r>
        <w:r w:rsidRPr="00B52A04">
          <w:rPr>
            <w:noProof/>
            <w:webHidden/>
            <w:sz w:val="22"/>
          </w:rPr>
          <w:fldChar w:fldCharType="end"/>
        </w:r>
      </w:hyperlink>
    </w:p>
    <w:p w14:paraId="1B451787" w14:textId="26D775C3" w:rsidR="00B52A04" w:rsidRPr="00B52A04" w:rsidRDefault="00B52A04">
      <w:pPr>
        <w:pStyle w:val="TDC4"/>
        <w:tabs>
          <w:tab w:val="right" w:leader="dot" w:pos="8828"/>
        </w:tabs>
        <w:rPr>
          <w:rFonts w:eastAsiaTheme="minorEastAsia" w:cstheme="minorBidi"/>
          <w:noProof/>
          <w:color w:val="auto"/>
          <w:sz w:val="24"/>
          <w:szCs w:val="22"/>
        </w:rPr>
      </w:pPr>
      <w:hyperlink w:anchor="_Toc486710785" w:history="1">
        <w:r w:rsidRPr="00B52A04">
          <w:rPr>
            <w:rStyle w:val="Hipervnculo"/>
            <w:noProof/>
            <w:sz w:val="20"/>
          </w:rPr>
          <w:t>4.4.1.1 Costo de Desarrollo</w:t>
        </w:r>
        <w:r w:rsidRPr="00B52A04">
          <w:rPr>
            <w:noProof/>
            <w:webHidden/>
            <w:sz w:val="20"/>
          </w:rPr>
          <w:tab/>
        </w:r>
        <w:r w:rsidRPr="00B52A04">
          <w:rPr>
            <w:noProof/>
            <w:webHidden/>
            <w:sz w:val="20"/>
          </w:rPr>
          <w:fldChar w:fldCharType="begin"/>
        </w:r>
        <w:r w:rsidRPr="00B52A04">
          <w:rPr>
            <w:noProof/>
            <w:webHidden/>
            <w:sz w:val="20"/>
          </w:rPr>
          <w:instrText xml:space="preserve"> PAGEREF _Toc486710785 \h </w:instrText>
        </w:r>
        <w:r w:rsidRPr="00B52A04">
          <w:rPr>
            <w:noProof/>
            <w:webHidden/>
            <w:sz w:val="20"/>
          </w:rPr>
        </w:r>
        <w:r w:rsidRPr="00B52A04">
          <w:rPr>
            <w:noProof/>
            <w:webHidden/>
            <w:sz w:val="20"/>
          </w:rPr>
          <w:fldChar w:fldCharType="separate"/>
        </w:r>
        <w:r w:rsidR="00633160">
          <w:rPr>
            <w:noProof/>
            <w:webHidden/>
            <w:sz w:val="20"/>
          </w:rPr>
          <w:t>41</w:t>
        </w:r>
        <w:r w:rsidRPr="00B52A04">
          <w:rPr>
            <w:noProof/>
            <w:webHidden/>
            <w:sz w:val="20"/>
          </w:rPr>
          <w:fldChar w:fldCharType="end"/>
        </w:r>
      </w:hyperlink>
    </w:p>
    <w:p w14:paraId="44A4647E" w14:textId="0F09E10A" w:rsidR="00B52A04" w:rsidRPr="00B52A04" w:rsidRDefault="00B52A04">
      <w:pPr>
        <w:pStyle w:val="TDC4"/>
        <w:tabs>
          <w:tab w:val="right" w:leader="dot" w:pos="8828"/>
        </w:tabs>
        <w:rPr>
          <w:rFonts w:eastAsiaTheme="minorEastAsia" w:cstheme="minorBidi"/>
          <w:noProof/>
          <w:color w:val="auto"/>
          <w:sz w:val="24"/>
          <w:szCs w:val="22"/>
        </w:rPr>
      </w:pPr>
      <w:hyperlink w:anchor="_Toc486710786" w:history="1">
        <w:r w:rsidRPr="00B52A04">
          <w:rPr>
            <w:rStyle w:val="Hipervnculo"/>
            <w:noProof/>
            <w:sz w:val="20"/>
          </w:rPr>
          <w:t>4.4.1.2 Costo de Implementación</w:t>
        </w:r>
        <w:r w:rsidRPr="00B52A04">
          <w:rPr>
            <w:noProof/>
            <w:webHidden/>
            <w:sz w:val="20"/>
          </w:rPr>
          <w:tab/>
        </w:r>
        <w:r w:rsidRPr="00B52A04">
          <w:rPr>
            <w:noProof/>
            <w:webHidden/>
            <w:sz w:val="20"/>
          </w:rPr>
          <w:fldChar w:fldCharType="begin"/>
        </w:r>
        <w:r w:rsidRPr="00B52A04">
          <w:rPr>
            <w:noProof/>
            <w:webHidden/>
            <w:sz w:val="20"/>
          </w:rPr>
          <w:instrText xml:space="preserve"> PAGEREF _Toc486710786 \h </w:instrText>
        </w:r>
        <w:r w:rsidRPr="00B52A04">
          <w:rPr>
            <w:noProof/>
            <w:webHidden/>
            <w:sz w:val="20"/>
          </w:rPr>
        </w:r>
        <w:r w:rsidRPr="00B52A04">
          <w:rPr>
            <w:noProof/>
            <w:webHidden/>
            <w:sz w:val="20"/>
          </w:rPr>
          <w:fldChar w:fldCharType="separate"/>
        </w:r>
        <w:r w:rsidR="00633160">
          <w:rPr>
            <w:noProof/>
            <w:webHidden/>
            <w:sz w:val="20"/>
          </w:rPr>
          <w:t>41</w:t>
        </w:r>
        <w:r w:rsidRPr="00B52A04">
          <w:rPr>
            <w:noProof/>
            <w:webHidden/>
            <w:sz w:val="20"/>
          </w:rPr>
          <w:fldChar w:fldCharType="end"/>
        </w:r>
      </w:hyperlink>
    </w:p>
    <w:p w14:paraId="71B0166E" w14:textId="04764AAA" w:rsidR="00B52A04" w:rsidRPr="00B52A04" w:rsidRDefault="00B52A04">
      <w:pPr>
        <w:pStyle w:val="TDC4"/>
        <w:tabs>
          <w:tab w:val="right" w:leader="dot" w:pos="8828"/>
        </w:tabs>
        <w:rPr>
          <w:rFonts w:eastAsiaTheme="minorEastAsia" w:cstheme="minorBidi"/>
          <w:noProof/>
          <w:color w:val="auto"/>
          <w:sz w:val="24"/>
          <w:szCs w:val="22"/>
        </w:rPr>
      </w:pPr>
      <w:hyperlink w:anchor="_Toc486710787" w:history="1">
        <w:r w:rsidRPr="00B52A04">
          <w:rPr>
            <w:rStyle w:val="Hipervnculo"/>
            <w:noProof/>
            <w:sz w:val="20"/>
          </w:rPr>
          <w:t>4.4.1.3 Costo de Operación</w:t>
        </w:r>
        <w:r w:rsidRPr="00B52A04">
          <w:rPr>
            <w:noProof/>
            <w:webHidden/>
            <w:sz w:val="20"/>
          </w:rPr>
          <w:tab/>
        </w:r>
        <w:r w:rsidRPr="00B52A04">
          <w:rPr>
            <w:noProof/>
            <w:webHidden/>
            <w:sz w:val="20"/>
          </w:rPr>
          <w:fldChar w:fldCharType="begin"/>
        </w:r>
        <w:r w:rsidRPr="00B52A04">
          <w:rPr>
            <w:noProof/>
            <w:webHidden/>
            <w:sz w:val="20"/>
          </w:rPr>
          <w:instrText xml:space="preserve"> PAGEREF _Toc486710787 \h </w:instrText>
        </w:r>
        <w:r w:rsidRPr="00B52A04">
          <w:rPr>
            <w:noProof/>
            <w:webHidden/>
            <w:sz w:val="20"/>
          </w:rPr>
        </w:r>
        <w:r w:rsidRPr="00B52A04">
          <w:rPr>
            <w:noProof/>
            <w:webHidden/>
            <w:sz w:val="20"/>
          </w:rPr>
          <w:fldChar w:fldCharType="separate"/>
        </w:r>
        <w:r w:rsidR="00633160">
          <w:rPr>
            <w:noProof/>
            <w:webHidden/>
            <w:sz w:val="20"/>
          </w:rPr>
          <w:t>42</w:t>
        </w:r>
        <w:r w:rsidRPr="00B52A04">
          <w:rPr>
            <w:noProof/>
            <w:webHidden/>
            <w:sz w:val="20"/>
          </w:rPr>
          <w:fldChar w:fldCharType="end"/>
        </w:r>
      </w:hyperlink>
    </w:p>
    <w:p w14:paraId="0B595FF1" w14:textId="30380A8B" w:rsidR="00B52A04" w:rsidRPr="00B52A04" w:rsidRDefault="00B52A04">
      <w:pPr>
        <w:pStyle w:val="TDC4"/>
        <w:tabs>
          <w:tab w:val="right" w:leader="dot" w:pos="8828"/>
        </w:tabs>
        <w:rPr>
          <w:rFonts w:eastAsiaTheme="minorEastAsia" w:cstheme="minorBidi"/>
          <w:noProof/>
          <w:color w:val="auto"/>
          <w:sz w:val="24"/>
          <w:szCs w:val="22"/>
        </w:rPr>
      </w:pPr>
      <w:hyperlink w:anchor="_Toc486710788" w:history="1">
        <w:r w:rsidRPr="00B52A04">
          <w:rPr>
            <w:rStyle w:val="Hipervnculo"/>
            <w:noProof/>
            <w:sz w:val="20"/>
          </w:rPr>
          <w:t>4.4.1.4 Resumen de Costo</w:t>
        </w:r>
        <w:r w:rsidRPr="00B52A04">
          <w:rPr>
            <w:noProof/>
            <w:webHidden/>
            <w:sz w:val="20"/>
          </w:rPr>
          <w:tab/>
        </w:r>
        <w:r w:rsidRPr="00B52A04">
          <w:rPr>
            <w:noProof/>
            <w:webHidden/>
            <w:sz w:val="20"/>
          </w:rPr>
          <w:fldChar w:fldCharType="begin"/>
        </w:r>
        <w:r w:rsidRPr="00B52A04">
          <w:rPr>
            <w:noProof/>
            <w:webHidden/>
            <w:sz w:val="20"/>
          </w:rPr>
          <w:instrText xml:space="preserve"> PAGEREF _Toc486710788 \h </w:instrText>
        </w:r>
        <w:r w:rsidRPr="00B52A04">
          <w:rPr>
            <w:noProof/>
            <w:webHidden/>
            <w:sz w:val="20"/>
          </w:rPr>
        </w:r>
        <w:r w:rsidRPr="00B52A04">
          <w:rPr>
            <w:noProof/>
            <w:webHidden/>
            <w:sz w:val="20"/>
          </w:rPr>
          <w:fldChar w:fldCharType="separate"/>
        </w:r>
        <w:r w:rsidR="00633160">
          <w:rPr>
            <w:noProof/>
            <w:webHidden/>
            <w:sz w:val="20"/>
          </w:rPr>
          <w:t>42</w:t>
        </w:r>
        <w:r w:rsidRPr="00B52A04">
          <w:rPr>
            <w:noProof/>
            <w:webHidden/>
            <w:sz w:val="20"/>
          </w:rPr>
          <w:fldChar w:fldCharType="end"/>
        </w:r>
      </w:hyperlink>
    </w:p>
    <w:p w14:paraId="7EC25C44" w14:textId="28355D49" w:rsidR="00B52A04" w:rsidRPr="00B52A04" w:rsidRDefault="00B52A04">
      <w:pPr>
        <w:pStyle w:val="TDC3"/>
        <w:tabs>
          <w:tab w:val="right" w:leader="dot" w:pos="8828"/>
        </w:tabs>
        <w:rPr>
          <w:rFonts w:eastAsiaTheme="minorEastAsia" w:cstheme="minorBidi"/>
          <w:i w:val="0"/>
          <w:iCs w:val="0"/>
          <w:noProof/>
          <w:color w:val="auto"/>
          <w:sz w:val="24"/>
          <w:szCs w:val="22"/>
        </w:rPr>
      </w:pPr>
      <w:hyperlink w:anchor="_Toc486710789" w:history="1">
        <w:r w:rsidRPr="00B52A04">
          <w:rPr>
            <w:rStyle w:val="Hipervnculo"/>
            <w:noProof/>
            <w:sz w:val="22"/>
          </w:rPr>
          <w:t>4.4.2 Determinación de Ingresos y Beneficios</w:t>
        </w:r>
        <w:r w:rsidRPr="00B52A04">
          <w:rPr>
            <w:noProof/>
            <w:webHidden/>
            <w:sz w:val="22"/>
          </w:rPr>
          <w:tab/>
        </w:r>
        <w:r w:rsidRPr="00B52A04">
          <w:rPr>
            <w:noProof/>
            <w:webHidden/>
            <w:sz w:val="22"/>
          </w:rPr>
          <w:fldChar w:fldCharType="begin"/>
        </w:r>
        <w:r w:rsidRPr="00B52A04">
          <w:rPr>
            <w:noProof/>
            <w:webHidden/>
            <w:sz w:val="22"/>
          </w:rPr>
          <w:instrText xml:space="preserve"> PAGEREF _Toc486710789 \h </w:instrText>
        </w:r>
        <w:r w:rsidRPr="00B52A04">
          <w:rPr>
            <w:noProof/>
            <w:webHidden/>
            <w:sz w:val="22"/>
          </w:rPr>
        </w:r>
        <w:r w:rsidRPr="00B52A04">
          <w:rPr>
            <w:noProof/>
            <w:webHidden/>
            <w:sz w:val="22"/>
          </w:rPr>
          <w:fldChar w:fldCharType="separate"/>
        </w:r>
        <w:r w:rsidR="00633160">
          <w:rPr>
            <w:noProof/>
            <w:webHidden/>
            <w:sz w:val="22"/>
          </w:rPr>
          <w:t>43</w:t>
        </w:r>
        <w:r w:rsidRPr="00B52A04">
          <w:rPr>
            <w:noProof/>
            <w:webHidden/>
            <w:sz w:val="22"/>
          </w:rPr>
          <w:fldChar w:fldCharType="end"/>
        </w:r>
      </w:hyperlink>
    </w:p>
    <w:p w14:paraId="015A93FE" w14:textId="534A591D" w:rsidR="00B52A04" w:rsidRPr="00B52A04" w:rsidRDefault="00B52A04">
      <w:pPr>
        <w:pStyle w:val="TDC3"/>
        <w:tabs>
          <w:tab w:val="right" w:leader="dot" w:pos="8828"/>
        </w:tabs>
        <w:rPr>
          <w:rFonts w:eastAsiaTheme="minorEastAsia" w:cstheme="minorBidi"/>
          <w:i w:val="0"/>
          <w:iCs w:val="0"/>
          <w:noProof/>
          <w:color w:val="auto"/>
          <w:sz w:val="24"/>
          <w:szCs w:val="22"/>
        </w:rPr>
      </w:pPr>
      <w:hyperlink w:anchor="_Toc486710790" w:history="1">
        <w:r w:rsidRPr="00B52A04">
          <w:rPr>
            <w:rStyle w:val="Hipervnculo"/>
            <w:noProof/>
            <w:sz w:val="22"/>
          </w:rPr>
          <w:t>4.4.3 Flujo de Caja</w:t>
        </w:r>
        <w:r w:rsidRPr="00B52A04">
          <w:rPr>
            <w:noProof/>
            <w:webHidden/>
            <w:sz w:val="22"/>
          </w:rPr>
          <w:tab/>
        </w:r>
        <w:r w:rsidRPr="00B52A04">
          <w:rPr>
            <w:noProof/>
            <w:webHidden/>
            <w:sz w:val="22"/>
          </w:rPr>
          <w:fldChar w:fldCharType="begin"/>
        </w:r>
        <w:r w:rsidRPr="00B52A04">
          <w:rPr>
            <w:noProof/>
            <w:webHidden/>
            <w:sz w:val="22"/>
          </w:rPr>
          <w:instrText xml:space="preserve"> PAGEREF _Toc486710790 \h </w:instrText>
        </w:r>
        <w:r w:rsidRPr="00B52A04">
          <w:rPr>
            <w:noProof/>
            <w:webHidden/>
            <w:sz w:val="22"/>
          </w:rPr>
        </w:r>
        <w:r w:rsidRPr="00B52A04">
          <w:rPr>
            <w:noProof/>
            <w:webHidden/>
            <w:sz w:val="22"/>
          </w:rPr>
          <w:fldChar w:fldCharType="separate"/>
        </w:r>
        <w:r w:rsidR="00633160">
          <w:rPr>
            <w:noProof/>
            <w:webHidden/>
            <w:sz w:val="22"/>
          </w:rPr>
          <w:t>45</w:t>
        </w:r>
        <w:r w:rsidRPr="00B52A04">
          <w:rPr>
            <w:noProof/>
            <w:webHidden/>
            <w:sz w:val="22"/>
          </w:rPr>
          <w:fldChar w:fldCharType="end"/>
        </w:r>
      </w:hyperlink>
    </w:p>
    <w:p w14:paraId="0AEC3159" w14:textId="2E7C384E" w:rsidR="00B52A04" w:rsidRPr="00B52A04" w:rsidRDefault="00B52A04">
      <w:pPr>
        <w:pStyle w:val="TDC3"/>
        <w:tabs>
          <w:tab w:val="right" w:leader="dot" w:pos="8828"/>
        </w:tabs>
        <w:rPr>
          <w:rFonts w:eastAsiaTheme="minorEastAsia" w:cstheme="minorBidi"/>
          <w:i w:val="0"/>
          <w:iCs w:val="0"/>
          <w:noProof/>
          <w:color w:val="auto"/>
          <w:sz w:val="24"/>
          <w:szCs w:val="22"/>
        </w:rPr>
      </w:pPr>
      <w:hyperlink w:anchor="_Toc486710791" w:history="1">
        <w:r w:rsidRPr="00B52A04">
          <w:rPr>
            <w:rStyle w:val="Hipervnculo"/>
            <w:noProof/>
            <w:sz w:val="22"/>
          </w:rPr>
          <w:t>4.4.3 Cálculo del VAN</w:t>
        </w:r>
        <w:r w:rsidRPr="00B52A04">
          <w:rPr>
            <w:noProof/>
            <w:webHidden/>
            <w:sz w:val="22"/>
          </w:rPr>
          <w:tab/>
        </w:r>
        <w:r w:rsidRPr="00B52A04">
          <w:rPr>
            <w:noProof/>
            <w:webHidden/>
            <w:sz w:val="22"/>
          </w:rPr>
          <w:fldChar w:fldCharType="begin"/>
        </w:r>
        <w:r w:rsidRPr="00B52A04">
          <w:rPr>
            <w:noProof/>
            <w:webHidden/>
            <w:sz w:val="22"/>
          </w:rPr>
          <w:instrText xml:space="preserve"> PAGEREF _Toc486710791 \h </w:instrText>
        </w:r>
        <w:r w:rsidRPr="00B52A04">
          <w:rPr>
            <w:noProof/>
            <w:webHidden/>
            <w:sz w:val="22"/>
          </w:rPr>
        </w:r>
        <w:r w:rsidRPr="00B52A04">
          <w:rPr>
            <w:noProof/>
            <w:webHidden/>
            <w:sz w:val="22"/>
          </w:rPr>
          <w:fldChar w:fldCharType="separate"/>
        </w:r>
        <w:r w:rsidR="00633160">
          <w:rPr>
            <w:noProof/>
            <w:webHidden/>
            <w:sz w:val="22"/>
          </w:rPr>
          <w:t>46</w:t>
        </w:r>
        <w:r w:rsidRPr="00B52A04">
          <w:rPr>
            <w:noProof/>
            <w:webHidden/>
            <w:sz w:val="22"/>
          </w:rPr>
          <w:fldChar w:fldCharType="end"/>
        </w:r>
      </w:hyperlink>
    </w:p>
    <w:p w14:paraId="222DCE0B" w14:textId="14316BD5" w:rsidR="00B52A04" w:rsidRPr="00B52A04" w:rsidRDefault="00B52A04">
      <w:pPr>
        <w:pStyle w:val="TDC3"/>
        <w:tabs>
          <w:tab w:val="right" w:leader="dot" w:pos="8828"/>
        </w:tabs>
        <w:rPr>
          <w:rFonts w:eastAsiaTheme="minorEastAsia" w:cstheme="minorBidi"/>
          <w:i w:val="0"/>
          <w:iCs w:val="0"/>
          <w:noProof/>
          <w:color w:val="auto"/>
          <w:sz w:val="24"/>
          <w:szCs w:val="22"/>
        </w:rPr>
      </w:pPr>
      <w:hyperlink w:anchor="_Toc486710792" w:history="1">
        <w:r w:rsidRPr="00B52A04">
          <w:rPr>
            <w:rStyle w:val="Hipervnculo"/>
            <w:noProof/>
            <w:sz w:val="22"/>
          </w:rPr>
          <w:t>4.4.3 Conclusión</w:t>
        </w:r>
        <w:r w:rsidRPr="00B52A04">
          <w:rPr>
            <w:noProof/>
            <w:webHidden/>
            <w:sz w:val="22"/>
          </w:rPr>
          <w:tab/>
        </w:r>
        <w:r w:rsidRPr="00B52A04">
          <w:rPr>
            <w:noProof/>
            <w:webHidden/>
            <w:sz w:val="22"/>
          </w:rPr>
          <w:fldChar w:fldCharType="begin"/>
        </w:r>
        <w:r w:rsidRPr="00B52A04">
          <w:rPr>
            <w:noProof/>
            <w:webHidden/>
            <w:sz w:val="22"/>
          </w:rPr>
          <w:instrText xml:space="preserve"> PAGEREF _Toc486710792 \h </w:instrText>
        </w:r>
        <w:r w:rsidRPr="00B52A04">
          <w:rPr>
            <w:noProof/>
            <w:webHidden/>
            <w:sz w:val="22"/>
          </w:rPr>
        </w:r>
        <w:r w:rsidRPr="00B52A04">
          <w:rPr>
            <w:noProof/>
            <w:webHidden/>
            <w:sz w:val="22"/>
          </w:rPr>
          <w:fldChar w:fldCharType="separate"/>
        </w:r>
        <w:r w:rsidR="00633160">
          <w:rPr>
            <w:noProof/>
            <w:webHidden/>
            <w:sz w:val="22"/>
          </w:rPr>
          <w:t>46</w:t>
        </w:r>
        <w:r w:rsidRPr="00B52A04">
          <w:rPr>
            <w:noProof/>
            <w:webHidden/>
            <w:sz w:val="22"/>
          </w:rPr>
          <w:fldChar w:fldCharType="end"/>
        </w:r>
      </w:hyperlink>
    </w:p>
    <w:p w14:paraId="52464F81" w14:textId="48776BA4" w:rsidR="00B52A04" w:rsidRPr="00B52A04" w:rsidRDefault="00B52A04">
      <w:pPr>
        <w:pStyle w:val="TDC1"/>
        <w:tabs>
          <w:tab w:val="right" w:leader="dot" w:pos="8828"/>
        </w:tabs>
        <w:rPr>
          <w:rFonts w:eastAsiaTheme="minorEastAsia" w:cstheme="minorBidi"/>
          <w:b w:val="0"/>
          <w:bCs w:val="0"/>
          <w:caps w:val="0"/>
          <w:noProof/>
          <w:color w:val="auto"/>
          <w:sz w:val="24"/>
          <w:szCs w:val="22"/>
        </w:rPr>
      </w:pPr>
      <w:hyperlink w:anchor="_Toc486710793" w:history="1">
        <w:r w:rsidRPr="00B52A04">
          <w:rPr>
            <w:rStyle w:val="Hipervnculo"/>
            <w:noProof/>
            <w:sz w:val="22"/>
          </w:rPr>
          <w:t>Análisis</w:t>
        </w:r>
        <w:r w:rsidRPr="00B52A04">
          <w:rPr>
            <w:noProof/>
            <w:webHidden/>
            <w:sz w:val="22"/>
          </w:rPr>
          <w:tab/>
        </w:r>
        <w:r w:rsidRPr="00B52A04">
          <w:rPr>
            <w:noProof/>
            <w:webHidden/>
            <w:sz w:val="22"/>
          </w:rPr>
          <w:fldChar w:fldCharType="begin"/>
        </w:r>
        <w:r w:rsidRPr="00B52A04">
          <w:rPr>
            <w:noProof/>
            <w:webHidden/>
            <w:sz w:val="22"/>
          </w:rPr>
          <w:instrText xml:space="preserve"> PAGEREF _Toc486710793 \h </w:instrText>
        </w:r>
        <w:r w:rsidRPr="00B52A04">
          <w:rPr>
            <w:noProof/>
            <w:webHidden/>
            <w:sz w:val="22"/>
          </w:rPr>
        </w:r>
        <w:r w:rsidRPr="00B52A04">
          <w:rPr>
            <w:noProof/>
            <w:webHidden/>
            <w:sz w:val="22"/>
          </w:rPr>
          <w:fldChar w:fldCharType="separate"/>
        </w:r>
        <w:r w:rsidR="00633160">
          <w:rPr>
            <w:noProof/>
            <w:webHidden/>
            <w:sz w:val="22"/>
          </w:rPr>
          <w:t>47</w:t>
        </w:r>
        <w:r w:rsidRPr="00B52A04">
          <w:rPr>
            <w:noProof/>
            <w:webHidden/>
            <w:sz w:val="22"/>
          </w:rPr>
          <w:fldChar w:fldCharType="end"/>
        </w:r>
      </w:hyperlink>
    </w:p>
    <w:p w14:paraId="6E64DF57" w14:textId="6A2CBBF9" w:rsidR="00B52A04" w:rsidRPr="00B52A04" w:rsidRDefault="00B52A04">
      <w:pPr>
        <w:pStyle w:val="TDC2"/>
        <w:tabs>
          <w:tab w:val="right" w:leader="dot" w:pos="8828"/>
        </w:tabs>
        <w:rPr>
          <w:rFonts w:eastAsiaTheme="minorEastAsia" w:cstheme="minorBidi"/>
          <w:smallCaps w:val="0"/>
          <w:noProof/>
          <w:color w:val="auto"/>
          <w:sz w:val="24"/>
          <w:szCs w:val="22"/>
        </w:rPr>
      </w:pPr>
      <w:hyperlink w:anchor="_Toc486710794" w:history="1">
        <w:r w:rsidRPr="00B52A04">
          <w:rPr>
            <w:rStyle w:val="Hipervnculo"/>
            <w:noProof/>
            <w:sz w:val="22"/>
          </w:rPr>
          <w:t>5.1 Casos de Uso</w:t>
        </w:r>
        <w:r w:rsidRPr="00B52A04">
          <w:rPr>
            <w:noProof/>
            <w:webHidden/>
            <w:sz w:val="22"/>
          </w:rPr>
          <w:tab/>
        </w:r>
        <w:r w:rsidRPr="00B52A04">
          <w:rPr>
            <w:noProof/>
            <w:webHidden/>
            <w:sz w:val="22"/>
          </w:rPr>
          <w:fldChar w:fldCharType="begin"/>
        </w:r>
        <w:r w:rsidRPr="00B52A04">
          <w:rPr>
            <w:noProof/>
            <w:webHidden/>
            <w:sz w:val="22"/>
          </w:rPr>
          <w:instrText xml:space="preserve"> PAGEREF _Toc486710794 \h </w:instrText>
        </w:r>
        <w:r w:rsidRPr="00B52A04">
          <w:rPr>
            <w:noProof/>
            <w:webHidden/>
            <w:sz w:val="22"/>
          </w:rPr>
        </w:r>
        <w:r w:rsidRPr="00B52A04">
          <w:rPr>
            <w:noProof/>
            <w:webHidden/>
            <w:sz w:val="22"/>
          </w:rPr>
          <w:fldChar w:fldCharType="separate"/>
        </w:r>
        <w:r w:rsidR="00633160">
          <w:rPr>
            <w:noProof/>
            <w:webHidden/>
            <w:sz w:val="22"/>
          </w:rPr>
          <w:t>48</w:t>
        </w:r>
        <w:r w:rsidRPr="00B52A04">
          <w:rPr>
            <w:noProof/>
            <w:webHidden/>
            <w:sz w:val="22"/>
          </w:rPr>
          <w:fldChar w:fldCharType="end"/>
        </w:r>
      </w:hyperlink>
    </w:p>
    <w:p w14:paraId="2ED8FC1A" w14:textId="599B292C" w:rsidR="00B52A04" w:rsidRPr="00B52A04" w:rsidRDefault="00B52A04">
      <w:pPr>
        <w:pStyle w:val="TDC3"/>
        <w:tabs>
          <w:tab w:val="right" w:leader="dot" w:pos="8828"/>
        </w:tabs>
        <w:rPr>
          <w:rFonts w:eastAsiaTheme="minorEastAsia" w:cstheme="minorBidi"/>
          <w:i w:val="0"/>
          <w:iCs w:val="0"/>
          <w:noProof/>
          <w:color w:val="auto"/>
          <w:sz w:val="24"/>
          <w:szCs w:val="22"/>
        </w:rPr>
      </w:pPr>
      <w:hyperlink w:anchor="_Toc486710795" w:history="1">
        <w:r w:rsidRPr="00B52A04">
          <w:rPr>
            <w:rStyle w:val="Hipervnculo"/>
            <w:noProof/>
            <w:sz w:val="22"/>
          </w:rPr>
          <w:t>5.1.1 Actores</w:t>
        </w:r>
        <w:r w:rsidRPr="00B52A04">
          <w:rPr>
            <w:noProof/>
            <w:webHidden/>
            <w:sz w:val="22"/>
          </w:rPr>
          <w:tab/>
        </w:r>
        <w:r w:rsidRPr="00B52A04">
          <w:rPr>
            <w:noProof/>
            <w:webHidden/>
            <w:sz w:val="22"/>
          </w:rPr>
          <w:fldChar w:fldCharType="begin"/>
        </w:r>
        <w:r w:rsidRPr="00B52A04">
          <w:rPr>
            <w:noProof/>
            <w:webHidden/>
            <w:sz w:val="22"/>
          </w:rPr>
          <w:instrText xml:space="preserve"> PAGEREF _Toc486710795 \h </w:instrText>
        </w:r>
        <w:r w:rsidRPr="00B52A04">
          <w:rPr>
            <w:noProof/>
            <w:webHidden/>
            <w:sz w:val="22"/>
          </w:rPr>
        </w:r>
        <w:r w:rsidRPr="00B52A04">
          <w:rPr>
            <w:noProof/>
            <w:webHidden/>
            <w:sz w:val="22"/>
          </w:rPr>
          <w:fldChar w:fldCharType="separate"/>
        </w:r>
        <w:r w:rsidR="00633160">
          <w:rPr>
            <w:noProof/>
            <w:webHidden/>
            <w:sz w:val="22"/>
          </w:rPr>
          <w:t>48</w:t>
        </w:r>
        <w:r w:rsidRPr="00B52A04">
          <w:rPr>
            <w:noProof/>
            <w:webHidden/>
            <w:sz w:val="22"/>
          </w:rPr>
          <w:fldChar w:fldCharType="end"/>
        </w:r>
      </w:hyperlink>
    </w:p>
    <w:p w14:paraId="554C2FB6" w14:textId="55E94DFE" w:rsidR="00B52A04" w:rsidRPr="00B52A04" w:rsidRDefault="00B52A04">
      <w:pPr>
        <w:pStyle w:val="TDC3"/>
        <w:tabs>
          <w:tab w:val="right" w:leader="dot" w:pos="8828"/>
        </w:tabs>
        <w:rPr>
          <w:rFonts w:eastAsiaTheme="minorEastAsia" w:cstheme="minorBidi"/>
          <w:i w:val="0"/>
          <w:iCs w:val="0"/>
          <w:noProof/>
          <w:color w:val="auto"/>
          <w:sz w:val="24"/>
          <w:szCs w:val="22"/>
        </w:rPr>
      </w:pPr>
      <w:hyperlink w:anchor="_Toc486710796" w:history="1">
        <w:r w:rsidRPr="00B52A04">
          <w:rPr>
            <w:rStyle w:val="Hipervnculo"/>
            <w:noProof/>
            <w:sz w:val="22"/>
          </w:rPr>
          <w:t>5.1.2 Diagramas de casos de uso y descripción</w:t>
        </w:r>
        <w:r w:rsidRPr="00B52A04">
          <w:rPr>
            <w:noProof/>
            <w:webHidden/>
            <w:sz w:val="22"/>
          </w:rPr>
          <w:tab/>
        </w:r>
        <w:r w:rsidRPr="00B52A04">
          <w:rPr>
            <w:noProof/>
            <w:webHidden/>
            <w:sz w:val="22"/>
          </w:rPr>
          <w:fldChar w:fldCharType="begin"/>
        </w:r>
        <w:r w:rsidRPr="00B52A04">
          <w:rPr>
            <w:noProof/>
            <w:webHidden/>
            <w:sz w:val="22"/>
          </w:rPr>
          <w:instrText xml:space="preserve"> PAGEREF _Toc486710796 \h </w:instrText>
        </w:r>
        <w:r w:rsidRPr="00B52A04">
          <w:rPr>
            <w:noProof/>
            <w:webHidden/>
            <w:sz w:val="22"/>
          </w:rPr>
        </w:r>
        <w:r w:rsidRPr="00B52A04">
          <w:rPr>
            <w:noProof/>
            <w:webHidden/>
            <w:sz w:val="22"/>
          </w:rPr>
          <w:fldChar w:fldCharType="separate"/>
        </w:r>
        <w:r w:rsidR="00633160">
          <w:rPr>
            <w:noProof/>
            <w:webHidden/>
            <w:sz w:val="22"/>
          </w:rPr>
          <w:t>49</w:t>
        </w:r>
        <w:r w:rsidRPr="00B52A04">
          <w:rPr>
            <w:noProof/>
            <w:webHidden/>
            <w:sz w:val="22"/>
          </w:rPr>
          <w:fldChar w:fldCharType="end"/>
        </w:r>
      </w:hyperlink>
    </w:p>
    <w:p w14:paraId="66CF30C8" w14:textId="3116186A" w:rsidR="00B52A04" w:rsidRPr="00B52A04" w:rsidRDefault="00B52A04">
      <w:pPr>
        <w:pStyle w:val="TDC4"/>
        <w:tabs>
          <w:tab w:val="right" w:leader="dot" w:pos="8828"/>
        </w:tabs>
        <w:rPr>
          <w:rFonts w:eastAsiaTheme="minorEastAsia" w:cstheme="minorBidi"/>
          <w:noProof/>
          <w:color w:val="auto"/>
          <w:sz w:val="24"/>
          <w:szCs w:val="22"/>
        </w:rPr>
      </w:pPr>
      <w:hyperlink w:anchor="_Toc486710797" w:history="1">
        <w:r w:rsidRPr="00B52A04">
          <w:rPr>
            <w:rStyle w:val="Hipervnculo"/>
            <w:noProof/>
            <w:sz w:val="20"/>
          </w:rPr>
          <w:t>5.1.2.1 Diagramas de casos de uso para la aplicación web</w:t>
        </w:r>
        <w:r w:rsidRPr="00B52A04">
          <w:rPr>
            <w:noProof/>
            <w:webHidden/>
            <w:sz w:val="20"/>
          </w:rPr>
          <w:tab/>
        </w:r>
        <w:r w:rsidRPr="00B52A04">
          <w:rPr>
            <w:noProof/>
            <w:webHidden/>
            <w:sz w:val="20"/>
          </w:rPr>
          <w:fldChar w:fldCharType="begin"/>
        </w:r>
        <w:r w:rsidRPr="00B52A04">
          <w:rPr>
            <w:noProof/>
            <w:webHidden/>
            <w:sz w:val="20"/>
          </w:rPr>
          <w:instrText xml:space="preserve"> PAGEREF _Toc486710797 \h </w:instrText>
        </w:r>
        <w:r w:rsidRPr="00B52A04">
          <w:rPr>
            <w:noProof/>
            <w:webHidden/>
            <w:sz w:val="20"/>
          </w:rPr>
        </w:r>
        <w:r w:rsidRPr="00B52A04">
          <w:rPr>
            <w:noProof/>
            <w:webHidden/>
            <w:sz w:val="20"/>
          </w:rPr>
          <w:fldChar w:fldCharType="separate"/>
        </w:r>
        <w:r w:rsidR="00633160">
          <w:rPr>
            <w:noProof/>
            <w:webHidden/>
            <w:sz w:val="20"/>
          </w:rPr>
          <w:t>49</w:t>
        </w:r>
        <w:r w:rsidRPr="00B52A04">
          <w:rPr>
            <w:noProof/>
            <w:webHidden/>
            <w:sz w:val="20"/>
          </w:rPr>
          <w:fldChar w:fldCharType="end"/>
        </w:r>
      </w:hyperlink>
    </w:p>
    <w:p w14:paraId="358F566D" w14:textId="78B760B1" w:rsidR="00B52A04" w:rsidRPr="00B52A04" w:rsidRDefault="00B52A04">
      <w:pPr>
        <w:pStyle w:val="TDC4"/>
        <w:tabs>
          <w:tab w:val="right" w:leader="dot" w:pos="8828"/>
        </w:tabs>
        <w:rPr>
          <w:rFonts w:eastAsiaTheme="minorEastAsia" w:cstheme="minorBidi"/>
          <w:noProof/>
          <w:color w:val="auto"/>
          <w:sz w:val="24"/>
          <w:szCs w:val="22"/>
        </w:rPr>
      </w:pPr>
      <w:hyperlink w:anchor="_Toc486710798" w:history="1">
        <w:r w:rsidRPr="00B52A04">
          <w:rPr>
            <w:rStyle w:val="Hipervnculo"/>
            <w:noProof/>
            <w:sz w:val="20"/>
          </w:rPr>
          <w:t>5.1.2.2 Diagramas de casos de usos para la aplicación móvil</w:t>
        </w:r>
        <w:r w:rsidRPr="00B52A04">
          <w:rPr>
            <w:noProof/>
            <w:webHidden/>
            <w:sz w:val="20"/>
          </w:rPr>
          <w:tab/>
        </w:r>
        <w:r w:rsidRPr="00B52A04">
          <w:rPr>
            <w:noProof/>
            <w:webHidden/>
            <w:sz w:val="20"/>
          </w:rPr>
          <w:fldChar w:fldCharType="begin"/>
        </w:r>
        <w:r w:rsidRPr="00B52A04">
          <w:rPr>
            <w:noProof/>
            <w:webHidden/>
            <w:sz w:val="20"/>
          </w:rPr>
          <w:instrText xml:space="preserve"> PAGEREF _Toc486710798 \h </w:instrText>
        </w:r>
        <w:r w:rsidRPr="00B52A04">
          <w:rPr>
            <w:noProof/>
            <w:webHidden/>
            <w:sz w:val="20"/>
          </w:rPr>
        </w:r>
        <w:r w:rsidRPr="00B52A04">
          <w:rPr>
            <w:noProof/>
            <w:webHidden/>
            <w:sz w:val="20"/>
          </w:rPr>
          <w:fldChar w:fldCharType="separate"/>
        </w:r>
        <w:r w:rsidR="00633160">
          <w:rPr>
            <w:noProof/>
            <w:webHidden/>
            <w:sz w:val="20"/>
          </w:rPr>
          <w:t>50</w:t>
        </w:r>
        <w:r w:rsidRPr="00B52A04">
          <w:rPr>
            <w:noProof/>
            <w:webHidden/>
            <w:sz w:val="20"/>
          </w:rPr>
          <w:fldChar w:fldCharType="end"/>
        </w:r>
      </w:hyperlink>
    </w:p>
    <w:p w14:paraId="56F37168" w14:textId="213CE8F9" w:rsidR="00B52A04" w:rsidRPr="00B52A04" w:rsidRDefault="00B52A04">
      <w:pPr>
        <w:pStyle w:val="TDC4"/>
        <w:tabs>
          <w:tab w:val="right" w:leader="dot" w:pos="8828"/>
        </w:tabs>
        <w:rPr>
          <w:rFonts w:eastAsiaTheme="minorEastAsia" w:cstheme="minorBidi"/>
          <w:noProof/>
          <w:color w:val="auto"/>
          <w:sz w:val="24"/>
          <w:szCs w:val="22"/>
        </w:rPr>
      </w:pPr>
      <w:hyperlink w:anchor="_Toc486710799" w:history="1">
        <w:r w:rsidRPr="00B52A04">
          <w:rPr>
            <w:rStyle w:val="Hipervnculo"/>
            <w:noProof/>
            <w:sz w:val="20"/>
          </w:rPr>
          <w:t>5.1.2.3 Especificación de los casos de uso de la aplicación web</w:t>
        </w:r>
        <w:r w:rsidRPr="00B52A04">
          <w:rPr>
            <w:noProof/>
            <w:webHidden/>
            <w:sz w:val="20"/>
          </w:rPr>
          <w:tab/>
        </w:r>
        <w:r w:rsidRPr="00B52A04">
          <w:rPr>
            <w:noProof/>
            <w:webHidden/>
            <w:sz w:val="20"/>
          </w:rPr>
          <w:fldChar w:fldCharType="begin"/>
        </w:r>
        <w:r w:rsidRPr="00B52A04">
          <w:rPr>
            <w:noProof/>
            <w:webHidden/>
            <w:sz w:val="20"/>
          </w:rPr>
          <w:instrText xml:space="preserve"> PAGEREF _Toc486710799 \h </w:instrText>
        </w:r>
        <w:r w:rsidRPr="00B52A04">
          <w:rPr>
            <w:noProof/>
            <w:webHidden/>
            <w:sz w:val="20"/>
          </w:rPr>
        </w:r>
        <w:r w:rsidRPr="00B52A04">
          <w:rPr>
            <w:noProof/>
            <w:webHidden/>
            <w:sz w:val="20"/>
          </w:rPr>
          <w:fldChar w:fldCharType="separate"/>
        </w:r>
        <w:r w:rsidR="00633160">
          <w:rPr>
            <w:noProof/>
            <w:webHidden/>
            <w:sz w:val="20"/>
          </w:rPr>
          <w:t>51</w:t>
        </w:r>
        <w:r w:rsidRPr="00B52A04">
          <w:rPr>
            <w:noProof/>
            <w:webHidden/>
            <w:sz w:val="20"/>
          </w:rPr>
          <w:fldChar w:fldCharType="end"/>
        </w:r>
      </w:hyperlink>
    </w:p>
    <w:p w14:paraId="54528C81" w14:textId="13CAA043" w:rsidR="00B52A04" w:rsidRPr="00B52A04" w:rsidRDefault="00B52A04">
      <w:pPr>
        <w:pStyle w:val="TDC5"/>
        <w:tabs>
          <w:tab w:val="right" w:leader="dot" w:pos="8828"/>
        </w:tabs>
        <w:rPr>
          <w:rFonts w:eastAsiaTheme="minorEastAsia" w:cstheme="minorBidi"/>
          <w:noProof/>
          <w:color w:val="auto"/>
          <w:sz w:val="24"/>
          <w:szCs w:val="22"/>
        </w:rPr>
      </w:pPr>
      <w:hyperlink w:anchor="_Toc486710800" w:history="1">
        <w:r w:rsidRPr="00B52A04">
          <w:rPr>
            <w:rStyle w:val="Hipervnculo"/>
            <w:noProof/>
            <w:sz w:val="20"/>
          </w:rPr>
          <w:t>5.1.2.3.1 Caso de uso: Registrarse</w:t>
        </w:r>
        <w:r w:rsidRPr="00B52A04">
          <w:rPr>
            <w:noProof/>
            <w:webHidden/>
            <w:sz w:val="20"/>
          </w:rPr>
          <w:tab/>
        </w:r>
        <w:r w:rsidRPr="00B52A04">
          <w:rPr>
            <w:noProof/>
            <w:webHidden/>
            <w:sz w:val="20"/>
          </w:rPr>
          <w:fldChar w:fldCharType="begin"/>
        </w:r>
        <w:r w:rsidRPr="00B52A04">
          <w:rPr>
            <w:noProof/>
            <w:webHidden/>
            <w:sz w:val="20"/>
          </w:rPr>
          <w:instrText xml:space="preserve"> PAGEREF _Toc486710800 \h </w:instrText>
        </w:r>
        <w:r w:rsidRPr="00B52A04">
          <w:rPr>
            <w:noProof/>
            <w:webHidden/>
            <w:sz w:val="20"/>
          </w:rPr>
        </w:r>
        <w:r w:rsidRPr="00B52A04">
          <w:rPr>
            <w:noProof/>
            <w:webHidden/>
            <w:sz w:val="20"/>
          </w:rPr>
          <w:fldChar w:fldCharType="separate"/>
        </w:r>
        <w:r w:rsidR="00633160">
          <w:rPr>
            <w:noProof/>
            <w:webHidden/>
            <w:sz w:val="20"/>
          </w:rPr>
          <w:t>51</w:t>
        </w:r>
        <w:r w:rsidRPr="00B52A04">
          <w:rPr>
            <w:noProof/>
            <w:webHidden/>
            <w:sz w:val="20"/>
          </w:rPr>
          <w:fldChar w:fldCharType="end"/>
        </w:r>
      </w:hyperlink>
    </w:p>
    <w:p w14:paraId="7DE51603" w14:textId="56E4F361" w:rsidR="00B52A04" w:rsidRPr="00B52A04" w:rsidRDefault="00B52A04">
      <w:pPr>
        <w:pStyle w:val="TDC5"/>
        <w:tabs>
          <w:tab w:val="right" w:leader="dot" w:pos="8828"/>
        </w:tabs>
        <w:rPr>
          <w:rFonts w:eastAsiaTheme="minorEastAsia" w:cstheme="minorBidi"/>
          <w:noProof/>
          <w:color w:val="auto"/>
          <w:sz w:val="24"/>
          <w:szCs w:val="22"/>
        </w:rPr>
      </w:pPr>
      <w:hyperlink w:anchor="_Toc486710801" w:history="1">
        <w:r w:rsidRPr="00B52A04">
          <w:rPr>
            <w:rStyle w:val="Hipervnculo"/>
            <w:noProof/>
            <w:sz w:val="20"/>
          </w:rPr>
          <w:t>5.1.2.3.2 Caso de uso: Visualizar Evento</w:t>
        </w:r>
        <w:r w:rsidRPr="00B52A04">
          <w:rPr>
            <w:noProof/>
            <w:webHidden/>
            <w:sz w:val="20"/>
          </w:rPr>
          <w:tab/>
        </w:r>
        <w:r w:rsidRPr="00B52A04">
          <w:rPr>
            <w:noProof/>
            <w:webHidden/>
            <w:sz w:val="20"/>
          </w:rPr>
          <w:fldChar w:fldCharType="begin"/>
        </w:r>
        <w:r w:rsidRPr="00B52A04">
          <w:rPr>
            <w:noProof/>
            <w:webHidden/>
            <w:sz w:val="20"/>
          </w:rPr>
          <w:instrText xml:space="preserve"> PAGEREF _Toc486710801 \h </w:instrText>
        </w:r>
        <w:r w:rsidRPr="00B52A04">
          <w:rPr>
            <w:noProof/>
            <w:webHidden/>
            <w:sz w:val="20"/>
          </w:rPr>
        </w:r>
        <w:r w:rsidRPr="00B52A04">
          <w:rPr>
            <w:noProof/>
            <w:webHidden/>
            <w:sz w:val="20"/>
          </w:rPr>
          <w:fldChar w:fldCharType="separate"/>
        </w:r>
        <w:r w:rsidR="00633160">
          <w:rPr>
            <w:noProof/>
            <w:webHidden/>
            <w:sz w:val="20"/>
          </w:rPr>
          <w:t>52</w:t>
        </w:r>
        <w:r w:rsidRPr="00B52A04">
          <w:rPr>
            <w:noProof/>
            <w:webHidden/>
            <w:sz w:val="20"/>
          </w:rPr>
          <w:fldChar w:fldCharType="end"/>
        </w:r>
      </w:hyperlink>
    </w:p>
    <w:p w14:paraId="588A7988" w14:textId="131AF03A" w:rsidR="00B52A04" w:rsidRPr="00B52A04" w:rsidRDefault="00B52A04">
      <w:pPr>
        <w:pStyle w:val="TDC5"/>
        <w:tabs>
          <w:tab w:val="right" w:leader="dot" w:pos="8828"/>
        </w:tabs>
        <w:rPr>
          <w:rFonts w:eastAsiaTheme="minorEastAsia" w:cstheme="minorBidi"/>
          <w:noProof/>
          <w:color w:val="auto"/>
          <w:sz w:val="24"/>
          <w:szCs w:val="22"/>
        </w:rPr>
      </w:pPr>
      <w:hyperlink w:anchor="_Toc486710802" w:history="1">
        <w:r w:rsidRPr="00B52A04">
          <w:rPr>
            <w:rStyle w:val="Hipervnculo"/>
            <w:noProof/>
            <w:sz w:val="20"/>
          </w:rPr>
          <w:t>5.1.2.23.4 Caso de uso: Buscar Evento</w:t>
        </w:r>
        <w:r w:rsidRPr="00B52A04">
          <w:rPr>
            <w:noProof/>
            <w:webHidden/>
            <w:sz w:val="20"/>
          </w:rPr>
          <w:tab/>
        </w:r>
        <w:r w:rsidRPr="00B52A04">
          <w:rPr>
            <w:noProof/>
            <w:webHidden/>
            <w:sz w:val="20"/>
          </w:rPr>
          <w:fldChar w:fldCharType="begin"/>
        </w:r>
        <w:r w:rsidRPr="00B52A04">
          <w:rPr>
            <w:noProof/>
            <w:webHidden/>
            <w:sz w:val="20"/>
          </w:rPr>
          <w:instrText xml:space="preserve"> PAGEREF _Toc486710802 \h </w:instrText>
        </w:r>
        <w:r w:rsidRPr="00B52A04">
          <w:rPr>
            <w:noProof/>
            <w:webHidden/>
            <w:sz w:val="20"/>
          </w:rPr>
        </w:r>
        <w:r w:rsidRPr="00B52A04">
          <w:rPr>
            <w:noProof/>
            <w:webHidden/>
            <w:sz w:val="20"/>
          </w:rPr>
          <w:fldChar w:fldCharType="separate"/>
        </w:r>
        <w:r w:rsidR="00633160">
          <w:rPr>
            <w:noProof/>
            <w:webHidden/>
            <w:sz w:val="20"/>
          </w:rPr>
          <w:t>52</w:t>
        </w:r>
        <w:r w:rsidRPr="00B52A04">
          <w:rPr>
            <w:noProof/>
            <w:webHidden/>
            <w:sz w:val="20"/>
          </w:rPr>
          <w:fldChar w:fldCharType="end"/>
        </w:r>
      </w:hyperlink>
    </w:p>
    <w:p w14:paraId="53654DC4" w14:textId="108BC241" w:rsidR="00B52A04" w:rsidRPr="00B52A04" w:rsidRDefault="00B52A04">
      <w:pPr>
        <w:pStyle w:val="TDC5"/>
        <w:tabs>
          <w:tab w:val="right" w:leader="dot" w:pos="8828"/>
        </w:tabs>
        <w:rPr>
          <w:rFonts w:eastAsiaTheme="minorEastAsia" w:cstheme="minorBidi"/>
          <w:noProof/>
          <w:color w:val="auto"/>
          <w:sz w:val="24"/>
          <w:szCs w:val="22"/>
        </w:rPr>
      </w:pPr>
      <w:hyperlink w:anchor="_Toc486710803" w:history="1">
        <w:r w:rsidRPr="00B52A04">
          <w:rPr>
            <w:rStyle w:val="Hipervnculo"/>
            <w:noProof/>
            <w:sz w:val="20"/>
          </w:rPr>
          <w:t>5.1.2.3.5 Caso de uso: Iniciar Sesión</w:t>
        </w:r>
        <w:r w:rsidRPr="00B52A04">
          <w:rPr>
            <w:noProof/>
            <w:webHidden/>
            <w:sz w:val="20"/>
          </w:rPr>
          <w:tab/>
        </w:r>
        <w:r w:rsidRPr="00B52A04">
          <w:rPr>
            <w:noProof/>
            <w:webHidden/>
            <w:sz w:val="20"/>
          </w:rPr>
          <w:fldChar w:fldCharType="begin"/>
        </w:r>
        <w:r w:rsidRPr="00B52A04">
          <w:rPr>
            <w:noProof/>
            <w:webHidden/>
            <w:sz w:val="20"/>
          </w:rPr>
          <w:instrText xml:space="preserve"> PAGEREF _Toc486710803 \h </w:instrText>
        </w:r>
        <w:r w:rsidRPr="00B52A04">
          <w:rPr>
            <w:noProof/>
            <w:webHidden/>
            <w:sz w:val="20"/>
          </w:rPr>
        </w:r>
        <w:r w:rsidRPr="00B52A04">
          <w:rPr>
            <w:noProof/>
            <w:webHidden/>
            <w:sz w:val="20"/>
          </w:rPr>
          <w:fldChar w:fldCharType="separate"/>
        </w:r>
        <w:r w:rsidR="00633160">
          <w:rPr>
            <w:noProof/>
            <w:webHidden/>
            <w:sz w:val="20"/>
          </w:rPr>
          <w:t>53</w:t>
        </w:r>
        <w:r w:rsidRPr="00B52A04">
          <w:rPr>
            <w:noProof/>
            <w:webHidden/>
            <w:sz w:val="20"/>
          </w:rPr>
          <w:fldChar w:fldCharType="end"/>
        </w:r>
      </w:hyperlink>
    </w:p>
    <w:p w14:paraId="70653F9A" w14:textId="2F40968F" w:rsidR="00B52A04" w:rsidRPr="00B52A04" w:rsidRDefault="00B52A04">
      <w:pPr>
        <w:pStyle w:val="TDC5"/>
        <w:tabs>
          <w:tab w:val="right" w:leader="dot" w:pos="8828"/>
        </w:tabs>
        <w:rPr>
          <w:rFonts w:eastAsiaTheme="minorEastAsia" w:cstheme="minorBidi"/>
          <w:noProof/>
          <w:color w:val="auto"/>
          <w:sz w:val="24"/>
          <w:szCs w:val="22"/>
        </w:rPr>
      </w:pPr>
      <w:hyperlink w:anchor="_Toc486710804" w:history="1">
        <w:r w:rsidRPr="00B52A04">
          <w:rPr>
            <w:rStyle w:val="Hipervnculo"/>
            <w:noProof/>
            <w:sz w:val="20"/>
          </w:rPr>
          <w:t>5.1.2.3.6 Caso de uso: Cerrar Sesión</w:t>
        </w:r>
        <w:r w:rsidRPr="00B52A04">
          <w:rPr>
            <w:noProof/>
            <w:webHidden/>
            <w:sz w:val="20"/>
          </w:rPr>
          <w:tab/>
        </w:r>
        <w:r w:rsidRPr="00B52A04">
          <w:rPr>
            <w:noProof/>
            <w:webHidden/>
            <w:sz w:val="20"/>
          </w:rPr>
          <w:fldChar w:fldCharType="begin"/>
        </w:r>
        <w:r w:rsidRPr="00B52A04">
          <w:rPr>
            <w:noProof/>
            <w:webHidden/>
            <w:sz w:val="20"/>
          </w:rPr>
          <w:instrText xml:space="preserve"> PAGEREF _Toc486710804 \h </w:instrText>
        </w:r>
        <w:r w:rsidRPr="00B52A04">
          <w:rPr>
            <w:noProof/>
            <w:webHidden/>
            <w:sz w:val="20"/>
          </w:rPr>
        </w:r>
        <w:r w:rsidRPr="00B52A04">
          <w:rPr>
            <w:noProof/>
            <w:webHidden/>
            <w:sz w:val="20"/>
          </w:rPr>
          <w:fldChar w:fldCharType="separate"/>
        </w:r>
        <w:r w:rsidR="00633160">
          <w:rPr>
            <w:noProof/>
            <w:webHidden/>
            <w:sz w:val="20"/>
          </w:rPr>
          <w:t>54</w:t>
        </w:r>
        <w:r w:rsidRPr="00B52A04">
          <w:rPr>
            <w:noProof/>
            <w:webHidden/>
            <w:sz w:val="20"/>
          </w:rPr>
          <w:fldChar w:fldCharType="end"/>
        </w:r>
      </w:hyperlink>
    </w:p>
    <w:p w14:paraId="7745EA42" w14:textId="3B107C6F" w:rsidR="00B52A04" w:rsidRPr="00B52A04" w:rsidRDefault="00B52A04">
      <w:pPr>
        <w:pStyle w:val="TDC5"/>
        <w:tabs>
          <w:tab w:val="right" w:leader="dot" w:pos="8828"/>
        </w:tabs>
        <w:rPr>
          <w:rFonts w:eastAsiaTheme="minorEastAsia" w:cstheme="minorBidi"/>
          <w:noProof/>
          <w:color w:val="auto"/>
          <w:sz w:val="24"/>
          <w:szCs w:val="22"/>
        </w:rPr>
      </w:pPr>
      <w:hyperlink w:anchor="_Toc486710805" w:history="1">
        <w:r w:rsidRPr="00B52A04">
          <w:rPr>
            <w:rStyle w:val="Hipervnculo"/>
            <w:noProof/>
            <w:sz w:val="20"/>
          </w:rPr>
          <w:t>5.1.3.7 Caso de uso: Ver Perfil</w:t>
        </w:r>
        <w:r w:rsidRPr="00B52A04">
          <w:rPr>
            <w:noProof/>
            <w:webHidden/>
            <w:sz w:val="20"/>
          </w:rPr>
          <w:tab/>
        </w:r>
        <w:r w:rsidRPr="00B52A04">
          <w:rPr>
            <w:noProof/>
            <w:webHidden/>
            <w:sz w:val="20"/>
          </w:rPr>
          <w:fldChar w:fldCharType="begin"/>
        </w:r>
        <w:r w:rsidRPr="00B52A04">
          <w:rPr>
            <w:noProof/>
            <w:webHidden/>
            <w:sz w:val="20"/>
          </w:rPr>
          <w:instrText xml:space="preserve"> PAGEREF _Toc486710805 \h </w:instrText>
        </w:r>
        <w:r w:rsidRPr="00B52A04">
          <w:rPr>
            <w:noProof/>
            <w:webHidden/>
            <w:sz w:val="20"/>
          </w:rPr>
        </w:r>
        <w:r w:rsidRPr="00B52A04">
          <w:rPr>
            <w:noProof/>
            <w:webHidden/>
            <w:sz w:val="20"/>
          </w:rPr>
          <w:fldChar w:fldCharType="separate"/>
        </w:r>
        <w:r w:rsidR="00633160">
          <w:rPr>
            <w:noProof/>
            <w:webHidden/>
            <w:sz w:val="20"/>
          </w:rPr>
          <w:t>54</w:t>
        </w:r>
        <w:r w:rsidRPr="00B52A04">
          <w:rPr>
            <w:noProof/>
            <w:webHidden/>
            <w:sz w:val="20"/>
          </w:rPr>
          <w:fldChar w:fldCharType="end"/>
        </w:r>
      </w:hyperlink>
    </w:p>
    <w:p w14:paraId="5038D4CB" w14:textId="61C6066C" w:rsidR="00B52A04" w:rsidRPr="00B52A04" w:rsidRDefault="00B52A04">
      <w:pPr>
        <w:pStyle w:val="TDC5"/>
        <w:tabs>
          <w:tab w:val="right" w:leader="dot" w:pos="8828"/>
        </w:tabs>
        <w:rPr>
          <w:rFonts w:eastAsiaTheme="minorEastAsia" w:cstheme="minorBidi"/>
          <w:noProof/>
          <w:color w:val="auto"/>
          <w:sz w:val="24"/>
          <w:szCs w:val="22"/>
        </w:rPr>
      </w:pPr>
      <w:hyperlink w:anchor="_Toc486710806" w:history="1">
        <w:r w:rsidRPr="00B52A04">
          <w:rPr>
            <w:rStyle w:val="Hipervnculo"/>
            <w:noProof/>
            <w:sz w:val="20"/>
          </w:rPr>
          <w:t>5.1.2.3.8 Caso de uso: Modificar su Perfil</w:t>
        </w:r>
        <w:r w:rsidRPr="00B52A04">
          <w:rPr>
            <w:noProof/>
            <w:webHidden/>
            <w:sz w:val="20"/>
          </w:rPr>
          <w:tab/>
        </w:r>
        <w:r w:rsidRPr="00B52A04">
          <w:rPr>
            <w:noProof/>
            <w:webHidden/>
            <w:sz w:val="20"/>
          </w:rPr>
          <w:fldChar w:fldCharType="begin"/>
        </w:r>
        <w:r w:rsidRPr="00B52A04">
          <w:rPr>
            <w:noProof/>
            <w:webHidden/>
            <w:sz w:val="20"/>
          </w:rPr>
          <w:instrText xml:space="preserve"> PAGEREF _Toc486710806 \h </w:instrText>
        </w:r>
        <w:r w:rsidRPr="00B52A04">
          <w:rPr>
            <w:noProof/>
            <w:webHidden/>
            <w:sz w:val="20"/>
          </w:rPr>
        </w:r>
        <w:r w:rsidRPr="00B52A04">
          <w:rPr>
            <w:noProof/>
            <w:webHidden/>
            <w:sz w:val="20"/>
          </w:rPr>
          <w:fldChar w:fldCharType="separate"/>
        </w:r>
        <w:r w:rsidR="00633160">
          <w:rPr>
            <w:noProof/>
            <w:webHidden/>
            <w:sz w:val="20"/>
          </w:rPr>
          <w:t>55</w:t>
        </w:r>
        <w:r w:rsidRPr="00B52A04">
          <w:rPr>
            <w:noProof/>
            <w:webHidden/>
            <w:sz w:val="20"/>
          </w:rPr>
          <w:fldChar w:fldCharType="end"/>
        </w:r>
      </w:hyperlink>
    </w:p>
    <w:p w14:paraId="2F486276" w14:textId="3983A6E8" w:rsidR="00B52A04" w:rsidRPr="00B52A04" w:rsidRDefault="00B52A04">
      <w:pPr>
        <w:pStyle w:val="TDC5"/>
        <w:tabs>
          <w:tab w:val="right" w:leader="dot" w:pos="8828"/>
        </w:tabs>
        <w:rPr>
          <w:rFonts w:eastAsiaTheme="minorEastAsia" w:cstheme="minorBidi"/>
          <w:noProof/>
          <w:color w:val="auto"/>
          <w:sz w:val="24"/>
          <w:szCs w:val="22"/>
        </w:rPr>
      </w:pPr>
      <w:hyperlink w:anchor="_Toc486710807" w:history="1">
        <w:r w:rsidRPr="00B52A04">
          <w:rPr>
            <w:rStyle w:val="Hipervnculo"/>
            <w:noProof/>
            <w:sz w:val="20"/>
          </w:rPr>
          <w:t>5.1.2.3.9 Caso de uso: Ingresar Evento</w:t>
        </w:r>
        <w:r w:rsidRPr="00B52A04">
          <w:rPr>
            <w:noProof/>
            <w:webHidden/>
            <w:sz w:val="20"/>
          </w:rPr>
          <w:tab/>
        </w:r>
        <w:r w:rsidRPr="00B52A04">
          <w:rPr>
            <w:noProof/>
            <w:webHidden/>
            <w:sz w:val="20"/>
          </w:rPr>
          <w:fldChar w:fldCharType="begin"/>
        </w:r>
        <w:r w:rsidRPr="00B52A04">
          <w:rPr>
            <w:noProof/>
            <w:webHidden/>
            <w:sz w:val="20"/>
          </w:rPr>
          <w:instrText xml:space="preserve"> PAGEREF _Toc486710807 \h </w:instrText>
        </w:r>
        <w:r w:rsidRPr="00B52A04">
          <w:rPr>
            <w:noProof/>
            <w:webHidden/>
            <w:sz w:val="20"/>
          </w:rPr>
        </w:r>
        <w:r w:rsidRPr="00B52A04">
          <w:rPr>
            <w:noProof/>
            <w:webHidden/>
            <w:sz w:val="20"/>
          </w:rPr>
          <w:fldChar w:fldCharType="separate"/>
        </w:r>
        <w:r w:rsidR="00633160">
          <w:rPr>
            <w:noProof/>
            <w:webHidden/>
            <w:sz w:val="20"/>
          </w:rPr>
          <w:t>56</w:t>
        </w:r>
        <w:r w:rsidRPr="00B52A04">
          <w:rPr>
            <w:noProof/>
            <w:webHidden/>
            <w:sz w:val="20"/>
          </w:rPr>
          <w:fldChar w:fldCharType="end"/>
        </w:r>
      </w:hyperlink>
    </w:p>
    <w:p w14:paraId="06F6263B" w14:textId="41BA278E" w:rsidR="00B52A04" w:rsidRPr="00B52A04" w:rsidRDefault="00B52A04">
      <w:pPr>
        <w:pStyle w:val="TDC5"/>
        <w:tabs>
          <w:tab w:val="right" w:leader="dot" w:pos="8828"/>
        </w:tabs>
        <w:rPr>
          <w:rFonts w:eastAsiaTheme="minorEastAsia" w:cstheme="minorBidi"/>
          <w:noProof/>
          <w:color w:val="auto"/>
          <w:sz w:val="24"/>
          <w:szCs w:val="22"/>
        </w:rPr>
      </w:pPr>
      <w:hyperlink w:anchor="_Toc486710808" w:history="1">
        <w:r w:rsidRPr="00B52A04">
          <w:rPr>
            <w:rStyle w:val="Hipervnculo"/>
            <w:noProof/>
            <w:sz w:val="20"/>
          </w:rPr>
          <w:t>5.1.2.3.10 Caso de uso: Eliminar su Evento</w:t>
        </w:r>
        <w:r w:rsidRPr="00B52A04">
          <w:rPr>
            <w:noProof/>
            <w:webHidden/>
            <w:sz w:val="20"/>
          </w:rPr>
          <w:tab/>
        </w:r>
        <w:r w:rsidRPr="00B52A04">
          <w:rPr>
            <w:noProof/>
            <w:webHidden/>
            <w:sz w:val="20"/>
          </w:rPr>
          <w:fldChar w:fldCharType="begin"/>
        </w:r>
        <w:r w:rsidRPr="00B52A04">
          <w:rPr>
            <w:noProof/>
            <w:webHidden/>
            <w:sz w:val="20"/>
          </w:rPr>
          <w:instrText xml:space="preserve"> PAGEREF _Toc486710808 \h </w:instrText>
        </w:r>
        <w:r w:rsidRPr="00B52A04">
          <w:rPr>
            <w:noProof/>
            <w:webHidden/>
            <w:sz w:val="20"/>
          </w:rPr>
        </w:r>
        <w:r w:rsidRPr="00B52A04">
          <w:rPr>
            <w:noProof/>
            <w:webHidden/>
            <w:sz w:val="20"/>
          </w:rPr>
          <w:fldChar w:fldCharType="separate"/>
        </w:r>
        <w:r w:rsidR="00633160">
          <w:rPr>
            <w:noProof/>
            <w:webHidden/>
            <w:sz w:val="20"/>
          </w:rPr>
          <w:t>57</w:t>
        </w:r>
        <w:r w:rsidRPr="00B52A04">
          <w:rPr>
            <w:noProof/>
            <w:webHidden/>
            <w:sz w:val="20"/>
          </w:rPr>
          <w:fldChar w:fldCharType="end"/>
        </w:r>
      </w:hyperlink>
    </w:p>
    <w:p w14:paraId="2C256559" w14:textId="27B0A20D" w:rsidR="00B52A04" w:rsidRPr="00B52A04" w:rsidRDefault="00B52A04">
      <w:pPr>
        <w:pStyle w:val="TDC5"/>
        <w:tabs>
          <w:tab w:val="right" w:leader="dot" w:pos="8828"/>
        </w:tabs>
        <w:rPr>
          <w:rFonts w:eastAsiaTheme="minorEastAsia" w:cstheme="minorBidi"/>
          <w:noProof/>
          <w:color w:val="auto"/>
          <w:sz w:val="24"/>
          <w:szCs w:val="22"/>
        </w:rPr>
      </w:pPr>
      <w:hyperlink w:anchor="_Toc486710809" w:history="1">
        <w:r w:rsidRPr="00B52A04">
          <w:rPr>
            <w:rStyle w:val="Hipervnculo"/>
            <w:noProof/>
            <w:sz w:val="20"/>
          </w:rPr>
          <w:t>5.1.23.11 Caso de uso: Modificar su Evento</w:t>
        </w:r>
        <w:r w:rsidRPr="00B52A04">
          <w:rPr>
            <w:noProof/>
            <w:webHidden/>
            <w:sz w:val="20"/>
          </w:rPr>
          <w:tab/>
        </w:r>
        <w:r w:rsidRPr="00B52A04">
          <w:rPr>
            <w:noProof/>
            <w:webHidden/>
            <w:sz w:val="20"/>
          </w:rPr>
          <w:fldChar w:fldCharType="begin"/>
        </w:r>
        <w:r w:rsidRPr="00B52A04">
          <w:rPr>
            <w:noProof/>
            <w:webHidden/>
            <w:sz w:val="20"/>
          </w:rPr>
          <w:instrText xml:space="preserve"> PAGEREF _Toc486710809 \h </w:instrText>
        </w:r>
        <w:r w:rsidRPr="00B52A04">
          <w:rPr>
            <w:noProof/>
            <w:webHidden/>
            <w:sz w:val="20"/>
          </w:rPr>
        </w:r>
        <w:r w:rsidRPr="00B52A04">
          <w:rPr>
            <w:noProof/>
            <w:webHidden/>
            <w:sz w:val="20"/>
          </w:rPr>
          <w:fldChar w:fldCharType="separate"/>
        </w:r>
        <w:r w:rsidR="00633160">
          <w:rPr>
            <w:noProof/>
            <w:webHidden/>
            <w:sz w:val="20"/>
          </w:rPr>
          <w:t>58</w:t>
        </w:r>
        <w:r w:rsidRPr="00B52A04">
          <w:rPr>
            <w:noProof/>
            <w:webHidden/>
            <w:sz w:val="20"/>
          </w:rPr>
          <w:fldChar w:fldCharType="end"/>
        </w:r>
      </w:hyperlink>
    </w:p>
    <w:p w14:paraId="31ADDED9" w14:textId="0E845179" w:rsidR="00B52A04" w:rsidRPr="00B52A04" w:rsidRDefault="00B52A04">
      <w:pPr>
        <w:pStyle w:val="TDC5"/>
        <w:tabs>
          <w:tab w:val="right" w:leader="dot" w:pos="8828"/>
        </w:tabs>
        <w:rPr>
          <w:rFonts w:eastAsiaTheme="minorEastAsia" w:cstheme="minorBidi"/>
          <w:noProof/>
          <w:color w:val="auto"/>
          <w:sz w:val="24"/>
          <w:szCs w:val="22"/>
        </w:rPr>
      </w:pPr>
      <w:hyperlink w:anchor="_Toc486710810" w:history="1">
        <w:r w:rsidRPr="00B52A04">
          <w:rPr>
            <w:rStyle w:val="Hipervnculo"/>
            <w:noProof/>
            <w:sz w:val="20"/>
          </w:rPr>
          <w:t>5.1.2.3.12 Caso de uso: Eliminar Evento</w:t>
        </w:r>
        <w:r w:rsidRPr="00B52A04">
          <w:rPr>
            <w:noProof/>
            <w:webHidden/>
            <w:sz w:val="20"/>
          </w:rPr>
          <w:tab/>
        </w:r>
        <w:r w:rsidRPr="00B52A04">
          <w:rPr>
            <w:noProof/>
            <w:webHidden/>
            <w:sz w:val="20"/>
          </w:rPr>
          <w:fldChar w:fldCharType="begin"/>
        </w:r>
        <w:r w:rsidRPr="00B52A04">
          <w:rPr>
            <w:noProof/>
            <w:webHidden/>
            <w:sz w:val="20"/>
          </w:rPr>
          <w:instrText xml:space="preserve"> PAGEREF _Toc486710810 \h </w:instrText>
        </w:r>
        <w:r w:rsidRPr="00B52A04">
          <w:rPr>
            <w:noProof/>
            <w:webHidden/>
            <w:sz w:val="20"/>
          </w:rPr>
        </w:r>
        <w:r w:rsidRPr="00B52A04">
          <w:rPr>
            <w:noProof/>
            <w:webHidden/>
            <w:sz w:val="20"/>
          </w:rPr>
          <w:fldChar w:fldCharType="separate"/>
        </w:r>
        <w:r w:rsidR="00633160">
          <w:rPr>
            <w:noProof/>
            <w:webHidden/>
            <w:sz w:val="20"/>
          </w:rPr>
          <w:t>59</w:t>
        </w:r>
        <w:r w:rsidRPr="00B52A04">
          <w:rPr>
            <w:noProof/>
            <w:webHidden/>
            <w:sz w:val="20"/>
          </w:rPr>
          <w:fldChar w:fldCharType="end"/>
        </w:r>
      </w:hyperlink>
    </w:p>
    <w:p w14:paraId="764B0AAA" w14:textId="10628E2F" w:rsidR="00B52A04" w:rsidRPr="00B52A04" w:rsidRDefault="00B52A04">
      <w:pPr>
        <w:pStyle w:val="TDC5"/>
        <w:tabs>
          <w:tab w:val="right" w:leader="dot" w:pos="8828"/>
        </w:tabs>
        <w:rPr>
          <w:rFonts w:eastAsiaTheme="minorEastAsia" w:cstheme="minorBidi"/>
          <w:noProof/>
          <w:color w:val="auto"/>
          <w:sz w:val="24"/>
          <w:szCs w:val="22"/>
        </w:rPr>
      </w:pPr>
      <w:hyperlink w:anchor="_Toc486710811" w:history="1">
        <w:r w:rsidRPr="00B52A04">
          <w:rPr>
            <w:rStyle w:val="Hipervnculo"/>
            <w:noProof/>
            <w:sz w:val="20"/>
          </w:rPr>
          <w:t>5.1.2.3.13 Caso de uso: Suspender cuenta de Usuario</w:t>
        </w:r>
        <w:r w:rsidRPr="00B52A04">
          <w:rPr>
            <w:noProof/>
            <w:webHidden/>
            <w:sz w:val="20"/>
          </w:rPr>
          <w:tab/>
        </w:r>
        <w:r w:rsidRPr="00B52A04">
          <w:rPr>
            <w:noProof/>
            <w:webHidden/>
            <w:sz w:val="20"/>
          </w:rPr>
          <w:fldChar w:fldCharType="begin"/>
        </w:r>
        <w:r w:rsidRPr="00B52A04">
          <w:rPr>
            <w:noProof/>
            <w:webHidden/>
            <w:sz w:val="20"/>
          </w:rPr>
          <w:instrText xml:space="preserve"> PAGEREF _Toc486710811 \h </w:instrText>
        </w:r>
        <w:r w:rsidRPr="00B52A04">
          <w:rPr>
            <w:noProof/>
            <w:webHidden/>
            <w:sz w:val="20"/>
          </w:rPr>
        </w:r>
        <w:r w:rsidRPr="00B52A04">
          <w:rPr>
            <w:noProof/>
            <w:webHidden/>
            <w:sz w:val="20"/>
          </w:rPr>
          <w:fldChar w:fldCharType="separate"/>
        </w:r>
        <w:r w:rsidR="00633160">
          <w:rPr>
            <w:noProof/>
            <w:webHidden/>
            <w:sz w:val="20"/>
          </w:rPr>
          <w:t>60</w:t>
        </w:r>
        <w:r w:rsidRPr="00B52A04">
          <w:rPr>
            <w:noProof/>
            <w:webHidden/>
            <w:sz w:val="20"/>
          </w:rPr>
          <w:fldChar w:fldCharType="end"/>
        </w:r>
      </w:hyperlink>
    </w:p>
    <w:p w14:paraId="37E501D0" w14:textId="74F551A5" w:rsidR="00B52A04" w:rsidRPr="00B52A04" w:rsidRDefault="00B52A04">
      <w:pPr>
        <w:pStyle w:val="TDC5"/>
        <w:tabs>
          <w:tab w:val="right" w:leader="dot" w:pos="8828"/>
        </w:tabs>
        <w:rPr>
          <w:rFonts w:eastAsiaTheme="minorEastAsia" w:cstheme="minorBidi"/>
          <w:noProof/>
          <w:color w:val="auto"/>
          <w:sz w:val="24"/>
          <w:szCs w:val="22"/>
        </w:rPr>
      </w:pPr>
      <w:hyperlink w:anchor="_Toc486710812" w:history="1">
        <w:r w:rsidRPr="00B52A04">
          <w:rPr>
            <w:rStyle w:val="Hipervnculo"/>
            <w:noProof/>
            <w:sz w:val="20"/>
          </w:rPr>
          <w:t>5.1.23.14 Caso de uso: Modificar Evento</w:t>
        </w:r>
        <w:r w:rsidRPr="00B52A04">
          <w:rPr>
            <w:noProof/>
            <w:webHidden/>
            <w:sz w:val="20"/>
          </w:rPr>
          <w:tab/>
        </w:r>
        <w:r w:rsidRPr="00B52A04">
          <w:rPr>
            <w:noProof/>
            <w:webHidden/>
            <w:sz w:val="20"/>
          </w:rPr>
          <w:fldChar w:fldCharType="begin"/>
        </w:r>
        <w:r w:rsidRPr="00B52A04">
          <w:rPr>
            <w:noProof/>
            <w:webHidden/>
            <w:sz w:val="20"/>
          </w:rPr>
          <w:instrText xml:space="preserve"> PAGEREF _Toc486710812 \h </w:instrText>
        </w:r>
        <w:r w:rsidRPr="00B52A04">
          <w:rPr>
            <w:noProof/>
            <w:webHidden/>
            <w:sz w:val="20"/>
          </w:rPr>
        </w:r>
        <w:r w:rsidRPr="00B52A04">
          <w:rPr>
            <w:noProof/>
            <w:webHidden/>
            <w:sz w:val="20"/>
          </w:rPr>
          <w:fldChar w:fldCharType="separate"/>
        </w:r>
        <w:r w:rsidR="00633160">
          <w:rPr>
            <w:noProof/>
            <w:webHidden/>
            <w:sz w:val="20"/>
          </w:rPr>
          <w:t>61</w:t>
        </w:r>
        <w:r w:rsidRPr="00B52A04">
          <w:rPr>
            <w:noProof/>
            <w:webHidden/>
            <w:sz w:val="20"/>
          </w:rPr>
          <w:fldChar w:fldCharType="end"/>
        </w:r>
      </w:hyperlink>
    </w:p>
    <w:p w14:paraId="67834B52" w14:textId="721744D3" w:rsidR="00B52A04" w:rsidRPr="00B52A04" w:rsidRDefault="00B52A04">
      <w:pPr>
        <w:pStyle w:val="TDC5"/>
        <w:tabs>
          <w:tab w:val="right" w:leader="dot" w:pos="8828"/>
        </w:tabs>
        <w:rPr>
          <w:rFonts w:eastAsiaTheme="minorEastAsia" w:cstheme="minorBidi"/>
          <w:noProof/>
          <w:color w:val="auto"/>
          <w:sz w:val="24"/>
          <w:szCs w:val="22"/>
        </w:rPr>
      </w:pPr>
      <w:hyperlink w:anchor="_Toc486710813" w:history="1">
        <w:r w:rsidRPr="00B52A04">
          <w:rPr>
            <w:rStyle w:val="Hipervnculo"/>
            <w:noProof/>
            <w:sz w:val="20"/>
          </w:rPr>
          <w:t>5.1.23.15 Caso de uso: Modificar Perfil</w:t>
        </w:r>
        <w:r w:rsidRPr="00B52A04">
          <w:rPr>
            <w:noProof/>
            <w:webHidden/>
            <w:sz w:val="20"/>
          </w:rPr>
          <w:tab/>
        </w:r>
        <w:r w:rsidRPr="00B52A04">
          <w:rPr>
            <w:noProof/>
            <w:webHidden/>
            <w:sz w:val="20"/>
          </w:rPr>
          <w:fldChar w:fldCharType="begin"/>
        </w:r>
        <w:r w:rsidRPr="00B52A04">
          <w:rPr>
            <w:noProof/>
            <w:webHidden/>
            <w:sz w:val="20"/>
          </w:rPr>
          <w:instrText xml:space="preserve"> PAGEREF _Toc486710813 \h </w:instrText>
        </w:r>
        <w:r w:rsidRPr="00B52A04">
          <w:rPr>
            <w:noProof/>
            <w:webHidden/>
            <w:sz w:val="20"/>
          </w:rPr>
        </w:r>
        <w:r w:rsidRPr="00B52A04">
          <w:rPr>
            <w:noProof/>
            <w:webHidden/>
            <w:sz w:val="20"/>
          </w:rPr>
          <w:fldChar w:fldCharType="separate"/>
        </w:r>
        <w:r w:rsidR="00633160">
          <w:rPr>
            <w:noProof/>
            <w:webHidden/>
            <w:sz w:val="20"/>
          </w:rPr>
          <w:t>62</w:t>
        </w:r>
        <w:r w:rsidRPr="00B52A04">
          <w:rPr>
            <w:noProof/>
            <w:webHidden/>
            <w:sz w:val="20"/>
          </w:rPr>
          <w:fldChar w:fldCharType="end"/>
        </w:r>
      </w:hyperlink>
    </w:p>
    <w:p w14:paraId="32ED82EC" w14:textId="13BA8D91" w:rsidR="00B52A04" w:rsidRPr="00B52A04" w:rsidRDefault="00B52A04">
      <w:pPr>
        <w:pStyle w:val="TDC5"/>
        <w:tabs>
          <w:tab w:val="right" w:leader="dot" w:pos="8828"/>
        </w:tabs>
        <w:rPr>
          <w:rFonts w:eastAsiaTheme="minorEastAsia" w:cstheme="minorBidi"/>
          <w:noProof/>
          <w:color w:val="auto"/>
          <w:sz w:val="24"/>
          <w:szCs w:val="22"/>
        </w:rPr>
      </w:pPr>
      <w:hyperlink w:anchor="_Toc486710814" w:history="1">
        <w:r w:rsidRPr="00B52A04">
          <w:rPr>
            <w:rStyle w:val="Hipervnculo"/>
            <w:noProof/>
            <w:sz w:val="20"/>
          </w:rPr>
          <w:t>5.1.2.3.16 Caso de uso: Ver actividades de un Usuario</w:t>
        </w:r>
        <w:r w:rsidRPr="00B52A04">
          <w:rPr>
            <w:noProof/>
            <w:webHidden/>
            <w:sz w:val="20"/>
          </w:rPr>
          <w:tab/>
        </w:r>
        <w:r w:rsidRPr="00B52A04">
          <w:rPr>
            <w:noProof/>
            <w:webHidden/>
            <w:sz w:val="20"/>
          </w:rPr>
          <w:fldChar w:fldCharType="begin"/>
        </w:r>
        <w:r w:rsidRPr="00B52A04">
          <w:rPr>
            <w:noProof/>
            <w:webHidden/>
            <w:sz w:val="20"/>
          </w:rPr>
          <w:instrText xml:space="preserve"> PAGEREF _Toc486710814 \h </w:instrText>
        </w:r>
        <w:r w:rsidRPr="00B52A04">
          <w:rPr>
            <w:noProof/>
            <w:webHidden/>
            <w:sz w:val="20"/>
          </w:rPr>
        </w:r>
        <w:r w:rsidRPr="00B52A04">
          <w:rPr>
            <w:noProof/>
            <w:webHidden/>
            <w:sz w:val="20"/>
          </w:rPr>
          <w:fldChar w:fldCharType="separate"/>
        </w:r>
        <w:r w:rsidR="00633160">
          <w:rPr>
            <w:noProof/>
            <w:webHidden/>
            <w:sz w:val="20"/>
          </w:rPr>
          <w:t>63</w:t>
        </w:r>
        <w:r w:rsidRPr="00B52A04">
          <w:rPr>
            <w:noProof/>
            <w:webHidden/>
            <w:sz w:val="20"/>
          </w:rPr>
          <w:fldChar w:fldCharType="end"/>
        </w:r>
      </w:hyperlink>
    </w:p>
    <w:p w14:paraId="5CC4746B" w14:textId="7EA27E85" w:rsidR="00B52A04" w:rsidRPr="00B52A04" w:rsidRDefault="00B52A04">
      <w:pPr>
        <w:pStyle w:val="TDC5"/>
        <w:tabs>
          <w:tab w:val="right" w:leader="dot" w:pos="8828"/>
        </w:tabs>
        <w:rPr>
          <w:rFonts w:eastAsiaTheme="minorEastAsia" w:cstheme="minorBidi"/>
          <w:noProof/>
          <w:color w:val="auto"/>
          <w:sz w:val="24"/>
          <w:szCs w:val="22"/>
        </w:rPr>
      </w:pPr>
      <w:hyperlink w:anchor="_Toc486710815" w:history="1">
        <w:r w:rsidRPr="00B52A04">
          <w:rPr>
            <w:rStyle w:val="Hipervnculo"/>
            <w:noProof/>
            <w:sz w:val="20"/>
          </w:rPr>
          <w:t>5.1.2.3.17 Caso de uso: Ver Promedio de Actividades Realizadas</w:t>
        </w:r>
        <w:r w:rsidRPr="00B52A04">
          <w:rPr>
            <w:noProof/>
            <w:webHidden/>
            <w:sz w:val="20"/>
          </w:rPr>
          <w:tab/>
        </w:r>
        <w:r w:rsidRPr="00B52A04">
          <w:rPr>
            <w:noProof/>
            <w:webHidden/>
            <w:sz w:val="20"/>
          </w:rPr>
          <w:fldChar w:fldCharType="begin"/>
        </w:r>
        <w:r w:rsidRPr="00B52A04">
          <w:rPr>
            <w:noProof/>
            <w:webHidden/>
            <w:sz w:val="20"/>
          </w:rPr>
          <w:instrText xml:space="preserve"> PAGEREF _Toc486710815 \h </w:instrText>
        </w:r>
        <w:r w:rsidRPr="00B52A04">
          <w:rPr>
            <w:noProof/>
            <w:webHidden/>
            <w:sz w:val="20"/>
          </w:rPr>
        </w:r>
        <w:r w:rsidRPr="00B52A04">
          <w:rPr>
            <w:noProof/>
            <w:webHidden/>
            <w:sz w:val="20"/>
          </w:rPr>
          <w:fldChar w:fldCharType="separate"/>
        </w:r>
        <w:r w:rsidR="00633160">
          <w:rPr>
            <w:noProof/>
            <w:webHidden/>
            <w:sz w:val="20"/>
          </w:rPr>
          <w:t>63</w:t>
        </w:r>
        <w:r w:rsidRPr="00B52A04">
          <w:rPr>
            <w:noProof/>
            <w:webHidden/>
            <w:sz w:val="20"/>
          </w:rPr>
          <w:fldChar w:fldCharType="end"/>
        </w:r>
      </w:hyperlink>
    </w:p>
    <w:p w14:paraId="77B32128" w14:textId="3E3A38C1" w:rsidR="00B52A04" w:rsidRPr="00B52A04" w:rsidRDefault="00B52A04">
      <w:pPr>
        <w:pStyle w:val="TDC5"/>
        <w:tabs>
          <w:tab w:val="right" w:leader="dot" w:pos="8828"/>
        </w:tabs>
        <w:rPr>
          <w:rFonts w:eastAsiaTheme="minorEastAsia" w:cstheme="minorBidi"/>
          <w:noProof/>
          <w:color w:val="auto"/>
          <w:sz w:val="24"/>
          <w:szCs w:val="22"/>
        </w:rPr>
      </w:pPr>
      <w:hyperlink w:anchor="_Toc486710816" w:history="1">
        <w:r w:rsidRPr="00B52A04">
          <w:rPr>
            <w:rStyle w:val="Hipervnculo"/>
            <w:noProof/>
            <w:sz w:val="20"/>
          </w:rPr>
          <w:t>5.1.2.3.18 Caso de uso: Listar usuarios</w:t>
        </w:r>
        <w:r w:rsidRPr="00B52A04">
          <w:rPr>
            <w:noProof/>
            <w:webHidden/>
            <w:sz w:val="20"/>
          </w:rPr>
          <w:tab/>
        </w:r>
        <w:r w:rsidRPr="00B52A04">
          <w:rPr>
            <w:noProof/>
            <w:webHidden/>
            <w:sz w:val="20"/>
          </w:rPr>
          <w:fldChar w:fldCharType="begin"/>
        </w:r>
        <w:r w:rsidRPr="00B52A04">
          <w:rPr>
            <w:noProof/>
            <w:webHidden/>
            <w:sz w:val="20"/>
          </w:rPr>
          <w:instrText xml:space="preserve"> PAGEREF _Toc486710816 \h </w:instrText>
        </w:r>
        <w:r w:rsidRPr="00B52A04">
          <w:rPr>
            <w:noProof/>
            <w:webHidden/>
            <w:sz w:val="20"/>
          </w:rPr>
        </w:r>
        <w:r w:rsidRPr="00B52A04">
          <w:rPr>
            <w:noProof/>
            <w:webHidden/>
            <w:sz w:val="20"/>
          </w:rPr>
          <w:fldChar w:fldCharType="separate"/>
        </w:r>
        <w:r w:rsidR="00633160">
          <w:rPr>
            <w:noProof/>
            <w:webHidden/>
            <w:sz w:val="20"/>
          </w:rPr>
          <w:t>64</w:t>
        </w:r>
        <w:r w:rsidRPr="00B52A04">
          <w:rPr>
            <w:noProof/>
            <w:webHidden/>
            <w:sz w:val="20"/>
          </w:rPr>
          <w:fldChar w:fldCharType="end"/>
        </w:r>
      </w:hyperlink>
    </w:p>
    <w:p w14:paraId="2E0BF823" w14:textId="4DB7F3A5" w:rsidR="00B52A04" w:rsidRPr="00B52A04" w:rsidRDefault="00B52A04">
      <w:pPr>
        <w:pStyle w:val="TDC5"/>
        <w:tabs>
          <w:tab w:val="right" w:leader="dot" w:pos="8828"/>
        </w:tabs>
        <w:rPr>
          <w:rFonts w:eastAsiaTheme="minorEastAsia" w:cstheme="minorBidi"/>
          <w:noProof/>
          <w:color w:val="auto"/>
          <w:sz w:val="24"/>
          <w:szCs w:val="22"/>
        </w:rPr>
      </w:pPr>
      <w:hyperlink w:anchor="_Toc486710817" w:history="1">
        <w:r w:rsidRPr="00B52A04">
          <w:rPr>
            <w:rStyle w:val="Hipervnculo"/>
            <w:noProof/>
            <w:sz w:val="20"/>
          </w:rPr>
          <w:t>5.1.2.3.19 Caso de uso: Listar eventos</w:t>
        </w:r>
        <w:r w:rsidRPr="00B52A04">
          <w:rPr>
            <w:noProof/>
            <w:webHidden/>
            <w:sz w:val="20"/>
          </w:rPr>
          <w:tab/>
        </w:r>
        <w:r w:rsidRPr="00B52A04">
          <w:rPr>
            <w:noProof/>
            <w:webHidden/>
            <w:sz w:val="20"/>
          </w:rPr>
          <w:fldChar w:fldCharType="begin"/>
        </w:r>
        <w:r w:rsidRPr="00B52A04">
          <w:rPr>
            <w:noProof/>
            <w:webHidden/>
            <w:sz w:val="20"/>
          </w:rPr>
          <w:instrText xml:space="preserve"> PAGEREF _Toc486710817 \h </w:instrText>
        </w:r>
        <w:r w:rsidRPr="00B52A04">
          <w:rPr>
            <w:noProof/>
            <w:webHidden/>
            <w:sz w:val="20"/>
          </w:rPr>
        </w:r>
        <w:r w:rsidRPr="00B52A04">
          <w:rPr>
            <w:noProof/>
            <w:webHidden/>
            <w:sz w:val="20"/>
          </w:rPr>
          <w:fldChar w:fldCharType="separate"/>
        </w:r>
        <w:r w:rsidR="00633160">
          <w:rPr>
            <w:noProof/>
            <w:webHidden/>
            <w:sz w:val="20"/>
          </w:rPr>
          <w:t>64</w:t>
        </w:r>
        <w:r w:rsidRPr="00B52A04">
          <w:rPr>
            <w:noProof/>
            <w:webHidden/>
            <w:sz w:val="20"/>
          </w:rPr>
          <w:fldChar w:fldCharType="end"/>
        </w:r>
      </w:hyperlink>
    </w:p>
    <w:p w14:paraId="1C3B3341" w14:textId="2E5DC679" w:rsidR="00B52A04" w:rsidRPr="00B52A04" w:rsidRDefault="00B52A04">
      <w:pPr>
        <w:pStyle w:val="TDC5"/>
        <w:tabs>
          <w:tab w:val="right" w:leader="dot" w:pos="8828"/>
        </w:tabs>
        <w:rPr>
          <w:rFonts w:eastAsiaTheme="minorEastAsia" w:cstheme="minorBidi"/>
          <w:noProof/>
          <w:color w:val="auto"/>
          <w:sz w:val="24"/>
          <w:szCs w:val="22"/>
        </w:rPr>
      </w:pPr>
      <w:hyperlink w:anchor="_Toc486710818" w:history="1">
        <w:r w:rsidRPr="00B52A04">
          <w:rPr>
            <w:rStyle w:val="Hipervnculo"/>
            <w:noProof/>
            <w:sz w:val="20"/>
          </w:rPr>
          <w:t>5.1.2.3.20 Caso de uso: Activar cuenta de Usuario</w:t>
        </w:r>
        <w:r w:rsidRPr="00B52A04">
          <w:rPr>
            <w:noProof/>
            <w:webHidden/>
            <w:sz w:val="20"/>
          </w:rPr>
          <w:tab/>
        </w:r>
        <w:r w:rsidRPr="00B52A04">
          <w:rPr>
            <w:noProof/>
            <w:webHidden/>
            <w:sz w:val="20"/>
          </w:rPr>
          <w:fldChar w:fldCharType="begin"/>
        </w:r>
        <w:r w:rsidRPr="00B52A04">
          <w:rPr>
            <w:noProof/>
            <w:webHidden/>
            <w:sz w:val="20"/>
          </w:rPr>
          <w:instrText xml:space="preserve"> PAGEREF _Toc486710818 \h </w:instrText>
        </w:r>
        <w:r w:rsidRPr="00B52A04">
          <w:rPr>
            <w:noProof/>
            <w:webHidden/>
            <w:sz w:val="20"/>
          </w:rPr>
        </w:r>
        <w:r w:rsidRPr="00B52A04">
          <w:rPr>
            <w:noProof/>
            <w:webHidden/>
            <w:sz w:val="20"/>
          </w:rPr>
          <w:fldChar w:fldCharType="separate"/>
        </w:r>
        <w:r w:rsidR="00633160">
          <w:rPr>
            <w:noProof/>
            <w:webHidden/>
            <w:sz w:val="20"/>
          </w:rPr>
          <w:t>65</w:t>
        </w:r>
        <w:r w:rsidRPr="00B52A04">
          <w:rPr>
            <w:noProof/>
            <w:webHidden/>
            <w:sz w:val="20"/>
          </w:rPr>
          <w:fldChar w:fldCharType="end"/>
        </w:r>
      </w:hyperlink>
    </w:p>
    <w:p w14:paraId="262A049B" w14:textId="6A88B3C6" w:rsidR="00B52A04" w:rsidRPr="00B52A04" w:rsidRDefault="00B52A04">
      <w:pPr>
        <w:pStyle w:val="TDC4"/>
        <w:tabs>
          <w:tab w:val="right" w:leader="dot" w:pos="8828"/>
        </w:tabs>
        <w:rPr>
          <w:rFonts w:eastAsiaTheme="minorEastAsia" w:cstheme="minorBidi"/>
          <w:noProof/>
          <w:color w:val="auto"/>
          <w:sz w:val="24"/>
          <w:szCs w:val="22"/>
        </w:rPr>
      </w:pPr>
      <w:hyperlink w:anchor="_Toc486710819" w:history="1">
        <w:r w:rsidRPr="00B52A04">
          <w:rPr>
            <w:rStyle w:val="Hipervnculo"/>
            <w:noProof/>
            <w:sz w:val="20"/>
          </w:rPr>
          <w:t>5.1.2.4 Especificación de los casos de uso de la aplicación móvil</w:t>
        </w:r>
        <w:r w:rsidRPr="00B52A04">
          <w:rPr>
            <w:noProof/>
            <w:webHidden/>
            <w:sz w:val="20"/>
          </w:rPr>
          <w:tab/>
        </w:r>
        <w:r w:rsidRPr="00B52A04">
          <w:rPr>
            <w:noProof/>
            <w:webHidden/>
            <w:sz w:val="20"/>
          </w:rPr>
          <w:fldChar w:fldCharType="begin"/>
        </w:r>
        <w:r w:rsidRPr="00B52A04">
          <w:rPr>
            <w:noProof/>
            <w:webHidden/>
            <w:sz w:val="20"/>
          </w:rPr>
          <w:instrText xml:space="preserve"> PAGEREF _Toc486710819 \h </w:instrText>
        </w:r>
        <w:r w:rsidRPr="00B52A04">
          <w:rPr>
            <w:noProof/>
            <w:webHidden/>
            <w:sz w:val="20"/>
          </w:rPr>
        </w:r>
        <w:r w:rsidRPr="00B52A04">
          <w:rPr>
            <w:noProof/>
            <w:webHidden/>
            <w:sz w:val="20"/>
          </w:rPr>
          <w:fldChar w:fldCharType="separate"/>
        </w:r>
        <w:r w:rsidR="00633160">
          <w:rPr>
            <w:noProof/>
            <w:webHidden/>
            <w:sz w:val="20"/>
          </w:rPr>
          <w:t>65</w:t>
        </w:r>
        <w:r w:rsidRPr="00B52A04">
          <w:rPr>
            <w:noProof/>
            <w:webHidden/>
            <w:sz w:val="20"/>
          </w:rPr>
          <w:fldChar w:fldCharType="end"/>
        </w:r>
      </w:hyperlink>
    </w:p>
    <w:p w14:paraId="34FF666E" w14:textId="68858B59" w:rsidR="00B52A04" w:rsidRPr="00B52A04" w:rsidRDefault="00B52A04">
      <w:pPr>
        <w:pStyle w:val="TDC5"/>
        <w:tabs>
          <w:tab w:val="right" w:leader="dot" w:pos="8828"/>
        </w:tabs>
        <w:rPr>
          <w:rFonts w:eastAsiaTheme="minorEastAsia" w:cstheme="minorBidi"/>
          <w:noProof/>
          <w:color w:val="auto"/>
          <w:sz w:val="24"/>
          <w:szCs w:val="22"/>
        </w:rPr>
      </w:pPr>
      <w:hyperlink w:anchor="_Toc486710820" w:history="1">
        <w:r w:rsidRPr="00B52A04">
          <w:rPr>
            <w:rStyle w:val="Hipervnculo"/>
            <w:noProof/>
            <w:sz w:val="20"/>
          </w:rPr>
          <w:t>5.1.2.4.1 Caso de uso: Registrarse</w:t>
        </w:r>
        <w:r w:rsidRPr="00B52A04">
          <w:rPr>
            <w:noProof/>
            <w:webHidden/>
            <w:sz w:val="20"/>
          </w:rPr>
          <w:tab/>
        </w:r>
        <w:r w:rsidRPr="00B52A04">
          <w:rPr>
            <w:noProof/>
            <w:webHidden/>
            <w:sz w:val="20"/>
          </w:rPr>
          <w:fldChar w:fldCharType="begin"/>
        </w:r>
        <w:r w:rsidRPr="00B52A04">
          <w:rPr>
            <w:noProof/>
            <w:webHidden/>
            <w:sz w:val="20"/>
          </w:rPr>
          <w:instrText xml:space="preserve"> PAGEREF _Toc486710820 \h </w:instrText>
        </w:r>
        <w:r w:rsidRPr="00B52A04">
          <w:rPr>
            <w:noProof/>
            <w:webHidden/>
            <w:sz w:val="20"/>
          </w:rPr>
        </w:r>
        <w:r w:rsidRPr="00B52A04">
          <w:rPr>
            <w:noProof/>
            <w:webHidden/>
            <w:sz w:val="20"/>
          </w:rPr>
          <w:fldChar w:fldCharType="separate"/>
        </w:r>
        <w:r w:rsidR="00633160">
          <w:rPr>
            <w:noProof/>
            <w:webHidden/>
            <w:sz w:val="20"/>
          </w:rPr>
          <w:t>65</w:t>
        </w:r>
        <w:r w:rsidRPr="00B52A04">
          <w:rPr>
            <w:noProof/>
            <w:webHidden/>
            <w:sz w:val="20"/>
          </w:rPr>
          <w:fldChar w:fldCharType="end"/>
        </w:r>
      </w:hyperlink>
    </w:p>
    <w:p w14:paraId="450965AC" w14:textId="36B0FFD1" w:rsidR="00B52A04" w:rsidRPr="00B52A04" w:rsidRDefault="00B52A04">
      <w:pPr>
        <w:pStyle w:val="TDC5"/>
        <w:tabs>
          <w:tab w:val="right" w:leader="dot" w:pos="8828"/>
        </w:tabs>
        <w:rPr>
          <w:rFonts w:eastAsiaTheme="minorEastAsia" w:cstheme="minorBidi"/>
          <w:noProof/>
          <w:color w:val="auto"/>
          <w:sz w:val="24"/>
          <w:szCs w:val="22"/>
        </w:rPr>
      </w:pPr>
      <w:hyperlink w:anchor="_Toc486710821" w:history="1">
        <w:r w:rsidRPr="00B52A04">
          <w:rPr>
            <w:rStyle w:val="Hipervnculo"/>
            <w:noProof/>
            <w:sz w:val="20"/>
          </w:rPr>
          <w:t>5.1.2.4.2 Caso de uso: Visualizar Evento</w:t>
        </w:r>
        <w:r w:rsidRPr="00B52A04">
          <w:rPr>
            <w:noProof/>
            <w:webHidden/>
            <w:sz w:val="20"/>
          </w:rPr>
          <w:tab/>
        </w:r>
        <w:r w:rsidRPr="00B52A04">
          <w:rPr>
            <w:noProof/>
            <w:webHidden/>
            <w:sz w:val="20"/>
          </w:rPr>
          <w:fldChar w:fldCharType="begin"/>
        </w:r>
        <w:r w:rsidRPr="00B52A04">
          <w:rPr>
            <w:noProof/>
            <w:webHidden/>
            <w:sz w:val="20"/>
          </w:rPr>
          <w:instrText xml:space="preserve"> PAGEREF _Toc486710821 \h </w:instrText>
        </w:r>
        <w:r w:rsidRPr="00B52A04">
          <w:rPr>
            <w:noProof/>
            <w:webHidden/>
            <w:sz w:val="20"/>
          </w:rPr>
        </w:r>
        <w:r w:rsidRPr="00B52A04">
          <w:rPr>
            <w:noProof/>
            <w:webHidden/>
            <w:sz w:val="20"/>
          </w:rPr>
          <w:fldChar w:fldCharType="separate"/>
        </w:r>
        <w:r w:rsidR="00633160">
          <w:rPr>
            <w:noProof/>
            <w:webHidden/>
            <w:sz w:val="20"/>
          </w:rPr>
          <w:t>65</w:t>
        </w:r>
        <w:r w:rsidRPr="00B52A04">
          <w:rPr>
            <w:noProof/>
            <w:webHidden/>
            <w:sz w:val="20"/>
          </w:rPr>
          <w:fldChar w:fldCharType="end"/>
        </w:r>
      </w:hyperlink>
    </w:p>
    <w:p w14:paraId="148E5DEA" w14:textId="6703E4AD" w:rsidR="00B52A04" w:rsidRPr="00B52A04" w:rsidRDefault="00B52A04">
      <w:pPr>
        <w:pStyle w:val="TDC5"/>
        <w:tabs>
          <w:tab w:val="right" w:leader="dot" w:pos="8828"/>
        </w:tabs>
        <w:rPr>
          <w:rFonts w:eastAsiaTheme="minorEastAsia" w:cstheme="minorBidi"/>
          <w:noProof/>
          <w:color w:val="auto"/>
          <w:sz w:val="24"/>
          <w:szCs w:val="22"/>
        </w:rPr>
      </w:pPr>
      <w:hyperlink w:anchor="_Toc486710822" w:history="1">
        <w:r w:rsidRPr="00B52A04">
          <w:rPr>
            <w:rStyle w:val="Hipervnculo"/>
            <w:noProof/>
            <w:sz w:val="20"/>
          </w:rPr>
          <w:t>5.1.2.4.11 Caso de uso: Buscar Evento</w:t>
        </w:r>
        <w:r w:rsidRPr="00B52A04">
          <w:rPr>
            <w:noProof/>
            <w:webHidden/>
            <w:sz w:val="20"/>
          </w:rPr>
          <w:tab/>
        </w:r>
        <w:r w:rsidRPr="00B52A04">
          <w:rPr>
            <w:noProof/>
            <w:webHidden/>
            <w:sz w:val="20"/>
          </w:rPr>
          <w:fldChar w:fldCharType="begin"/>
        </w:r>
        <w:r w:rsidRPr="00B52A04">
          <w:rPr>
            <w:noProof/>
            <w:webHidden/>
            <w:sz w:val="20"/>
          </w:rPr>
          <w:instrText xml:space="preserve"> PAGEREF _Toc486710822 \h </w:instrText>
        </w:r>
        <w:r w:rsidRPr="00B52A04">
          <w:rPr>
            <w:noProof/>
            <w:webHidden/>
            <w:sz w:val="20"/>
          </w:rPr>
        </w:r>
        <w:r w:rsidRPr="00B52A04">
          <w:rPr>
            <w:noProof/>
            <w:webHidden/>
            <w:sz w:val="20"/>
          </w:rPr>
          <w:fldChar w:fldCharType="separate"/>
        </w:r>
        <w:r w:rsidR="00633160">
          <w:rPr>
            <w:noProof/>
            <w:webHidden/>
            <w:sz w:val="20"/>
          </w:rPr>
          <w:t>65</w:t>
        </w:r>
        <w:r w:rsidRPr="00B52A04">
          <w:rPr>
            <w:noProof/>
            <w:webHidden/>
            <w:sz w:val="20"/>
          </w:rPr>
          <w:fldChar w:fldCharType="end"/>
        </w:r>
      </w:hyperlink>
    </w:p>
    <w:p w14:paraId="34B59919" w14:textId="17F1B8E1" w:rsidR="00B52A04" w:rsidRPr="00B52A04" w:rsidRDefault="00B52A04">
      <w:pPr>
        <w:pStyle w:val="TDC5"/>
        <w:tabs>
          <w:tab w:val="right" w:leader="dot" w:pos="8828"/>
        </w:tabs>
        <w:rPr>
          <w:rFonts w:eastAsiaTheme="minorEastAsia" w:cstheme="minorBidi"/>
          <w:noProof/>
          <w:color w:val="auto"/>
          <w:sz w:val="24"/>
          <w:szCs w:val="22"/>
        </w:rPr>
      </w:pPr>
      <w:hyperlink w:anchor="_Toc486710823" w:history="1">
        <w:r w:rsidRPr="00B52A04">
          <w:rPr>
            <w:rStyle w:val="Hipervnculo"/>
            <w:noProof/>
            <w:sz w:val="20"/>
          </w:rPr>
          <w:t>5.1.2.4.5 Caso de uso: Iniciar Sesión</w:t>
        </w:r>
        <w:r w:rsidRPr="00B52A04">
          <w:rPr>
            <w:noProof/>
            <w:webHidden/>
            <w:sz w:val="20"/>
          </w:rPr>
          <w:tab/>
        </w:r>
        <w:r w:rsidRPr="00B52A04">
          <w:rPr>
            <w:noProof/>
            <w:webHidden/>
            <w:sz w:val="20"/>
          </w:rPr>
          <w:fldChar w:fldCharType="begin"/>
        </w:r>
        <w:r w:rsidRPr="00B52A04">
          <w:rPr>
            <w:noProof/>
            <w:webHidden/>
            <w:sz w:val="20"/>
          </w:rPr>
          <w:instrText xml:space="preserve"> PAGEREF _Toc486710823 \h </w:instrText>
        </w:r>
        <w:r w:rsidRPr="00B52A04">
          <w:rPr>
            <w:noProof/>
            <w:webHidden/>
            <w:sz w:val="20"/>
          </w:rPr>
        </w:r>
        <w:r w:rsidRPr="00B52A04">
          <w:rPr>
            <w:noProof/>
            <w:webHidden/>
            <w:sz w:val="20"/>
          </w:rPr>
          <w:fldChar w:fldCharType="separate"/>
        </w:r>
        <w:r w:rsidR="00633160">
          <w:rPr>
            <w:noProof/>
            <w:webHidden/>
            <w:sz w:val="20"/>
          </w:rPr>
          <w:t>66</w:t>
        </w:r>
        <w:r w:rsidRPr="00B52A04">
          <w:rPr>
            <w:noProof/>
            <w:webHidden/>
            <w:sz w:val="20"/>
          </w:rPr>
          <w:fldChar w:fldCharType="end"/>
        </w:r>
      </w:hyperlink>
    </w:p>
    <w:p w14:paraId="35BF2BAD" w14:textId="68DFC1DD" w:rsidR="00B52A04" w:rsidRPr="00B52A04" w:rsidRDefault="00B52A04">
      <w:pPr>
        <w:pStyle w:val="TDC5"/>
        <w:tabs>
          <w:tab w:val="right" w:leader="dot" w:pos="8828"/>
        </w:tabs>
        <w:rPr>
          <w:rFonts w:eastAsiaTheme="minorEastAsia" w:cstheme="minorBidi"/>
          <w:noProof/>
          <w:color w:val="auto"/>
          <w:sz w:val="24"/>
          <w:szCs w:val="22"/>
        </w:rPr>
      </w:pPr>
      <w:hyperlink w:anchor="_Toc486710824" w:history="1">
        <w:r w:rsidRPr="00B52A04">
          <w:rPr>
            <w:rStyle w:val="Hipervnculo"/>
            <w:noProof/>
            <w:sz w:val="20"/>
          </w:rPr>
          <w:t>5.1.2.4.6 Caso de uso: Cerrar Sesión</w:t>
        </w:r>
        <w:r w:rsidRPr="00B52A04">
          <w:rPr>
            <w:noProof/>
            <w:webHidden/>
            <w:sz w:val="20"/>
          </w:rPr>
          <w:tab/>
        </w:r>
        <w:r w:rsidRPr="00B52A04">
          <w:rPr>
            <w:noProof/>
            <w:webHidden/>
            <w:sz w:val="20"/>
          </w:rPr>
          <w:fldChar w:fldCharType="begin"/>
        </w:r>
        <w:r w:rsidRPr="00B52A04">
          <w:rPr>
            <w:noProof/>
            <w:webHidden/>
            <w:sz w:val="20"/>
          </w:rPr>
          <w:instrText xml:space="preserve"> PAGEREF _Toc486710824 \h </w:instrText>
        </w:r>
        <w:r w:rsidRPr="00B52A04">
          <w:rPr>
            <w:noProof/>
            <w:webHidden/>
            <w:sz w:val="20"/>
          </w:rPr>
        </w:r>
        <w:r w:rsidRPr="00B52A04">
          <w:rPr>
            <w:noProof/>
            <w:webHidden/>
            <w:sz w:val="20"/>
          </w:rPr>
          <w:fldChar w:fldCharType="separate"/>
        </w:r>
        <w:r w:rsidR="00633160">
          <w:rPr>
            <w:noProof/>
            <w:webHidden/>
            <w:sz w:val="20"/>
          </w:rPr>
          <w:t>66</w:t>
        </w:r>
        <w:r w:rsidRPr="00B52A04">
          <w:rPr>
            <w:noProof/>
            <w:webHidden/>
            <w:sz w:val="20"/>
          </w:rPr>
          <w:fldChar w:fldCharType="end"/>
        </w:r>
      </w:hyperlink>
    </w:p>
    <w:p w14:paraId="01FB4C4A" w14:textId="5B941B2D" w:rsidR="00B52A04" w:rsidRPr="00B52A04" w:rsidRDefault="00B52A04">
      <w:pPr>
        <w:pStyle w:val="TDC5"/>
        <w:tabs>
          <w:tab w:val="right" w:leader="dot" w:pos="8828"/>
        </w:tabs>
        <w:rPr>
          <w:rFonts w:eastAsiaTheme="minorEastAsia" w:cstheme="minorBidi"/>
          <w:noProof/>
          <w:color w:val="auto"/>
          <w:sz w:val="24"/>
          <w:szCs w:val="22"/>
        </w:rPr>
      </w:pPr>
      <w:hyperlink w:anchor="_Toc486710825" w:history="1">
        <w:r w:rsidRPr="00B52A04">
          <w:rPr>
            <w:rStyle w:val="Hipervnculo"/>
            <w:noProof/>
            <w:sz w:val="20"/>
          </w:rPr>
          <w:t>5.1.2.4.7 Caso de uso: Ver Perfil</w:t>
        </w:r>
        <w:r w:rsidRPr="00B52A04">
          <w:rPr>
            <w:noProof/>
            <w:webHidden/>
            <w:sz w:val="20"/>
          </w:rPr>
          <w:tab/>
        </w:r>
        <w:r w:rsidRPr="00B52A04">
          <w:rPr>
            <w:noProof/>
            <w:webHidden/>
            <w:sz w:val="20"/>
          </w:rPr>
          <w:fldChar w:fldCharType="begin"/>
        </w:r>
        <w:r w:rsidRPr="00B52A04">
          <w:rPr>
            <w:noProof/>
            <w:webHidden/>
            <w:sz w:val="20"/>
          </w:rPr>
          <w:instrText xml:space="preserve"> PAGEREF _Toc486710825 \h </w:instrText>
        </w:r>
        <w:r w:rsidRPr="00B52A04">
          <w:rPr>
            <w:noProof/>
            <w:webHidden/>
            <w:sz w:val="20"/>
          </w:rPr>
        </w:r>
        <w:r w:rsidRPr="00B52A04">
          <w:rPr>
            <w:noProof/>
            <w:webHidden/>
            <w:sz w:val="20"/>
          </w:rPr>
          <w:fldChar w:fldCharType="separate"/>
        </w:r>
        <w:r w:rsidR="00633160">
          <w:rPr>
            <w:noProof/>
            <w:webHidden/>
            <w:sz w:val="20"/>
          </w:rPr>
          <w:t>66</w:t>
        </w:r>
        <w:r w:rsidRPr="00B52A04">
          <w:rPr>
            <w:noProof/>
            <w:webHidden/>
            <w:sz w:val="20"/>
          </w:rPr>
          <w:fldChar w:fldCharType="end"/>
        </w:r>
      </w:hyperlink>
    </w:p>
    <w:p w14:paraId="20AA6E74" w14:textId="3F591E55" w:rsidR="00B52A04" w:rsidRPr="00B52A04" w:rsidRDefault="00B52A04">
      <w:pPr>
        <w:pStyle w:val="TDC5"/>
        <w:tabs>
          <w:tab w:val="right" w:leader="dot" w:pos="8828"/>
        </w:tabs>
        <w:rPr>
          <w:rFonts w:eastAsiaTheme="minorEastAsia" w:cstheme="minorBidi"/>
          <w:noProof/>
          <w:color w:val="auto"/>
          <w:sz w:val="24"/>
          <w:szCs w:val="22"/>
        </w:rPr>
      </w:pPr>
      <w:hyperlink w:anchor="_Toc486710826" w:history="1">
        <w:r w:rsidRPr="00B52A04">
          <w:rPr>
            <w:rStyle w:val="Hipervnculo"/>
            <w:noProof/>
            <w:sz w:val="20"/>
          </w:rPr>
          <w:t>5.1.2.4.8 Caso de uso: Modificar su Perfil</w:t>
        </w:r>
        <w:r w:rsidRPr="00B52A04">
          <w:rPr>
            <w:noProof/>
            <w:webHidden/>
            <w:sz w:val="20"/>
          </w:rPr>
          <w:tab/>
        </w:r>
        <w:r w:rsidRPr="00B52A04">
          <w:rPr>
            <w:noProof/>
            <w:webHidden/>
            <w:sz w:val="20"/>
          </w:rPr>
          <w:fldChar w:fldCharType="begin"/>
        </w:r>
        <w:r w:rsidRPr="00B52A04">
          <w:rPr>
            <w:noProof/>
            <w:webHidden/>
            <w:sz w:val="20"/>
          </w:rPr>
          <w:instrText xml:space="preserve"> PAGEREF _Toc486710826 \h </w:instrText>
        </w:r>
        <w:r w:rsidRPr="00B52A04">
          <w:rPr>
            <w:noProof/>
            <w:webHidden/>
            <w:sz w:val="20"/>
          </w:rPr>
        </w:r>
        <w:r w:rsidRPr="00B52A04">
          <w:rPr>
            <w:noProof/>
            <w:webHidden/>
            <w:sz w:val="20"/>
          </w:rPr>
          <w:fldChar w:fldCharType="separate"/>
        </w:r>
        <w:r w:rsidR="00633160">
          <w:rPr>
            <w:noProof/>
            <w:webHidden/>
            <w:sz w:val="20"/>
          </w:rPr>
          <w:t>66</w:t>
        </w:r>
        <w:r w:rsidRPr="00B52A04">
          <w:rPr>
            <w:noProof/>
            <w:webHidden/>
            <w:sz w:val="20"/>
          </w:rPr>
          <w:fldChar w:fldCharType="end"/>
        </w:r>
      </w:hyperlink>
    </w:p>
    <w:p w14:paraId="455C1B21" w14:textId="2929F847" w:rsidR="00B52A04" w:rsidRPr="00B52A04" w:rsidRDefault="00B52A04">
      <w:pPr>
        <w:pStyle w:val="TDC5"/>
        <w:tabs>
          <w:tab w:val="right" w:leader="dot" w:pos="8828"/>
        </w:tabs>
        <w:rPr>
          <w:rFonts w:eastAsiaTheme="minorEastAsia" w:cstheme="minorBidi"/>
          <w:noProof/>
          <w:color w:val="auto"/>
          <w:sz w:val="24"/>
          <w:szCs w:val="22"/>
        </w:rPr>
      </w:pPr>
      <w:hyperlink w:anchor="_Toc486710827" w:history="1">
        <w:r w:rsidRPr="00B52A04">
          <w:rPr>
            <w:rStyle w:val="Hipervnculo"/>
            <w:noProof/>
            <w:sz w:val="20"/>
          </w:rPr>
          <w:t>5.1.2.4.9 Caso de uso: Ingresar Evento</w:t>
        </w:r>
        <w:r w:rsidRPr="00B52A04">
          <w:rPr>
            <w:noProof/>
            <w:webHidden/>
            <w:sz w:val="20"/>
          </w:rPr>
          <w:tab/>
        </w:r>
        <w:r w:rsidRPr="00B52A04">
          <w:rPr>
            <w:noProof/>
            <w:webHidden/>
            <w:sz w:val="20"/>
          </w:rPr>
          <w:fldChar w:fldCharType="begin"/>
        </w:r>
        <w:r w:rsidRPr="00B52A04">
          <w:rPr>
            <w:noProof/>
            <w:webHidden/>
            <w:sz w:val="20"/>
          </w:rPr>
          <w:instrText xml:space="preserve"> PAGEREF _Toc486710827 \h </w:instrText>
        </w:r>
        <w:r w:rsidRPr="00B52A04">
          <w:rPr>
            <w:noProof/>
            <w:webHidden/>
            <w:sz w:val="20"/>
          </w:rPr>
        </w:r>
        <w:r w:rsidRPr="00B52A04">
          <w:rPr>
            <w:noProof/>
            <w:webHidden/>
            <w:sz w:val="20"/>
          </w:rPr>
          <w:fldChar w:fldCharType="separate"/>
        </w:r>
        <w:r w:rsidR="00633160">
          <w:rPr>
            <w:noProof/>
            <w:webHidden/>
            <w:sz w:val="20"/>
          </w:rPr>
          <w:t>66</w:t>
        </w:r>
        <w:r w:rsidRPr="00B52A04">
          <w:rPr>
            <w:noProof/>
            <w:webHidden/>
            <w:sz w:val="20"/>
          </w:rPr>
          <w:fldChar w:fldCharType="end"/>
        </w:r>
      </w:hyperlink>
    </w:p>
    <w:p w14:paraId="79899A4D" w14:textId="42059F07" w:rsidR="00B52A04" w:rsidRPr="00B52A04" w:rsidRDefault="00B52A04">
      <w:pPr>
        <w:pStyle w:val="TDC5"/>
        <w:tabs>
          <w:tab w:val="right" w:leader="dot" w:pos="8828"/>
        </w:tabs>
        <w:rPr>
          <w:rFonts w:eastAsiaTheme="minorEastAsia" w:cstheme="minorBidi"/>
          <w:noProof/>
          <w:color w:val="auto"/>
          <w:sz w:val="24"/>
          <w:szCs w:val="22"/>
        </w:rPr>
      </w:pPr>
      <w:hyperlink w:anchor="_Toc486710828" w:history="1">
        <w:r w:rsidRPr="00B52A04">
          <w:rPr>
            <w:rStyle w:val="Hipervnculo"/>
            <w:noProof/>
            <w:sz w:val="20"/>
          </w:rPr>
          <w:t>5.1.2.4.10 Caso de uso: Eliminar su Evento</w:t>
        </w:r>
        <w:r w:rsidRPr="00B52A04">
          <w:rPr>
            <w:noProof/>
            <w:webHidden/>
            <w:sz w:val="20"/>
          </w:rPr>
          <w:tab/>
        </w:r>
        <w:r w:rsidRPr="00B52A04">
          <w:rPr>
            <w:noProof/>
            <w:webHidden/>
            <w:sz w:val="20"/>
          </w:rPr>
          <w:fldChar w:fldCharType="begin"/>
        </w:r>
        <w:r w:rsidRPr="00B52A04">
          <w:rPr>
            <w:noProof/>
            <w:webHidden/>
            <w:sz w:val="20"/>
          </w:rPr>
          <w:instrText xml:space="preserve"> PAGEREF _Toc486710828 \h </w:instrText>
        </w:r>
        <w:r w:rsidRPr="00B52A04">
          <w:rPr>
            <w:noProof/>
            <w:webHidden/>
            <w:sz w:val="20"/>
          </w:rPr>
        </w:r>
        <w:r w:rsidRPr="00B52A04">
          <w:rPr>
            <w:noProof/>
            <w:webHidden/>
            <w:sz w:val="20"/>
          </w:rPr>
          <w:fldChar w:fldCharType="separate"/>
        </w:r>
        <w:r w:rsidR="00633160">
          <w:rPr>
            <w:noProof/>
            <w:webHidden/>
            <w:sz w:val="20"/>
          </w:rPr>
          <w:t>66</w:t>
        </w:r>
        <w:r w:rsidRPr="00B52A04">
          <w:rPr>
            <w:noProof/>
            <w:webHidden/>
            <w:sz w:val="20"/>
          </w:rPr>
          <w:fldChar w:fldCharType="end"/>
        </w:r>
      </w:hyperlink>
    </w:p>
    <w:p w14:paraId="2EF16998" w14:textId="1DE7DCF7" w:rsidR="00B52A04" w:rsidRPr="00B52A04" w:rsidRDefault="00B52A04">
      <w:pPr>
        <w:pStyle w:val="TDC5"/>
        <w:tabs>
          <w:tab w:val="right" w:leader="dot" w:pos="8828"/>
        </w:tabs>
        <w:rPr>
          <w:rFonts w:eastAsiaTheme="minorEastAsia" w:cstheme="minorBidi"/>
          <w:noProof/>
          <w:color w:val="auto"/>
          <w:sz w:val="24"/>
          <w:szCs w:val="22"/>
        </w:rPr>
      </w:pPr>
      <w:hyperlink w:anchor="_Toc486710829" w:history="1">
        <w:r w:rsidRPr="00B52A04">
          <w:rPr>
            <w:rStyle w:val="Hipervnculo"/>
            <w:noProof/>
            <w:sz w:val="20"/>
          </w:rPr>
          <w:t>5.1.2.4.11 Caso de uso: Modificar su Evento</w:t>
        </w:r>
        <w:r w:rsidRPr="00B52A04">
          <w:rPr>
            <w:noProof/>
            <w:webHidden/>
            <w:sz w:val="20"/>
          </w:rPr>
          <w:tab/>
        </w:r>
        <w:r w:rsidRPr="00B52A04">
          <w:rPr>
            <w:noProof/>
            <w:webHidden/>
            <w:sz w:val="20"/>
          </w:rPr>
          <w:fldChar w:fldCharType="begin"/>
        </w:r>
        <w:r w:rsidRPr="00B52A04">
          <w:rPr>
            <w:noProof/>
            <w:webHidden/>
            <w:sz w:val="20"/>
          </w:rPr>
          <w:instrText xml:space="preserve"> PAGEREF _Toc486710829 \h </w:instrText>
        </w:r>
        <w:r w:rsidRPr="00B52A04">
          <w:rPr>
            <w:noProof/>
            <w:webHidden/>
            <w:sz w:val="20"/>
          </w:rPr>
        </w:r>
        <w:r w:rsidRPr="00B52A04">
          <w:rPr>
            <w:noProof/>
            <w:webHidden/>
            <w:sz w:val="20"/>
          </w:rPr>
          <w:fldChar w:fldCharType="separate"/>
        </w:r>
        <w:r w:rsidR="00633160">
          <w:rPr>
            <w:noProof/>
            <w:webHidden/>
            <w:sz w:val="20"/>
          </w:rPr>
          <w:t>66</w:t>
        </w:r>
        <w:r w:rsidRPr="00B52A04">
          <w:rPr>
            <w:noProof/>
            <w:webHidden/>
            <w:sz w:val="20"/>
          </w:rPr>
          <w:fldChar w:fldCharType="end"/>
        </w:r>
      </w:hyperlink>
    </w:p>
    <w:p w14:paraId="7E6CBC2A" w14:textId="2B4168DB" w:rsidR="00B52A04" w:rsidRPr="00B52A04" w:rsidRDefault="00B52A04">
      <w:pPr>
        <w:pStyle w:val="TDC5"/>
        <w:tabs>
          <w:tab w:val="right" w:leader="dot" w:pos="8828"/>
        </w:tabs>
        <w:rPr>
          <w:rFonts w:eastAsiaTheme="minorEastAsia" w:cstheme="minorBidi"/>
          <w:noProof/>
          <w:color w:val="auto"/>
          <w:sz w:val="24"/>
          <w:szCs w:val="22"/>
        </w:rPr>
      </w:pPr>
      <w:hyperlink w:anchor="_Toc486710830" w:history="1">
        <w:r w:rsidRPr="00B52A04">
          <w:rPr>
            <w:rStyle w:val="Hipervnculo"/>
            <w:noProof/>
            <w:sz w:val="20"/>
          </w:rPr>
          <w:t>5.1.2.4.11 Caso de uso: Visualizar Eventos Cercanos</w:t>
        </w:r>
        <w:r w:rsidRPr="00B52A04">
          <w:rPr>
            <w:noProof/>
            <w:webHidden/>
            <w:sz w:val="20"/>
          </w:rPr>
          <w:tab/>
        </w:r>
        <w:r w:rsidRPr="00B52A04">
          <w:rPr>
            <w:noProof/>
            <w:webHidden/>
            <w:sz w:val="20"/>
          </w:rPr>
          <w:fldChar w:fldCharType="begin"/>
        </w:r>
        <w:r w:rsidRPr="00B52A04">
          <w:rPr>
            <w:noProof/>
            <w:webHidden/>
            <w:sz w:val="20"/>
          </w:rPr>
          <w:instrText xml:space="preserve"> PAGEREF _Toc486710830 \h </w:instrText>
        </w:r>
        <w:r w:rsidRPr="00B52A04">
          <w:rPr>
            <w:noProof/>
            <w:webHidden/>
            <w:sz w:val="20"/>
          </w:rPr>
        </w:r>
        <w:r w:rsidRPr="00B52A04">
          <w:rPr>
            <w:noProof/>
            <w:webHidden/>
            <w:sz w:val="20"/>
          </w:rPr>
          <w:fldChar w:fldCharType="separate"/>
        </w:r>
        <w:r w:rsidR="00633160">
          <w:rPr>
            <w:noProof/>
            <w:webHidden/>
            <w:sz w:val="20"/>
          </w:rPr>
          <w:t>67</w:t>
        </w:r>
        <w:r w:rsidRPr="00B52A04">
          <w:rPr>
            <w:noProof/>
            <w:webHidden/>
            <w:sz w:val="20"/>
          </w:rPr>
          <w:fldChar w:fldCharType="end"/>
        </w:r>
      </w:hyperlink>
    </w:p>
    <w:p w14:paraId="2C7B9032" w14:textId="191E2E67" w:rsidR="00B52A04" w:rsidRPr="00B52A04" w:rsidRDefault="00B52A04">
      <w:pPr>
        <w:pStyle w:val="TDC5"/>
        <w:tabs>
          <w:tab w:val="right" w:leader="dot" w:pos="8828"/>
        </w:tabs>
        <w:rPr>
          <w:rFonts w:eastAsiaTheme="minorEastAsia" w:cstheme="minorBidi"/>
          <w:noProof/>
          <w:color w:val="auto"/>
          <w:sz w:val="24"/>
          <w:szCs w:val="22"/>
        </w:rPr>
      </w:pPr>
      <w:hyperlink w:anchor="_Toc486710831" w:history="1">
        <w:r w:rsidRPr="00B52A04">
          <w:rPr>
            <w:rStyle w:val="Hipervnculo"/>
            <w:noProof/>
            <w:sz w:val="20"/>
          </w:rPr>
          <w:t>5.1.2.4.12 Caso de uso: Notificar evento</w:t>
        </w:r>
        <w:r w:rsidRPr="00B52A04">
          <w:rPr>
            <w:noProof/>
            <w:webHidden/>
            <w:sz w:val="20"/>
          </w:rPr>
          <w:tab/>
        </w:r>
        <w:r w:rsidRPr="00B52A04">
          <w:rPr>
            <w:noProof/>
            <w:webHidden/>
            <w:sz w:val="20"/>
          </w:rPr>
          <w:fldChar w:fldCharType="begin"/>
        </w:r>
        <w:r w:rsidRPr="00B52A04">
          <w:rPr>
            <w:noProof/>
            <w:webHidden/>
            <w:sz w:val="20"/>
          </w:rPr>
          <w:instrText xml:space="preserve"> PAGEREF _Toc486710831 \h </w:instrText>
        </w:r>
        <w:r w:rsidRPr="00B52A04">
          <w:rPr>
            <w:noProof/>
            <w:webHidden/>
            <w:sz w:val="20"/>
          </w:rPr>
        </w:r>
        <w:r w:rsidRPr="00B52A04">
          <w:rPr>
            <w:noProof/>
            <w:webHidden/>
            <w:sz w:val="20"/>
          </w:rPr>
          <w:fldChar w:fldCharType="separate"/>
        </w:r>
        <w:r w:rsidR="00633160">
          <w:rPr>
            <w:noProof/>
            <w:webHidden/>
            <w:sz w:val="20"/>
          </w:rPr>
          <w:t>68</w:t>
        </w:r>
        <w:r w:rsidRPr="00B52A04">
          <w:rPr>
            <w:noProof/>
            <w:webHidden/>
            <w:sz w:val="20"/>
          </w:rPr>
          <w:fldChar w:fldCharType="end"/>
        </w:r>
      </w:hyperlink>
    </w:p>
    <w:p w14:paraId="1B57883C" w14:textId="771278B8" w:rsidR="00B52A04" w:rsidRPr="00B52A04" w:rsidRDefault="00B52A04">
      <w:pPr>
        <w:pStyle w:val="TDC2"/>
        <w:tabs>
          <w:tab w:val="right" w:leader="dot" w:pos="8828"/>
        </w:tabs>
        <w:rPr>
          <w:rFonts w:eastAsiaTheme="minorEastAsia" w:cstheme="minorBidi"/>
          <w:smallCaps w:val="0"/>
          <w:noProof/>
          <w:color w:val="auto"/>
          <w:sz w:val="24"/>
          <w:szCs w:val="22"/>
        </w:rPr>
      </w:pPr>
      <w:hyperlink w:anchor="_Toc486710832" w:history="1">
        <w:r w:rsidRPr="00B52A04">
          <w:rPr>
            <w:rStyle w:val="Hipervnculo"/>
            <w:noProof/>
            <w:sz w:val="22"/>
          </w:rPr>
          <w:t>5.2 Modelamiento de datos</w:t>
        </w:r>
        <w:r w:rsidRPr="00B52A04">
          <w:rPr>
            <w:noProof/>
            <w:webHidden/>
            <w:sz w:val="22"/>
          </w:rPr>
          <w:tab/>
        </w:r>
        <w:r w:rsidRPr="00B52A04">
          <w:rPr>
            <w:noProof/>
            <w:webHidden/>
            <w:sz w:val="22"/>
          </w:rPr>
          <w:fldChar w:fldCharType="begin"/>
        </w:r>
        <w:r w:rsidRPr="00B52A04">
          <w:rPr>
            <w:noProof/>
            <w:webHidden/>
            <w:sz w:val="22"/>
          </w:rPr>
          <w:instrText xml:space="preserve"> PAGEREF _Toc486710832 \h </w:instrText>
        </w:r>
        <w:r w:rsidRPr="00B52A04">
          <w:rPr>
            <w:noProof/>
            <w:webHidden/>
            <w:sz w:val="22"/>
          </w:rPr>
        </w:r>
        <w:r w:rsidRPr="00B52A04">
          <w:rPr>
            <w:noProof/>
            <w:webHidden/>
            <w:sz w:val="22"/>
          </w:rPr>
          <w:fldChar w:fldCharType="separate"/>
        </w:r>
        <w:r w:rsidR="00633160">
          <w:rPr>
            <w:noProof/>
            <w:webHidden/>
            <w:sz w:val="22"/>
          </w:rPr>
          <w:t>69</w:t>
        </w:r>
        <w:r w:rsidRPr="00B52A04">
          <w:rPr>
            <w:noProof/>
            <w:webHidden/>
            <w:sz w:val="22"/>
          </w:rPr>
          <w:fldChar w:fldCharType="end"/>
        </w:r>
      </w:hyperlink>
    </w:p>
    <w:p w14:paraId="081236DF" w14:textId="249415AE" w:rsidR="00B52A04" w:rsidRPr="00B52A04" w:rsidRDefault="00B52A04">
      <w:pPr>
        <w:pStyle w:val="TDC3"/>
        <w:tabs>
          <w:tab w:val="right" w:leader="dot" w:pos="8828"/>
        </w:tabs>
        <w:rPr>
          <w:rFonts w:eastAsiaTheme="minorEastAsia" w:cstheme="minorBidi"/>
          <w:i w:val="0"/>
          <w:iCs w:val="0"/>
          <w:noProof/>
          <w:color w:val="auto"/>
          <w:sz w:val="24"/>
          <w:szCs w:val="22"/>
        </w:rPr>
      </w:pPr>
      <w:hyperlink w:anchor="_Toc486710833" w:history="1">
        <w:r w:rsidRPr="00B52A04">
          <w:rPr>
            <w:rStyle w:val="Hipervnculo"/>
            <w:noProof/>
            <w:sz w:val="22"/>
          </w:rPr>
          <w:t>5.2.1 Definición de Entidades</w:t>
        </w:r>
        <w:r w:rsidRPr="00B52A04">
          <w:rPr>
            <w:noProof/>
            <w:webHidden/>
            <w:sz w:val="22"/>
          </w:rPr>
          <w:tab/>
        </w:r>
        <w:r w:rsidRPr="00B52A04">
          <w:rPr>
            <w:noProof/>
            <w:webHidden/>
            <w:sz w:val="22"/>
          </w:rPr>
          <w:fldChar w:fldCharType="begin"/>
        </w:r>
        <w:r w:rsidRPr="00B52A04">
          <w:rPr>
            <w:noProof/>
            <w:webHidden/>
            <w:sz w:val="22"/>
          </w:rPr>
          <w:instrText xml:space="preserve"> PAGEREF _Toc486710833 \h </w:instrText>
        </w:r>
        <w:r w:rsidRPr="00B52A04">
          <w:rPr>
            <w:noProof/>
            <w:webHidden/>
            <w:sz w:val="22"/>
          </w:rPr>
        </w:r>
        <w:r w:rsidRPr="00B52A04">
          <w:rPr>
            <w:noProof/>
            <w:webHidden/>
            <w:sz w:val="22"/>
          </w:rPr>
          <w:fldChar w:fldCharType="separate"/>
        </w:r>
        <w:r w:rsidR="00633160">
          <w:rPr>
            <w:noProof/>
            <w:webHidden/>
            <w:sz w:val="22"/>
          </w:rPr>
          <w:t>69</w:t>
        </w:r>
        <w:r w:rsidRPr="00B52A04">
          <w:rPr>
            <w:noProof/>
            <w:webHidden/>
            <w:sz w:val="22"/>
          </w:rPr>
          <w:fldChar w:fldCharType="end"/>
        </w:r>
      </w:hyperlink>
    </w:p>
    <w:p w14:paraId="3DCFD105" w14:textId="73BC5632" w:rsidR="00B52A04" w:rsidRPr="00B52A04" w:rsidRDefault="00B52A04">
      <w:pPr>
        <w:pStyle w:val="TDC4"/>
        <w:tabs>
          <w:tab w:val="right" w:leader="dot" w:pos="8828"/>
        </w:tabs>
        <w:rPr>
          <w:rFonts w:eastAsiaTheme="minorEastAsia" w:cstheme="minorBidi"/>
          <w:noProof/>
          <w:color w:val="auto"/>
          <w:sz w:val="24"/>
          <w:szCs w:val="22"/>
        </w:rPr>
      </w:pPr>
      <w:hyperlink w:anchor="_Toc486710834" w:history="1">
        <w:r w:rsidRPr="00B52A04">
          <w:rPr>
            <w:rStyle w:val="Hipervnculo"/>
            <w:noProof/>
            <w:sz w:val="20"/>
          </w:rPr>
          <w:t>5.2.1.1 Usuario</w:t>
        </w:r>
        <w:r w:rsidRPr="00B52A04">
          <w:rPr>
            <w:noProof/>
            <w:webHidden/>
            <w:sz w:val="20"/>
          </w:rPr>
          <w:tab/>
        </w:r>
        <w:r w:rsidRPr="00B52A04">
          <w:rPr>
            <w:noProof/>
            <w:webHidden/>
            <w:sz w:val="20"/>
          </w:rPr>
          <w:fldChar w:fldCharType="begin"/>
        </w:r>
        <w:r w:rsidRPr="00B52A04">
          <w:rPr>
            <w:noProof/>
            <w:webHidden/>
            <w:sz w:val="20"/>
          </w:rPr>
          <w:instrText xml:space="preserve"> PAGEREF _Toc486710834 \h </w:instrText>
        </w:r>
        <w:r w:rsidRPr="00B52A04">
          <w:rPr>
            <w:noProof/>
            <w:webHidden/>
            <w:sz w:val="20"/>
          </w:rPr>
        </w:r>
        <w:r w:rsidRPr="00B52A04">
          <w:rPr>
            <w:noProof/>
            <w:webHidden/>
            <w:sz w:val="20"/>
          </w:rPr>
          <w:fldChar w:fldCharType="separate"/>
        </w:r>
        <w:r w:rsidR="00633160">
          <w:rPr>
            <w:noProof/>
            <w:webHidden/>
            <w:sz w:val="20"/>
          </w:rPr>
          <w:t>69</w:t>
        </w:r>
        <w:r w:rsidRPr="00B52A04">
          <w:rPr>
            <w:noProof/>
            <w:webHidden/>
            <w:sz w:val="20"/>
          </w:rPr>
          <w:fldChar w:fldCharType="end"/>
        </w:r>
      </w:hyperlink>
    </w:p>
    <w:p w14:paraId="689275A5" w14:textId="1119CE6A" w:rsidR="00B52A04" w:rsidRPr="00B52A04" w:rsidRDefault="00B52A04">
      <w:pPr>
        <w:pStyle w:val="TDC4"/>
        <w:tabs>
          <w:tab w:val="right" w:leader="dot" w:pos="8828"/>
        </w:tabs>
        <w:rPr>
          <w:rFonts w:eastAsiaTheme="minorEastAsia" w:cstheme="minorBidi"/>
          <w:noProof/>
          <w:color w:val="auto"/>
          <w:sz w:val="24"/>
          <w:szCs w:val="22"/>
        </w:rPr>
      </w:pPr>
      <w:hyperlink w:anchor="_Toc486710835" w:history="1">
        <w:r w:rsidRPr="00B52A04">
          <w:rPr>
            <w:rStyle w:val="Hipervnculo"/>
            <w:noProof/>
            <w:sz w:val="20"/>
          </w:rPr>
          <w:t>5.2.1.2 Actividad</w:t>
        </w:r>
        <w:r w:rsidRPr="00B52A04">
          <w:rPr>
            <w:noProof/>
            <w:webHidden/>
            <w:sz w:val="20"/>
          </w:rPr>
          <w:tab/>
        </w:r>
        <w:r w:rsidRPr="00B52A04">
          <w:rPr>
            <w:noProof/>
            <w:webHidden/>
            <w:sz w:val="20"/>
          </w:rPr>
          <w:fldChar w:fldCharType="begin"/>
        </w:r>
        <w:r w:rsidRPr="00B52A04">
          <w:rPr>
            <w:noProof/>
            <w:webHidden/>
            <w:sz w:val="20"/>
          </w:rPr>
          <w:instrText xml:space="preserve"> PAGEREF _Toc486710835 \h </w:instrText>
        </w:r>
        <w:r w:rsidRPr="00B52A04">
          <w:rPr>
            <w:noProof/>
            <w:webHidden/>
            <w:sz w:val="20"/>
          </w:rPr>
        </w:r>
        <w:r w:rsidRPr="00B52A04">
          <w:rPr>
            <w:noProof/>
            <w:webHidden/>
            <w:sz w:val="20"/>
          </w:rPr>
          <w:fldChar w:fldCharType="separate"/>
        </w:r>
        <w:r w:rsidR="00633160">
          <w:rPr>
            <w:noProof/>
            <w:webHidden/>
            <w:sz w:val="20"/>
          </w:rPr>
          <w:t>69</w:t>
        </w:r>
        <w:r w:rsidRPr="00B52A04">
          <w:rPr>
            <w:noProof/>
            <w:webHidden/>
            <w:sz w:val="20"/>
          </w:rPr>
          <w:fldChar w:fldCharType="end"/>
        </w:r>
      </w:hyperlink>
    </w:p>
    <w:p w14:paraId="55B82A0F" w14:textId="5D81A5EF" w:rsidR="00B52A04" w:rsidRPr="00B52A04" w:rsidRDefault="00B52A04">
      <w:pPr>
        <w:pStyle w:val="TDC4"/>
        <w:tabs>
          <w:tab w:val="right" w:leader="dot" w:pos="8828"/>
        </w:tabs>
        <w:rPr>
          <w:rFonts w:eastAsiaTheme="minorEastAsia" w:cstheme="minorBidi"/>
          <w:noProof/>
          <w:color w:val="auto"/>
          <w:sz w:val="24"/>
          <w:szCs w:val="22"/>
        </w:rPr>
      </w:pPr>
      <w:hyperlink w:anchor="_Toc486710836" w:history="1">
        <w:r w:rsidRPr="00B52A04">
          <w:rPr>
            <w:rStyle w:val="Hipervnculo"/>
            <w:noProof/>
            <w:sz w:val="20"/>
          </w:rPr>
          <w:t>5.2.1.3 Evento</w:t>
        </w:r>
        <w:r w:rsidRPr="00B52A04">
          <w:rPr>
            <w:noProof/>
            <w:webHidden/>
            <w:sz w:val="20"/>
          </w:rPr>
          <w:tab/>
        </w:r>
        <w:r w:rsidRPr="00B52A04">
          <w:rPr>
            <w:noProof/>
            <w:webHidden/>
            <w:sz w:val="20"/>
          </w:rPr>
          <w:fldChar w:fldCharType="begin"/>
        </w:r>
        <w:r w:rsidRPr="00B52A04">
          <w:rPr>
            <w:noProof/>
            <w:webHidden/>
            <w:sz w:val="20"/>
          </w:rPr>
          <w:instrText xml:space="preserve"> PAGEREF _Toc486710836 \h </w:instrText>
        </w:r>
        <w:r w:rsidRPr="00B52A04">
          <w:rPr>
            <w:noProof/>
            <w:webHidden/>
            <w:sz w:val="20"/>
          </w:rPr>
        </w:r>
        <w:r w:rsidRPr="00B52A04">
          <w:rPr>
            <w:noProof/>
            <w:webHidden/>
            <w:sz w:val="20"/>
          </w:rPr>
          <w:fldChar w:fldCharType="separate"/>
        </w:r>
        <w:r w:rsidR="00633160">
          <w:rPr>
            <w:noProof/>
            <w:webHidden/>
            <w:sz w:val="20"/>
          </w:rPr>
          <w:t>69</w:t>
        </w:r>
        <w:r w:rsidRPr="00B52A04">
          <w:rPr>
            <w:noProof/>
            <w:webHidden/>
            <w:sz w:val="20"/>
          </w:rPr>
          <w:fldChar w:fldCharType="end"/>
        </w:r>
      </w:hyperlink>
    </w:p>
    <w:p w14:paraId="1532699A" w14:textId="75B94BBD" w:rsidR="00B52A04" w:rsidRPr="00B52A04" w:rsidRDefault="00B52A04">
      <w:pPr>
        <w:pStyle w:val="TDC1"/>
        <w:tabs>
          <w:tab w:val="right" w:leader="dot" w:pos="8828"/>
        </w:tabs>
        <w:rPr>
          <w:rFonts w:eastAsiaTheme="minorEastAsia" w:cstheme="minorBidi"/>
          <w:b w:val="0"/>
          <w:bCs w:val="0"/>
          <w:caps w:val="0"/>
          <w:noProof/>
          <w:color w:val="auto"/>
          <w:sz w:val="24"/>
          <w:szCs w:val="22"/>
        </w:rPr>
      </w:pPr>
      <w:hyperlink w:anchor="_Toc486710837" w:history="1">
        <w:r w:rsidRPr="00B52A04">
          <w:rPr>
            <w:rStyle w:val="Hipervnculo"/>
            <w:noProof/>
            <w:sz w:val="22"/>
          </w:rPr>
          <w:t>Diseño</w:t>
        </w:r>
        <w:r w:rsidRPr="00B52A04">
          <w:rPr>
            <w:noProof/>
            <w:webHidden/>
            <w:sz w:val="22"/>
          </w:rPr>
          <w:tab/>
        </w:r>
        <w:r w:rsidRPr="00B52A04">
          <w:rPr>
            <w:noProof/>
            <w:webHidden/>
            <w:sz w:val="22"/>
          </w:rPr>
          <w:fldChar w:fldCharType="begin"/>
        </w:r>
        <w:r w:rsidRPr="00B52A04">
          <w:rPr>
            <w:noProof/>
            <w:webHidden/>
            <w:sz w:val="22"/>
          </w:rPr>
          <w:instrText xml:space="preserve"> PAGEREF _Toc486710837 \h </w:instrText>
        </w:r>
        <w:r w:rsidRPr="00B52A04">
          <w:rPr>
            <w:noProof/>
            <w:webHidden/>
            <w:sz w:val="22"/>
          </w:rPr>
        </w:r>
        <w:r w:rsidRPr="00B52A04">
          <w:rPr>
            <w:noProof/>
            <w:webHidden/>
            <w:sz w:val="22"/>
          </w:rPr>
          <w:fldChar w:fldCharType="separate"/>
        </w:r>
        <w:r w:rsidR="00633160">
          <w:rPr>
            <w:noProof/>
            <w:webHidden/>
            <w:sz w:val="22"/>
          </w:rPr>
          <w:t>71</w:t>
        </w:r>
        <w:r w:rsidRPr="00B52A04">
          <w:rPr>
            <w:noProof/>
            <w:webHidden/>
            <w:sz w:val="22"/>
          </w:rPr>
          <w:fldChar w:fldCharType="end"/>
        </w:r>
      </w:hyperlink>
    </w:p>
    <w:p w14:paraId="4A09FEDA" w14:textId="4C6B2F45" w:rsidR="00B52A04" w:rsidRPr="00B52A04" w:rsidRDefault="00B52A04">
      <w:pPr>
        <w:pStyle w:val="TDC2"/>
        <w:tabs>
          <w:tab w:val="right" w:leader="dot" w:pos="8828"/>
        </w:tabs>
        <w:rPr>
          <w:rFonts w:eastAsiaTheme="minorEastAsia" w:cstheme="minorBidi"/>
          <w:smallCaps w:val="0"/>
          <w:noProof/>
          <w:color w:val="auto"/>
          <w:sz w:val="24"/>
          <w:szCs w:val="22"/>
        </w:rPr>
      </w:pPr>
      <w:hyperlink w:anchor="_Toc486710838" w:history="1">
        <w:r w:rsidRPr="00B52A04">
          <w:rPr>
            <w:rStyle w:val="Hipervnculo"/>
            <w:noProof/>
            <w:sz w:val="22"/>
          </w:rPr>
          <w:t>6.1 Diseño Físico de la Base de datos</w:t>
        </w:r>
        <w:r w:rsidRPr="00B52A04">
          <w:rPr>
            <w:noProof/>
            <w:webHidden/>
            <w:sz w:val="22"/>
          </w:rPr>
          <w:tab/>
        </w:r>
        <w:r w:rsidRPr="00B52A04">
          <w:rPr>
            <w:noProof/>
            <w:webHidden/>
            <w:sz w:val="22"/>
          </w:rPr>
          <w:fldChar w:fldCharType="begin"/>
        </w:r>
        <w:r w:rsidRPr="00B52A04">
          <w:rPr>
            <w:noProof/>
            <w:webHidden/>
            <w:sz w:val="22"/>
          </w:rPr>
          <w:instrText xml:space="preserve"> PAGEREF _Toc486710838 \h </w:instrText>
        </w:r>
        <w:r w:rsidRPr="00B52A04">
          <w:rPr>
            <w:noProof/>
            <w:webHidden/>
            <w:sz w:val="22"/>
          </w:rPr>
        </w:r>
        <w:r w:rsidRPr="00B52A04">
          <w:rPr>
            <w:noProof/>
            <w:webHidden/>
            <w:sz w:val="22"/>
          </w:rPr>
          <w:fldChar w:fldCharType="separate"/>
        </w:r>
        <w:r w:rsidR="00633160">
          <w:rPr>
            <w:noProof/>
            <w:webHidden/>
            <w:sz w:val="22"/>
          </w:rPr>
          <w:t>72</w:t>
        </w:r>
        <w:r w:rsidRPr="00B52A04">
          <w:rPr>
            <w:noProof/>
            <w:webHidden/>
            <w:sz w:val="22"/>
          </w:rPr>
          <w:fldChar w:fldCharType="end"/>
        </w:r>
      </w:hyperlink>
    </w:p>
    <w:p w14:paraId="7C82DD17" w14:textId="15C51666" w:rsidR="00B52A04" w:rsidRPr="00B52A04" w:rsidRDefault="00B52A04">
      <w:pPr>
        <w:pStyle w:val="TDC2"/>
        <w:tabs>
          <w:tab w:val="right" w:leader="dot" w:pos="8828"/>
        </w:tabs>
        <w:rPr>
          <w:rFonts w:eastAsiaTheme="minorEastAsia" w:cstheme="minorBidi"/>
          <w:smallCaps w:val="0"/>
          <w:noProof/>
          <w:color w:val="auto"/>
          <w:sz w:val="24"/>
          <w:szCs w:val="22"/>
        </w:rPr>
      </w:pPr>
      <w:hyperlink w:anchor="_Toc486710839" w:history="1">
        <w:r w:rsidRPr="00B52A04">
          <w:rPr>
            <w:rStyle w:val="Hipervnculo"/>
            <w:noProof/>
            <w:sz w:val="22"/>
          </w:rPr>
          <w:t>6.2 Diseño de la interfaz</w:t>
        </w:r>
        <w:r w:rsidRPr="00B52A04">
          <w:rPr>
            <w:noProof/>
            <w:webHidden/>
            <w:sz w:val="22"/>
          </w:rPr>
          <w:tab/>
        </w:r>
        <w:r w:rsidRPr="00B52A04">
          <w:rPr>
            <w:noProof/>
            <w:webHidden/>
            <w:sz w:val="22"/>
          </w:rPr>
          <w:fldChar w:fldCharType="begin"/>
        </w:r>
        <w:r w:rsidRPr="00B52A04">
          <w:rPr>
            <w:noProof/>
            <w:webHidden/>
            <w:sz w:val="22"/>
          </w:rPr>
          <w:instrText xml:space="preserve"> PAGEREF _Toc486710839 \h </w:instrText>
        </w:r>
        <w:r w:rsidRPr="00B52A04">
          <w:rPr>
            <w:noProof/>
            <w:webHidden/>
            <w:sz w:val="22"/>
          </w:rPr>
        </w:r>
        <w:r w:rsidRPr="00B52A04">
          <w:rPr>
            <w:noProof/>
            <w:webHidden/>
            <w:sz w:val="22"/>
          </w:rPr>
          <w:fldChar w:fldCharType="separate"/>
        </w:r>
        <w:r w:rsidR="00633160">
          <w:rPr>
            <w:noProof/>
            <w:webHidden/>
            <w:sz w:val="22"/>
          </w:rPr>
          <w:t>73</w:t>
        </w:r>
        <w:r w:rsidRPr="00B52A04">
          <w:rPr>
            <w:noProof/>
            <w:webHidden/>
            <w:sz w:val="22"/>
          </w:rPr>
          <w:fldChar w:fldCharType="end"/>
        </w:r>
      </w:hyperlink>
    </w:p>
    <w:p w14:paraId="4368AAC6" w14:textId="1DB5F055" w:rsidR="00B52A04" w:rsidRPr="00B52A04" w:rsidRDefault="00B52A04">
      <w:pPr>
        <w:pStyle w:val="TDC4"/>
        <w:tabs>
          <w:tab w:val="right" w:leader="dot" w:pos="8828"/>
        </w:tabs>
        <w:rPr>
          <w:rFonts w:eastAsiaTheme="minorEastAsia" w:cstheme="minorBidi"/>
          <w:noProof/>
          <w:color w:val="auto"/>
          <w:sz w:val="24"/>
          <w:szCs w:val="22"/>
        </w:rPr>
      </w:pPr>
      <w:hyperlink w:anchor="_Toc486710840" w:history="1">
        <w:r w:rsidRPr="00B52A04">
          <w:rPr>
            <w:rStyle w:val="Hipervnculo"/>
            <w:noProof/>
            <w:sz w:val="20"/>
          </w:rPr>
          <w:t>6.2.1 Aplicación web</w:t>
        </w:r>
        <w:r w:rsidRPr="00B52A04">
          <w:rPr>
            <w:noProof/>
            <w:webHidden/>
            <w:sz w:val="20"/>
          </w:rPr>
          <w:tab/>
        </w:r>
        <w:r w:rsidRPr="00B52A04">
          <w:rPr>
            <w:noProof/>
            <w:webHidden/>
            <w:sz w:val="20"/>
          </w:rPr>
          <w:fldChar w:fldCharType="begin"/>
        </w:r>
        <w:r w:rsidRPr="00B52A04">
          <w:rPr>
            <w:noProof/>
            <w:webHidden/>
            <w:sz w:val="20"/>
          </w:rPr>
          <w:instrText xml:space="preserve"> PAGEREF _Toc486710840 \h </w:instrText>
        </w:r>
        <w:r w:rsidRPr="00B52A04">
          <w:rPr>
            <w:noProof/>
            <w:webHidden/>
            <w:sz w:val="20"/>
          </w:rPr>
        </w:r>
        <w:r w:rsidRPr="00B52A04">
          <w:rPr>
            <w:noProof/>
            <w:webHidden/>
            <w:sz w:val="20"/>
          </w:rPr>
          <w:fldChar w:fldCharType="separate"/>
        </w:r>
        <w:r w:rsidR="00633160">
          <w:rPr>
            <w:noProof/>
            <w:webHidden/>
            <w:sz w:val="20"/>
          </w:rPr>
          <w:t>73</w:t>
        </w:r>
        <w:r w:rsidRPr="00B52A04">
          <w:rPr>
            <w:noProof/>
            <w:webHidden/>
            <w:sz w:val="20"/>
          </w:rPr>
          <w:fldChar w:fldCharType="end"/>
        </w:r>
      </w:hyperlink>
    </w:p>
    <w:p w14:paraId="216C4BAB" w14:textId="71ED1E9D" w:rsidR="00B52A04" w:rsidRPr="00B52A04" w:rsidRDefault="00B52A04">
      <w:pPr>
        <w:pStyle w:val="TDC4"/>
        <w:tabs>
          <w:tab w:val="right" w:leader="dot" w:pos="8828"/>
        </w:tabs>
        <w:rPr>
          <w:rFonts w:eastAsiaTheme="minorEastAsia" w:cstheme="minorBidi"/>
          <w:noProof/>
          <w:color w:val="auto"/>
          <w:sz w:val="24"/>
          <w:szCs w:val="22"/>
        </w:rPr>
      </w:pPr>
      <w:hyperlink w:anchor="_Toc486710841" w:history="1">
        <w:r w:rsidRPr="00B52A04">
          <w:rPr>
            <w:rStyle w:val="Hipervnculo"/>
            <w:noProof/>
            <w:sz w:val="20"/>
          </w:rPr>
          <w:t>6.2.2 Sección de administración de la aplicación web</w:t>
        </w:r>
        <w:r w:rsidRPr="00B52A04">
          <w:rPr>
            <w:noProof/>
            <w:webHidden/>
            <w:sz w:val="20"/>
          </w:rPr>
          <w:tab/>
        </w:r>
        <w:r w:rsidRPr="00B52A04">
          <w:rPr>
            <w:noProof/>
            <w:webHidden/>
            <w:sz w:val="20"/>
          </w:rPr>
          <w:fldChar w:fldCharType="begin"/>
        </w:r>
        <w:r w:rsidRPr="00B52A04">
          <w:rPr>
            <w:noProof/>
            <w:webHidden/>
            <w:sz w:val="20"/>
          </w:rPr>
          <w:instrText xml:space="preserve"> PAGEREF _Toc486710841 \h </w:instrText>
        </w:r>
        <w:r w:rsidRPr="00B52A04">
          <w:rPr>
            <w:noProof/>
            <w:webHidden/>
            <w:sz w:val="20"/>
          </w:rPr>
        </w:r>
        <w:r w:rsidRPr="00B52A04">
          <w:rPr>
            <w:noProof/>
            <w:webHidden/>
            <w:sz w:val="20"/>
          </w:rPr>
          <w:fldChar w:fldCharType="separate"/>
        </w:r>
        <w:r w:rsidR="00633160">
          <w:rPr>
            <w:noProof/>
            <w:webHidden/>
            <w:sz w:val="20"/>
          </w:rPr>
          <w:t>79</w:t>
        </w:r>
        <w:r w:rsidRPr="00B52A04">
          <w:rPr>
            <w:noProof/>
            <w:webHidden/>
            <w:sz w:val="20"/>
          </w:rPr>
          <w:fldChar w:fldCharType="end"/>
        </w:r>
      </w:hyperlink>
    </w:p>
    <w:p w14:paraId="529F9B83" w14:textId="4587080D" w:rsidR="00B52A04" w:rsidRPr="00B52A04" w:rsidRDefault="00B52A04">
      <w:pPr>
        <w:pStyle w:val="TDC4"/>
        <w:tabs>
          <w:tab w:val="right" w:leader="dot" w:pos="8828"/>
        </w:tabs>
        <w:rPr>
          <w:rFonts w:eastAsiaTheme="minorEastAsia" w:cstheme="minorBidi"/>
          <w:noProof/>
          <w:color w:val="auto"/>
          <w:sz w:val="24"/>
          <w:szCs w:val="22"/>
        </w:rPr>
      </w:pPr>
      <w:hyperlink w:anchor="_Toc486710842" w:history="1">
        <w:r w:rsidRPr="00B52A04">
          <w:rPr>
            <w:rStyle w:val="Hipervnculo"/>
            <w:noProof/>
            <w:sz w:val="20"/>
          </w:rPr>
          <w:t>6.2.3 Aplicación móvil</w:t>
        </w:r>
        <w:r w:rsidRPr="00B52A04">
          <w:rPr>
            <w:noProof/>
            <w:webHidden/>
            <w:sz w:val="20"/>
          </w:rPr>
          <w:tab/>
        </w:r>
        <w:r w:rsidRPr="00B52A04">
          <w:rPr>
            <w:noProof/>
            <w:webHidden/>
            <w:sz w:val="20"/>
          </w:rPr>
          <w:fldChar w:fldCharType="begin"/>
        </w:r>
        <w:r w:rsidRPr="00B52A04">
          <w:rPr>
            <w:noProof/>
            <w:webHidden/>
            <w:sz w:val="20"/>
          </w:rPr>
          <w:instrText xml:space="preserve"> PAGEREF _Toc486710842 \h </w:instrText>
        </w:r>
        <w:r w:rsidRPr="00B52A04">
          <w:rPr>
            <w:noProof/>
            <w:webHidden/>
            <w:sz w:val="20"/>
          </w:rPr>
        </w:r>
        <w:r w:rsidRPr="00B52A04">
          <w:rPr>
            <w:noProof/>
            <w:webHidden/>
            <w:sz w:val="20"/>
          </w:rPr>
          <w:fldChar w:fldCharType="separate"/>
        </w:r>
        <w:r w:rsidR="00633160">
          <w:rPr>
            <w:noProof/>
            <w:webHidden/>
            <w:sz w:val="20"/>
          </w:rPr>
          <w:t>83</w:t>
        </w:r>
        <w:r w:rsidRPr="00B52A04">
          <w:rPr>
            <w:noProof/>
            <w:webHidden/>
            <w:sz w:val="20"/>
          </w:rPr>
          <w:fldChar w:fldCharType="end"/>
        </w:r>
      </w:hyperlink>
    </w:p>
    <w:p w14:paraId="501DD9DD" w14:textId="6158EE40" w:rsidR="00B52A04" w:rsidRPr="00B52A04" w:rsidRDefault="00B52A04">
      <w:pPr>
        <w:pStyle w:val="TDC1"/>
        <w:tabs>
          <w:tab w:val="right" w:leader="dot" w:pos="8828"/>
        </w:tabs>
        <w:rPr>
          <w:rFonts w:eastAsiaTheme="minorEastAsia" w:cstheme="minorBidi"/>
          <w:b w:val="0"/>
          <w:bCs w:val="0"/>
          <w:caps w:val="0"/>
          <w:noProof/>
          <w:color w:val="auto"/>
          <w:sz w:val="24"/>
          <w:szCs w:val="22"/>
        </w:rPr>
      </w:pPr>
      <w:hyperlink w:anchor="_Toc486710843" w:history="1">
        <w:r w:rsidRPr="00B52A04">
          <w:rPr>
            <w:rStyle w:val="Hipervnculo"/>
            <w:noProof/>
            <w:sz w:val="22"/>
          </w:rPr>
          <w:t>Pruebas</w:t>
        </w:r>
        <w:r w:rsidRPr="00B52A04">
          <w:rPr>
            <w:noProof/>
            <w:webHidden/>
            <w:sz w:val="22"/>
          </w:rPr>
          <w:tab/>
        </w:r>
        <w:r w:rsidRPr="00B52A04">
          <w:rPr>
            <w:noProof/>
            <w:webHidden/>
            <w:sz w:val="22"/>
          </w:rPr>
          <w:fldChar w:fldCharType="begin"/>
        </w:r>
        <w:r w:rsidRPr="00B52A04">
          <w:rPr>
            <w:noProof/>
            <w:webHidden/>
            <w:sz w:val="22"/>
          </w:rPr>
          <w:instrText xml:space="preserve"> PAGEREF _Toc486710843 \h </w:instrText>
        </w:r>
        <w:r w:rsidRPr="00B52A04">
          <w:rPr>
            <w:noProof/>
            <w:webHidden/>
            <w:sz w:val="22"/>
          </w:rPr>
        </w:r>
        <w:r w:rsidRPr="00B52A04">
          <w:rPr>
            <w:noProof/>
            <w:webHidden/>
            <w:sz w:val="22"/>
          </w:rPr>
          <w:fldChar w:fldCharType="separate"/>
        </w:r>
        <w:r w:rsidR="00633160">
          <w:rPr>
            <w:noProof/>
            <w:webHidden/>
            <w:sz w:val="22"/>
          </w:rPr>
          <w:t>86</w:t>
        </w:r>
        <w:r w:rsidRPr="00B52A04">
          <w:rPr>
            <w:noProof/>
            <w:webHidden/>
            <w:sz w:val="22"/>
          </w:rPr>
          <w:fldChar w:fldCharType="end"/>
        </w:r>
      </w:hyperlink>
    </w:p>
    <w:p w14:paraId="243BD4FE" w14:textId="7296EBB8" w:rsidR="00B52A04" w:rsidRPr="00B52A04" w:rsidRDefault="00B52A04">
      <w:pPr>
        <w:pStyle w:val="TDC2"/>
        <w:tabs>
          <w:tab w:val="right" w:leader="dot" w:pos="8828"/>
        </w:tabs>
        <w:rPr>
          <w:rFonts w:eastAsiaTheme="minorEastAsia" w:cstheme="minorBidi"/>
          <w:smallCaps w:val="0"/>
          <w:noProof/>
          <w:color w:val="auto"/>
          <w:sz w:val="24"/>
          <w:szCs w:val="22"/>
        </w:rPr>
      </w:pPr>
      <w:hyperlink w:anchor="_Toc486710844" w:history="1">
        <w:r w:rsidRPr="00B52A04">
          <w:rPr>
            <w:rStyle w:val="Hipervnculo"/>
            <w:noProof/>
            <w:sz w:val="22"/>
          </w:rPr>
          <w:t>7.1 Elementos de prueba</w:t>
        </w:r>
        <w:r w:rsidRPr="00B52A04">
          <w:rPr>
            <w:noProof/>
            <w:webHidden/>
            <w:sz w:val="22"/>
          </w:rPr>
          <w:tab/>
        </w:r>
        <w:r w:rsidRPr="00B52A04">
          <w:rPr>
            <w:noProof/>
            <w:webHidden/>
            <w:sz w:val="22"/>
          </w:rPr>
          <w:fldChar w:fldCharType="begin"/>
        </w:r>
        <w:r w:rsidRPr="00B52A04">
          <w:rPr>
            <w:noProof/>
            <w:webHidden/>
            <w:sz w:val="22"/>
          </w:rPr>
          <w:instrText xml:space="preserve"> PAGEREF _Toc486710844 \h </w:instrText>
        </w:r>
        <w:r w:rsidRPr="00B52A04">
          <w:rPr>
            <w:noProof/>
            <w:webHidden/>
            <w:sz w:val="22"/>
          </w:rPr>
        </w:r>
        <w:r w:rsidRPr="00B52A04">
          <w:rPr>
            <w:noProof/>
            <w:webHidden/>
            <w:sz w:val="22"/>
          </w:rPr>
          <w:fldChar w:fldCharType="separate"/>
        </w:r>
        <w:r w:rsidR="00633160">
          <w:rPr>
            <w:noProof/>
            <w:webHidden/>
            <w:sz w:val="22"/>
          </w:rPr>
          <w:t>87</w:t>
        </w:r>
        <w:r w:rsidRPr="00B52A04">
          <w:rPr>
            <w:noProof/>
            <w:webHidden/>
            <w:sz w:val="22"/>
          </w:rPr>
          <w:fldChar w:fldCharType="end"/>
        </w:r>
      </w:hyperlink>
    </w:p>
    <w:p w14:paraId="2666E8B8" w14:textId="35AA3E8E" w:rsidR="00B52A04" w:rsidRPr="00B52A04" w:rsidRDefault="00B52A04">
      <w:pPr>
        <w:pStyle w:val="TDC2"/>
        <w:tabs>
          <w:tab w:val="right" w:leader="dot" w:pos="8828"/>
        </w:tabs>
        <w:rPr>
          <w:rFonts w:eastAsiaTheme="minorEastAsia" w:cstheme="minorBidi"/>
          <w:smallCaps w:val="0"/>
          <w:noProof/>
          <w:color w:val="auto"/>
          <w:sz w:val="24"/>
          <w:szCs w:val="22"/>
        </w:rPr>
      </w:pPr>
      <w:hyperlink w:anchor="_Toc486710845" w:history="1">
        <w:r w:rsidRPr="00B52A04">
          <w:rPr>
            <w:rStyle w:val="Hipervnculo"/>
            <w:noProof/>
            <w:sz w:val="22"/>
          </w:rPr>
          <w:t>7.2 Especificación de las pruebas</w:t>
        </w:r>
        <w:r w:rsidRPr="00B52A04">
          <w:rPr>
            <w:noProof/>
            <w:webHidden/>
            <w:sz w:val="22"/>
          </w:rPr>
          <w:tab/>
        </w:r>
        <w:r w:rsidRPr="00B52A04">
          <w:rPr>
            <w:noProof/>
            <w:webHidden/>
            <w:sz w:val="22"/>
          </w:rPr>
          <w:fldChar w:fldCharType="begin"/>
        </w:r>
        <w:r w:rsidRPr="00B52A04">
          <w:rPr>
            <w:noProof/>
            <w:webHidden/>
            <w:sz w:val="22"/>
          </w:rPr>
          <w:instrText xml:space="preserve"> PAGEREF _Toc486710845 \h </w:instrText>
        </w:r>
        <w:r w:rsidRPr="00B52A04">
          <w:rPr>
            <w:noProof/>
            <w:webHidden/>
            <w:sz w:val="22"/>
          </w:rPr>
        </w:r>
        <w:r w:rsidRPr="00B52A04">
          <w:rPr>
            <w:noProof/>
            <w:webHidden/>
            <w:sz w:val="22"/>
          </w:rPr>
          <w:fldChar w:fldCharType="separate"/>
        </w:r>
        <w:r w:rsidR="00633160">
          <w:rPr>
            <w:noProof/>
            <w:webHidden/>
            <w:sz w:val="22"/>
          </w:rPr>
          <w:t>87</w:t>
        </w:r>
        <w:r w:rsidRPr="00B52A04">
          <w:rPr>
            <w:noProof/>
            <w:webHidden/>
            <w:sz w:val="22"/>
          </w:rPr>
          <w:fldChar w:fldCharType="end"/>
        </w:r>
      </w:hyperlink>
    </w:p>
    <w:p w14:paraId="54FAA984" w14:textId="1B7AF68A" w:rsidR="00B52A04" w:rsidRPr="00B52A04" w:rsidRDefault="00B52A04">
      <w:pPr>
        <w:pStyle w:val="TDC3"/>
        <w:tabs>
          <w:tab w:val="right" w:leader="dot" w:pos="8828"/>
        </w:tabs>
        <w:rPr>
          <w:rFonts w:eastAsiaTheme="minorEastAsia" w:cstheme="minorBidi"/>
          <w:i w:val="0"/>
          <w:iCs w:val="0"/>
          <w:noProof/>
          <w:color w:val="auto"/>
          <w:sz w:val="24"/>
          <w:szCs w:val="22"/>
        </w:rPr>
      </w:pPr>
      <w:hyperlink w:anchor="_Toc486710846" w:history="1">
        <w:r w:rsidRPr="00B52A04">
          <w:rPr>
            <w:rStyle w:val="Hipervnculo"/>
            <w:noProof/>
            <w:sz w:val="22"/>
          </w:rPr>
          <w:t>7.2.1 Especificación de pruebas de la aplicación web y aplicación móvil</w:t>
        </w:r>
        <w:r w:rsidRPr="00B52A04">
          <w:rPr>
            <w:noProof/>
            <w:webHidden/>
            <w:sz w:val="22"/>
          </w:rPr>
          <w:tab/>
        </w:r>
        <w:r w:rsidRPr="00B52A04">
          <w:rPr>
            <w:noProof/>
            <w:webHidden/>
            <w:sz w:val="22"/>
          </w:rPr>
          <w:fldChar w:fldCharType="begin"/>
        </w:r>
        <w:r w:rsidRPr="00B52A04">
          <w:rPr>
            <w:noProof/>
            <w:webHidden/>
            <w:sz w:val="22"/>
          </w:rPr>
          <w:instrText xml:space="preserve"> PAGEREF _Toc486710846 \h </w:instrText>
        </w:r>
        <w:r w:rsidRPr="00B52A04">
          <w:rPr>
            <w:noProof/>
            <w:webHidden/>
            <w:sz w:val="22"/>
          </w:rPr>
        </w:r>
        <w:r w:rsidRPr="00B52A04">
          <w:rPr>
            <w:noProof/>
            <w:webHidden/>
            <w:sz w:val="22"/>
          </w:rPr>
          <w:fldChar w:fldCharType="separate"/>
        </w:r>
        <w:r w:rsidR="00633160">
          <w:rPr>
            <w:noProof/>
            <w:webHidden/>
            <w:sz w:val="22"/>
          </w:rPr>
          <w:t>87</w:t>
        </w:r>
        <w:r w:rsidRPr="00B52A04">
          <w:rPr>
            <w:noProof/>
            <w:webHidden/>
            <w:sz w:val="22"/>
          </w:rPr>
          <w:fldChar w:fldCharType="end"/>
        </w:r>
      </w:hyperlink>
    </w:p>
    <w:p w14:paraId="2F462284" w14:textId="52E45209" w:rsidR="00B52A04" w:rsidRPr="00B52A04" w:rsidRDefault="00B52A04">
      <w:pPr>
        <w:pStyle w:val="TDC4"/>
        <w:tabs>
          <w:tab w:val="right" w:leader="dot" w:pos="8828"/>
        </w:tabs>
        <w:rPr>
          <w:rFonts w:eastAsiaTheme="minorEastAsia" w:cstheme="minorBidi"/>
          <w:noProof/>
          <w:color w:val="auto"/>
          <w:sz w:val="24"/>
          <w:szCs w:val="22"/>
        </w:rPr>
      </w:pPr>
      <w:hyperlink w:anchor="_Toc486710847" w:history="1">
        <w:r w:rsidRPr="00B52A04">
          <w:rPr>
            <w:rStyle w:val="Hipervnculo"/>
            <w:noProof/>
            <w:sz w:val="20"/>
          </w:rPr>
          <w:t>7.2.1.1 Pruebas de usabilidad de la aplicación web y aplicación móvil</w:t>
        </w:r>
        <w:r w:rsidRPr="00B52A04">
          <w:rPr>
            <w:noProof/>
            <w:webHidden/>
            <w:sz w:val="20"/>
          </w:rPr>
          <w:tab/>
        </w:r>
        <w:r w:rsidRPr="00B52A04">
          <w:rPr>
            <w:noProof/>
            <w:webHidden/>
            <w:sz w:val="20"/>
          </w:rPr>
          <w:fldChar w:fldCharType="begin"/>
        </w:r>
        <w:r w:rsidRPr="00B52A04">
          <w:rPr>
            <w:noProof/>
            <w:webHidden/>
            <w:sz w:val="20"/>
          </w:rPr>
          <w:instrText xml:space="preserve"> PAGEREF _Toc486710847 \h </w:instrText>
        </w:r>
        <w:r w:rsidRPr="00B52A04">
          <w:rPr>
            <w:noProof/>
            <w:webHidden/>
            <w:sz w:val="20"/>
          </w:rPr>
        </w:r>
        <w:r w:rsidRPr="00B52A04">
          <w:rPr>
            <w:noProof/>
            <w:webHidden/>
            <w:sz w:val="20"/>
          </w:rPr>
          <w:fldChar w:fldCharType="separate"/>
        </w:r>
        <w:r w:rsidR="00633160">
          <w:rPr>
            <w:noProof/>
            <w:webHidden/>
            <w:sz w:val="20"/>
          </w:rPr>
          <w:t>87</w:t>
        </w:r>
        <w:r w:rsidRPr="00B52A04">
          <w:rPr>
            <w:noProof/>
            <w:webHidden/>
            <w:sz w:val="20"/>
          </w:rPr>
          <w:fldChar w:fldCharType="end"/>
        </w:r>
      </w:hyperlink>
    </w:p>
    <w:p w14:paraId="30A6FB92" w14:textId="62686100" w:rsidR="00B52A04" w:rsidRPr="00B52A04" w:rsidRDefault="00B52A04">
      <w:pPr>
        <w:pStyle w:val="TDC5"/>
        <w:tabs>
          <w:tab w:val="right" w:leader="dot" w:pos="8828"/>
        </w:tabs>
        <w:rPr>
          <w:rFonts w:eastAsiaTheme="minorEastAsia" w:cstheme="minorBidi"/>
          <w:noProof/>
          <w:color w:val="auto"/>
          <w:sz w:val="24"/>
          <w:szCs w:val="22"/>
        </w:rPr>
      </w:pPr>
      <w:hyperlink w:anchor="_Toc486710848" w:history="1">
        <w:r w:rsidRPr="00B52A04">
          <w:rPr>
            <w:rStyle w:val="Hipervnculo"/>
            <w:noProof/>
            <w:sz w:val="20"/>
          </w:rPr>
          <w:t>7.2.1.1.1 Funcionalidades a evaluar</w:t>
        </w:r>
        <w:r w:rsidRPr="00B52A04">
          <w:rPr>
            <w:noProof/>
            <w:webHidden/>
            <w:sz w:val="20"/>
          </w:rPr>
          <w:tab/>
        </w:r>
        <w:r w:rsidRPr="00B52A04">
          <w:rPr>
            <w:noProof/>
            <w:webHidden/>
            <w:sz w:val="20"/>
          </w:rPr>
          <w:fldChar w:fldCharType="begin"/>
        </w:r>
        <w:r w:rsidRPr="00B52A04">
          <w:rPr>
            <w:noProof/>
            <w:webHidden/>
            <w:sz w:val="20"/>
          </w:rPr>
          <w:instrText xml:space="preserve"> PAGEREF _Toc486710848 \h </w:instrText>
        </w:r>
        <w:r w:rsidRPr="00B52A04">
          <w:rPr>
            <w:noProof/>
            <w:webHidden/>
            <w:sz w:val="20"/>
          </w:rPr>
        </w:r>
        <w:r w:rsidRPr="00B52A04">
          <w:rPr>
            <w:noProof/>
            <w:webHidden/>
            <w:sz w:val="20"/>
          </w:rPr>
          <w:fldChar w:fldCharType="separate"/>
        </w:r>
        <w:r w:rsidR="00633160">
          <w:rPr>
            <w:noProof/>
            <w:webHidden/>
            <w:sz w:val="20"/>
          </w:rPr>
          <w:t>87</w:t>
        </w:r>
        <w:r w:rsidRPr="00B52A04">
          <w:rPr>
            <w:noProof/>
            <w:webHidden/>
            <w:sz w:val="20"/>
          </w:rPr>
          <w:fldChar w:fldCharType="end"/>
        </w:r>
      </w:hyperlink>
    </w:p>
    <w:p w14:paraId="110DCCCF" w14:textId="0CE941E3" w:rsidR="00B52A04" w:rsidRPr="00B52A04" w:rsidRDefault="00B52A04">
      <w:pPr>
        <w:pStyle w:val="TDC5"/>
        <w:tabs>
          <w:tab w:val="right" w:leader="dot" w:pos="8828"/>
        </w:tabs>
        <w:rPr>
          <w:rFonts w:eastAsiaTheme="minorEastAsia" w:cstheme="minorBidi"/>
          <w:noProof/>
          <w:color w:val="auto"/>
          <w:sz w:val="24"/>
          <w:szCs w:val="22"/>
        </w:rPr>
      </w:pPr>
      <w:hyperlink w:anchor="_Toc486710849" w:history="1">
        <w:r w:rsidRPr="00B52A04">
          <w:rPr>
            <w:rStyle w:val="Hipervnculo"/>
            <w:noProof/>
            <w:sz w:val="20"/>
          </w:rPr>
          <w:t>7.2.1.1.2 Resultados Pruebas de usabilidad</w:t>
        </w:r>
        <w:r w:rsidRPr="00B52A04">
          <w:rPr>
            <w:noProof/>
            <w:webHidden/>
            <w:sz w:val="20"/>
          </w:rPr>
          <w:tab/>
        </w:r>
        <w:r w:rsidRPr="00B52A04">
          <w:rPr>
            <w:noProof/>
            <w:webHidden/>
            <w:sz w:val="20"/>
          </w:rPr>
          <w:fldChar w:fldCharType="begin"/>
        </w:r>
        <w:r w:rsidRPr="00B52A04">
          <w:rPr>
            <w:noProof/>
            <w:webHidden/>
            <w:sz w:val="20"/>
          </w:rPr>
          <w:instrText xml:space="preserve"> PAGEREF _Toc486710849 \h </w:instrText>
        </w:r>
        <w:r w:rsidRPr="00B52A04">
          <w:rPr>
            <w:noProof/>
            <w:webHidden/>
            <w:sz w:val="20"/>
          </w:rPr>
        </w:r>
        <w:r w:rsidRPr="00B52A04">
          <w:rPr>
            <w:noProof/>
            <w:webHidden/>
            <w:sz w:val="20"/>
          </w:rPr>
          <w:fldChar w:fldCharType="separate"/>
        </w:r>
        <w:r w:rsidR="00633160">
          <w:rPr>
            <w:noProof/>
            <w:webHidden/>
            <w:sz w:val="20"/>
          </w:rPr>
          <w:t>88</w:t>
        </w:r>
        <w:r w:rsidRPr="00B52A04">
          <w:rPr>
            <w:noProof/>
            <w:webHidden/>
            <w:sz w:val="20"/>
          </w:rPr>
          <w:fldChar w:fldCharType="end"/>
        </w:r>
      </w:hyperlink>
    </w:p>
    <w:p w14:paraId="5976E096" w14:textId="44687136" w:rsidR="00B52A04" w:rsidRPr="00B52A04" w:rsidRDefault="00B52A04">
      <w:pPr>
        <w:pStyle w:val="TDC3"/>
        <w:tabs>
          <w:tab w:val="right" w:leader="dot" w:pos="8828"/>
        </w:tabs>
        <w:rPr>
          <w:rFonts w:eastAsiaTheme="minorEastAsia" w:cstheme="minorBidi"/>
          <w:i w:val="0"/>
          <w:iCs w:val="0"/>
          <w:noProof/>
          <w:color w:val="auto"/>
          <w:sz w:val="24"/>
          <w:szCs w:val="22"/>
        </w:rPr>
      </w:pPr>
      <w:hyperlink w:anchor="_Toc486710850" w:history="1">
        <w:r w:rsidRPr="00B52A04">
          <w:rPr>
            <w:rStyle w:val="Hipervnculo"/>
            <w:noProof/>
            <w:sz w:val="22"/>
          </w:rPr>
          <w:t>7.2.2 Especificación de pruebas del servicio web</w:t>
        </w:r>
        <w:r w:rsidRPr="00B52A04">
          <w:rPr>
            <w:noProof/>
            <w:webHidden/>
            <w:sz w:val="22"/>
          </w:rPr>
          <w:tab/>
        </w:r>
        <w:r w:rsidRPr="00B52A04">
          <w:rPr>
            <w:noProof/>
            <w:webHidden/>
            <w:sz w:val="22"/>
          </w:rPr>
          <w:fldChar w:fldCharType="begin"/>
        </w:r>
        <w:r w:rsidRPr="00B52A04">
          <w:rPr>
            <w:noProof/>
            <w:webHidden/>
            <w:sz w:val="22"/>
          </w:rPr>
          <w:instrText xml:space="preserve"> PAGEREF _Toc486710850 \h </w:instrText>
        </w:r>
        <w:r w:rsidRPr="00B52A04">
          <w:rPr>
            <w:noProof/>
            <w:webHidden/>
            <w:sz w:val="22"/>
          </w:rPr>
        </w:r>
        <w:r w:rsidRPr="00B52A04">
          <w:rPr>
            <w:noProof/>
            <w:webHidden/>
            <w:sz w:val="22"/>
          </w:rPr>
          <w:fldChar w:fldCharType="separate"/>
        </w:r>
        <w:r w:rsidR="00633160">
          <w:rPr>
            <w:noProof/>
            <w:webHidden/>
            <w:sz w:val="22"/>
          </w:rPr>
          <w:t>89</w:t>
        </w:r>
        <w:r w:rsidRPr="00B52A04">
          <w:rPr>
            <w:noProof/>
            <w:webHidden/>
            <w:sz w:val="22"/>
          </w:rPr>
          <w:fldChar w:fldCharType="end"/>
        </w:r>
      </w:hyperlink>
    </w:p>
    <w:p w14:paraId="4092CDF5" w14:textId="2C6C7182" w:rsidR="00B52A04" w:rsidRPr="00B52A04" w:rsidRDefault="00B52A04">
      <w:pPr>
        <w:pStyle w:val="TDC4"/>
        <w:tabs>
          <w:tab w:val="right" w:leader="dot" w:pos="8828"/>
        </w:tabs>
        <w:rPr>
          <w:rFonts w:eastAsiaTheme="minorEastAsia" w:cstheme="minorBidi"/>
          <w:noProof/>
          <w:color w:val="auto"/>
          <w:sz w:val="24"/>
          <w:szCs w:val="22"/>
        </w:rPr>
      </w:pPr>
      <w:hyperlink w:anchor="_Toc486710851" w:history="1">
        <w:r w:rsidRPr="00B52A04">
          <w:rPr>
            <w:rStyle w:val="Hipervnculo"/>
            <w:noProof/>
            <w:sz w:val="20"/>
          </w:rPr>
          <w:t>7.2.2.1 Pruebas de Caja Negra al servicio web</w:t>
        </w:r>
        <w:r w:rsidRPr="00B52A04">
          <w:rPr>
            <w:noProof/>
            <w:webHidden/>
            <w:sz w:val="20"/>
          </w:rPr>
          <w:tab/>
        </w:r>
        <w:r w:rsidRPr="00B52A04">
          <w:rPr>
            <w:noProof/>
            <w:webHidden/>
            <w:sz w:val="20"/>
          </w:rPr>
          <w:fldChar w:fldCharType="begin"/>
        </w:r>
        <w:r w:rsidRPr="00B52A04">
          <w:rPr>
            <w:noProof/>
            <w:webHidden/>
            <w:sz w:val="20"/>
          </w:rPr>
          <w:instrText xml:space="preserve"> PAGEREF _Toc486710851 \h </w:instrText>
        </w:r>
        <w:r w:rsidRPr="00B52A04">
          <w:rPr>
            <w:noProof/>
            <w:webHidden/>
            <w:sz w:val="20"/>
          </w:rPr>
        </w:r>
        <w:r w:rsidRPr="00B52A04">
          <w:rPr>
            <w:noProof/>
            <w:webHidden/>
            <w:sz w:val="20"/>
          </w:rPr>
          <w:fldChar w:fldCharType="separate"/>
        </w:r>
        <w:r w:rsidR="00633160">
          <w:rPr>
            <w:noProof/>
            <w:webHidden/>
            <w:sz w:val="20"/>
          </w:rPr>
          <w:t>89</w:t>
        </w:r>
        <w:r w:rsidRPr="00B52A04">
          <w:rPr>
            <w:noProof/>
            <w:webHidden/>
            <w:sz w:val="20"/>
          </w:rPr>
          <w:fldChar w:fldCharType="end"/>
        </w:r>
      </w:hyperlink>
    </w:p>
    <w:p w14:paraId="5AF40652" w14:textId="7E71A0B6" w:rsidR="00B52A04" w:rsidRPr="00B52A04" w:rsidRDefault="00B52A04">
      <w:pPr>
        <w:pStyle w:val="TDC5"/>
        <w:tabs>
          <w:tab w:val="right" w:leader="dot" w:pos="8828"/>
        </w:tabs>
        <w:rPr>
          <w:rFonts w:eastAsiaTheme="minorEastAsia" w:cstheme="minorBidi"/>
          <w:noProof/>
          <w:color w:val="auto"/>
          <w:sz w:val="24"/>
          <w:szCs w:val="22"/>
        </w:rPr>
      </w:pPr>
      <w:hyperlink w:anchor="_Toc486710852" w:history="1">
        <w:r w:rsidRPr="00B52A04">
          <w:rPr>
            <w:rStyle w:val="Hipervnculo"/>
            <w:noProof/>
            <w:sz w:val="20"/>
          </w:rPr>
          <w:t>7.2.2.1.1 Caso de Prueba servicio web: Iniciar Sesión</w:t>
        </w:r>
        <w:r w:rsidRPr="00B52A04">
          <w:rPr>
            <w:noProof/>
            <w:webHidden/>
            <w:sz w:val="20"/>
          </w:rPr>
          <w:tab/>
        </w:r>
        <w:r w:rsidRPr="00B52A04">
          <w:rPr>
            <w:noProof/>
            <w:webHidden/>
            <w:sz w:val="20"/>
          </w:rPr>
          <w:fldChar w:fldCharType="begin"/>
        </w:r>
        <w:r w:rsidRPr="00B52A04">
          <w:rPr>
            <w:noProof/>
            <w:webHidden/>
            <w:sz w:val="20"/>
          </w:rPr>
          <w:instrText xml:space="preserve"> PAGEREF _Toc486710852 \h </w:instrText>
        </w:r>
        <w:r w:rsidRPr="00B52A04">
          <w:rPr>
            <w:noProof/>
            <w:webHidden/>
            <w:sz w:val="20"/>
          </w:rPr>
        </w:r>
        <w:r w:rsidRPr="00B52A04">
          <w:rPr>
            <w:noProof/>
            <w:webHidden/>
            <w:sz w:val="20"/>
          </w:rPr>
          <w:fldChar w:fldCharType="separate"/>
        </w:r>
        <w:r w:rsidR="00633160">
          <w:rPr>
            <w:noProof/>
            <w:webHidden/>
            <w:sz w:val="20"/>
          </w:rPr>
          <w:t>89</w:t>
        </w:r>
        <w:r w:rsidRPr="00B52A04">
          <w:rPr>
            <w:noProof/>
            <w:webHidden/>
            <w:sz w:val="20"/>
          </w:rPr>
          <w:fldChar w:fldCharType="end"/>
        </w:r>
      </w:hyperlink>
    </w:p>
    <w:p w14:paraId="5EA35B38" w14:textId="7D136DEE" w:rsidR="00B52A04" w:rsidRPr="00B52A04" w:rsidRDefault="00B52A04">
      <w:pPr>
        <w:pStyle w:val="TDC5"/>
        <w:tabs>
          <w:tab w:val="right" w:leader="dot" w:pos="8828"/>
        </w:tabs>
        <w:rPr>
          <w:rFonts w:eastAsiaTheme="minorEastAsia" w:cstheme="minorBidi"/>
          <w:noProof/>
          <w:color w:val="auto"/>
          <w:sz w:val="24"/>
          <w:szCs w:val="22"/>
        </w:rPr>
      </w:pPr>
      <w:hyperlink w:anchor="_Toc486710853" w:history="1">
        <w:r w:rsidRPr="00B52A04">
          <w:rPr>
            <w:rStyle w:val="Hipervnculo"/>
            <w:noProof/>
            <w:sz w:val="20"/>
          </w:rPr>
          <w:t>7.2.2.1.2 Caso de Prueba Servicio web: Registrarse</w:t>
        </w:r>
        <w:r w:rsidRPr="00B52A04">
          <w:rPr>
            <w:noProof/>
            <w:webHidden/>
            <w:sz w:val="20"/>
          </w:rPr>
          <w:tab/>
        </w:r>
        <w:r w:rsidRPr="00B52A04">
          <w:rPr>
            <w:noProof/>
            <w:webHidden/>
            <w:sz w:val="20"/>
          </w:rPr>
          <w:fldChar w:fldCharType="begin"/>
        </w:r>
        <w:r w:rsidRPr="00B52A04">
          <w:rPr>
            <w:noProof/>
            <w:webHidden/>
            <w:sz w:val="20"/>
          </w:rPr>
          <w:instrText xml:space="preserve"> PAGEREF _Toc486710853 \h </w:instrText>
        </w:r>
        <w:r w:rsidRPr="00B52A04">
          <w:rPr>
            <w:noProof/>
            <w:webHidden/>
            <w:sz w:val="20"/>
          </w:rPr>
        </w:r>
        <w:r w:rsidRPr="00B52A04">
          <w:rPr>
            <w:noProof/>
            <w:webHidden/>
            <w:sz w:val="20"/>
          </w:rPr>
          <w:fldChar w:fldCharType="separate"/>
        </w:r>
        <w:r w:rsidR="00633160">
          <w:rPr>
            <w:noProof/>
            <w:webHidden/>
            <w:sz w:val="20"/>
          </w:rPr>
          <w:t>90</w:t>
        </w:r>
        <w:r w:rsidRPr="00B52A04">
          <w:rPr>
            <w:noProof/>
            <w:webHidden/>
            <w:sz w:val="20"/>
          </w:rPr>
          <w:fldChar w:fldCharType="end"/>
        </w:r>
      </w:hyperlink>
    </w:p>
    <w:p w14:paraId="3BEF4E9B" w14:textId="12C40E34" w:rsidR="00B52A04" w:rsidRPr="00B52A04" w:rsidRDefault="00B52A04">
      <w:pPr>
        <w:pStyle w:val="TDC5"/>
        <w:tabs>
          <w:tab w:val="right" w:leader="dot" w:pos="8828"/>
        </w:tabs>
        <w:rPr>
          <w:rFonts w:eastAsiaTheme="minorEastAsia" w:cstheme="minorBidi"/>
          <w:noProof/>
          <w:color w:val="auto"/>
          <w:sz w:val="24"/>
          <w:szCs w:val="22"/>
        </w:rPr>
      </w:pPr>
      <w:hyperlink w:anchor="_Toc486710854" w:history="1">
        <w:r w:rsidRPr="00B52A04">
          <w:rPr>
            <w:rStyle w:val="Hipervnculo"/>
            <w:noProof/>
            <w:sz w:val="20"/>
          </w:rPr>
          <w:t>7.2.2.1.3 Caso de Prueba Servicio web: Visualizar Evento</w:t>
        </w:r>
        <w:r w:rsidRPr="00B52A04">
          <w:rPr>
            <w:noProof/>
            <w:webHidden/>
            <w:sz w:val="20"/>
          </w:rPr>
          <w:tab/>
        </w:r>
        <w:r w:rsidRPr="00B52A04">
          <w:rPr>
            <w:noProof/>
            <w:webHidden/>
            <w:sz w:val="20"/>
          </w:rPr>
          <w:fldChar w:fldCharType="begin"/>
        </w:r>
        <w:r w:rsidRPr="00B52A04">
          <w:rPr>
            <w:noProof/>
            <w:webHidden/>
            <w:sz w:val="20"/>
          </w:rPr>
          <w:instrText xml:space="preserve"> PAGEREF _Toc486710854 \h </w:instrText>
        </w:r>
        <w:r w:rsidRPr="00B52A04">
          <w:rPr>
            <w:noProof/>
            <w:webHidden/>
            <w:sz w:val="20"/>
          </w:rPr>
        </w:r>
        <w:r w:rsidRPr="00B52A04">
          <w:rPr>
            <w:noProof/>
            <w:webHidden/>
            <w:sz w:val="20"/>
          </w:rPr>
          <w:fldChar w:fldCharType="separate"/>
        </w:r>
        <w:r w:rsidR="00633160">
          <w:rPr>
            <w:noProof/>
            <w:webHidden/>
            <w:sz w:val="20"/>
          </w:rPr>
          <w:t>91</w:t>
        </w:r>
        <w:r w:rsidRPr="00B52A04">
          <w:rPr>
            <w:noProof/>
            <w:webHidden/>
            <w:sz w:val="20"/>
          </w:rPr>
          <w:fldChar w:fldCharType="end"/>
        </w:r>
      </w:hyperlink>
    </w:p>
    <w:p w14:paraId="66A77349" w14:textId="672CBB56" w:rsidR="00B52A04" w:rsidRPr="00B52A04" w:rsidRDefault="00B52A04">
      <w:pPr>
        <w:pStyle w:val="TDC5"/>
        <w:tabs>
          <w:tab w:val="right" w:leader="dot" w:pos="8828"/>
        </w:tabs>
        <w:rPr>
          <w:rFonts w:eastAsiaTheme="minorEastAsia" w:cstheme="minorBidi"/>
          <w:noProof/>
          <w:color w:val="auto"/>
          <w:sz w:val="24"/>
          <w:szCs w:val="22"/>
        </w:rPr>
      </w:pPr>
      <w:hyperlink w:anchor="_Toc486710855" w:history="1">
        <w:r w:rsidRPr="00B52A04">
          <w:rPr>
            <w:rStyle w:val="Hipervnculo"/>
            <w:noProof/>
            <w:sz w:val="20"/>
          </w:rPr>
          <w:t>7.2.2.1.4 Caso de Prueba Servicio web: Visualizar Eventos Cercanos</w:t>
        </w:r>
        <w:r w:rsidRPr="00B52A04">
          <w:rPr>
            <w:noProof/>
            <w:webHidden/>
            <w:sz w:val="20"/>
          </w:rPr>
          <w:tab/>
        </w:r>
        <w:r w:rsidRPr="00B52A04">
          <w:rPr>
            <w:noProof/>
            <w:webHidden/>
            <w:sz w:val="20"/>
          </w:rPr>
          <w:fldChar w:fldCharType="begin"/>
        </w:r>
        <w:r w:rsidRPr="00B52A04">
          <w:rPr>
            <w:noProof/>
            <w:webHidden/>
            <w:sz w:val="20"/>
          </w:rPr>
          <w:instrText xml:space="preserve"> PAGEREF _Toc486710855 \h </w:instrText>
        </w:r>
        <w:r w:rsidRPr="00B52A04">
          <w:rPr>
            <w:noProof/>
            <w:webHidden/>
            <w:sz w:val="20"/>
          </w:rPr>
        </w:r>
        <w:r w:rsidRPr="00B52A04">
          <w:rPr>
            <w:noProof/>
            <w:webHidden/>
            <w:sz w:val="20"/>
          </w:rPr>
          <w:fldChar w:fldCharType="separate"/>
        </w:r>
        <w:r w:rsidR="00633160">
          <w:rPr>
            <w:noProof/>
            <w:webHidden/>
            <w:sz w:val="20"/>
          </w:rPr>
          <w:t>92</w:t>
        </w:r>
        <w:r w:rsidRPr="00B52A04">
          <w:rPr>
            <w:noProof/>
            <w:webHidden/>
            <w:sz w:val="20"/>
          </w:rPr>
          <w:fldChar w:fldCharType="end"/>
        </w:r>
      </w:hyperlink>
    </w:p>
    <w:p w14:paraId="40FEB5B3" w14:textId="57B2F91A" w:rsidR="00B52A04" w:rsidRPr="00B52A04" w:rsidRDefault="00B52A04">
      <w:pPr>
        <w:pStyle w:val="TDC5"/>
        <w:tabs>
          <w:tab w:val="right" w:leader="dot" w:pos="8828"/>
        </w:tabs>
        <w:rPr>
          <w:rFonts w:eastAsiaTheme="minorEastAsia" w:cstheme="minorBidi"/>
          <w:noProof/>
          <w:color w:val="auto"/>
          <w:sz w:val="24"/>
          <w:szCs w:val="22"/>
        </w:rPr>
      </w:pPr>
      <w:hyperlink w:anchor="_Toc486710856" w:history="1">
        <w:r w:rsidRPr="00B52A04">
          <w:rPr>
            <w:rStyle w:val="Hipervnculo"/>
            <w:noProof/>
            <w:sz w:val="20"/>
          </w:rPr>
          <w:t>7.2.2.1.5 Caso de Prueba Servicio web: Buscar Eventos</w:t>
        </w:r>
        <w:r w:rsidRPr="00B52A04">
          <w:rPr>
            <w:noProof/>
            <w:webHidden/>
            <w:sz w:val="20"/>
          </w:rPr>
          <w:tab/>
        </w:r>
        <w:r w:rsidRPr="00B52A04">
          <w:rPr>
            <w:noProof/>
            <w:webHidden/>
            <w:sz w:val="20"/>
          </w:rPr>
          <w:fldChar w:fldCharType="begin"/>
        </w:r>
        <w:r w:rsidRPr="00B52A04">
          <w:rPr>
            <w:noProof/>
            <w:webHidden/>
            <w:sz w:val="20"/>
          </w:rPr>
          <w:instrText xml:space="preserve"> PAGEREF _Toc486710856 \h </w:instrText>
        </w:r>
        <w:r w:rsidRPr="00B52A04">
          <w:rPr>
            <w:noProof/>
            <w:webHidden/>
            <w:sz w:val="20"/>
          </w:rPr>
        </w:r>
        <w:r w:rsidRPr="00B52A04">
          <w:rPr>
            <w:noProof/>
            <w:webHidden/>
            <w:sz w:val="20"/>
          </w:rPr>
          <w:fldChar w:fldCharType="separate"/>
        </w:r>
        <w:r w:rsidR="00633160">
          <w:rPr>
            <w:noProof/>
            <w:webHidden/>
            <w:sz w:val="20"/>
          </w:rPr>
          <w:t>93</w:t>
        </w:r>
        <w:r w:rsidRPr="00B52A04">
          <w:rPr>
            <w:noProof/>
            <w:webHidden/>
            <w:sz w:val="20"/>
          </w:rPr>
          <w:fldChar w:fldCharType="end"/>
        </w:r>
      </w:hyperlink>
    </w:p>
    <w:p w14:paraId="068D6960" w14:textId="349BFB42" w:rsidR="00B52A04" w:rsidRPr="00B52A04" w:rsidRDefault="00B52A04">
      <w:pPr>
        <w:pStyle w:val="TDC5"/>
        <w:tabs>
          <w:tab w:val="right" w:leader="dot" w:pos="8828"/>
        </w:tabs>
        <w:rPr>
          <w:rFonts w:eastAsiaTheme="minorEastAsia" w:cstheme="minorBidi"/>
          <w:noProof/>
          <w:color w:val="auto"/>
          <w:sz w:val="24"/>
          <w:szCs w:val="22"/>
        </w:rPr>
      </w:pPr>
      <w:hyperlink w:anchor="_Toc486710857" w:history="1">
        <w:r w:rsidRPr="00B52A04">
          <w:rPr>
            <w:rStyle w:val="Hipervnculo"/>
            <w:noProof/>
            <w:sz w:val="20"/>
          </w:rPr>
          <w:t>7.2.2.1.6 Caso de Prueba Servicio web: Ver Perfil</w:t>
        </w:r>
        <w:r w:rsidRPr="00B52A04">
          <w:rPr>
            <w:noProof/>
            <w:webHidden/>
            <w:sz w:val="20"/>
          </w:rPr>
          <w:tab/>
        </w:r>
        <w:r w:rsidRPr="00B52A04">
          <w:rPr>
            <w:noProof/>
            <w:webHidden/>
            <w:sz w:val="20"/>
          </w:rPr>
          <w:fldChar w:fldCharType="begin"/>
        </w:r>
        <w:r w:rsidRPr="00B52A04">
          <w:rPr>
            <w:noProof/>
            <w:webHidden/>
            <w:sz w:val="20"/>
          </w:rPr>
          <w:instrText xml:space="preserve"> PAGEREF _Toc486710857 \h </w:instrText>
        </w:r>
        <w:r w:rsidRPr="00B52A04">
          <w:rPr>
            <w:noProof/>
            <w:webHidden/>
            <w:sz w:val="20"/>
          </w:rPr>
        </w:r>
        <w:r w:rsidRPr="00B52A04">
          <w:rPr>
            <w:noProof/>
            <w:webHidden/>
            <w:sz w:val="20"/>
          </w:rPr>
          <w:fldChar w:fldCharType="separate"/>
        </w:r>
        <w:r w:rsidR="00633160">
          <w:rPr>
            <w:noProof/>
            <w:webHidden/>
            <w:sz w:val="20"/>
          </w:rPr>
          <w:t>94</w:t>
        </w:r>
        <w:r w:rsidRPr="00B52A04">
          <w:rPr>
            <w:noProof/>
            <w:webHidden/>
            <w:sz w:val="20"/>
          </w:rPr>
          <w:fldChar w:fldCharType="end"/>
        </w:r>
      </w:hyperlink>
    </w:p>
    <w:p w14:paraId="7A103714" w14:textId="0A614C59" w:rsidR="00B52A04" w:rsidRPr="00B52A04" w:rsidRDefault="00B52A04">
      <w:pPr>
        <w:pStyle w:val="TDC5"/>
        <w:tabs>
          <w:tab w:val="right" w:leader="dot" w:pos="8828"/>
        </w:tabs>
        <w:rPr>
          <w:rFonts w:eastAsiaTheme="minorEastAsia" w:cstheme="minorBidi"/>
          <w:noProof/>
          <w:color w:val="auto"/>
          <w:sz w:val="24"/>
          <w:szCs w:val="22"/>
        </w:rPr>
      </w:pPr>
      <w:hyperlink w:anchor="_Toc486710858" w:history="1">
        <w:r w:rsidRPr="00B52A04">
          <w:rPr>
            <w:rStyle w:val="Hipervnculo"/>
            <w:noProof/>
            <w:sz w:val="20"/>
          </w:rPr>
          <w:t>7.2.2.1.7 Caso de Prueba Servicio web: Modificar su Perfil</w:t>
        </w:r>
        <w:r w:rsidRPr="00B52A04">
          <w:rPr>
            <w:noProof/>
            <w:webHidden/>
            <w:sz w:val="20"/>
          </w:rPr>
          <w:tab/>
        </w:r>
        <w:r w:rsidRPr="00B52A04">
          <w:rPr>
            <w:noProof/>
            <w:webHidden/>
            <w:sz w:val="20"/>
          </w:rPr>
          <w:fldChar w:fldCharType="begin"/>
        </w:r>
        <w:r w:rsidRPr="00B52A04">
          <w:rPr>
            <w:noProof/>
            <w:webHidden/>
            <w:sz w:val="20"/>
          </w:rPr>
          <w:instrText xml:space="preserve"> PAGEREF _Toc486710858 \h </w:instrText>
        </w:r>
        <w:r w:rsidRPr="00B52A04">
          <w:rPr>
            <w:noProof/>
            <w:webHidden/>
            <w:sz w:val="20"/>
          </w:rPr>
        </w:r>
        <w:r w:rsidRPr="00B52A04">
          <w:rPr>
            <w:noProof/>
            <w:webHidden/>
            <w:sz w:val="20"/>
          </w:rPr>
          <w:fldChar w:fldCharType="separate"/>
        </w:r>
        <w:r w:rsidR="00633160">
          <w:rPr>
            <w:noProof/>
            <w:webHidden/>
            <w:sz w:val="20"/>
          </w:rPr>
          <w:t>95</w:t>
        </w:r>
        <w:r w:rsidRPr="00B52A04">
          <w:rPr>
            <w:noProof/>
            <w:webHidden/>
            <w:sz w:val="20"/>
          </w:rPr>
          <w:fldChar w:fldCharType="end"/>
        </w:r>
      </w:hyperlink>
    </w:p>
    <w:p w14:paraId="5B1DE4BD" w14:textId="015DBD87" w:rsidR="00B52A04" w:rsidRPr="00B52A04" w:rsidRDefault="00B52A04">
      <w:pPr>
        <w:pStyle w:val="TDC5"/>
        <w:tabs>
          <w:tab w:val="right" w:leader="dot" w:pos="8828"/>
        </w:tabs>
        <w:rPr>
          <w:rFonts w:eastAsiaTheme="minorEastAsia" w:cstheme="minorBidi"/>
          <w:noProof/>
          <w:color w:val="auto"/>
          <w:sz w:val="24"/>
          <w:szCs w:val="22"/>
        </w:rPr>
      </w:pPr>
      <w:hyperlink w:anchor="_Toc486710859" w:history="1">
        <w:r w:rsidRPr="00B52A04">
          <w:rPr>
            <w:rStyle w:val="Hipervnculo"/>
            <w:noProof/>
            <w:sz w:val="20"/>
          </w:rPr>
          <w:t>7.2.2.1.8 Caso de Prueba Servicio web: Ingresar Evento</w:t>
        </w:r>
        <w:r w:rsidRPr="00B52A04">
          <w:rPr>
            <w:noProof/>
            <w:webHidden/>
            <w:sz w:val="20"/>
          </w:rPr>
          <w:tab/>
        </w:r>
        <w:r w:rsidRPr="00B52A04">
          <w:rPr>
            <w:noProof/>
            <w:webHidden/>
            <w:sz w:val="20"/>
          </w:rPr>
          <w:fldChar w:fldCharType="begin"/>
        </w:r>
        <w:r w:rsidRPr="00B52A04">
          <w:rPr>
            <w:noProof/>
            <w:webHidden/>
            <w:sz w:val="20"/>
          </w:rPr>
          <w:instrText xml:space="preserve"> PAGEREF _Toc486710859 \h </w:instrText>
        </w:r>
        <w:r w:rsidRPr="00B52A04">
          <w:rPr>
            <w:noProof/>
            <w:webHidden/>
            <w:sz w:val="20"/>
          </w:rPr>
        </w:r>
        <w:r w:rsidRPr="00B52A04">
          <w:rPr>
            <w:noProof/>
            <w:webHidden/>
            <w:sz w:val="20"/>
          </w:rPr>
          <w:fldChar w:fldCharType="separate"/>
        </w:r>
        <w:r w:rsidR="00633160">
          <w:rPr>
            <w:noProof/>
            <w:webHidden/>
            <w:sz w:val="20"/>
          </w:rPr>
          <w:t>96</w:t>
        </w:r>
        <w:r w:rsidRPr="00B52A04">
          <w:rPr>
            <w:noProof/>
            <w:webHidden/>
            <w:sz w:val="20"/>
          </w:rPr>
          <w:fldChar w:fldCharType="end"/>
        </w:r>
      </w:hyperlink>
    </w:p>
    <w:p w14:paraId="24DD04D9" w14:textId="25D240DE" w:rsidR="00B52A04" w:rsidRPr="00B52A04" w:rsidRDefault="00B52A04">
      <w:pPr>
        <w:pStyle w:val="TDC5"/>
        <w:tabs>
          <w:tab w:val="right" w:leader="dot" w:pos="8828"/>
        </w:tabs>
        <w:rPr>
          <w:rFonts w:eastAsiaTheme="minorEastAsia" w:cstheme="minorBidi"/>
          <w:noProof/>
          <w:color w:val="auto"/>
          <w:sz w:val="24"/>
          <w:szCs w:val="22"/>
        </w:rPr>
      </w:pPr>
      <w:hyperlink w:anchor="_Toc486710860" w:history="1">
        <w:r w:rsidRPr="00B52A04">
          <w:rPr>
            <w:rStyle w:val="Hipervnculo"/>
            <w:noProof/>
            <w:sz w:val="20"/>
          </w:rPr>
          <w:t>7.2.2.1.9 Caso de Prueba Servicio web: Elimina su Evento</w:t>
        </w:r>
        <w:r w:rsidRPr="00B52A04">
          <w:rPr>
            <w:noProof/>
            <w:webHidden/>
            <w:sz w:val="20"/>
          </w:rPr>
          <w:tab/>
        </w:r>
        <w:r w:rsidRPr="00B52A04">
          <w:rPr>
            <w:noProof/>
            <w:webHidden/>
            <w:sz w:val="20"/>
          </w:rPr>
          <w:fldChar w:fldCharType="begin"/>
        </w:r>
        <w:r w:rsidRPr="00B52A04">
          <w:rPr>
            <w:noProof/>
            <w:webHidden/>
            <w:sz w:val="20"/>
          </w:rPr>
          <w:instrText xml:space="preserve"> PAGEREF _Toc486710860 \h </w:instrText>
        </w:r>
        <w:r w:rsidRPr="00B52A04">
          <w:rPr>
            <w:noProof/>
            <w:webHidden/>
            <w:sz w:val="20"/>
          </w:rPr>
        </w:r>
        <w:r w:rsidRPr="00B52A04">
          <w:rPr>
            <w:noProof/>
            <w:webHidden/>
            <w:sz w:val="20"/>
          </w:rPr>
          <w:fldChar w:fldCharType="separate"/>
        </w:r>
        <w:r w:rsidR="00633160">
          <w:rPr>
            <w:noProof/>
            <w:webHidden/>
            <w:sz w:val="20"/>
          </w:rPr>
          <w:t>97</w:t>
        </w:r>
        <w:r w:rsidRPr="00B52A04">
          <w:rPr>
            <w:noProof/>
            <w:webHidden/>
            <w:sz w:val="20"/>
          </w:rPr>
          <w:fldChar w:fldCharType="end"/>
        </w:r>
      </w:hyperlink>
    </w:p>
    <w:p w14:paraId="4E0FB8AC" w14:textId="7C4B704C" w:rsidR="00B52A04" w:rsidRPr="00B52A04" w:rsidRDefault="00B52A04">
      <w:pPr>
        <w:pStyle w:val="TDC5"/>
        <w:tabs>
          <w:tab w:val="right" w:leader="dot" w:pos="8828"/>
        </w:tabs>
        <w:rPr>
          <w:rFonts w:eastAsiaTheme="minorEastAsia" w:cstheme="minorBidi"/>
          <w:noProof/>
          <w:color w:val="auto"/>
          <w:sz w:val="24"/>
          <w:szCs w:val="22"/>
        </w:rPr>
      </w:pPr>
      <w:hyperlink w:anchor="_Toc486710861" w:history="1">
        <w:r w:rsidRPr="00B52A04">
          <w:rPr>
            <w:rStyle w:val="Hipervnculo"/>
            <w:noProof/>
            <w:sz w:val="20"/>
          </w:rPr>
          <w:t>7.2.2.1.10 Caso de Prueba Servicio web: Modifica su Evento</w:t>
        </w:r>
        <w:r w:rsidRPr="00B52A04">
          <w:rPr>
            <w:noProof/>
            <w:webHidden/>
            <w:sz w:val="20"/>
          </w:rPr>
          <w:tab/>
        </w:r>
        <w:r w:rsidRPr="00B52A04">
          <w:rPr>
            <w:noProof/>
            <w:webHidden/>
            <w:sz w:val="20"/>
          </w:rPr>
          <w:fldChar w:fldCharType="begin"/>
        </w:r>
        <w:r w:rsidRPr="00B52A04">
          <w:rPr>
            <w:noProof/>
            <w:webHidden/>
            <w:sz w:val="20"/>
          </w:rPr>
          <w:instrText xml:space="preserve"> PAGEREF _Toc486710861 \h </w:instrText>
        </w:r>
        <w:r w:rsidRPr="00B52A04">
          <w:rPr>
            <w:noProof/>
            <w:webHidden/>
            <w:sz w:val="20"/>
          </w:rPr>
        </w:r>
        <w:r w:rsidRPr="00B52A04">
          <w:rPr>
            <w:noProof/>
            <w:webHidden/>
            <w:sz w:val="20"/>
          </w:rPr>
          <w:fldChar w:fldCharType="separate"/>
        </w:r>
        <w:r w:rsidR="00633160">
          <w:rPr>
            <w:noProof/>
            <w:webHidden/>
            <w:sz w:val="20"/>
          </w:rPr>
          <w:t>98</w:t>
        </w:r>
        <w:r w:rsidRPr="00B52A04">
          <w:rPr>
            <w:noProof/>
            <w:webHidden/>
            <w:sz w:val="20"/>
          </w:rPr>
          <w:fldChar w:fldCharType="end"/>
        </w:r>
      </w:hyperlink>
    </w:p>
    <w:p w14:paraId="4C2C6F08" w14:textId="6830D09A" w:rsidR="00B52A04" w:rsidRPr="00B52A04" w:rsidRDefault="00B52A04">
      <w:pPr>
        <w:pStyle w:val="TDC4"/>
        <w:tabs>
          <w:tab w:val="right" w:leader="dot" w:pos="8828"/>
        </w:tabs>
        <w:rPr>
          <w:rFonts w:eastAsiaTheme="minorEastAsia" w:cstheme="minorBidi"/>
          <w:noProof/>
          <w:color w:val="auto"/>
          <w:sz w:val="24"/>
          <w:szCs w:val="22"/>
        </w:rPr>
      </w:pPr>
      <w:hyperlink w:anchor="_Toc486710862" w:history="1">
        <w:r w:rsidRPr="00B52A04">
          <w:rPr>
            <w:rStyle w:val="Hipervnculo"/>
            <w:noProof/>
            <w:sz w:val="20"/>
          </w:rPr>
          <w:t>7.2.1.3 Pruebas de usabilidad aplicación web y móvil</w:t>
        </w:r>
        <w:r w:rsidRPr="00B52A04">
          <w:rPr>
            <w:noProof/>
            <w:webHidden/>
            <w:sz w:val="20"/>
          </w:rPr>
          <w:tab/>
        </w:r>
        <w:r w:rsidRPr="00B52A04">
          <w:rPr>
            <w:noProof/>
            <w:webHidden/>
            <w:sz w:val="20"/>
          </w:rPr>
          <w:fldChar w:fldCharType="begin"/>
        </w:r>
        <w:r w:rsidRPr="00B52A04">
          <w:rPr>
            <w:noProof/>
            <w:webHidden/>
            <w:sz w:val="20"/>
          </w:rPr>
          <w:instrText xml:space="preserve"> PAGEREF _Toc486710862 \h </w:instrText>
        </w:r>
        <w:r w:rsidRPr="00B52A04">
          <w:rPr>
            <w:noProof/>
            <w:webHidden/>
            <w:sz w:val="20"/>
          </w:rPr>
        </w:r>
        <w:r w:rsidRPr="00B52A04">
          <w:rPr>
            <w:noProof/>
            <w:webHidden/>
            <w:sz w:val="20"/>
          </w:rPr>
          <w:fldChar w:fldCharType="separate"/>
        </w:r>
        <w:r w:rsidR="00633160">
          <w:rPr>
            <w:noProof/>
            <w:webHidden/>
            <w:sz w:val="20"/>
          </w:rPr>
          <w:t>98</w:t>
        </w:r>
        <w:r w:rsidRPr="00B52A04">
          <w:rPr>
            <w:noProof/>
            <w:webHidden/>
            <w:sz w:val="20"/>
          </w:rPr>
          <w:fldChar w:fldCharType="end"/>
        </w:r>
      </w:hyperlink>
    </w:p>
    <w:p w14:paraId="5FAC69DC" w14:textId="58822910" w:rsidR="00B52A04" w:rsidRPr="00B52A04" w:rsidRDefault="00B52A04">
      <w:pPr>
        <w:pStyle w:val="TDC5"/>
        <w:tabs>
          <w:tab w:val="right" w:leader="dot" w:pos="8828"/>
        </w:tabs>
        <w:rPr>
          <w:rFonts w:eastAsiaTheme="minorEastAsia" w:cstheme="minorBidi"/>
          <w:noProof/>
          <w:color w:val="auto"/>
          <w:sz w:val="24"/>
          <w:szCs w:val="22"/>
        </w:rPr>
      </w:pPr>
      <w:hyperlink w:anchor="_Toc486710863" w:history="1">
        <w:r w:rsidRPr="00B52A04">
          <w:rPr>
            <w:rStyle w:val="Hipervnculo"/>
            <w:noProof/>
            <w:sz w:val="20"/>
          </w:rPr>
          <w:t>7.2.1.3.1 Funcionalidades a evaluar</w:t>
        </w:r>
        <w:r w:rsidRPr="00B52A04">
          <w:rPr>
            <w:noProof/>
            <w:webHidden/>
            <w:sz w:val="20"/>
          </w:rPr>
          <w:tab/>
        </w:r>
        <w:r w:rsidRPr="00B52A04">
          <w:rPr>
            <w:noProof/>
            <w:webHidden/>
            <w:sz w:val="20"/>
          </w:rPr>
          <w:fldChar w:fldCharType="begin"/>
        </w:r>
        <w:r w:rsidRPr="00B52A04">
          <w:rPr>
            <w:noProof/>
            <w:webHidden/>
            <w:sz w:val="20"/>
          </w:rPr>
          <w:instrText xml:space="preserve"> PAGEREF _Toc486710863 \h </w:instrText>
        </w:r>
        <w:r w:rsidRPr="00B52A04">
          <w:rPr>
            <w:noProof/>
            <w:webHidden/>
            <w:sz w:val="20"/>
          </w:rPr>
        </w:r>
        <w:r w:rsidRPr="00B52A04">
          <w:rPr>
            <w:noProof/>
            <w:webHidden/>
            <w:sz w:val="20"/>
          </w:rPr>
          <w:fldChar w:fldCharType="separate"/>
        </w:r>
        <w:r w:rsidR="00633160">
          <w:rPr>
            <w:noProof/>
            <w:webHidden/>
            <w:sz w:val="20"/>
          </w:rPr>
          <w:t>98</w:t>
        </w:r>
        <w:r w:rsidRPr="00B52A04">
          <w:rPr>
            <w:noProof/>
            <w:webHidden/>
            <w:sz w:val="20"/>
          </w:rPr>
          <w:fldChar w:fldCharType="end"/>
        </w:r>
      </w:hyperlink>
    </w:p>
    <w:p w14:paraId="74660299" w14:textId="63F084C4" w:rsidR="00B52A04" w:rsidRPr="00B52A04" w:rsidRDefault="00B52A04">
      <w:pPr>
        <w:pStyle w:val="TDC5"/>
        <w:tabs>
          <w:tab w:val="right" w:leader="dot" w:pos="8828"/>
        </w:tabs>
        <w:rPr>
          <w:rFonts w:eastAsiaTheme="minorEastAsia" w:cstheme="minorBidi"/>
          <w:noProof/>
          <w:color w:val="auto"/>
          <w:sz w:val="24"/>
          <w:szCs w:val="22"/>
        </w:rPr>
      </w:pPr>
      <w:hyperlink w:anchor="_Toc486710864" w:history="1">
        <w:r w:rsidRPr="00B52A04">
          <w:rPr>
            <w:rStyle w:val="Hipervnculo"/>
            <w:noProof/>
            <w:sz w:val="20"/>
          </w:rPr>
          <w:t>7.2.1.3.2 Resultados Pruebas de usabilidad</w:t>
        </w:r>
        <w:r w:rsidRPr="00B52A04">
          <w:rPr>
            <w:noProof/>
            <w:webHidden/>
            <w:sz w:val="20"/>
          </w:rPr>
          <w:tab/>
        </w:r>
        <w:r w:rsidRPr="00B52A04">
          <w:rPr>
            <w:noProof/>
            <w:webHidden/>
            <w:sz w:val="20"/>
          </w:rPr>
          <w:fldChar w:fldCharType="begin"/>
        </w:r>
        <w:r w:rsidRPr="00B52A04">
          <w:rPr>
            <w:noProof/>
            <w:webHidden/>
            <w:sz w:val="20"/>
          </w:rPr>
          <w:instrText xml:space="preserve"> PAGEREF _Toc486710864 \h </w:instrText>
        </w:r>
        <w:r w:rsidRPr="00B52A04">
          <w:rPr>
            <w:noProof/>
            <w:webHidden/>
            <w:sz w:val="20"/>
          </w:rPr>
        </w:r>
        <w:r w:rsidRPr="00B52A04">
          <w:rPr>
            <w:noProof/>
            <w:webHidden/>
            <w:sz w:val="20"/>
          </w:rPr>
          <w:fldChar w:fldCharType="separate"/>
        </w:r>
        <w:r w:rsidR="00633160">
          <w:rPr>
            <w:noProof/>
            <w:webHidden/>
            <w:sz w:val="20"/>
          </w:rPr>
          <w:t>99</w:t>
        </w:r>
        <w:r w:rsidRPr="00B52A04">
          <w:rPr>
            <w:noProof/>
            <w:webHidden/>
            <w:sz w:val="20"/>
          </w:rPr>
          <w:fldChar w:fldCharType="end"/>
        </w:r>
      </w:hyperlink>
    </w:p>
    <w:p w14:paraId="087E9415" w14:textId="43D348E9" w:rsidR="00B52A04" w:rsidRPr="00B52A04" w:rsidRDefault="00B52A04">
      <w:pPr>
        <w:pStyle w:val="TDC4"/>
        <w:tabs>
          <w:tab w:val="right" w:leader="dot" w:pos="8828"/>
        </w:tabs>
        <w:rPr>
          <w:rFonts w:eastAsiaTheme="minorEastAsia" w:cstheme="minorBidi"/>
          <w:noProof/>
          <w:color w:val="auto"/>
          <w:sz w:val="24"/>
          <w:szCs w:val="22"/>
        </w:rPr>
      </w:pPr>
      <w:hyperlink w:anchor="_Toc486710865" w:history="1">
        <w:r w:rsidRPr="00B52A04">
          <w:rPr>
            <w:rStyle w:val="Hipervnculo"/>
            <w:noProof/>
            <w:sz w:val="20"/>
          </w:rPr>
          <w:t>7.2.1.4 Pruebas de Caja Negra para la aplicación web y móvil</w:t>
        </w:r>
        <w:r w:rsidRPr="00B52A04">
          <w:rPr>
            <w:noProof/>
            <w:webHidden/>
            <w:sz w:val="20"/>
          </w:rPr>
          <w:tab/>
        </w:r>
        <w:r w:rsidRPr="00B52A04">
          <w:rPr>
            <w:noProof/>
            <w:webHidden/>
            <w:sz w:val="20"/>
          </w:rPr>
          <w:fldChar w:fldCharType="begin"/>
        </w:r>
        <w:r w:rsidRPr="00B52A04">
          <w:rPr>
            <w:noProof/>
            <w:webHidden/>
            <w:sz w:val="20"/>
          </w:rPr>
          <w:instrText xml:space="preserve"> PAGEREF _Toc486710865 \h </w:instrText>
        </w:r>
        <w:r w:rsidRPr="00B52A04">
          <w:rPr>
            <w:noProof/>
            <w:webHidden/>
            <w:sz w:val="20"/>
          </w:rPr>
        </w:r>
        <w:r w:rsidRPr="00B52A04">
          <w:rPr>
            <w:noProof/>
            <w:webHidden/>
            <w:sz w:val="20"/>
          </w:rPr>
          <w:fldChar w:fldCharType="separate"/>
        </w:r>
        <w:r w:rsidR="00633160">
          <w:rPr>
            <w:noProof/>
            <w:webHidden/>
            <w:sz w:val="20"/>
          </w:rPr>
          <w:t>99</w:t>
        </w:r>
        <w:r w:rsidRPr="00B52A04">
          <w:rPr>
            <w:noProof/>
            <w:webHidden/>
            <w:sz w:val="20"/>
          </w:rPr>
          <w:fldChar w:fldCharType="end"/>
        </w:r>
      </w:hyperlink>
    </w:p>
    <w:p w14:paraId="7B039DB3" w14:textId="04FC80FC" w:rsidR="00B52A04" w:rsidRPr="00B52A04" w:rsidRDefault="00B52A04">
      <w:pPr>
        <w:pStyle w:val="TDC5"/>
        <w:tabs>
          <w:tab w:val="right" w:leader="dot" w:pos="8828"/>
        </w:tabs>
        <w:rPr>
          <w:rFonts w:eastAsiaTheme="minorEastAsia" w:cstheme="minorBidi"/>
          <w:noProof/>
          <w:color w:val="auto"/>
          <w:sz w:val="24"/>
          <w:szCs w:val="22"/>
        </w:rPr>
      </w:pPr>
      <w:hyperlink w:anchor="_Toc486710866" w:history="1">
        <w:r w:rsidRPr="00B52A04">
          <w:rPr>
            <w:rStyle w:val="Hipervnculo"/>
            <w:noProof/>
            <w:sz w:val="20"/>
          </w:rPr>
          <w:t>7.2.1.4.1 Caso de Prueba aplicación web y móvil: Notificación de Errores</w:t>
        </w:r>
        <w:r w:rsidRPr="00B52A04">
          <w:rPr>
            <w:noProof/>
            <w:webHidden/>
            <w:sz w:val="20"/>
          </w:rPr>
          <w:tab/>
        </w:r>
        <w:r w:rsidRPr="00B52A04">
          <w:rPr>
            <w:noProof/>
            <w:webHidden/>
            <w:sz w:val="20"/>
          </w:rPr>
          <w:fldChar w:fldCharType="begin"/>
        </w:r>
        <w:r w:rsidRPr="00B52A04">
          <w:rPr>
            <w:noProof/>
            <w:webHidden/>
            <w:sz w:val="20"/>
          </w:rPr>
          <w:instrText xml:space="preserve"> PAGEREF _Toc486710866 \h </w:instrText>
        </w:r>
        <w:r w:rsidRPr="00B52A04">
          <w:rPr>
            <w:noProof/>
            <w:webHidden/>
            <w:sz w:val="20"/>
          </w:rPr>
        </w:r>
        <w:r w:rsidRPr="00B52A04">
          <w:rPr>
            <w:noProof/>
            <w:webHidden/>
            <w:sz w:val="20"/>
          </w:rPr>
          <w:fldChar w:fldCharType="separate"/>
        </w:r>
        <w:r w:rsidR="00633160">
          <w:rPr>
            <w:noProof/>
            <w:webHidden/>
            <w:sz w:val="20"/>
          </w:rPr>
          <w:t>99</w:t>
        </w:r>
        <w:r w:rsidRPr="00B52A04">
          <w:rPr>
            <w:noProof/>
            <w:webHidden/>
            <w:sz w:val="20"/>
          </w:rPr>
          <w:fldChar w:fldCharType="end"/>
        </w:r>
      </w:hyperlink>
    </w:p>
    <w:p w14:paraId="54C5E572" w14:textId="4F856A93" w:rsidR="00B52A04" w:rsidRPr="00B52A04" w:rsidRDefault="00B52A04">
      <w:pPr>
        <w:pStyle w:val="TDC2"/>
        <w:tabs>
          <w:tab w:val="right" w:leader="dot" w:pos="8828"/>
        </w:tabs>
        <w:rPr>
          <w:rFonts w:eastAsiaTheme="minorEastAsia" w:cstheme="minorBidi"/>
          <w:smallCaps w:val="0"/>
          <w:noProof/>
          <w:color w:val="auto"/>
          <w:sz w:val="24"/>
          <w:szCs w:val="22"/>
        </w:rPr>
      </w:pPr>
      <w:hyperlink w:anchor="_Toc486710867" w:history="1">
        <w:r w:rsidRPr="00B52A04">
          <w:rPr>
            <w:rStyle w:val="Hipervnculo"/>
            <w:noProof/>
            <w:sz w:val="22"/>
          </w:rPr>
          <w:t>7.3 Responsable de las pruebas</w:t>
        </w:r>
        <w:r w:rsidRPr="00B52A04">
          <w:rPr>
            <w:noProof/>
            <w:webHidden/>
            <w:sz w:val="22"/>
          </w:rPr>
          <w:tab/>
        </w:r>
        <w:r w:rsidRPr="00B52A04">
          <w:rPr>
            <w:noProof/>
            <w:webHidden/>
            <w:sz w:val="22"/>
          </w:rPr>
          <w:fldChar w:fldCharType="begin"/>
        </w:r>
        <w:r w:rsidRPr="00B52A04">
          <w:rPr>
            <w:noProof/>
            <w:webHidden/>
            <w:sz w:val="22"/>
          </w:rPr>
          <w:instrText xml:space="preserve"> PAGEREF _Toc486710867 \h </w:instrText>
        </w:r>
        <w:r w:rsidRPr="00B52A04">
          <w:rPr>
            <w:noProof/>
            <w:webHidden/>
            <w:sz w:val="22"/>
          </w:rPr>
        </w:r>
        <w:r w:rsidRPr="00B52A04">
          <w:rPr>
            <w:noProof/>
            <w:webHidden/>
            <w:sz w:val="22"/>
          </w:rPr>
          <w:fldChar w:fldCharType="separate"/>
        </w:r>
        <w:r w:rsidR="00633160">
          <w:rPr>
            <w:noProof/>
            <w:webHidden/>
            <w:sz w:val="22"/>
          </w:rPr>
          <w:t>100</w:t>
        </w:r>
        <w:r w:rsidRPr="00B52A04">
          <w:rPr>
            <w:noProof/>
            <w:webHidden/>
            <w:sz w:val="22"/>
          </w:rPr>
          <w:fldChar w:fldCharType="end"/>
        </w:r>
      </w:hyperlink>
    </w:p>
    <w:p w14:paraId="47002559" w14:textId="29D0CBB2" w:rsidR="00B52A04" w:rsidRPr="00B52A04" w:rsidRDefault="00B52A04">
      <w:pPr>
        <w:pStyle w:val="TDC2"/>
        <w:tabs>
          <w:tab w:val="right" w:leader="dot" w:pos="8828"/>
        </w:tabs>
        <w:rPr>
          <w:rFonts w:eastAsiaTheme="minorEastAsia" w:cstheme="minorBidi"/>
          <w:smallCaps w:val="0"/>
          <w:noProof/>
          <w:color w:val="auto"/>
          <w:sz w:val="24"/>
          <w:szCs w:val="22"/>
        </w:rPr>
      </w:pPr>
      <w:hyperlink w:anchor="_Toc486710868" w:history="1">
        <w:r w:rsidRPr="00B52A04">
          <w:rPr>
            <w:rStyle w:val="Hipervnculo"/>
            <w:noProof/>
            <w:sz w:val="22"/>
          </w:rPr>
          <w:t>7.4 Calendario de pruebas</w:t>
        </w:r>
        <w:r w:rsidRPr="00B52A04">
          <w:rPr>
            <w:noProof/>
            <w:webHidden/>
            <w:sz w:val="22"/>
          </w:rPr>
          <w:tab/>
        </w:r>
        <w:r w:rsidRPr="00B52A04">
          <w:rPr>
            <w:noProof/>
            <w:webHidden/>
            <w:sz w:val="22"/>
          </w:rPr>
          <w:fldChar w:fldCharType="begin"/>
        </w:r>
        <w:r w:rsidRPr="00B52A04">
          <w:rPr>
            <w:noProof/>
            <w:webHidden/>
            <w:sz w:val="22"/>
          </w:rPr>
          <w:instrText xml:space="preserve"> PAGEREF _Toc486710868 \h </w:instrText>
        </w:r>
        <w:r w:rsidRPr="00B52A04">
          <w:rPr>
            <w:noProof/>
            <w:webHidden/>
            <w:sz w:val="22"/>
          </w:rPr>
        </w:r>
        <w:r w:rsidRPr="00B52A04">
          <w:rPr>
            <w:noProof/>
            <w:webHidden/>
            <w:sz w:val="22"/>
          </w:rPr>
          <w:fldChar w:fldCharType="separate"/>
        </w:r>
        <w:r w:rsidR="00633160">
          <w:rPr>
            <w:noProof/>
            <w:webHidden/>
            <w:sz w:val="22"/>
          </w:rPr>
          <w:t>100</w:t>
        </w:r>
        <w:r w:rsidRPr="00B52A04">
          <w:rPr>
            <w:noProof/>
            <w:webHidden/>
            <w:sz w:val="22"/>
          </w:rPr>
          <w:fldChar w:fldCharType="end"/>
        </w:r>
      </w:hyperlink>
    </w:p>
    <w:p w14:paraId="6BA5A67D" w14:textId="44C9C792" w:rsidR="00B52A04" w:rsidRPr="00B52A04" w:rsidRDefault="00B52A04">
      <w:pPr>
        <w:pStyle w:val="TDC2"/>
        <w:tabs>
          <w:tab w:val="right" w:leader="dot" w:pos="8828"/>
        </w:tabs>
        <w:rPr>
          <w:rFonts w:eastAsiaTheme="minorEastAsia" w:cstheme="minorBidi"/>
          <w:smallCaps w:val="0"/>
          <w:noProof/>
          <w:color w:val="auto"/>
          <w:sz w:val="24"/>
          <w:szCs w:val="22"/>
        </w:rPr>
      </w:pPr>
      <w:hyperlink w:anchor="_Toc486710869" w:history="1">
        <w:r w:rsidRPr="00B52A04">
          <w:rPr>
            <w:rStyle w:val="Hipervnculo"/>
            <w:noProof/>
            <w:sz w:val="22"/>
          </w:rPr>
          <w:t>7.5 Conclusiones de las pruebas</w:t>
        </w:r>
        <w:r w:rsidRPr="00B52A04">
          <w:rPr>
            <w:noProof/>
            <w:webHidden/>
            <w:sz w:val="22"/>
          </w:rPr>
          <w:tab/>
        </w:r>
        <w:r w:rsidRPr="00B52A04">
          <w:rPr>
            <w:noProof/>
            <w:webHidden/>
            <w:sz w:val="22"/>
          </w:rPr>
          <w:fldChar w:fldCharType="begin"/>
        </w:r>
        <w:r w:rsidRPr="00B52A04">
          <w:rPr>
            <w:noProof/>
            <w:webHidden/>
            <w:sz w:val="22"/>
          </w:rPr>
          <w:instrText xml:space="preserve"> PAGEREF _Toc486710869 \h </w:instrText>
        </w:r>
        <w:r w:rsidRPr="00B52A04">
          <w:rPr>
            <w:noProof/>
            <w:webHidden/>
            <w:sz w:val="22"/>
          </w:rPr>
        </w:r>
        <w:r w:rsidRPr="00B52A04">
          <w:rPr>
            <w:noProof/>
            <w:webHidden/>
            <w:sz w:val="22"/>
          </w:rPr>
          <w:fldChar w:fldCharType="separate"/>
        </w:r>
        <w:r w:rsidR="00633160">
          <w:rPr>
            <w:noProof/>
            <w:webHidden/>
            <w:sz w:val="22"/>
          </w:rPr>
          <w:t>101</w:t>
        </w:r>
        <w:r w:rsidRPr="00B52A04">
          <w:rPr>
            <w:noProof/>
            <w:webHidden/>
            <w:sz w:val="22"/>
          </w:rPr>
          <w:fldChar w:fldCharType="end"/>
        </w:r>
      </w:hyperlink>
    </w:p>
    <w:p w14:paraId="4CF0FD79" w14:textId="138685FB" w:rsidR="00B52A04" w:rsidRPr="00B52A04" w:rsidRDefault="00B52A04">
      <w:pPr>
        <w:pStyle w:val="TDC1"/>
        <w:tabs>
          <w:tab w:val="right" w:leader="dot" w:pos="8828"/>
        </w:tabs>
        <w:rPr>
          <w:rFonts w:eastAsiaTheme="minorEastAsia" w:cstheme="minorBidi"/>
          <w:b w:val="0"/>
          <w:bCs w:val="0"/>
          <w:caps w:val="0"/>
          <w:noProof/>
          <w:color w:val="auto"/>
          <w:sz w:val="24"/>
          <w:szCs w:val="22"/>
        </w:rPr>
      </w:pPr>
      <w:hyperlink w:anchor="_Toc486710870" w:history="1">
        <w:r w:rsidRPr="00B52A04">
          <w:rPr>
            <w:rStyle w:val="Hipervnculo"/>
            <w:noProof/>
            <w:sz w:val="22"/>
          </w:rPr>
          <w:t>Conclusión</w:t>
        </w:r>
        <w:r w:rsidRPr="00B52A04">
          <w:rPr>
            <w:noProof/>
            <w:webHidden/>
            <w:sz w:val="22"/>
          </w:rPr>
          <w:tab/>
        </w:r>
        <w:r w:rsidRPr="00B52A04">
          <w:rPr>
            <w:noProof/>
            <w:webHidden/>
            <w:sz w:val="22"/>
          </w:rPr>
          <w:fldChar w:fldCharType="begin"/>
        </w:r>
        <w:r w:rsidRPr="00B52A04">
          <w:rPr>
            <w:noProof/>
            <w:webHidden/>
            <w:sz w:val="22"/>
          </w:rPr>
          <w:instrText xml:space="preserve"> PAGEREF _Toc486710870 \h </w:instrText>
        </w:r>
        <w:r w:rsidRPr="00B52A04">
          <w:rPr>
            <w:noProof/>
            <w:webHidden/>
            <w:sz w:val="22"/>
          </w:rPr>
        </w:r>
        <w:r w:rsidRPr="00B52A04">
          <w:rPr>
            <w:noProof/>
            <w:webHidden/>
            <w:sz w:val="22"/>
          </w:rPr>
          <w:fldChar w:fldCharType="separate"/>
        </w:r>
        <w:r w:rsidR="00633160">
          <w:rPr>
            <w:noProof/>
            <w:webHidden/>
            <w:sz w:val="22"/>
          </w:rPr>
          <w:t>102</w:t>
        </w:r>
        <w:r w:rsidRPr="00B52A04">
          <w:rPr>
            <w:noProof/>
            <w:webHidden/>
            <w:sz w:val="22"/>
          </w:rPr>
          <w:fldChar w:fldCharType="end"/>
        </w:r>
      </w:hyperlink>
    </w:p>
    <w:p w14:paraId="5438F2BB" w14:textId="5433A108" w:rsidR="00B52A04" w:rsidRPr="00B52A04" w:rsidRDefault="00B52A04">
      <w:pPr>
        <w:pStyle w:val="TDC1"/>
        <w:tabs>
          <w:tab w:val="right" w:leader="dot" w:pos="8828"/>
        </w:tabs>
        <w:rPr>
          <w:rFonts w:eastAsiaTheme="minorEastAsia" w:cstheme="minorBidi"/>
          <w:b w:val="0"/>
          <w:bCs w:val="0"/>
          <w:caps w:val="0"/>
          <w:noProof/>
          <w:color w:val="auto"/>
          <w:sz w:val="24"/>
          <w:szCs w:val="22"/>
        </w:rPr>
      </w:pPr>
      <w:hyperlink w:anchor="_Toc486710871" w:history="1">
        <w:r w:rsidRPr="00B52A04">
          <w:rPr>
            <w:rStyle w:val="Hipervnculo"/>
            <w:noProof/>
            <w:sz w:val="22"/>
            <w:lang w:val="es-ES"/>
          </w:rPr>
          <w:t>Bibliografía</w:t>
        </w:r>
        <w:r w:rsidRPr="00B52A04">
          <w:rPr>
            <w:noProof/>
            <w:webHidden/>
            <w:sz w:val="22"/>
          </w:rPr>
          <w:tab/>
        </w:r>
        <w:r w:rsidRPr="00B52A04">
          <w:rPr>
            <w:noProof/>
            <w:webHidden/>
            <w:sz w:val="22"/>
          </w:rPr>
          <w:fldChar w:fldCharType="begin"/>
        </w:r>
        <w:r w:rsidRPr="00B52A04">
          <w:rPr>
            <w:noProof/>
            <w:webHidden/>
            <w:sz w:val="22"/>
          </w:rPr>
          <w:instrText xml:space="preserve"> PAGEREF _Toc486710871 \h </w:instrText>
        </w:r>
        <w:r w:rsidRPr="00B52A04">
          <w:rPr>
            <w:noProof/>
            <w:webHidden/>
            <w:sz w:val="22"/>
          </w:rPr>
        </w:r>
        <w:r w:rsidRPr="00B52A04">
          <w:rPr>
            <w:noProof/>
            <w:webHidden/>
            <w:sz w:val="22"/>
          </w:rPr>
          <w:fldChar w:fldCharType="separate"/>
        </w:r>
        <w:r w:rsidR="00633160">
          <w:rPr>
            <w:noProof/>
            <w:webHidden/>
            <w:sz w:val="22"/>
          </w:rPr>
          <w:t>103</w:t>
        </w:r>
        <w:r w:rsidRPr="00B52A04">
          <w:rPr>
            <w:noProof/>
            <w:webHidden/>
            <w:sz w:val="22"/>
          </w:rPr>
          <w:fldChar w:fldCharType="end"/>
        </w:r>
      </w:hyperlink>
    </w:p>
    <w:p w14:paraId="0F48DCEC" w14:textId="1DAD5A1F" w:rsidR="00B56172" w:rsidRDefault="00B56172" w:rsidP="00B56172">
      <w:r w:rsidRPr="00B52A04">
        <w:rPr>
          <w:sz w:val="24"/>
        </w:rPr>
        <w:fldChar w:fldCharType="end"/>
      </w:r>
    </w:p>
    <w:p w14:paraId="729089F4" w14:textId="77777777" w:rsidR="00B56172" w:rsidRDefault="00B56172">
      <w:pPr>
        <w:spacing w:after="0" w:line="276" w:lineRule="auto"/>
        <w:jc w:val="left"/>
        <w:rPr>
          <w:sz w:val="40"/>
          <w:szCs w:val="40"/>
        </w:rPr>
      </w:pPr>
      <w:r>
        <w:br w:type="page"/>
      </w:r>
    </w:p>
    <w:p w14:paraId="014E1AE7" w14:textId="7A503866" w:rsidR="001A52DB" w:rsidRPr="00D67BCE" w:rsidRDefault="004A6F06" w:rsidP="00275744">
      <w:pPr>
        <w:pStyle w:val="Ttulo1"/>
        <w:jc w:val="left"/>
        <w:rPr>
          <w:sz w:val="40"/>
        </w:rPr>
      </w:pPr>
      <w:bookmarkStart w:id="4" w:name="_Toc486710734"/>
      <w:r w:rsidRPr="00D67BCE">
        <w:rPr>
          <w:sz w:val="40"/>
        </w:rPr>
        <w:lastRenderedPageBreak/>
        <w:t>Índice de Tablas</w:t>
      </w:r>
      <w:bookmarkEnd w:id="0"/>
      <w:bookmarkEnd w:id="1"/>
      <w:bookmarkEnd w:id="2"/>
      <w:bookmarkEnd w:id="3"/>
      <w:bookmarkEnd w:id="4"/>
    </w:p>
    <w:p w14:paraId="2C76B510" w14:textId="5EC3FEA7" w:rsidR="00252D12" w:rsidRDefault="00F771A9">
      <w:pPr>
        <w:pStyle w:val="Tabladeilustraciones"/>
        <w:tabs>
          <w:tab w:val="right" w:leader="dot" w:pos="8828"/>
        </w:tabs>
        <w:rPr>
          <w:rFonts w:asciiTheme="minorHAnsi" w:eastAsiaTheme="minorEastAsia" w:hAnsiTheme="minorHAnsi" w:cstheme="minorBidi"/>
          <w:noProof/>
          <w:color w:val="auto"/>
        </w:rPr>
      </w:pPr>
      <w:r>
        <w:fldChar w:fldCharType="begin"/>
      </w:r>
      <w:r>
        <w:instrText xml:space="preserve"> TOC \h \z \c "Tabla" </w:instrText>
      </w:r>
      <w:r>
        <w:fldChar w:fldCharType="separate"/>
      </w:r>
      <w:hyperlink w:anchor="_Toc486712534" w:history="1">
        <w:r w:rsidR="00252D12" w:rsidRPr="00B313C6">
          <w:rPr>
            <w:rStyle w:val="Hipervnculo"/>
            <w:noProof/>
          </w:rPr>
          <w:t>Tabla 1: Requerimientos Funcionales del servicio web</w:t>
        </w:r>
        <w:r w:rsidR="00252D12">
          <w:rPr>
            <w:noProof/>
            <w:webHidden/>
          </w:rPr>
          <w:tab/>
        </w:r>
        <w:r w:rsidR="00252D12">
          <w:rPr>
            <w:noProof/>
            <w:webHidden/>
          </w:rPr>
          <w:fldChar w:fldCharType="begin"/>
        </w:r>
        <w:r w:rsidR="00252D12">
          <w:rPr>
            <w:noProof/>
            <w:webHidden/>
          </w:rPr>
          <w:instrText xml:space="preserve"> PAGEREF _Toc486712534 \h </w:instrText>
        </w:r>
        <w:r w:rsidR="00252D12">
          <w:rPr>
            <w:noProof/>
            <w:webHidden/>
          </w:rPr>
        </w:r>
        <w:r w:rsidR="00252D12">
          <w:rPr>
            <w:noProof/>
            <w:webHidden/>
          </w:rPr>
          <w:fldChar w:fldCharType="separate"/>
        </w:r>
        <w:r w:rsidR="00633160">
          <w:rPr>
            <w:noProof/>
            <w:webHidden/>
          </w:rPr>
          <w:t>31</w:t>
        </w:r>
        <w:r w:rsidR="00252D12">
          <w:rPr>
            <w:noProof/>
            <w:webHidden/>
          </w:rPr>
          <w:fldChar w:fldCharType="end"/>
        </w:r>
      </w:hyperlink>
    </w:p>
    <w:p w14:paraId="610CF33D" w14:textId="35E10000"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35" w:history="1">
        <w:r w:rsidRPr="00B313C6">
          <w:rPr>
            <w:rStyle w:val="Hipervnculo"/>
            <w:noProof/>
          </w:rPr>
          <w:t>Tabla 2: Requerimientos funcionales de la aplicación móvil</w:t>
        </w:r>
        <w:r>
          <w:rPr>
            <w:noProof/>
            <w:webHidden/>
          </w:rPr>
          <w:tab/>
        </w:r>
        <w:r>
          <w:rPr>
            <w:noProof/>
            <w:webHidden/>
          </w:rPr>
          <w:fldChar w:fldCharType="begin"/>
        </w:r>
        <w:r>
          <w:rPr>
            <w:noProof/>
            <w:webHidden/>
          </w:rPr>
          <w:instrText xml:space="preserve"> PAGEREF _Toc486712535 \h </w:instrText>
        </w:r>
        <w:r>
          <w:rPr>
            <w:noProof/>
            <w:webHidden/>
          </w:rPr>
        </w:r>
        <w:r>
          <w:rPr>
            <w:noProof/>
            <w:webHidden/>
          </w:rPr>
          <w:fldChar w:fldCharType="separate"/>
        </w:r>
        <w:r w:rsidR="00633160">
          <w:rPr>
            <w:noProof/>
            <w:webHidden/>
          </w:rPr>
          <w:t>32</w:t>
        </w:r>
        <w:r>
          <w:rPr>
            <w:noProof/>
            <w:webHidden/>
          </w:rPr>
          <w:fldChar w:fldCharType="end"/>
        </w:r>
      </w:hyperlink>
    </w:p>
    <w:p w14:paraId="48DC4F7D" w14:textId="3FABB651"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36" w:history="1">
        <w:r w:rsidRPr="00B313C6">
          <w:rPr>
            <w:rStyle w:val="Hipervnculo"/>
            <w:noProof/>
          </w:rPr>
          <w:t>Tabla 3:  Requerimientos funcionales de la aplicación web</w:t>
        </w:r>
        <w:r>
          <w:rPr>
            <w:noProof/>
            <w:webHidden/>
          </w:rPr>
          <w:tab/>
        </w:r>
        <w:r>
          <w:rPr>
            <w:noProof/>
            <w:webHidden/>
          </w:rPr>
          <w:fldChar w:fldCharType="begin"/>
        </w:r>
        <w:r>
          <w:rPr>
            <w:noProof/>
            <w:webHidden/>
          </w:rPr>
          <w:instrText xml:space="preserve"> PAGEREF _Toc486712536 \h </w:instrText>
        </w:r>
        <w:r>
          <w:rPr>
            <w:noProof/>
            <w:webHidden/>
          </w:rPr>
        </w:r>
        <w:r>
          <w:rPr>
            <w:noProof/>
            <w:webHidden/>
          </w:rPr>
          <w:fldChar w:fldCharType="separate"/>
        </w:r>
        <w:r w:rsidR="00633160">
          <w:rPr>
            <w:noProof/>
            <w:webHidden/>
          </w:rPr>
          <w:t>33</w:t>
        </w:r>
        <w:r>
          <w:rPr>
            <w:noProof/>
            <w:webHidden/>
          </w:rPr>
          <w:fldChar w:fldCharType="end"/>
        </w:r>
      </w:hyperlink>
    </w:p>
    <w:p w14:paraId="46E25091" w14:textId="33426FE6"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37" w:history="1">
        <w:r w:rsidRPr="00B313C6">
          <w:rPr>
            <w:rStyle w:val="Hipervnculo"/>
            <w:noProof/>
          </w:rPr>
          <w:t>Tabla 4: Interfaces Externas de entrada</w:t>
        </w:r>
        <w:r>
          <w:rPr>
            <w:noProof/>
            <w:webHidden/>
          </w:rPr>
          <w:tab/>
        </w:r>
        <w:r>
          <w:rPr>
            <w:noProof/>
            <w:webHidden/>
          </w:rPr>
          <w:fldChar w:fldCharType="begin"/>
        </w:r>
        <w:r>
          <w:rPr>
            <w:noProof/>
            <w:webHidden/>
          </w:rPr>
          <w:instrText xml:space="preserve"> PAGEREF _Toc486712537 \h </w:instrText>
        </w:r>
        <w:r>
          <w:rPr>
            <w:noProof/>
            <w:webHidden/>
          </w:rPr>
        </w:r>
        <w:r>
          <w:rPr>
            <w:noProof/>
            <w:webHidden/>
          </w:rPr>
          <w:fldChar w:fldCharType="separate"/>
        </w:r>
        <w:r w:rsidR="00633160">
          <w:rPr>
            <w:noProof/>
            <w:webHidden/>
          </w:rPr>
          <w:t>34</w:t>
        </w:r>
        <w:r>
          <w:rPr>
            <w:noProof/>
            <w:webHidden/>
          </w:rPr>
          <w:fldChar w:fldCharType="end"/>
        </w:r>
      </w:hyperlink>
    </w:p>
    <w:p w14:paraId="7339A290" w14:textId="19A2F414"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38" w:history="1">
        <w:r w:rsidRPr="00B313C6">
          <w:rPr>
            <w:rStyle w:val="Hipervnculo"/>
            <w:noProof/>
          </w:rPr>
          <w:t>Tabla 5: Interfaces externas de salida</w:t>
        </w:r>
        <w:r>
          <w:rPr>
            <w:noProof/>
            <w:webHidden/>
          </w:rPr>
          <w:tab/>
        </w:r>
        <w:r>
          <w:rPr>
            <w:noProof/>
            <w:webHidden/>
          </w:rPr>
          <w:fldChar w:fldCharType="begin"/>
        </w:r>
        <w:r>
          <w:rPr>
            <w:noProof/>
            <w:webHidden/>
          </w:rPr>
          <w:instrText xml:space="preserve"> PAGEREF _Toc486712538 \h </w:instrText>
        </w:r>
        <w:r>
          <w:rPr>
            <w:noProof/>
            <w:webHidden/>
          </w:rPr>
        </w:r>
        <w:r>
          <w:rPr>
            <w:noProof/>
            <w:webHidden/>
          </w:rPr>
          <w:fldChar w:fldCharType="separate"/>
        </w:r>
        <w:r w:rsidR="00633160">
          <w:rPr>
            <w:noProof/>
            <w:webHidden/>
          </w:rPr>
          <w:t>34</w:t>
        </w:r>
        <w:r>
          <w:rPr>
            <w:noProof/>
            <w:webHidden/>
          </w:rPr>
          <w:fldChar w:fldCharType="end"/>
        </w:r>
      </w:hyperlink>
    </w:p>
    <w:p w14:paraId="051E70FE" w14:textId="4113750A"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39" w:history="1">
        <w:r w:rsidRPr="00B313C6">
          <w:rPr>
            <w:rStyle w:val="Hipervnculo"/>
            <w:noProof/>
          </w:rPr>
          <w:t>Tabla 6: Atributos del producto</w:t>
        </w:r>
        <w:r>
          <w:rPr>
            <w:noProof/>
            <w:webHidden/>
          </w:rPr>
          <w:tab/>
        </w:r>
        <w:r>
          <w:rPr>
            <w:noProof/>
            <w:webHidden/>
          </w:rPr>
          <w:fldChar w:fldCharType="begin"/>
        </w:r>
        <w:r>
          <w:rPr>
            <w:noProof/>
            <w:webHidden/>
          </w:rPr>
          <w:instrText xml:space="preserve"> PAGEREF _Toc486712539 \h </w:instrText>
        </w:r>
        <w:r>
          <w:rPr>
            <w:noProof/>
            <w:webHidden/>
          </w:rPr>
        </w:r>
        <w:r>
          <w:rPr>
            <w:noProof/>
            <w:webHidden/>
          </w:rPr>
          <w:fldChar w:fldCharType="separate"/>
        </w:r>
        <w:r w:rsidR="00633160">
          <w:rPr>
            <w:noProof/>
            <w:webHidden/>
          </w:rPr>
          <w:t>35</w:t>
        </w:r>
        <w:r>
          <w:rPr>
            <w:noProof/>
            <w:webHidden/>
          </w:rPr>
          <w:fldChar w:fldCharType="end"/>
        </w:r>
      </w:hyperlink>
    </w:p>
    <w:p w14:paraId="7BE16B5B" w14:textId="4F3EFC22"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40" w:history="1">
        <w:r w:rsidRPr="00B313C6">
          <w:rPr>
            <w:rStyle w:val="Hipervnculo"/>
            <w:noProof/>
          </w:rPr>
          <w:t>Tabla 7: Requerimientos mínimos de Hardware para el Desarrollador</w:t>
        </w:r>
        <w:r>
          <w:rPr>
            <w:noProof/>
            <w:webHidden/>
          </w:rPr>
          <w:tab/>
        </w:r>
        <w:r>
          <w:rPr>
            <w:noProof/>
            <w:webHidden/>
          </w:rPr>
          <w:fldChar w:fldCharType="begin"/>
        </w:r>
        <w:r>
          <w:rPr>
            <w:noProof/>
            <w:webHidden/>
          </w:rPr>
          <w:instrText xml:space="preserve"> PAGEREF _Toc486712540 \h </w:instrText>
        </w:r>
        <w:r>
          <w:rPr>
            <w:noProof/>
            <w:webHidden/>
          </w:rPr>
        </w:r>
        <w:r>
          <w:rPr>
            <w:noProof/>
            <w:webHidden/>
          </w:rPr>
          <w:fldChar w:fldCharType="separate"/>
        </w:r>
        <w:r w:rsidR="00633160">
          <w:rPr>
            <w:noProof/>
            <w:webHidden/>
          </w:rPr>
          <w:t>38</w:t>
        </w:r>
        <w:r>
          <w:rPr>
            <w:noProof/>
            <w:webHidden/>
          </w:rPr>
          <w:fldChar w:fldCharType="end"/>
        </w:r>
      </w:hyperlink>
    </w:p>
    <w:p w14:paraId="11E06CE9" w14:textId="552D84AE"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41" w:history="1">
        <w:r w:rsidRPr="00B313C6">
          <w:rPr>
            <w:rStyle w:val="Hipervnculo"/>
            <w:noProof/>
          </w:rPr>
          <w:t>Tabla 8: Requerimientos mínimos de Hardware para el Desarrollo (Servicio web)</w:t>
        </w:r>
        <w:r>
          <w:rPr>
            <w:noProof/>
            <w:webHidden/>
          </w:rPr>
          <w:tab/>
        </w:r>
        <w:r>
          <w:rPr>
            <w:noProof/>
            <w:webHidden/>
          </w:rPr>
          <w:fldChar w:fldCharType="begin"/>
        </w:r>
        <w:r>
          <w:rPr>
            <w:noProof/>
            <w:webHidden/>
          </w:rPr>
          <w:instrText xml:space="preserve"> PAGEREF _Toc486712541 \h </w:instrText>
        </w:r>
        <w:r>
          <w:rPr>
            <w:noProof/>
            <w:webHidden/>
          </w:rPr>
        </w:r>
        <w:r>
          <w:rPr>
            <w:noProof/>
            <w:webHidden/>
          </w:rPr>
          <w:fldChar w:fldCharType="separate"/>
        </w:r>
        <w:r w:rsidR="00633160">
          <w:rPr>
            <w:noProof/>
            <w:webHidden/>
          </w:rPr>
          <w:t>38</w:t>
        </w:r>
        <w:r>
          <w:rPr>
            <w:noProof/>
            <w:webHidden/>
          </w:rPr>
          <w:fldChar w:fldCharType="end"/>
        </w:r>
      </w:hyperlink>
    </w:p>
    <w:p w14:paraId="69BEDB04" w14:textId="3A0C994E"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42" w:history="1">
        <w:r w:rsidRPr="00B313C6">
          <w:rPr>
            <w:rStyle w:val="Hipervnculo"/>
            <w:noProof/>
          </w:rPr>
          <w:t>Tabla 9: Características comerciales de Software de desarrollo</w:t>
        </w:r>
        <w:r>
          <w:rPr>
            <w:noProof/>
            <w:webHidden/>
          </w:rPr>
          <w:tab/>
        </w:r>
        <w:r>
          <w:rPr>
            <w:noProof/>
            <w:webHidden/>
          </w:rPr>
          <w:fldChar w:fldCharType="begin"/>
        </w:r>
        <w:r>
          <w:rPr>
            <w:noProof/>
            <w:webHidden/>
          </w:rPr>
          <w:instrText xml:space="preserve"> PAGEREF _Toc486712542 \h </w:instrText>
        </w:r>
        <w:r>
          <w:rPr>
            <w:noProof/>
            <w:webHidden/>
          </w:rPr>
        </w:r>
        <w:r>
          <w:rPr>
            <w:noProof/>
            <w:webHidden/>
          </w:rPr>
          <w:fldChar w:fldCharType="separate"/>
        </w:r>
        <w:r w:rsidR="00633160">
          <w:rPr>
            <w:noProof/>
            <w:webHidden/>
          </w:rPr>
          <w:t>39</w:t>
        </w:r>
        <w:r>
          <w:rPr>
            <w:noProof/>
            <w:webHidden/>
          </w:rPr>
          <w:fldChar w:fldCharType="end"/>
        </w:r>
      </w:hyperlink>
    </w:p>
    <w:p w14:paraId="59E52761" w14:textId="1D86E7B7"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43" w:history="1">
        <w:r w:rsidRPr="00B313C6">
          <w:rPr>
            <w:rStyle w:val="Hipervnculo"/>
            <w:noProof/>
          </w:rPr>
          <w:t>Tabla 10: Requerimientos del Servidor Web</w:t>
        </w:r>
        <w:r>
          <w:rPr>
            <w:noProof/>
            <w:webHidden/>
          </w:rPr>
          <w:tab/>
        </w:r>
        <w:r>
          <w:rPr>
            <w:noProof/>
            <w:webHidden/>
          </w:rPr>
          <w:fldChar w:fldCharType="begin"/>
        </w:r>
        <w:r>
          <w:rPr>
            <w:noProof/>
            <w:webHidden/>
          </w:rPr>
          <w:instrText xml:space="preserve"> PAGEREF _Toc486712543 \h </w:instrText>
        </w:r>
        <w:r>
          <w:rPr>
            <w:noProof/>
            <w:webHidden/>
          </w:rPr>
        </w:r>
        <w:r>
          <w:rPr>
            <w:noProof/>
            <w:webHidden/>
          </w:rPr>
          <w:fldChar w:fldCharType="separate"/>
        </w:r>
        <w:r w:rsidR="00633160">
          <w:rPr>
            <w:noProof/>
            <w:webHidden/>
          </w:rPr>
          <w:t>40</w:t>
        </w:r>
        <w:r>
          <w:rPr>
            <w:noProof/>
            <w:webHidden/>
          </w:rPr>
          <w:fldChar w:fldCharType="end"/>
        </w:r>
      </w:hyperlink>
    </w:p>
    <w:p w14:paraId="4724A8E7" w14:textId="0ED7DF0A"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44" w:history="1">
        <w:r w:rsidRPr="00B313C6">
          <w:rPr>
            <w:rStyle w:val="Hipervnculo"/>
            <w:noProof/>
          </w:rPr>
          <w:t>Tabla 11: Resumen de Costos</w:t>
        </w:r>
        <w:r>
          <w:rPr>
            <w:noProof/>
            <w:webHidden/>
          </w:rPr>
          <w:tab/>
        </w:r>
        <w:r>
          <w:rPr>
            <w:noProof/>
            <w:webHidden/>
          </w:rPr>
          <w:fldChar w:fldCharType="begin"/>
        </w:r>
        <w:r>
          <w:rPr>
            <w:noProof/>
            <w:webHidden/>
          </w:rPr>
          <w:instrText xml:space="preserve"> PAGEREF _Toc486712544 \h </w:instrText>
        </w:r>
        <w:r>
          <w:rPr>
            <w:noProof/>
            <w:webHidden/>
          </w:rPr>
        </w:r>
        <w:r>
          <w:rPr>
            <w:noProof/>
            <w:webHidden/>
          </w:rPr>
          <w:fldChar w:fldCharType="separate"/>
        </w:r>
        <w:r w:rsidR="00633160">
          <w:rPr>
            <w:noProof/>
            <w:webHidden/>
          </w:rPr>
          <w:t>42</w:t>
        </w:r>
        <w:r>
          <w:rPr>
            <w:noProof/>
            <w:webHidden/>
          </w:rPr>
          <w:fldChar w:fldCharType="end"/>
        </w:r>
      </w:hyperlink>
    </w:p>
    <w:p w14:paraId="647078A3" w14:textId="74C40CA2"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45" w:history="1">
        <w:r w:rsidRPr="00B313C6">
          <w:rPr>
            <w:rStyle w:val="Hipervnculo"/>
            <w:noProof/>
          </w:rPr>
          <w:t>Tabla 12: Ingreso por publicidad</w:t>
        </w:r>
        <w:r>
          <w:rPr>
            <w:noProof/>
            <w:webHidden/>
          </w:rPr>
          <w:tab/>
        </w:r>
        <w:r>
          <w:rPr>
            <w:noProof/>
            <w:webHidden/>
          </w:rPr>
          <w:fldChar w:fldCharType="begin"/>
        </w:r>
        <w:r>
          <w:rPr>
            <w:noProof/>
            <w:webHidden/>
          </w:rPr>
          <w:instrText xml:space="preserve"> PAGEREF _Toc486712545 \h </w:instrText>
        </w:r>
        <w:r>
          <w:rPr>
            <w:noProof/>
            <w:webHidden/>
          </w:rPr>
        </w:r>
        <w:r>
          <w:rPr>
            <w:noProof/>
            <w:webHidden/>
          </w:rPr>
          <w:fldChar w:fldCharType="separate"/>
        </w:r>
        <w:r w:rsidR="00633160">
          <w:rPr>
            <w:noProof/>
            <w:webHidden/>
          </w:rPr>
          <w:t>43</w:t>
        </w:r>
        <w:r>
          <w:rPr>
            <w:noProof/>
            <w:webHidden/>
          </w:rPr>
          <w:fldChar w:fldCharType="end"/>
        </w:r>
      </w:hyperlink>
    </w:p>
    <w:p w14:paraId="49D0F36F" w14:textId="5B4F8B79"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46" w:history="1">
        <w:r w:rsidRPr="00B313C6">
          <w:rPr>
            <w:rStyle w:val="Hipervnculo"/>
            <w:noProof/>
          </w:rPr>
          <w:t>Tabla 13: Detalle ingreso mensual</w:t>
        </w:r>
        <w:r>
          <w:rPr>
            <w:noProof/>
            <w:webHidden/>
          </w:rPr>
          <w:tab/>
        </w:r>
        <w:r>
          <w:rPr>
            <w:noProof/>
            <w:webHidden/>
          </w:rPr>
          <w:fldChar w:fldCharType="begin"/>
        </w:r>
        <w:r>
          <w:rPr>
            <w:noProof/>
            <w:webHidden/>
          </w:rPr>
          <w:instrText xml:space="preserve"> PAGEREF _Toc486712546 \h </w:instrText>
        </w:r>
        <w:r>
          <w:rPr>
            <w:noProof/>
            <w:webHidden/>
          </w:rPr>
        </w:r>
        <w:r>
          <w:rPr>
            <w:noProof/>
            <w:webHidden/>
          </w:rPr>
          <w:fldChar w:fldCharType="separate"/>
        </w:r>
        <w:r w:rsidR="00633160">
          <w:rPr>
            <w:noProof/>
            <w:webHidden/>
          </w:rPr>
          <w:t>44</w:t>
        </w:r>
        <w:r>
          <w:rPr>
            <w:noProof/>
            <w:webHidden/>
          </w:rPr>
          <w:fldChar w:fldCharType="end"/>
        </w:r>
      </w:hyperlink>
    </w:p>
    <w:p w14:paraId="7017CA94" w14:textId="331FE379"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47" w:history="1">
        <w:r w:rsidRPr="00B313C6">
          <w:rPr>
            <w:rStyle w:val="Hipervnculo"/>
            <w:noProof/>
          </w:rPr>
          <w:t>Tabla 14: Flujo de caja</w:t>
        </w:r>
        <w:r>
          <w:rPr>
            <w:noProof/>
            <w:webHidden/>
          </w:rPr>
          <w:tab/>
        </w:r>
        <w:r>
          <w:rPr>
            <w:noProof/>
            <w:webHidden/>
          </w:rPr>
          <w:fldChar w:fldCharType="begin"/>
        </w:r>
        <w:r>
          <w:rPr>
            <w:noProof/>
            <w:webHidden/>
          </w:rPr>
          <w:instrText xml:space="preserve"> PAGEREF _Toc486712547 \h </w:instrText>
        </w:r>
        <w:r>
          <w:rPr>
            <w:noProof/>
            <w:webHidden/>
          </w:rPr>
        </w:r>
        <w:r>
          <w:rPr>
            <w:noProof/>
            <w:webHidden/>
          </w:rPr>
          <w:fldChar w:fldCharType="separate"/>
        </w:r>
        <w:r w:rsidR="00633160">
          <w:rPr>
            <w:noProof/>
            <w:webHidden/>
          </w:rPr>
          <w:t>45</w:t>
        </w:r>
        <w:r>
          <w:rPr>
            <w:noProof/>
            <w:webHidden/>
          </w:rPr>
          <w:fldChar w:fldCharType="end"/>
        </w:r>
      </w:hyperlink>
    </w:p>
    <w:p w14:paraId="5BC38720" w14:textId="1B76E077"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48" w:history="1">
        <w:r w:rsidRPr="00B313C6">
          <w:rPr>
            <w:rStyle w:val="Hipervnculo"/>
            <w:noProof/>
          </w:rPr>
          <w:t>Tabla 15: Especificación de casos de uso de la aplicación web</w:t>
        </w:r>
        <w:r>
          <w:rPr>
            <w:noProof/>
            <w:webHidden/>
          </w:rPr>
          <w:tab/>
        </w:r>
        <w:r>
          <w:rPr>
            <w:noProof/>
            <w:webHidden/>
          </w:rPr>
          <w:fldChar w:fldCharType="begin"/>
        </w:r>
        <w:r>
          <w:rPr>
            <w:noProof/>
            <w:webHidden/>
          </w:rPr>
          <w:instrText xml:space="preserve"> PAGEREF _Toc486712548 \h </w:instrText>
        </w:r>
        <w:r>
          <w:rPr>
            <w:noProof/>
            <w:webHidden/>
          </w:rPr>
        </w:r>
        <w:r>
          <w:rPr>
            <w:noProof/>
            <w:webHidden/>
          </w:rPr>
          <w:fldChar w:fldCharType="separate"/>
        </w:r>
        <w:r w:rsidR="00633160">
          <w:rPr>
            <w:noProof/>
            <w:webHidden/>
          </w:rPr>
          <w:t>51</w:t>
        </w:r>
        <w:r>
          <w:rPr>
            <w:noProof/>
            <w:webHidden/>
          </w:rPr>
          <w:fldChar w:fldCharType="end"/>
        </w:r>
      </w:hyperlink>
    </w:p>
    <w:p w14:paraId="7723BE19" w14:textId="70B51E78"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49" w:history="1">
        <w:r w:rsidRPr="00B313C6">
          <w:rPr>
            <w:rStyle w:val="Hipervnculo"/>
            <w:noProof/>
          </w:rPr>
          <w:t>Tabla 16: Especificación de casos de uso de la aplicación web</w:t>
        </w:r>
        <w:r>
          <w:rPr>
            <w:noProof/>
            <w:webHidden/>
          </w:rPr>
          <w:tab/>
        </w:r>
        <w:r>
          <w:rPr>
            <w:noProof/>
            <w:webHidden/>
          </w:rPr>
          <w:fldChar w:fldCharType="begin"/>
        </w:r>
        <w:r>
          <w:rPr>
            <w:noProof/>
            <w:webHidden/>
          </w:rPr>
          <w:instrText xml:space="preserve"> PAGEREF _Toc486712549 \h </w:instrText>
        </w:r>
        <w:r>
          <w:rPr>
            <w:noProof/>
            <w:webHidden/>
          </w:rPr>
        </w:r>
        <w:r>
          <w:rPr>
            <w:noProof/>
            <w:webHidden/>
          </w:rPr>
          <w:fldChar w:fldCharType="separate"/>
        </w:r>
        <w:r w:rsidR="00633160">
          <w:rPr>
            <w:noProof/>
            <w:webHidden/>
          </w:rPr>
          <w:t>52</w:t>
        </w:r>
        <w:r>
          <w:rPr>
            <w:noProof/>
            <w:webHidden/>
          </w:rPr>
          <w:fldChar w:fldCharType="end"/>
        </w:r>
      </w:hyperlink>
    </w:p>
    <w:p w14:paraId="3140BF5E" w14:textId="214EF761"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50" w:history="1">
        <w:r w:rsidRPr="00B313C6">
          <w:rPr>
            <w:rStyle w:val="Hipervnculo"/>
            <w:noProof/>
          </w:rPr>
          <w:t>Tabla 17: Especificación de casos de uso de la aplicación web</w:t>
        </w:r>
        <w:r>
          <w:rPr>
            <w:noProof/>
            <w:webHidden/>
          </w:rPr>
          <w:tab/>
        </w:r>
        <w:r>
          <w:rPr>
            <w:noProof/>
            <w:webHidden/>
          </w:rPr>
          <w:fldChar w:fldCharType="begin"/>
        </w:r>
        <w:r>
          <w:rPr>
            <w:noProof/>
            <w:webHidden/>
          </w:rPr>
          <w:instrText xml:space="preserve"> PAGEREF _Toc486712550 \h </w:instrText>
        </w:r>
        <w:r>
          <w:rPr>
            <w:noProof/>
            <w:webHidden/>
          </w:rPr>
        </w:r>
        <w:r>
          <w:rPr>
            <w:noProof/>
            <w:webHidden/>
          </w:rPr>
          <w:fldChar w:fldCharType="separate"/>
        </w:r>
        <w:r w:rsidR="00633160">
          <w:rPr>
            <w:noProof/>
            <w:webHidden/>
          </w:rPr>
          <w:t>52</w:t>
        </w:r>
        <w:r>
          <w:rPr>
            <w:noProof/>
            <w:webHidden/>
          </w:rPr>
          <w:fldChar w:fldCharType="end"/>
        </w:r>
      </w:hyperlink>
    </w:p>
    <w:p w14:paraId="1BFA3D69" w14:textId="3EA2D2DF"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51" w:history="1">
        <w:r w:rsidRPr="00B313C6">
          <w:rPr>
            <w:rStyle w:val="Hipervnculo"/>
            <w:noProof/>
          </w:rPr>
          <w:t>Tabla 18: Especificación de casos de uso de la aplicación web</w:t>
        </w:r>
        <w:r>
          <w:rPr>
            <w:noProof/>
            <w:webHidden/>
          </w:rPr>
          <w:tab/>
        </w:r>
        <w:r>
          <w:rPr>
            <w:noProof/>
            <w:webHidden/>
          </w:rPr>
          <w:fldChar w:fldCharType="begin"/>
        </w:r>
        <w:r>
          <w:rPr>
            <w:noProof/>
            <w:webHidden/>
          </w:rPr>
          <w:instrText xml:space="preserve"> PAGEREF _Toc486712551 \h </w:instrText>
        </w:r>
        <w:r>
          <w:rPr>
            <w:noProof/>
            <w:webHidden/>
          </w:rPr>
        </w:r>
        <w:r>
          <w:rPr>
            <w:noProof/>
            <w:webHidden/>
          </w:rPr>
          <w:fldChar w:fldCharType="separate"/>
        </w:r>
        <w:r w:rsidR="00633160">
          <w:rPr>
            <w:noProof/>
            <w:webHidden/>
          </w:rPr>
          <w:t>53</w:t>
        </w:r>
        <w:r>
          <w:rPr>
            <w:noProof/>
            <w:webHidden/>
          </w:rPr>
          <w:fldChar w:fldCharType="end"/>
        </w:r>
      </w:hyperlink>
    </w:p>
    <w:p w14:paraId="6A12AAD3" w14:textId="6B1485EF"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52" w:history="1">
        <w:r w:rsidRPr="00B313C6">
          <w:rPr>
            <w:rStyle w:val="Hipervnculo"/>
            <w:noProof/>
          </w:rPr>
          <w:t>Tabla 19: Especificación de casos de uso de la aplicación web</w:t>
        </w:r>
        <w:r>
          <w:rPr>
            <w:noProof/>
            <w:webHidden/>
          </w:rPr>
          <w:tab/>
        </w:r>
        <w:r>
          <w:rPr>
            <w:noProof/>
            <w:webHidden/>
          </w:rPr>
          <w:fldChar w:fldCharType="begin"/>
        </w:r>
        <w:r>
          <w:rPr>
            <w:noProof/>
            <w:webHidden/>
          </w:rPr>
          <w:instrText xml:space="preserve"> PAGEREF _Toc486712552 \h </w:instrText>
        </w:r>
        <w:r>
          <w:rPr>
            <w:noProof/>
            <w:webHidden/>
          </w:rPr>
        </w:r>
        <w:r>
          <w:rPr>
            <w:noProof/>
            <w:webHidden/>
          </w:rPr>
          <w:fldChar w:fldCharType="separate"/>
        </w:r>
        <w:r w:rsidR="00633160">
          <w:rPr>
            <w:noProof/>
            <w:webHidden/>
          </w:rPr>
          <w:t>54</w:t>
        </w:r>
        <w:r>
          <w:rPr>
            <w:noProof/>
            <w:webHidden/>
          </w:rPr>
          <w:fldChar w:fldCharType="end"/>
        </w:r>
      </w:hyperlink>
    </w:p>
    <w:p w14:paraId="69305E01" w14:textId="2AC7AA36"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53" w:history="1">
        <w:r w:rsidRPr="00B313C6">
          <w:rPr>
            <w:rStyle w:val="Hipervnculo"/>
            <w:noProof/>
          </w:rPr>
          <w:t>Tabla 20: Especificación de casos de uso de la aplicación web</w:t>
        </w:r>
        <w:r>
          <w:rPr>
            <w:noProof/>
            <w:webHidden/>
          </w:rPr>
          <w:tab/>
        </w:r>
        <w:r>
          <w:rPr>
            <w:noProof/>
            <w:webHidden/>
          </w:rPr>
          <w:fldChar w:fldCharType="begin"/>
        </w:r>
        <w:r>
          <w:rPr>
            <w:noProof/>
            <w:webHidden/>
          </w:rPr>
          <w:instrText xml:space="preserve"> PAGEREF _Toc486712553 \h </w:instrText>
        </w:r>
        <w:r>
          <w:rPr>
            <w:noProof/>
            <w:webHidden/>
          </w:rPr>
        </w:r>
        <w:r>
          <w:rPr>
            <w:noProof/>
            <w:webHidden/>
          </w:rPr>
          <w:fldChar w:fldCharType="separate"/>
        </w:r>
        <w:r w:rsidR="00633160">
          <w:rPr>
            <w:noProof/>
            <w:webHidden/>
          </w:rPr>
          <w:t>54</w:t>
        </w:r>
        <w:r>
          <w:rPr>
            <w:noProof/>
            <w:webHidden/>
          </w:rPr>
          <w:fldChar w:fldCharType="end"/>
        </w:r>
      </w:hyperlink>
    </w:p>
    <w:p w14:paraId="7F934824" w14:textId="60ACD95C"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54" w:history="1">
        <w:r w:rsidRPr="00B313C6">
          <w:rPr>
            <w:rStyle w:val="Hipervnculo"/>
            <w:noProof/>
          </w:rPr>
          <w:t>Tabla 21: Especificación de casos de uso de la aplicación web</w:t>
        </w:r>
        <w:r>
          <w:rPr>
            <w:noProof/>
            <w:webHidden/>
          </w:rPr>
          <w:tab/>
        </w:r>
        <w:r>
          <w:rPr>
            <w:noProof/>
            <w:webHidden/>
          </w:rPr>
          <w:fldChar w:fldCharType="begin"/>
        </w:r>
        <w:r>
          <w:rPr>
            <w:noProof/>
            <w:webHidden/>
          </w:rPr>
          <w:instrText xml:space="preserve"> PAGEREF _Toc486712554 \h </w:instrText>
        </w:r>
        <w:r>
          <w:rPr>
            <w:noProof/>
            <w:webHidden/>
          </w:rPr>
        </w:r>
        <w:r>
          <w:rPr>
            <w:noProof/>
            <w:webHidden/>
          </w:rPr>
          <w:fldChar w:fldCharType="separate"/>
        </w:r>
        <w:r w:rsidR="00633160">
          <w:rPr>
            <w:noProof/>
            <w:webHidden/>
          </w:rPr>
          <w:t>55</w:t>
        </w:r>
        <w:r>
          <w:rPr>
            <w:noProof/>
            <w:webHidden/>
          </w:rPr>
          <w:fldChar w:fldCharType="end"/>
        </w:r>
      </w:hyperlink>
    </w:p>
    <w:p w14:paraId="50438FFA" w14:textId="53518EF8"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55" w:history="1">
        <w:r w:rsidRPr="00B313C6">
          <w:rPr>
            <w:rStyle w:val="Hipervnculo"/>
            <w:noProof/>
          </w:rPr>
          <w:t>Tabla 22: Especificación de casos de uso de la aplicación web</w:t>
        </w:r>
        <w:r>
          <w:rPr>
            <w:noProof/>
            <w:webHidden/>
          </w:rPr>
          <w:tab/>
        </w:r>
        <w:r>
          <w:rPr>
            <w:noProof/>
            <w:webHidden/>
          </w:rPr>
          <w:fldChar w:fldCharType="begin"/>
        </w:r>
        <w:r>
          <w:rPr>
            <w:noProof/>
            <w:webHidden/>
          </w:rPr>
          <w:instrText xml:space="preserve"> PAGEREF _Toc486712555 \h </w:instrText>
        </w:r>
        <w:r>
          <w:rPr>
            <w:noProof/>
            <w:webHidden/>
          </w:rPr>
        </w:r>
        <w:r>
          <w:rPr>
            <w:noProof/>
            <w:webHidden/>
          </w:rPr>
          <w:fldChar w:fldCharType="separate"/>
        </w:r>
        <w:r w:rsidR="00633160">
          <w:rPr>
            <w:noProof/>
            <w:webHidden/>
          </w:rPr>
          <w:t>56</w:t>
        </w:r>
        <w:r>
          <w:rPr>
            <w:noProof/>
            <w:webHidden/>
          </w:rPr>
          <w:fldChar w:fldCharType="end"/>
        </w:r>
      </w:hyperlink>
    </w:p>
    <w:p w14:paraId="4AF7503F" w14:textId="7A8424D0"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56" w:history="1">
        <w:r w:rsidRPr="00B313C6">
          <w:rPr>
            <w:rStyle w:val="Hipervnculo"/>
            <w:noProof/>
          </w:rPr>
          <w:t>Tabla 23: Especificación de casos de uso de la aplicación web</w:t>
        </w:r>
        <w:r>
          <w:rPr>
            <w:noProof/>
            <w:webHidden/>
          </w:rPr>
          <w:tab/>
        </w:r>
        <w:r>
          <w:rPr>
            <w:noProof/>
            <w:webHidden/>
          </w:rPr>
          <w:fldChar w:fldCharType="begin"/>
        </w:r>
        <w:r>
          <w:rPr>
            <w:noProof/>
            <w:webHidden/>
          </w:rPr>
          <w:instrText xml:space="preserve"> PAGEREF _Toc486712556 \h </w:instrText>
        </w:r>
        <w:r>
          <w:rPr>
            <w:noProof/>
            <w:webHidden/>
          </w:rPr>
        </w:r>
        <w:r>
          <w:rPr>
            <w:noProof/>
            <w:webHidden/>
          </w:rPr>
          <w:fldChar w:fldCharType="separate"/>
        </w:r>
        <w:r w:rsidR="00633160">
          <w:rPr>
            <w:noProof/>
            <w:webHidden/>
          </w:rPr>
          <w:t>57</w:t>
        </w:r>
        <w:r>
          <w:rPr>
            <w:noProof/>
            <w:webHidden/>
          </w:rPr>
          <w:fldChar w:fldCharType="end"/>
        </w:r>
      </w:hyperlink>
    </w:p>
    <w:p w14:paraId="0CCE6658" w14:textId="253C9055"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57" w:history="1">
        <w:r w:rsidRPr="00B313C6">
          <w:rPr>
            <w:rStyle w:val="Hipervnculo"/>
            <w:noProof/>
          </w:rPr>
          <w:t>Tabla 24: Especificación de casos de uso de la aplicación web</w:t>
        </w:r>
        <w:r>
          <w:rPr>
            <w:noProof/>
            <w:webHidden/>
          </w:rPr>
          <w:tab/>
        </w:r>
        <w:r>
          <w:rPr>
            <w:noProof/>
            <w:webHidden/>
          </w:rPr>
          <w:fldChar w:fldCharType="begin"/>
        </w:r>
        <w:r>
          <w:rPr>
            <w:noProof/>
            <w:webHidden/>
          </w:rPr>
          <w:instrText xml:space="preserve"> PAGEREF _Toc486712557 \h </w:instrText>
        </w:r>
        <w:r>
          <w:rPr>
            <w:noProof/>
            <w:webHidden/>
          </w:rPr>
        </w:r>
        <w:r>
          <w:rPr>
            <w:noProof/>
            <w:webHidden/>
          </w:rPr>
          <w:fldChar w:fldCharType="separate"/>
        </w:r>
        <w:r w:rsidR="00633160">
          <w:rPr>
            <w:noProof/>
            <w:webHidden/>
          </w:rPr>
          <w:t>58</w:t>
        </w:r>
        <w:r>
          <w:rPr>
            <w:noProof/>
            <w:webHidden/>
          </w:rPr>
          <w:fldChar w:fldCharType="end"/>
        </w:r>
      </w:hyperlink>
    </w:p>
    <w:p w14:paraId="6538EF32" w14:textId="1DC3CA00"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58" w:history="1">
        <w:r w:rsidRPr="00B313C6">
          <w:rPr>
            <w:rStyle w:val="Hipervnculo"/>
            <w:noProof/>
          </w:rPr>
          <w:t>Tabla 25: Especificación de casos de uso de la aplicación web</w:t>
        </w:r>
        <w:r>
          <w:rPr>
            <w:noProof/>
            <w:webHidden/>
          </w:rPr>
          <w:tab/>
        </w:r>
        <w:r>
          <w:rPr>
            <w:noProof/>
            <w:webHidden/>
          </w:rPr>
          <w:fldChar w:fldCharType="begin"/>
        </w:r>
        <w:r>
          <w:rPr>
            <w:noProof/>
            <w:webHidden/>
          </w:rPr>
          <w:instrText xml:space="preserve"> PAGEREF _Toc486712558 \h </w:instrText>
        </w:r>
        <w:r>
          <w:rPr>
            <w:noProof/>
            <w:webHidden/>
          </w:rPr>
        </w:r>
        <w:r>
          <w:rPr>
            <w:noProof/>
            <w:webHidden/>
          </w:rPr>
          <w:fldChar w:fldCharType="separate"/>
        </w:r>
        <w:r w:rsidR="00633160">
          <w:rPr>
            <w:noProof/>
            <w:webHidden/>
          </w:rPr>
          <w:t>59</w:t>
        </w:r>
        <w:r>
          <w:rPr>
            <w:noProof/>
            <w:webHidden/>
          </w:rPr>
          <w:fldChar w:fldCharType="end"/>
        </w:r>
      </w:hyperlink>
    </w:p>
    <w:p w14:paraId="543D37F7" w14:textId="72941634"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59" w:history="1">
        <w:r w:rsidRPr="00B313C6">
          <w:rPr>
            <w:rStyle w:val="Hipervnculo"/>
            <w:noProof/>
          </w:rPr>
          <w:t>Tabla 26: Especificación de casos de uso de la aplicación web</w:t>
        </w:r>
        <w:r>
          <w:rPr>
            <w:noProof/>
            <w:webHidden/>
          </w:rPr>
          <w:tab/>
        </w:r>
        <w:r>
          <w:rPr>
            <w:noProof/>
            <w:webHidden/>
          </w:rPr>
          <w:fldChar w:fldCharType="begin"/>
        </w:r>
        <w:r>
          <w:rPr>
            <w:noProof/>
            <w:webHidden/>
          </w:rPr>
          <w:instrText xml:space="preserve"> PAGEREF _Toc486712559 \h </w:instrText>
        </w:r>
        <w:r>
          <w:rPr>
            <w:noProof/>
            <w:webHidden/>
          </w:rPr>
        </w:r>
        <w:r>
          <w:rPr>
            <w:noProof/>
            <w:webHidden/>
          </w:rPr>
          <w:fldChar w:fldCharType="separate"/>
        </w:r>
        <w:r w:rsidR="00633160">
          <w:rPr>
            <w:noProof/>
            <w:webHidden/>
          </w:rPr>
          <w:t>60</w:t>
        </w:r>
        <w:r>
          <w:rPr>
            <w:noProof/>
            <w:webHidden/>
          </w:rPr>
          <w:fldChar w:fldCharType="end"/>
        </w:r>
      </w:hyperlink>
    </w:p>
    <w:p w14:paraId="4B98E0A9" w14:textId="3C5A6E6E"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60" w:history="1">
        <w:r w:rsidRPr="00B313C6">
          <w:rPr>
            <w:rStyle w:val="Hipervnculo"/>
            <w:noProof/>
          </w:rPr>
          <w:t>Tabla 27: Especificación de casos de uso de la aplicación web</w:t>
        </w:r>
        <w:r>
          <w:rPr>
            <w:noProof/>
            <w:webHidden/>
          </w:rPr>
          <w:tab/>
        </w:r>
        <w:r>
          <w:rPr>
            <w:noProof/>
            <w:webHidden/>
          </w:rPr>
          <w:fldChar w:fldCharType="begin"/>
        </w:r>
        <w:r>
          <w:rPr>
            <w:noProof/>
            <w:webHidden/>
          </w:rPr>
          <w:instrText xml:space="preserve"> PAGEREF _Toc486712560 \h </w:instrText>
        </w:r>
        <w:r>
          <w:rPr>
            <w:noProof/>
            <w:webHidden/>
          </w:rPr>
        </w:r>
        <w:r>
          <w:rPr>
            <w:noProof/>
            <w:webHidden/>
          </w:rPr>
          <w:fldChar w:fldCharType="separate"/>
        </w:r>
        <w:r w:rsidR="00633160">
          <w:rPr>
            <w:noProof/>
            <w:webHidden/>
          </w:rPr>
          <w:t>61</w:t>
        </w:r>
        <w:r>
          <w:rPr>
            <w:noProof/>
            <w:webHidden/>
          </w:rPr>
          <w:fldChar w:fldCharType="end"/>
        </w:r>
      </w:hyperlink>
    </w:p>
    <w:p w14:paraId="42EF9CBE" w14:textId="0970D496"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61" w:history="1">
        <w:r w:rsidRPr="00B313C6">
          <w:rPr>
            <w:rStyle w:val="Hipervnculo"/>
            <w:noProof/>
          </w:rPr>
          <w:t>Tabla 28: Especificación de casos de uso de la aplicación web</w:t>
        </w:r>
        <w:r>
          <w:rPr>
            <w:noProof/>
            <w:webHidden/>
          </w:rPr>
          <w:tab/>
        </w:r>
        <w:r>
          <w:rPr>
            <w:noProof/>
            <w:webHidden/>
          </w:rPr>
          <w:fldChar w:fldCharType="begin"/>
        </w:r>
        <w:r>
          <w:rPr>
            <w:noProof/>
            <w:webHidden/>
          </w:rPr>
          <w:instrText xml:space="preserve"> PAGEREF _Toc486712561 \h </w:instrText>
        </w:r>
        <w:r>
          <w:rPr>
            <w:noProof/>
            <w:webHidden/>
          </w:rPr>
        </w:r>
        <w:r>
          <w:rPr>
            <w:noProof/>
            <w:webHidden/>
          </w:rPr>
          <w:fldChar w:fldCharType="separate"/>
        </w:r>
        <w:r w:rsidR="00633160">
          <w:rPr>
            <w:noProof/>
            <w:webHidden/>
          </w:rPr>
          <w:t>62</w:t>
        </w:r>
        <w:r>
          <w:rPr>
            <w:noProof/>
            <w:webHidden/>
          </w:rPr>
          <w:fldChar w:fldCharType="end"/>
        </w:r>
      </w:hyperlink>
    </w:p>
    <w:p w14:paraId="7D5D0DB2" w14:textId="113D8EB8"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62" w:history="1">
        <w:r w:rsidRPr="00B313C6">
          <w:rPr>
            <w:rStyle w:val="Hipervnculo"/>
            <w:noProof/>
          </w:rPr>
          <w:t>Tabla 29: Especificación de casos de uso de la aplicación web</w:t>
        </w:r>
        <w:r>
          <w:rPr>
            <w:noProof/>
            <w:webHidden/>
          </w:rPr>
          <w:tab/>
        </w:r>
        <w:r>
          <w:rPr>
            <w:noProof/>
            <w:webHidden/>
          </w:rPr>
          <w:fldChar w:fldCharType="begin"/>
        </w:r>
        <w:r>
          <w:rPr>
            <w:noProof/>
            <w:webHidden/>
          </w:rPr>
          <w:instrText xml:space="preserve"> PAGEREF _Toc486712562 \h </w:instrText>
        </w:r>
        <w:r>
          <w:rPr>
            <w:noProof/>
            <w:webHidden/>
          </w:rPr>
        </w:r>
        <w:r>
          <w:rPr>
            <w:noProof/>
            <w:webHidden/>
          </w:rPr>
          <w:fldChar w:fldCharType="separate"/>
        </w:r>
        <w:r w:rsidR="00633160">
          <w:rPr>
            <w:noProof/>
            <w:webHidden/>
          </w:rPr>
          <w:t>63</w:t>
        </w:r>
        <w:r>
          <w:rPr>
            <w:noProof/>
            <w:webHidden/>
          </w:rPr>
          <w:fldChar w:fldCharType="end"/>
        </w:r>
      </w:hyperlink>
    </w:p>
    <w:p w14:paraId="75E35C59" w14:textId="5FE18C1D"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63" w:history="1">
        <w:r w:rsidRPr="00B313C6">
          <w:rPr>
            <w:rStyle w:val="Hipervnculo"/>
            <w:noProof/>
          </w:rPr>
          <w:t>Tabla 30: Especificación de casos de uso de la aplicación web</w:t>
        </w:r>
        <w:r>
          <w:rPr>
            <w:noProof/>
            <w:webHidden/>
          </w:rPr>
          <w:tab/>
        </w:r>
        <w:r>
          <w:rPr>
            <w:noProof/>
            <w:webHidden/>
          </w:rPr>
          <w:fldChar w:fldCharType="begin"/>
        </w:r>
        <w:r>
          <w:rPr>
            <w:noProof/>
            <w:webHidden/>
          </w:rPr>
          <w:instrText xml:space="preserve"> PAGEREF _Toc486712563 \h </w:instrText>
        </w:r>
        <w:r>
          <w:rPr>
            <w:noProof/>
            <w:webHidden/>
          </w:rPr>
        </w:r>
        <w:r>
          <w:rPr>
            <w:noProof/>
            <w:webHidden/>
          </w:rPr>
          <w:fldChar w:fldCharType="separate"/>
        </w:r>
        <w:r w:rsidR="00633160">
          <w:rPr>
            <w:noProof/>
            <w:webHidden/>
          </w:rPr>
          <w:t>63</w:t>
        </w:r>
        <w:r>
          <w:rPr>
            <w:noProof/>
            <w:webHidden/>
          </w:rPr>
          <w:fldChar w:fldCharType="end"/>
        </w:r>
      </w:hyperlink>
    </w:p>
    <w:p w14:paraId="2E5AB7BF" w14:textId="43245D5E"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64" w:history="1">
        <w:r w:rsidRPr="00B313C6">
          <w:rPr>
            <w:rStyle w:val="Hipervnculo"/>
            <w:noProof/>
          </w:rPr>
          <w:t>Tabla 31: Especificación de casos de uso de la aplicación web</w:t>
        </w:r>
        <w:r>
          <w:rPr>
            <w:noProof/>
            <w:webHidden/>
          </w:rPr>
          <w:tab/>
        </w:r>
        <w:r>
          <w:rPr>
            <w:noProof/>
            <w:webHidden/>
          </w:rPr>
          <w:fldChar w:fldCharType="begin"/>
        </w:r>
        <w:r>
          <w:rPr>
            <w:noProof/>
            <w:webHidden/>
          </w:rPr>
          <w:instrText xml:space="preserve"> PAGEREF _Toc486712564 \h </w:instrText>
        </w:r>
        <w:r>
          <w:rPr>
            <w:noProof/>
            <w:webHidden/>
          </w:rPr>
        </w:r>
        <w:r>
          <w:rPr>
            <w:noProof/>
            <w:webHidden/>
          </w:rPr>
          <w:fldChar w:fldCharType="separate"/>
        </w:r>
        <w:r w:rsidR="00633160">
          <w:rPr>
            <w:noProof/>
            <w:webHidden/>
          </w:rPr>
          <w:t>64</w:t>
        </w:r>
        <w:r>
          <w:rPr>
            <w:noProof/>
            <w:webHidden/>
          </w:rPr>
          <w:fldChar w:fldCharType="end"/>
        </w:r>
      </w:hyperlink>
    </w:p>
    <w:p w14:paraId="6947E623" w14:textId="651EE56D"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65" w:history="1">
        <w:r w:rsidRPr="00B313C6">
          <w:rPr>
            <w:rStyle w:val="Hipervnculo"/>
            <w:noProof/>
          </w:rPr>
          <w:t>Tabla 32: Especificación de casos de uso de la aplicación web</w:t>
        </w:r>
        <w:r>
          <w:rPr>
            <w:noProof/>
            <w:webHidden/>
          </w:rPr>
          <w:tab/>
        </w:r>
        <w:r>
          <w:rPr>
            <w:noProof/>
            <w:webHidden/>
          </w:rPr>
          <w:fldChar w:fldCharType="begin"/>
        </w:r>
        <w:r>
          <w:rPr>
            <w:noProof/>
            <w:webHidden/>
          </w:rPr>
          <w:instrText xml:space="preserve"> PAGEREF _Toc486712565 \h </w:instrText>
        </w:r>
        <w:r>
          <w:rPr>
            <w:noProof/>
            <w:webHidden/>
          </w:rPr>
        </w:r>
        <w:r>
          <w:rPr>
            <w:noProof/>
            <w:webHidden/>
          </w:rPr>
          <w:fldChar w:fldCharType="separate"/>
        </w:r>
        <w:r w:rsidR="00633160">
          <w:rPr>
            <w:noProof/>
            <w:webHidden/>
          </w:rPr>
          <w:t>64</w:t>
        </w:r>
        <w:r>
          <w:rPr>
            <w:noProof/>
            <w:webHidden/>
          </w:rPr>
          <w:fldChar w:fldCharType="end"/>
        </w:r>
      </w:hyperlink>
    </w:p>
    <w:p w14:paraId="0654BF0F" w14:textId="5DB0448F"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66" w:history="1">
        <w:r w:rsidRPr="00B313C6">
          <w:rPr>
            <w:rStyle w:val="Hipervnculo"/>
            <w:noProof/>
          </w:rPr>
          <w:t>Tabla 33: Especificación de casos de uso de la aplicación web</w:t>
        </w:r>
        <w:r>
          <w:rPr>
            <w:noProof/>
            <w:webHidden/>
          </w:rPr>
          <w:tab/>
        </w:r>
        <w:r>
          <w:rPr>
            <w:noProof/>
            <w:webHidden/>
          </w:rPr>
          <w:fldChar w:fldCharType="begin"/>
        </w:r>
        <w:r>
          <w:rPr>
            <w:noProof/>
            <w:webHidden/>
          </w:rPr>
          <w:instrText xml:space="preserve"> PAGEREF _Toc486712566 \h </w:instrText>
        </w:r>
        <w:r>
          <w:rPr>
            <w:noProof/>
            <w:webHidden/>
          </w:rPr>
        </w:r>
        <w:r>
          <w:rPr>
            <w:noProof/>
            <w:webHidden/>
          </w:rPr>
          <w:fldChar w:fldCharType="separate"/>
        </w:r>
        <w:r w:rsidR="00633160">
          <w:rPr>
            <w:noProof/>
            <w:webHidden/>
          </w:rPr>
          <w:t>65</w:t>
        </w:r>
        <w:r>
          <w:rPr>
            <w:noProof/>
            <w:webHidden/>
          </w:rPr>
          <w:fldChar w:fldCharType="end"/>
        </w:r>
      </w:hyperlink>
    </w:p>
    <w:p w14:paraId="7C325CF7" w14:textId="7C82B1E0"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67" w:history="1">
        <w:r w:rsidRPr="00B313C6">
          <w:rPr>
            <w:rStyle w:val="Hipervnculo"/>
            <w:noProof/>
          </w:rPr>
          <w:t>Tabla 34: Especificación de casos de uso de la aplicación móvil</w:t>
        </w:r>
        <w:r>
          <w:rPr>
            <w:noProof/>
            <w:webHidden/>
          </w:rPr>
          <w:tab/>
        </w:r>
        <w:r>
          <w:rPr>
            <w:noProof/>
            <w:webHidden/>
          </w:rPr>
          <w:fldChar w:fldCharType="begin"/>
        </w:r>
        <w:r>
          <w:rPr>
            <w:noProof/>
            <w:webHidden/>
          </w:rPr>
          <w:instrText xml:space="preserve"> PAGEREF _Toc486712567 \h </w:instrText>
        </w:r>
        <w:r>
          <w:rPr>
            <w:noProof/>
            <w:webHidden/>
          </w:rPr>
        </w:r>
        <w:r>
          <w:rPr>
            <w:noProof/>
            <w:webHidden/>
          </w:rPr>
          <w:fldChar w:fldCharType="separate"/>
        </w:r>
        <w:r w:rsidR="00633160">
          <w:rPr>
            <w:noProof/>
            <w:webHidden/>
          </w:rPr>
          <w:t>67</w:t>
        </w:r>
        <w:r>
          <w:rPr>
            <w:noProof/>
            <w:webHidden/>
          </w:rPr>
          <w:fldChar w:fldCharType="end"/>
        </w:r>
      </w:hyperlink>
    </w:p>
    <w:p w14:paraId="33256A9D" w14:textId="3430D641"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68" w:history="1">
        <w:r w:rsidRPr="00B313C6">
          <w:rPr>
            <w:rStyle w:val="Hipervnculo"/>
            <w:noProof/>
          </w:rPr>
          <w:t>Tabla 35: Especificación de casos de uso de la aplicación móvil</w:t>
        </w:r>
        <w:r>
          <w:rPr>
            <w:noProof/>
            <w:webHidden/>
          </w:rPr>
          <w:tab/>
        </w:r>
        <w:r>
          <w:rPr>
            <w:noProof/>
            <w:webHidden/>
          </w:rPr>
          <w:fldChar w:fldCharType="begin"/>
        </w:r>
        <w:r>
          <w:rPr>
            <w:noProof/>
            <w:webHidden/>
          </w:rPr>
          <w:instrText xml:space="preserve"> PAGEREF _Toc486712568 \h </w:instrText>
        </w:r>
        <w:r>
          <w:rPr>
            <w:noProof/>
            <w:webHidden/>
          </w:rPr>
        </w:r>
        <w:r>
          <w:rPr>
            <w:noProof/>
            <w:webHidden/>
          </w:rPr>
          <w:fldChar w:fldCharType="separate"/>
        </w:r>
        <w:r w:rsidR="00633160">
          <w:rPr>
            <w:noProof/>
            <w:webHidden/>
          </w:rPr>
          <w:t>68</w:t>
        </w:r>
        <w:r>
          <w:rPr>
            <w:noProof/>
            <w:webHidden/>
          </w:rPr>
          <w:fldChar w:fldCharType="end"/>
        </w:r>
      </w:hyperlink>
    </w:p>
    <w:p w14:paraId="3D77DEAE" w14:textId="7C2A964E"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69" w:history="1">
        <w:r w:rsidRPr="00B313C6">
          <w:rPr>
            <w:rStyle w:val="Hipervnculo"/>
            <w:noProof/>
          </w:rPr>
          <w:t>Tabla 36: Resultados pruebas de usabilidad</w:t>
        </w:r>
        <w:r>
          <w:rPr>
            <w:noProof/>
            <w:webHidden/>
          </w:rPr>
          <w:tab/>
        </w:r>
        <w:r>
          <w:rPr>
            <w:noProof/>
            <w:webHidden/>
          </w:rPr>
          <w:fldChar w:fldCharType="begin"/>
        </w:r>
        <w:r>
          <w:rPr>
            <w:noProof/>
            <w:webHidden/>
          </w:rPr>
          <w:instrText xml:space="preserve"> PAGEREF _Toc486712569 \h </w:instrText>
        </w:r>
        <w:r>
          <w:rPr>
            <w:noProof/>
            <w:webHidden/>
          </w:rPr>
        </w:r>
        <w:r>
          <w:rPr>
            <w:noProof/>
            <w:webHidden/>
          </w:rPr>
          <w:fldChar w:fldCharType="separate"/>
        </w:r>
        <w:r w:rsidR="00633160">
          <w:rPr>
            <w:noProof/>
            <w:webHidden/>
          </w:rPr>
          <w:t>88</w:t>
        </w:r>
        <w:r>
          <w:rPr>
            <w:noProof/>
            <w:webHidden/>
          </w:rPr>
          <w:fldChar w:fldCharType="end"/>
        </w:r>
      </w:hyperlink>
    </w:p>
    <w:p w14:paraId="3AA6844A" w14:textId="7450627F"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70" w:history="1">
        <w:r w:rsidRPr="00B313C6">
          <w:rPr>
            <w:rStyle w:val="Hipervnculo"/>
            <w:noProof/>
          </w:rPr>
          <w:t>Tabla 37: Pruebas de caja negra – Servicio web Inicio Sesión.</w:t>
        </w:r>
        <w:r>
          <w:rPr>
            <w:noProof/>
            <w:webHidden/>
          </w:rPr>
          <w:tab/>
        </w:r>
        <w:r>
          <w:rPr>
            <w:noProof/>
            <w:webHidden/>
          </w:rPr>
          <w:fldChar w:fldCharType="begin"/>
        </w:r>
        <w:r>
          <w:rPr>
            <w:noProof/>
            <w:webHidden/>
          </w:rPr>
          <w:instrText xml:space="preserve"> PAGEREF _Toc486712570 \h </w:instrText>
        </w:r>
        <w:r>
          <w:rPr>
            <w:noProof/>
            <w:webHidden/>
          </w:rPr>
        </w:r>
        <w:r>
          <w:rPr>
            <w:noProof/>
            <w:webHidden/>
          </w:rPr>
          <w:fldChar w:fldCharType="separate"/>
        </w:r>
        <w:r w:rsidR="00633160">
          <w:rPr>
            <w:noProof/>
            <w:webHidden/>
          </w:rPr>
          <w:t>89</w:t>
        </w:r>
        <w:r>
          <w:rPr>
            <w:noProof/>
            <w:webHidden/>
          </w:rPr>
          <w:fldChar w:fldCharType="end"/>
        </w:r>
      </w:hyperlink>
    </w:p>
    <w:p w14:paraId="212DE4E0" w14:textId="7F13648E"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71" w:history="1">
        <w:r w:rsidRPr="00B313C6">
          <w:rPr>
            <w:rStyle w:val="Hipervnculo"/>
            <w:noProof/>
          </w:rPr>
          <w:t>Tabla 38: Pruebas de caja negra – Servicio web Registrarse</w:t>
        </w:r>
        <w:r>
          <w:rPr>
            <w:noProof/>
            <w:webHidden/>
          </w:rPr>
          <w:tab/>
        </w:r>
        <w:r>
          <w:rPr>
            <w:noProof/>
            <w:webHidden/>
          </w:rPr>
          <w:fldChar w:fldCharType="begin"/>
        </w:r>
        <w:r>
          <w:rPr>
            <w:noProof/>
            <w:webHidden/>
          </w:rPr>
          <w:instrText xml:space="preserve"> PAGEREF _Toc486712571 \h </w:instrText>
        </w:r>
        <w:r>
          <w:rPr>
            <w:noProof/>
            <w:webHidden/>
          </w:rPr>
        </w:r>
        <w:r>
          <w:rPr>
            <w:noProof/>
            <w:webHidden/>
          </w:rPr>
          <w:fldChar w:fldCharType="separate"/>
        </w:r>
        <w:r w:rsidR="00633160">
          <w:rPr>
            <w:noProof/>
            <w:webHidden/>
          </w:rPr>
          <w:t>90</w:t>
        </w:r>
        <w:r>
          <w:rPr>
            <w:noProof/>
            <w:webHidden/>
          </w:rPr>
          <w:fldChar w:fldCharType="end"/>
        </w:r>
      </w:hyperlink>
    </w:p>
    <w:p w14:paraId="78B21E9E" w14:textId="3FC08B82"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72" w:history="1">
        <w:r w:rsidRPr="00B313C6">
          <w:rPr>
            <w:rStyle w:val="Hipervnculo"/>
            <w:noProof/>
          </w:rPr>
          <w:t>Tabla 39: Pruebas de caja negra – Servicio web Visualizar Evento</w:t>
        </w:r>
        <w:r>
          <w:rPr>
            <w:noProof/>
            <w:webHidden/>
          </w:rPr>
          <w:tab/>
        </w:r>
        <w:r>
          <w:rPr>
            <w:noProof/>
            <w:webHidden/>
          </w:rPr>
          <w:fldChar w:fldCharType="begin"/>
        </w:r>
        <w:r>
          <w:rPr>
            <w:noProof/>
            <w:webHidden/>
          </w:rPr>
          <w:instrText xml:space="preserve"> PAGEREF _Toc486712572 \h </w:instrText>
        </w:r>
        <w:r>
          <w:rPr>
            <w:noProof/>
            <w:webHidden/>
          </w:rPr>
        </w:r>
        <w:r>
          <w:rPr>
            <w:noProof/>
            <w:webHidden/>
          </w:rPr>
          <w:fldChar w:fldCharType="separate"/>
        </w:r>
        <w:r w:rsidR="00633160">
          <w:rPr>
            <w:noProof/>
            <w:webHidden/>
          </w:rPr>
          <w:t>91</w:t>
        </w:r>
        <w:r>
          <w:rPr>
            <w:noProof/>
            <w:webHidden/>
          </w:rPr>
          <w:fldChar w:fldCharType="end"/>
        </w:r>
      </w:hyperlink>
    </w:p>
    <w:p w14:paraId="644D8AE8" w14:textId="2AD11204"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73" w:history="1">
        <w:r w:rsidRPr="00B313C6">
          <w:rPr>
            <w:rStyle w:val="Hipervnculo"/>
            <w:noProof/>
          </w:rPr>
          <w:t>Tabla 40: Pruebas de caja negra – Servicio web Visualizar Eventos Cercanos</w:t>
        </w:r>
        <w:r>
          <w:rPr>
            <w:noProof/>
            <w:webHidden/>
          </w:rPr>
          <w:tab/>
        </w:r>
        <w:r>
          <w:rPr>
            <w:noProof/>
            <w:webHidden/>
          </w:rPr>
          <w:fldChar w:fldCharType="begin"/>
        </w:r>
        <w:r>
          <w:rPr>
            <w:noProof/>
            <w:webHidden/>
          </w:rPr>
          <w:instrText xml:space="preserve"> PAGEREF _Toc486712573 \h </w:instrText>
        </w:r>
        <w:r>
          <w:rPr>
            <w:noProof/>
            <w:webHidden/>
          </w:rPr>
        </w:r>
        <w:r>
          <w:rPr>
            <w:noProof/>
            <w:webHidden/>
          </w:rPr>
          <w:fldChar w:fldCharType="separate"/>
        </w:r>
        <w:r w:rsidR="00633160">
          <w:rPr>
            <w:noProof/>
            <w:webHidden/>
          </w:rPr>
          <w:t>92</w:t>
        </w:r>
        <w:r>
          <w:rPr>
            <w:noProof/>
            <w:webHidden/>
          </w:rPr>
          <w:fldChar w:fldCharType="end"/>
        </w:r>
      </w:hyperlink>
    </w:p>
    <w:p w14:paraId="0DD6DBB3" w14:textId="51227E96"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74" w:history="1">
        <w:r w:rsidRPr="00B313C6">
          <w:rPr>
            <w:rStyle w:val="Hipervnculo"/>
            <w:noProof/>
          </w:rPr>
          <w:t>Tabla 41: Pruebas de caja negra – Servicio web Buscar Evento</w:t>
        </w:r>
        <w:r>
          <w:rPr>
            <w:noProof/>
            <w:webHidden/>
          </w:rPr>
          <w:tab/>
        </w:r>
        <w:r>
          <w:rPr>
            <w:noProof/>
            <w:webHidden/>
          </w:rPr>
          <w:fldChar w:fldCharType="begin"/>
        </w:r>
        <w:r>
          <w:rPr>
            <w:noProof/>
            <w:webHidden/>
          </w:rPr>
          <w:instrText xml:space="preserve"> PAGEREF _Toc486712574 \h </w:instrText>
        </w:r>
        <w:r>
          <w:rPr>
            <w:noProof/>
            <w:webHidden/>
          </w:rPr>
        </w:r>
        <w:r>
          <w:rPr>
            <w:noProof/>
            <w:webHidden/>
          </w:rPr>
          <w:fldChar w:fldCharType="separate"/>
        </w:r>
        <w:r w:rsidR="00633160">
          <w:rPr>
            <w:noProof/>
            <w:webHidden/>
          </w:rPr>
          <w:t>93</w:t>
        </w:r>
        <w:r>
          <w:rPr>
            <w:noProof/>
            <w:webHidden/>
          </w:rPr>
          <w:fldChar w:fldCharType="end"/>
        </w:r>
      </w:hyperlink>
    </w:p>
    <w:p w14:paraId="06B70758" w14:textId="63201970"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75" w:history="1">
        <w:r w:rsidRPr="00B313C6">
          <w:rPr>
            <w:rStyle w:val="Hipervnculo"/>
            <w:noProof/>
          </w:rPr>
          <w:t>Tabla 42: Pruebas de caja negra – Servicio web Ver Perfil</w:t>
        </w:r>
        <w:r>
          <w:rPr>
            <w:noProof/>
            <w:webHidden/>
          </w:rPr>
          <w:tab/>
        </w:r>
        <w:r>
          <w:rPr>
            <w:noProof/>
            <w:webHidden/>
          </w:rPr>
          <w:fldChar w:fldCharType="begin"/>
        </w:r>
        <w:r>
          <w:rPr>
            <w:noProof/>
            <w:webHidden/>
          </w:rPr>
          <w:instrText xml:space="preserve"> PAGEREF _Toc486712575 \h </w:instrText>
        </w:r>
        <w:r>
          <w:rPr>
            <w:noProof/>
            <w:webHidden/>
          </w:rPr>
        </w:r>
        <w:r>
          <w:rPr>
            <w:noProof/>
            <w:webHidden/>
          </w:rPr>
          <w:fldChar w:fldCharType="separate"/>
        </w:r>
        <w:r w:rsidR="00633160">
          <w:rPr>
            <w:noProof/>
            <w:webHidden/>
          </w:rPr>
          <w:t>94</w:t>
        </w:r>
        <w:r>
          <w:rPr>
            <w:noProof/>
            <w:webHidden/>
          </w:rPr>
          <w:fldChar w:fldCharType="end"/>
        </w:r>
      </w:hyperlink>
    </w:p>
    <w:p w14:paraId="36A17FFB" w14:textId="090F626B"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76" w:history="1">
        <w:r w:rsidRPr="00B313C6">
          <w:rPr>
            <w:rStyle w:val="Hipervnculo"/>
            <w:noProof/>
          </w:rPr>
          <w:t>Tabla 43: Pruebas de caja negra – Servicio web Modificar su Perfil</w:t>
        </w:r>
        <w:r>
          <w:rPr>
            <w:noProof/>
            <w:webHidden/>
          </w:rPr>
          <w:tab/>
        </w:r>
        <w:r>
          <w:rPr>
            <w:noProof/>
            <w:webHidden/>
          </w:rPr>
          <w:fldChar w:fldCharType="begin"/>
        </w:r>
        <w:r>
          <w:rPr>
            <w:noProof/>
            <w:webHidden/>
          </w:rPr>
          <w:instrText xml:space="preserve"> PAGEREF _Toc486712576 \h </w:instrText>
        </w:r>
        <w:r>
          <w:rPr>
            <w:noProof/>
            <w:webHidden/>
          </w:rPr>
        </w:r>
        <w:r>
          <w:rPr>
            <w:noProof/>
            <w:webHidden/>
          </w:rPr>
          <w:fldChar w:fldCharType="separate"/>
        </w:r>
        <w:r w:rsidR="00633160">
          <w:rPr>
            <w:noProof/>
            <w:webHidden/>
          </w:rPr>
          <w:t>95</w:t>
        </w:r>
        <w:r>
          <w:rPr>
            <w:noProof/>
            <w:webHidden/>
          </w:rPr>
          <w:fldChar w:fldCharType="end"/>
        </w:r>
      </w:hyperlink>
    </w:p>
    <w:p w14:paraId="6CB77ED2" w14:textId="4C7C218D"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77" w:history="1">
        <w:r w:rsidRPr="00B313C6">
          <w:rPr>
            <w:rStyle w:val="Hipervnculo"/>
            <w:noProof/>
          </w:rPr>
          <w:t>Tabla 44: Pruebas de caja negra – Servicio web Ingresa Evento</w:t>
        </w:r>
        <w:r>
          <w:rPr>
            <w:noProof/>
            <w:webHidden/>
          </w:rPr>
          <w:tab/>
        </w:r>
        <w:r>
          <w:rPr>
            <w:noProof/>
            <w:webHidden/>
          </w:rPr>
          <w:fldChar w:fldCharType="begin"/>
        </w:r>
        <w:r>
          <w:rPr>
            <w:noProof/>
            <w:webHidden/>
          </w:rPr>
          <w:instrText xml:space="preserve"> PAGEREF _Toc486712577 \h </w:instrText>
        </w:r>
        <w:r>
          <w:rPr>
            <w:noProof/>
            <w:webHidden/>
          </w:rPr>
        </w:r>
        <w:r>
          <w:rPr>
            <w:noProof/>
            <w:webHidden/>
          </w:rPr>
          <w:fldChar w:fldCharType="separate"/>
        </w:r>
        <w:r w:rsidR="00633160">
          <w:rPr>
            <w:noProof/>
            <w:webHidden/>
          </w:rPr>
          <w:t>96</w:t>
        </w:r>
        <w:r>
          <w:rPr>
            <w:noProof/>
            <w:webHidden/>
          </w:rPr>
          <w:fldChar w:fldCharType="end"/>
        </w:r>
      </w:hyperlink>
    </w:p>
    <w:p w14:paraId="568938CC" w14:textId="51BBB826"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78" w:history="1">
        <w:r w:rsidRPr="00B313C6">
          <w:rPr>
            <w:rStyle w:val="Hipervnculo"/>
            <w:noProof/>
          </w:rPr>
          <w:t>Tabla 45: Pruebas de caja negra – Servicio web Elimina su Evento</w:t>
        </w:r>
        <w:r>
          <w:rPr>
            <w:noProof/>
            <w:webHidden/>
          </w:rPr>
          <w:tab/>
        </w:r>
        <w:r>
          <w:rPr>
            <w:noProof/>
            <w:webHidden/>
          </w:rPr>
          <w:fldChar w:fldCharType="begin"/>
        </w:r>
        <w:r>
          <w:rPr>
            <w:noProof/>
            <w:webHidden/>
          </w:rPr>
          <w:instrText xml:space="preserve"> PAGEREF _Toc486712578 \h </w:instrText>
        </w:r>
        <w:r>
          <w:rPr>
            <w:noProof/>
            <w:webHidden/>
          </w:rPr>
        </w:r>
        <w:r>
          <w:rPr>
            <w:noProof/>
            <w:webHidden/>
          </w:rPr>
          <w:fldChar w:fldCharType="separate"/>
        </w:r>
        <w:r w:rsidR="00633160">
          <w:rPr>
            <w:noProof/>
            <w:webHidden/>
          </w:rPr>
          <w:t>97</w:t>
        </w:r>
        <w:r>
          <w:rPr>
            <w:noProof/>
            <w:webHidden/>
          </w:rPr>
          <w:fldChar w:fldCharType="end"/>
        </w:r>
      </w:hyperlink>
    </w:p>
    <w:p w14:paraId="6954C359" w14:textId="3DD09654"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79" w:history="1">
        <w:r w:rsidRPr="00B313C6">
          <w:rPr>
            <w:rStyle w:val="Hipervnculo"/>
            <w:noProof/>
          </w:rPr>
          <w:t>Tabla 46: Pruebas de caja negra – Servicio web Modifica su Evento</w:t>
        </w:r>
        <w:r>
          <w:rPr>
            <w:noProof/>
            <w:webHidden/>
          </w:rPr>
          <w:tab/>
        </w:r>
        <w:r>
          <w:rPr>
            <w:noProof/>
            <w:webHidden/>
          </w:rPr>
          <w:fldChar w:fldCharType="begin"/>
        </w:r>
        <w:r>
          <w:rPr>
            <w:noProof/>
            <w:webHidden/>
          </w:rPr>
          <w:instrText xml:space="preserve"> PAGEREF _Toc486712579 \h </w:instrText>
        </w:r>
        <w:r>
          <w:rPr>
            <w:noProof/>
            <w:webHidden/>
          </w:rPr>
        </w:r>
        <w:r>
          <w:rPr>
            <w:noProof/>
            <w:webHidden/>
          </w:rPr>
          <w:fldChar w:fldCharType="separate"/>
        </w:r>
        <w:r w:rsidR="00633160">
          <w:rPr>
            <w:noProof/>
            <w:webHidden/>
          </w:rPr>
          <w:t>98</w:t>
        </w:r>
        <w:r>
          <w:rPr>
            <w:noProof/>
            <w:webHidden/>
          </w:rPr>
          <w:fldChar w:fldCharType="end"/>
        </w:r>
      </w:hyperlink>
    </w:p>
    <w:p w14:paraId="73D713FB" w14:textId="2A3CD916"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80" w:history="1">
        <w:r w:rsidRPr="00B313C6">
          <w:rPr>
            <w:rStyle w:val="Hipervnculo"/>
            <w:noProof/>
          </w:rPr>
          <w:t>Tabla 47: Resultados pruebas de usabilidad</w:t>
        </w:r>
        <w:r>
          <w:rPr>
            <w:noProof/>
            <w:webHidden/>
          </w:rPr>
          <w:tab/>
        </w:r>
        <w:r>
          <w:rPr>
            <w:noProof/>
            <w:webHidden/>
          </w:rPr>
          <w:fldChar w:fldCharType="begin"/>
        </w:r>
        <w:r>
          <w:rPr>
            <w:noProof/>
            <w:webHidden/>
          </w:rPr>
          <w:instrText xml:space="preserve"> PAGEREF _Toc486712580 \h </w:instrText>
        </w:r>
        <w:r>
          <w:rPr>
            <w:noProof/>
            <w:webHidden/>
          </w:rPr>
        </w:r>
        <w:r>
          <w:rPr>
            <w:noProof/>
            <w:webHidden/>
          </w:rPr>
          <w:fldChar w:fldCharType="separate"/>
        </w:r>
        <w:r w:rsidR="00633160">
          <w:rPr>
            <w:noProof/>
            <w:webHidden/>
          </w:rPr>
          <w:t>99</w:t>
        </w:r>
        <w:r>
          <w:rPr>
            <w:noProof/>
            <w:webHidden/>
          </w:rPr>
          <w:fldChar w:fldCharType="end"/>
        </w:r>
      </w:hyperlink>
    </w:p>
    <w:p w14:paraId="1D267E8B" w14:textId="520234DF"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81" w:history="1">
        <w:r w:rsidRPr="00B313C6">
          <w:rPr>
            <w:rStyle w:val="Hipervnculo"/>
            <w:noProof/>
          </w:rPr>
          <w:t>Tabla 48: Pruebas de caja negra – Aplicación Web y Móvil Notificación de Errores</w:t>
        </w:r>
        <w:r>
          <w:rPr>
            <w:noProof/>
            <w:webHidden/>
          </w:rPr>
          <w:tab/>
        </w:r>
        <w:r>
          <w:rPr>
            <w:noProof/>
            <w:webHidden/>
          </w:rPr>
          <w:fldChar w:fldCharType="begin"/>
        </w:r>
        <w:r>
          <w:rPr>
            <w:noProof/>
            <w:webHidden/>
          </w:rPr>
          <w:instrText xml:space="preserve"> PAGEREF _Toc486712581 \h </w:instrText>
        </w:r>
        <w:r>
          <w:rPr>
            <w:noProof/>
            <w:webHidden/>
          </w:rPr>
        </w:r>
        <w:r>
          <w:rPr>
            <w:noProof/>
            <w:webHidden/>
          </w:rPr>
          <w:fldChar w:fldCharType="separate"/>
        </w:r>
        <w:r w:rsidR="00633160">
          <w:rPr>
            <w:noProof/>
            <w:webHidden/>
          </w:rPr>
          <w:t>99</w:t>
        </w:r>
        <w:r>
          <w:rPr>
            <w:noProof/>
            <w:webHidden/>
          </w:rPr>
          <w:fldChar w:fldCharType="end"/>
        </w:r>
      </w:hyperlink>
    </w:p>
    <w:p w14:paraId="68D165CC" w14:textId="28305082"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82" w:history="1">
        <w:r w:rsidRPr="00B313C6">
          <w:rPr>
            <w:rStyle w:val="Hipervnculo"/>
            <w:noProof/>
          </w:rPr>
          <w:t>Tabla 49: Calendario de pruebas</w:t>
        </w:r>
        <w:r>
          <w:rPr>
            <w:noProof/>
            <w:webHidden/>
          </w:rPr>
          <w:tab/>
        </w:r>
        <w:r>
          <w:rPr>
            <w:noProof/>
            <w:webHidden/>
          </w:rPr>
          <w:fldChar w:fldCharType="begin"/>
        </w:r>
        <w:r>
          <w:rPr>
            <w:noProof/>
            <w:webHidden/>
          </w:rPr>
          <w:instrText xml:space="preserve"> PAGEREF _Toc486712582 \h </w:instrText>
        </w:r>
        <w:r>
          <w:rPr>
            <w:noProof/>
            <w:webHidden/>
          </w:rPr>
        </w:r>
        <w:r>
          <w:rPr>
            <w:noProof/>
            <w:webHidden/>
          </w:rPr>
          <w:fldChar w:fldCharType="separate"/>
        </w:r>
        <w:r w:rsidR="00633160">
          <w:rPr>
            <w:noProof/>
            <w:webHidden/>
          </w:rPr>
          <w:t>100</w:t>
        </w:r>
        <w:r>
          <w:rPr>
            <w:noProof/>
            <w:webHidden/>
          </w:rPr>
          <w:fldChar w:fldCharType="end"/>
        </w:r>
      </w:hyperlink>
    </w:p>
    <w:p w14:paraId="16F949D1" w14:textId="17302135" w:rsidR="001A52DB" w:rsidRPr="0041535E" w:rsidRDefault="00F771A9" w:rsidP="00670242">
      <w:r>
        <w:fldChar w:fldCharType="end"/>
      </w:r>
      <w:r w:rsidR="004A6F06" w:rsidRPr="0041535E">
        <w:br w:type="page"/>
      </w:r>
    </w:p>
    <w:p w14:paraId="2D142CCD" w14:textId="1FEF8F75" w:rsidR="00F771A9" w:rsidRDefault="004A6F06" w:rsidP="00D67BCE">
      <w:pPr>
        <w:pStyle w:val="Ttulo1"/>
        <w:jc w:val="left"/>
      </w:pPr>
      <w:bookmarkStart w:id="5" w:name="_Toc484123273"/>
      <w:bookmarkStart w:id="6" w:name="_Toc484123379"/>
      <w:bookmarkStart w:id="7" w:name="_Toc486449008"/>
      <w:bookmarkStart w:id="8" w:name="_Toc486696720"/>
      <w:bookmarkStart w:id="9" w:name="_Toc486710735"/>
      <w:r w:rsidRPr="00B068E2">
        <w:lastRenderedPageBreak/>
        <w:t>Índice</w:t>
      </w:r>
      <w:r w:rsidRPr="0041535E">
        <w:t xml:space="preserve"> de Figuras</w:t>
      </w:r>
      <w:bookmarkEnd w:id="5"/>
      <w:bookmarkEnd w:id="6"/>
      <w:bookmarkEnd w:id="7"/>
      <w:bookmarkEnd w:id="8"/>
      <w:bookmarkEnd w:id="9"/>
    </w:p>
    <w:p w14:paraId="672ED859" w14:textId="2971259C" w:rsidR="00252D12" w:rsidRDefault="00F771A9">
      <w:pPr>
        <w:pStyle w:val="Tabladeilustraciones"/>
        <w:tabs>
          <w:tab w:val="right" w:leader="dot" w:pos="8828"/>
        </w:tabs>
        <w:rPr>
          <w:rFonts w:asciiTheme="minorHAnsi" w:eastAsiaTheme="minorEastAsia" w:hAnsiTheme="minorHAnsi" w:cstheme="minorBidi"/>
          <w:noProof/>
          <w:color w:val="auto"/>
        </w:rPr>
      </w:pPr>
      <w:r>
        <w:fldChar w:fldCharType="begin"/>
      </w:r>
      <w:r>
        <w:instrText xml:space="preserve"> TOC \h \z \c "Figura" </w:instrText>
      </w:r>
      <w:r>
        <w:fldChar w:fldCharType="separate"/>
      </w:r>
      <w:hyperlink w:anchor="_Toc486712583" w:history="1">
        <w:r w:rsidR="00252D12" w:rsidRPr="00B40351">
          <w:rPr>
            <w:rStyle w:val="Hipervnculo"/>
            <w:noProof/>
          </w:rPr>
          <w:t>Figura 1: Muestra las etapas de desarrollo en diferentes incrementos</w:t>
        </w:r>
        <w:r w:rsidR="00252D12">
          <w:rPr>
            <w:noProof/>
            <w:webHidden/>
          </w:rPr>
          <w:tab/>
        </w:r>
        <w:r w:rsidR="00252D12">
          <w:rPr>
            <w:noProof/>
            <w:webHidden/>
          </w:rPr>
          <w:fldChar w:fldCharType="begin"/>
        </w:r>
        <w:r w:rsidR="00252D12">
          <w:rPr>
            <w:noProof/>
            <w:webHidden/>
          </w:rPr>
          <w:instrText xml:space="preserve"> PAGEREF _Toc486712583 \h </w:instrText>
        </w:r>
        <w:r w:rsidR="00252D12">
          <w:rPr>
            <w:noProof/>
            <w:webHidden/>
          </w:rPr>
        </w:r>
        <w:r w:rsidR="00252D12">
          <w:rPr>
            <w:noProof/>
            <w:webHidden/>
          </w:rPr>
          <w:fldChar w:fldCharType="separate"/>
        </w:r>
        <w:r w:rsidR="00633160">
          <w:rPr>
            <w:noProof/>
            <w:webHidden/>
          </w:rPr>
          <w:t>18</w:t>
        </w:r>
        <w:r w:rsidR="00252D12">
          <w:rPr>
            <w:noProof/>
            <w:webHidden/>
          </w:rPr>
          <w:fldChar w:fldCharType="end"/>
        </w:r>
      </w:hyperlink>
    </w:p>
    <w:p w14:paraId="0B2EAFBE" w14:textId="04715940"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84" w:history="1">
        <w:r w:rsidRPr="00B40351">
          <w:rPr>
            <w:rStyle w:val="Hipervnculo"/>
            <w:noProof/>
          </w:rPr>
          <w:t>Figura 2: Arquitectura REST</w:t>
        </w:r>
        <w:r>
          <w:rPr>
            <w:noProof/>
            <w:webHidden/>
          </w:rPr>
          <w:tab/>
        </w:r>
        <w:r>
          <w:rPr>
            <w:noProof/>
            <w:webHidden/>
          </w:rPr>
          <w:fldChar w:fldCharType="begin"/>
        </w:r>
        <w:r>
          <w:rPr>
            <w:noProof/>
            <w:webHidden/>
          </w:rPr>
          <w:instrText xml:space="preserve"> PAGEREF _Toc486712584 \h </w:instrText>
        </w:r>
        <w:r>
          <w:rPr>
            <w:noProof/>
            <w:webHidden/>
          </w:rPr>
        </w:r>
        <w:r>
          <w:rPr>
            <w:noProof/>
            <w:webHidden/>
          </w:rPr>
          <w:fldChar w:fldCharType="separate"/>
        </w:r>
        <w:r w:rsidR="00633160">
          <w:rPr>
            <w:noProof/>
            <w:webHidden/>
          </w:rPr>
          <w:t>19</w:t>
        </w:r>
        <w:r>
          <w:rPr>
            <w:noProof/>
            <w:webHidden/>
          </w:rPr>
          <w:fldChar w:fldCharType="end"/>
        </w:r>
      </w:hyperlink>
    </w:p>
    <w:p w14:paraId="1918C499" w14:textId="52BB0235"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85" w:history="1">
        <w:r w:rsidRPr="00B40351">
          <w:rPr>
            <w:rStyle w:val="Hipervnculo"/>
            <w:noProof/>
          </w:rPr>
          <w:t>Figura 3: Arquitectura del Servicio Web</w:t>
        </w:r>
        <w:r>
          <w:rPr>
            <w:noProof/>
            <w:webHidden/>
          </w:rPr>
          <w:tab/>
        </w:r>
        <w:r>
          <w:rPr>
            <w:noProof/>
            <w:webHidden/>
          </w:rPr>
          <w:fldChar w:fldCharType="begin"/>
        </w:r>
        <w:r>
          <w:rPr>
            <w:noProof/>
            <w:webHidden/>
          </w:rPr>
          <w:instrText xml:space="preserve"> PAGEREF _Toc486712585 \h </w:instrText>
        </w:r>
        <w:r>
          <w:rPr>
            <w:noProof/>
            <w:webHidden/>
          </w:rPr>
        </w:r>
        <w:r>
          <w:rPr>
            <w:noProof/>
            <w:webHidden/>
          </w:rPr>
          <w:fldChar w:fldCharType="separate"/>
        </w:r>
        <w:r w:rsidR="00633160">
          <w:rPr>
            <w:noProof/>
            <w:webHidden/>
          </w:rPr>
          <w:t>21</w:t>
        </w:r>
        <w:r>
          <w:rPr>
            <w:noProof/>
            <w:webHidden/>
          </w:rPr>
          <w:fldChar w:fldCharType="end"/>
        </w:r>
      </w:hyperlink>
    </w:p>
    <w:p w14:paraId="663ADA60" w14:textId="0E72D456"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86" w:history="1">
        <w:r w:rsidRPr="00B40351">
          <w:rPr>
            <w:rStyle w:val="Hipervnculo"/>
            <w:noProof/>
          </w:rPr>
          <w:t>Figura 4: Arquitectura de la aplicación móvil y la página web</w:t>
        </w:r>
        <w:r>
          <w:rPr>
            <w:noProof/>
            <w:webHidden/>
          </w:rPr>
          <w:tab/>
        </w:r>
        <w:r>
          <w:rPr>
            <w:noProof/>
            <w:webHidden/>
          </w:rPr>
          <w:fldChar w:fldCharType="begin"/>
        </w:r>
        <w:r>
          <w:rPr>
            <w:noProof/>
            <w:webHidden/>
          </w:rPr>
          <w:instrText xml:space="preserve"> PAGEREF _Toc486712586 \h </w:instrText>
        </w:r>
        <w:r>
          <w:rPr>
            <w:noProof/>
            <w:webHidden/>
          </w:rPr>
        </w:r>
        <w:r>
          <w:rPr>
            <w:noProof/>
            <w:webHidden/>
          </w:rPr>
          <w:fldChar w:fldCharType="separate"/>
        </w:r>
        <w:r w:rsidR="00633160">
          <w:rPr>
            <w:noProof/>
            <w:webHidden/>
          </w:rPr>
          <w:t>22</w:t>
        </w:r>
        <w:r>
          <w:rPr>
            <w:noProof/>
            <w:webHidden/>
          </w:rPr>
          <w:fldChar w:fldCharType="end"/>
        </w:r>
      </w:hyperlink>
    </w:p>
    <w:p w14:paraId="7AD888F0" w14:textId="0D89324F"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87" w:history="1">
        <w:r w:rsidRPr="00B40351">
          <w:rPr>
            <w:rStyle w:val="Hipervnculo"/>
            <w:noProof/>
          </w:rPr>
          <w:t>Figura 5: Arquitectura unificada</w:t>
        </w:r>
        <w:r>
          <w:rPr>
            <w:noProof/>
            <w:webHidden/>
          </w:rPr>
          <w:tab/>
        </w:r>
        <w:r>
          <w:rPr>
            <w:noProof/>
            <w:webHidden/>
          </w:rPr>
          <w:fldChar w:fldCharType="begin"/>
        </w:r>
        <w:r>
          <w:rPr>
            <w:noProof/>
            <w:webHidden/>
          </w:rPr>
          <w:instrText xml:space="preserve"> PAGEREF _Toc486712587 \h </w:instrText>
        </w:r>
        <w:r>
          <w:rPr>
            <w:noProof/>
            <w:webHidden/>
          </w:rPr>
        </w:r>
        <w:r>
          <w:rPr>
            <w:noProof/>
            <w:webHidden/>
          </w:rPr>
          <w:fldChar w:fldCharType="separate"/>
        </w:r>
        <w:r w:rsidR="00633160">
          <w:rPr>
            <w:noProof/>
            <w:webHidden/>
          </w:rPr>
          <w:t>22</w:t>
        </w:r>
        <w:r>
          <w:rPr>
            <w:noProof/>
            <w:webHidden/>
          </w:rPr>
          <w:fldChar w:fldCharType="end"/>
        </w:r>
      </w:hyperlink>
    </w:p>
    <w:p w14:paraId="600A46E3" w14:textId="4F97B9F8"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88" w:history="1">
        <w:r w:rsidRPr="00B40351">
          <w:rPr>
            <w:rStyle w:val="Hipervnculo"/>
            <w:noProof/>
          </w:rPr>
          <w:t>Figura 6: Ecuación cálculo de VAN</w:t>
        </w:r>
        <w:r>
          <w:rPr>
            <w:noProof/>
            <w:webHidden/>
          </w:rPr>
          <w:tab/>
        </w:r>
        <w:r>
          <w:rPr>
            <w:noProof/>
            <w:webHidden/>
          </w:rPr>
          <w:fldChar w:fldCharType="begin"/>
        </w:r>
        <w:r>
          <w:rPr>
            <w:noProof/>
            <w:webHidden/>
          </w:rPr>
          <w:instrText xml:space="preserve"> PAGEREF _Toc486712588 \h </w:instrText>
        </w:r>
        <w:r>
          <w:rPr>
            <w:noProof/>
            <w:webHidden/>
          </w:rPr>
        </w:r>
        <w:r>
          <w:rPr>
            <w:noProof/>
            <w:webHidden/>
          </w:rPr>
          <w:fldChar w:fldCharType="separate"/>
        </w:r>
        <w:r w:rsidR="00633160">
          <w:rPr>
            <w:noProof/>
            <w:webHidden/>
          </w:rPr>
          <w:t>46</w:t>
        </w:r>
        <w:r>
          <w:rPr>
            <w:noProof/>
            <w:webHidden/>
          </w:rPr>
          <w:fldChar w:fldCharType="end"/>
        </w:r>
      </w:hyperlink>
    </w:p>
    <w:p w14:paraId="054E5B4B" w14:textId="711B7F26"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89" w:history="1">
        <w:r w:rsidRPr="00B40351">
          <w:rPr>
            <w:rStyle w:val="Hipervnculo"/>
            <w:noProof/>
          </w:rPr>
          <w:t>Figura 7: Diagrama de casos de uso para la aplicación web</w:t>
        </w:r>
        <w:r>
          <w:rPr>
            <w:noProof/>
            <w:webHidden/>
          </w:rPr>
          <w:tab/>
        </w:r>
        <w:r>
          <w:rPr>
            <w:noProof/>
            <w:webHidden/>
          </w:rPr>
          <w:fldChar w:fldCharType="begin"/>
        </w:r>
        <w:r>
          <w:rPr>
            <w:noProof/>
            <w:webHidden/>
          </w:rPr>
          <w:instrText xml:space="preserve"> PAGEREF _Toc486712589 \h </w:instrText>
        </w:r>
        <w:r>
          <w:rPr>
            <w:noProof/>
            <w:webHidden/>
          </w:rPr>
        </w:r>
        <w:r>
          <w:rPr>
            <w:noProof/>
            <w:webHidden/>
          </w:rPr>
          <w:fldChar w:fldCharType="separate"/>
        </w:r>
        <w:r w:rsidR="00633160">
          <w:rPr>
            <w:noProof/>
            <w:webHidden/>
          </w:rPr>
          <w:t>49</w:t>
        </w:r>
        <w:r>
          <w:rPr>
            <w:noProof/>
            <w:webHidden/>
          </w:rPr>
          <w:fldChar w:fldCharType="end"/>
        </w:r>
      </w:hyperlink>
    </w:p>
    <w:p w14:paraId="2A110425" w14:textId="12C8C90C"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90" w:history="1">
        <w:r w:rsidRPr="00B40351">
          <w:rPr>
            <w:rStyle w:val="Hipervnculo"/>
            <w:noProof/>
          </w:rPr>
          <w:t>Figura 8: Diagrama de casos de uso para la aplicación móvil</w:t>
        </w:r>
        <w:r>
          <w:rPr>
            <w:noProof/>
            <w:webHidden/>
          </w:rPr>
          <w:tab/>
        </w:r>
        <w:r>
          <w:rPr>
            <w:noProof/>
            <w:webHidden/>
          </w:rPr>
          <w:fldChar w:fldCharType="begin"/>
        </w:r>
        <w:r>
          <w:rPr>
            <w:noProof/>
            <w:webHidden/>
          </w:rPr>
          <w:instrText xml:space="preserve"> PAGEREF _Toc486712590 \h </w:instrText>
        </w:r>
        <w:r>
          <w:rPr>
            <w:noProof/>
            <w:webHidden/>
          </w:rPr>
        </w:r>
        <w:r>
          <w:rPr>
            <w:noProof/>
            <w:webHidden/>
          </w:rPr>
          <w:fldChar w:fldCharType="separate"/>
        </w:r>
        <w:r w:rsidR="00633160">
          <w:rPr>
            <w:noProof/>
            <w:webHidden/>
          </w:rPr>
          <w:t>50</w:t>
        </w:r>
        <w:r>
          <w:rPr>
            <w:noProof/>
            <w:webHidden/>
          </w:rPr>
          <w:fldChar w:fldCharType="end"/>
        </w:r>
      </w:hyperlink>
    </w:p>
    <w:p w14:paraId="69D8C63F" w14:textId="0A052F87"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91" w:history="1">
        <w:r w:rsidRPr="00B40351">
          <w:rPr>
            <w:rStyle w:val="Hipervnculo"/>
            <w:noProof/>
          </w:rPr>
          <w:t>Figura 9: Modelo de la Base de Datos</w:t>
        </w:r>
        <w:r>
          <w:rPr>
            <w:noProof/>
            <w:webHidden/>
          </w:rPr>
          <w:tab/>
        </w:r>
        <w:r>
          <w:rPr>
            <w:noProof/>
            <w:webHidden/>
          </w:rPr>
          <w:fldChar w:fldCharType="begin"/>
        </w:r>
        <w:r>
          <w:rPr>
            <w:noProof/>
            <w:webHidden/>
          </w:rPr>
          <w:instrText xml:space="preserve"> PAGEREF _Toc486712591 \h </w:instrText>
        </w:r>
        <w:r>
          <w:rPr>
            <w:noProof/>
            <w:webHidden/>
          </w:rPr>
        </w:r>
        <w:r>
          <w:rPr>
            <w:noProof/>
            <w:webHidden/>
          </w:rPr>
          <w:fldChar w:fldCharType="separate"/>
        </w:r>
        <w:r w:rsidR="00633160">
          <w:rPr>
            <w:noProof/>
            <w:webHidden/>
          </w:rPr>
          <w:t>70</w:t>
        </w:r>
        <w:r>
          <w:rPr>
            <w:noProof/>
            <w:webHidden/>
          </w:rPr>
          <w:fldChar w:fldCharType="end"/>
        </w:r>
      </w:hyperlink>
    </w:p>
    <w:p w14:paraId="3C3A51AD" w14:textId="1EB12027"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92" w:history="1">
        <w:r w:rsidRPr="00B40351">
          <w:rPr>
            <w:rStyle w:val="Hipervnculo"/>
            <w:noProof/>
          </w:rPr>
          <w:t>Figura 10: Modelo Físico de la Base de datos</w:t>
        </w:r>
        <w:r>
          <w:rPr>
            <w:noProof/>
            <w:webHidden/>
          </w:rPr>
          <w:tab/>
        </w:r>
        <w:r>
          <w:rPr>
            <w:noProof/>
            <w:webHidden/>
          </w:rPr>
          <w:fldChar w:fldCharType="begin"/>
        </w:r>
        <w:r>
          <w:rPr>
            <w:noProof/>
            <w:webHidden/>
          </w:rPr>
          <w:instrText xml:space="preserve"> PAGEREF _Toc486712592 \h </w:instrText>
        </w:r>
        <w:r>
          <w:rPr>
            <w:noProof/>
            <w:webHidden/>
          </w:rPr>
        </w:r>
        <w:r>
          <w:rPr>
            <w:noProof/>
            <w:webHidden/>
          </w:rPr>
          <w:fldChar w:fldCharType="separate"/>
        </w:r>
        <w:r w:rsidR="00633160">
          <w:rPr>
            <w:noProof/>
            <w:webHidden/>
          </w:rPr>
          <w:t>72</w:t>
        </w:r>
        <w:r>
          <w:rPr>
            <w:noProof/>
            <w:webHidden/>
          </w:rPr>
          <w:fldChar w:fldCharType="end"/>
        </w:r>
      </w:hyperlink>
    </w:p>
    <w:p w14:paraId="245C3E2E" w14:textId="6F67086A"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93" w:history="1">
        <w:r w:rsidRPr="00B40351">
          <w:rPr>
            <w:rStyle w:val="Hipervnculo"/>
            <w:noProof/>
          </w:rPr>
          <w:t>Figura 11: Interfaz de la aplicación web - Explorar</w:t>
        </w:r>
        <w:r>
          <w:rPr>
            <w:noProof/>
            <w:webHidden/>
          </w:rPr>
          <w:tab/>
        </w:r>
        <w:r>
          <w:rPr>
            <w:noProof/>
            <w:webHidden/>
          </w:rPr>
          <w:fldChar w:fldCharType="begin"/>
        </w:r>
        <w:r>
          <w:rPr>
            <w:noProof/>
            <w:webHidden/>
          </w:rPr>
          <w:instrText xml:space="preserve"> PAGEREF _Toc486712593 \h </w:instrText>
        </w:r>
        <w:r>
          <w:rPr>
            <w:noProof/>
            <w:webHidden/>
          </w:rPr>
        </w:r>
        <w:r>
          <w:rPr>
            <w:noProof/>
            <w:webHidden/>
          </w:rPr>
          <w:fldChar w:fldCharType="separate"/>
        </w:r>
        <w:r w:rsidR="00633160">
          <w:rPr>
            <w:noProof/>
            <w:webHidden/>
          </w:rPr>
          <w:t>73</w:t>
        </w:r>
        <w:r>
          <w:rPr>
            <w:noProof/>
            <w:webHidden/>
          </w:rPr>
          <w:fldChar w:fldCharType="end"/>
        </w:r>
      </w:hyperlink>
    </w:p>
    <w:p w14:paraId="01CA2682" w14:textId="3A2E516C"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94" w:history="1">
        <w:r w:rsidRPr="00B40351">
          <w:rPr>
            <w:rStyle w:val="Hipervnculo"/>
            <w:noProof/>
          </w:rPr>
          <w:t>Figura 12: Interfaz de la aplicación web - Resultados</w:t>
        </w:r>
        <w:r>
          <w:rPr>
            <w:noProof/>
            <w:webHidden/>
          </w:rPr>
          <w:tab/>
        </w:r>
        <w:r>
          <w:rPr>
            <w:noProof/>
            <w:webHidden/>
          </w:rPr>
          <w:fldChar w:fldCharType="begin"/>
        </w:r>
        <w:r>
          <w:rPr>
            <w:noProof/>
            <w:webHidden/>
          </w:rPr>
          <w:instrText xml:space="preserve"> PAGEREF _Toc486712594 \h </w:instrText>
        </w:r>
        <w:r>
          <w:rPr>
            <w:noProof/>
            <w:webHidden/>
          </w:rPr>
        </w:r>
        <w:r>
          <w:rPr>
            <w:noProof/>
            <w:webHidden/>
          </w:rPr>
          <w:fldChar w:fldCharType="separate"/>
        </w:r>
        <w:r w:rsidR="00633160">
          <w:rPr>
            <w:noProof/>
            <w:webHidden/>
          </w:rPr>
          <w:t>74</w:t>
        </w:r>
        <w:r>
          <w:rPr>
            <w:noProof/>
            <w:webHidden/>
          </w:rPr>
          <w:fldChar w:fldCharType="end"/>
        </w:r>
      </w:hyperlink>
    </w:p>
    <w:p w14:paraId="4333FAC1" w14:textId="0FDDCDF4"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95" w:history="1">
        <w:r w:rsidRPr="00B40351">
          <w:rPr>
            <w:rStyle w:val="Hipervnculo"/>
            <w:noProof/>
          </w:rPr>
          <w:t>Figura 13: Interfaz de la aplicación web – Modos de uso</w:t>
        </w:r>
        <w:r>
          <w:rPr>
            <w:noProof/>
            <w:webHidden/>
          </w:rPr>
          <w:tab/>
        </w:r>
        <w:r>
          <w:rPr>
            <w:noProof/>
            <w:webHidden/>
          </w:rPr>
          <w:fldChar w:fldCharType="begin"/>
        </w:r>
        <w:r>
          <w:rPr>
            <w:noProof/>
            <w:webHidden/>
          </w:rPr>
          <w:instrText xml:space="preserve"> PAGEREF _Toc486712595 \h </w:instrText>
        </w:r>
        <w:r>
          <w:rPr>
            <w:noProof/>
            <w:webHidden/>
          </w:rPr>
        </w:r>
        <w:r>
          <w:rPr>
            <w:noProof/>
            <w:webHidden/>
          </w:rPr>
          <w:fldChar w:fldCharType="separate"/>
        </w:r>
        <w:r w:rsidR="00633160">
          <w:rPr>
            <w:noProof/>
            <w:webHidden/>
          </w:rPr>
          <w:t>75</w:t>
        </w:r>
        <w:r>
          <w:rPr>
            <w:noProof/>
            <w:webHidden/>
          </w:rPr>
          <w:fldChar w:fldCharType="end"/>
        </w:r>
      </w:hyperlink>
    </w:p>
    <w:p w14:paraId="3C279A6E" w14:textId="74BED75E"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96" w:history="1">
        <w:r w:rsidRPr="00B40351">
          <w:rPr>
            <w:rStyle w:val="Hipervnculo"/>
            <w:noProof/>
          </w:rPr>
          <w:t>Figura 14: : Interfaz de la aplicación web – Registrarse</w:t>
        </w:r>
        <w:r>
          <w:rPr>
            <w:noProof/>
            <w:webHidden/>
          </w:rPr>
          <w:tab/>
        </w:r>
        <w:r>
          <w:rPr>
            <w:noProof/>
            <w:webHidden/>
          </w:rPr>
          <w:fldChar w:fldCharType="begin"/>
        </w:r>
        <w:r>
          <w:rPr>
            <w:noProof/>
            <w:webHidden/>
          </w:rPr>
          <w:instrText xml:space="preserve"> PAGEREF _Toc486712596 \h </w:instrText>
        </w:r>
        <w:r>
          <w:rPr>
            <w:noProof/>
            <w:webHidden/>
          </w:rPr>
        </w:r>
        <w:r>
          <w:rPr>
            <w:noProof/>
            <w:webHidden/>
          </w:rPr>
          <w:fldChar w:fldCharType="separate"/>
        </w:r>
        <w:r w:rsidR="00633160">
          <w:rPr>
            <w:noProof/>
            <w:webHidden/>
          </w:rPr>
          <w:t>76</w:t>
        </w:r>
        <w:r>
          <w:rPr>
            <w:noProof/>
            <w:webHidden/>
          </w:rPr>
          <w:fldChar w:fldCharType="end"/>
        </w:r>
      </w:hyperlink>
    </w:p>
    <w:p w14:paraId="565C300C" w14:textId="71B5B0C8"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97" w:history="1">
        <w:r w:rsidRPr="00B40351">
          <w:rPr>
            <w:rStyle w:val="Hipervnculo"/>
            <w:noProof/>
          </w:rPr>
          <w:t>Figura 15: Interfaz de la aplicación web – Perfil</w:t>
        </w:r>
        <w:r>
          <w:rPr>
            <w:noProof/>
            <w:webHidden/>
          </w:rPr>
          <w:tab/>
        </w:r>
        <w:r>
          <w:rPr>
            <w:noProof/>
            <w:webHidden/>
          </w:rPr>
          <w:fldChar w:fldCharType="begin"/>
        </w:r>
        <w:r>
          <w:rPr>
            <w:noProof/>
            <w:webHidden/>
          </w:rPr>
          <w:instrText xml:space="preserve"> PAGEREF _Toc486712597 \h </w:instrText>
        </w:r>
        <w:r>
          <w:rPr>
            <w:noProof/>
            <w:webHidden/>
          </w:rPr>
        </w:r>
        <w:r>
          <w:rPr>
            <w:noProof/>
            <w:webHidden/>
          </w:rPr>
          <w:fldChar w:fldCharType="separate"/>
        </w:r>
        <w:r w:rsidR="00633160">
          <w:rPr>
            <w:noProof/>
            <w:webHidden/>
          </w:rPr>
          <w:t>77</w:t>
        </w:r>
        <w:r>
          <w:rPr>
            <w:noProof/>
            <w:webHidden/>
          </w:rPr>
          <w:fldChar w:fldCharType="end"/>
        </w:r>
      </w:hyperlink>
    </w:p>
    <w:p w14:paraId="29AC1E24" w14:textId="11F2571F"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98" w:history="1">
        <w:r w:rsidRPr="00B40351">
          <w:rPr>
            <w:rStyle w:val="Hipervnculo"/>
            <w:noProof/>
          </w:rPr>
          <w:t>Figura 16: : Interfaz de la aplicación web – Ingresar evento</w:t>
        </w:r>
        <w:r>
          <w:rPr>
            <w:noProof/>
            <w:webHidden/>
          </w:rPr>
          <w:tab/>
        </w:r>
        <w:r>
          <w:rPr>
            <w:noProof/>
            <w:webHidden/>
          </w:rPr>
          <w:fldChar w:fldCharType="begin"/>
        </w:r>
        <w:r>
          <w:rPr>
            <w:noProof/>
            <w:webHidden/>
          </w:rPr>
          <w:instrText xml:space="preserve"> PAGEREF _Toc486712598 \h </w:instrText>
        </w:r>
        <w:r>
          <w:rPr>
            <w:noProof/>
            <w:webHidden/>
          </w:rPr>
        </w:r>
        <w:r>
          <w:rPr>
            <w:noProof/>
            <w:webHidden/>
          </w:rPr>
          <w:fldChar w:fldCharType="separate"/>
        </w:r>
        <w:r w:rsidR="00633160">
          <w:rPr>
            <w:noProof/>
            <w:webHidden/>
          </w:rPr>
          <w:t>78</w:t>
        </w:r>
        <w:r>
          <w:rPr>
            <w:noProof/>
            <w:webHidden/>
          </w:rPr>
          <w:fldChar w:fldCharType="end"/>
        </w:r>
      </w:hyperlink>
    </w:p>
    <w:p w14:paraId="4B0D267E" w14:textId="704EF114"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599" w:history="1">
        <w:r w:rsidRPr="00B40351">
          <w:rPr>
            <w:rStyle w:val="Hipervnculo"/>
            <w:noProof/>
          </w:rPr>
          <w:t>Figura 17: Interfaz de la aplicación web – Detalles de un evento</w:t>
        </w:r>
        <w:r>
          <w:rPr>
            <w:noProof/>
            <w:webHidden/>
          </w:rPr>
          <w:tab/>
        </w:r>
        <w:r>
          <w:rPr>
            <w:noProof/>
            <w:webHidden/>
          </w:rPr>
          <w:fldChar w:fldCharType="begin"/>
        </w:r>
        <w:r>
          <w:rPr>
            <w:noProof/>
            <w:webHidden/>
          </w:rPr>
          <w:instrText xml:space="preserve"> PAGEREF _Toc486712599 \h </w:instrText>
        </w:r>
        <w:r>
          <w:rPr>
            <w:noProof/>
            <w:webHidden/>
          </w:rPr>
        </w:r>
        <w:r>
          <w:rPr>
            <w:noProof/>
            <w:webHidden/>
          </w:rPr>
          <w:fldChar w:fldCharType="separate"/>
        </w:r>
        <w:r w:rsidR="00633160">
          <w:rPr>
            <w:noProof/>
            <w:webHidden/>
          </w:rPr>
          <w:t>79</w:t>
        </w:r>
        <w:r>
          <w:rPr>
            <w:noProof/>
            <w:webHidden/>
          </w:rPr>
          <w:fldChar w:fldCharType="end"/>
        </w:r>
      </w:hyperlink>
    </w:p>
    <w:p w14:paraId="528A7A54" w14:textId="0FFC3F75"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600" w:history="1">
        <w:r w:rsidRPr="00B40351">
          <w:rPr>
            <w:rStyle w:val="Hipervnculo"/>
            <w:noProof/>
          </w:rPr>
          <w:t>Figura 18: Interfaz de la aplicación web – Gestión de eventos</w:t>
        </w:r>
        <w:r>
          <w:rPr>
            <w:noProof/>
            <w:webHidden/>
          </w:rPr>
          <w:tab/>
        </w:r>
        <w:r>
          <w:rPr>
            <w:noProof/>
            <w:webHidden/>
          </w:rPr>
          <w:fldChar w:fldCharType="begin"/>
        </w:r>
        <w:r>
          <w:rPr>
            <w:noProof/>
            <w:webHidden/>
          </w:rPr>
          <w:instrText xml:space="preserve"> PAGEREF _Toc486712600 \h </w:instrText>
        </w:r>
        <w:r>
          <w:rPr>
            <w:noProof/>
            <w:webHidden/>
          </w:rPr>
        </w:r>
        <w:r>
          <w:rPr>
            <w:noProof/>
            <w:webHidden/>
          </w:rPr>
          <w:fldChar w:fldCharType="separate"/>
        </w:r>
        <w:r w:rsidR="00633160">
          <w:rPr>
            <w:noProof/>
            <w:webHidden/>
          </w:rPr>
          <w:t>80</w:t>
        </w:r>
        <w:r>
          <w:rPr>
            <w:noProof/>
            <w:webHidden/>
          </w:rPr>
          <w:fldChar w:fldCharType="end"/>
        </w:r>
      </w:hyperlink>
    </w:p>
    <w:p w14:paraId="2583B817" w14:textId="3A7D74FC"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601" w:history="1">
        <w:r w:rsidRPr="00B40351">
          <w:rPr>
            <w:rStyle w:val="Hipervnculo"/>
            <w:noProof/>
          </w:rPr>
          <w:t>Figura 19: Interfaz de la aplicación web – Gestión de usuarios</w:t>
        </w:r>
        <w:r>
          <w:rPr>
            <w:noProof/>
            <w:webHidden/>
          </w:rPr>
          <w:tab/>
        </w:r>
        <w:r>
          <w:rPr>
            <w:noProof/>
            <w:webHidden/>
          </w:rPr>
          <w:fldChar w:fldCharType="begin"/>
        </w:r>
        <w:r>
          <w:rPr>
            <w:noProof/>
            <w:webHidden/>
          </w:rPr>
          <w:instrText xml:space="preserve"> PAGEREF _Toc486712601 \h </w:instrText>
        </w:r>
        <w:r>
          <w:rPr>
            <w:noProof/>
            <w:webHidden/>
          </w:rPr>
        </w:r>
        <w:r>
          <w:rPr>
            <w:noProof/>
            <w:webHidden/>
          </w:rPr>
          <w:fldChar w:fldCharType="separate"/>
        </w:r>
        <w:r w:rsidR="00633160">
          <w:rPr>
            <w:noProof/>
            <w:webHidden/>
          </w:rPr>
          <w:t>81</w:t>
        </w:r>
        <w:r>
          <w:rPr>
            <w:noProof/>
            <w:webHidden/>
          </w:rPr>
          <w:fldChar w:fldCharType="end"/>
        </w:r>
      </w:hyperlink>
    </w:p>
    <w:p w14:paraId="493A2073" w14:textId="177D9E4D"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602" w:history="1">
        <w:r w:rsidRPr="00B40351">
          <w:rPr>
            <w:rStyle w:val="Hipervnculo"/>
            <w:noProof/>
          </w:rPr>
          <w:t>Figura 20: Interfaz de la aplicación web – Gestión de categorías</w:t>
        </w:r>
        <w:r>
          <w:rPr>
            <w:noProof/>
            <w:webHidden/>
          </w:rPr>
          <w:tab/>
        </w:r>
        <w:r>
          <w:rPr>
            <w:noProof/>
            <w:webHidden/>
          </w:rPr>
          <w:fldChar w:fldCharType="begin"/>
        </w:r>
        <w:r>
          <w:rPr>
            <w:noProof/>
            <w:webHidden/>
          </w:rPr>
          <w:instrText xml:space="preserve"> PAGEREF _Toc486712602 \h </w:instrText>
        </w:r>
        <w:r>
          <w:rPr>
            <w:noProof/>
            <w:webHidden/>
          </w:rPr>
        </w:r>
        <w:r>
          <w:rPr>
            <w:noProof/>
            <w:webHidden/>
          </w:rPr>
          <w:fldChar w:fldCharType="separate"/>
        </w:r>
        <w:r w:rsidR="00633160">
          <w:rPr>
            <w:noProof/>
            <w:webHidden/>
          </w:rPr>
          <w:t>82</w:t>
        </w:r>
        <w:r>
          <w:rPr>
            <w:noProof/>
            <w:webHidden/>
          </w:rPr>
          <w:fldChar w:fldCharType="end"/>
        </w:r>
      </w:hyperlink>
    </w:p>
    <w:p w14:paraId="55FBAA4D" w14:textId="216E9458"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603" w:history="1">
        <w:r w:rsidRPr="00B40351">
          <w:rPr>
            <w:rStyle w:val="Hipervnculo"/>
            <w:noProof/>
          </w:rPr>
          <w:t>Figura 21: Interfaz de la aplicación móvil – Explorar</w:t>
        </w:r>
        <w:r>
          <w:rPr>
            <w:noProof/>
            <w:webHidden/>
          </w:rPr>
          <w:tab/>
        </w:r>
        <w:r>
          <w:rPr>
            <w:noProof/>
            <w:webHidden/>
          </w:rPr>
          <w:fldChar w:fldCharType="begin"/>
        </w:r>
        <w:r>
          <w:rPr>
            <w:noProof/>
            <w:webHidden/>
          </w:rPr>
          <w:instrText xml:space="preserve"> PAGEREF _Toc486712603 \h </w:instrText>
        </w:r>
        <w:r>
          <w:rPr>
            <w:noProof/>
            <w:webHidden/>
          </w:rPr>
        </w:r>
        <w:r>
          <w:rPr>
            <w:noProof/>
            <w:webHidden/>
          </w:rPr>
          <w:fldChar w:fldCharType="separate"/>
        </w:r>
        <w:r w:rsidR="00633160">
          <w:rPr>
            <w:noProof/>
            <w:webHidden/>
          </w:rPr>
          <w:t>83</w:t>
        </w:r>
        <w:r>
          <w:rPr>
            <w:noProof/>
            <w:webHidden/>
          </w:rPr>
          <w:fldChar w:fldCharType="end"/>
        </w:r>
      </w:hyperlink>
    </w:p>
    <w:p w14:paraId="32C1339A" w14:textId="1A75D047"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604" w:history="1">
        <w:r w:rsidRPr="00B40351">
          <w:rPr>
            <w:rStyle w:val="Hipervnculo"/>
            <w:noProof/>
          </w:rPr>
          <w:t>Figura 22: Interfaz de la aplicación móvil – Resultados</w:t>
        </w:r>
        <w:r>
          <w:rPr>
            <w:noProof/>
            <w:webHidden/>
          </w:rPr>
          <w:tab/>
        </w:r>
        <w:r>
          <w:rPr>
            <w:noProof/>
            <w:webHidden/>
          </w:rPr>
          <w:fldChar w:fldCharType="begin"/>
        </w:r>
        <w:r>
          <w:rPr>
            <w:noProof/>
            <w:webHidden/>
          </w:rPr>
          <w:instrText xml:space="preserve"> PAGEREF _Toc486712604 \h </w:instrText>
        </w:r>
        <w:r>
          <w:rPr>
            <w:noProof/>
            <w:webHidden/>
          </w:rPr>
        </w:r>
        <w:r>
          <w:rPr>
            <w:noProof/>
            <w:webHidden/>
          </w:rPr>
          <w:fldChar w:fldCharType="separate"/>
        </w:r>
        <w:r w:rsidR="00633160">
          <w:rPr>
            <w:noProof/>
            <w:webHidden/>
          </w:rPr>
          <w:t>84</w:t>
        </w:r>
        <w:r>
          <w:rPr>
            <w:noProof/>
            <w:webHidden/>
          </w:rPr>
          <w:fldChar w:fldCharType="end"/>
        </w:r>
      </w:hyperlink>
    </w:p>
    <w:p w14:paraId="38E55670" w14:textId="5D54F3AA"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605" w:history="1">
        <w:r w:rsidRPr="00B40351">
          <w:rPr>
            <w:rStyle w:val="Hipervnculo"/>
            <w:noProof/>
          </w:rPr>
          <w:t>Figura 23: Interfaz de la aplicación móvil – Detalle evento</w:t>
        </w:r>
        <w:r>
          <w:rPr>
            <w:noProof/>
            <w:webHidden/>
          </w:rPr>
          <w:tab/>
        </w:r>
        <w:r>
          <w:rPr>
            <w:noProof/>
            <w:webHidden/>
          </w:rPr>
          <w:fldChar w:fldCharType="begin"/>
        </w:r>
        <w:r>
          <w:rPr>
            <w:noProof/>
            <w:webHidden/>
          </w:rPr>
          <w:instrText xml:space="preserve"> PAGEREF _Toc486712605 \h </w:instrText>
        </w:r>
        <w:r>
          <w:rPr>
            <w:noProof/>
            <w:webHidden/>
          </w:rPr>
        </w:r>
        <w:r>
          <w:rPr>
            <w:noProof/>
            <w:webHidden/>
          </w:rPr>
          <w:fldChar w:fldCharType="separate"/>
        </w:r>
        <w:r w:rsidR="00633160">
          <w:rPr>
            <w:noProof/>
            <w:webHidden/>
          </w:rPr>
          <w:t>84</w:t>
        </w:r>
        <w:r>
          <w:rPr>
            <w:noProof/>
            <w:webHidden/>
          </w:rPr>
          <w:fldChar w:fldCharType="end"/>
        </w:r>
      </w:hyperlink>
    </w:p>
    <w:p w14:paraId="5131E911" w14:textId="767B5A3B" w:rsidR="00252D12" w:rsidRDefault="00252D12">
      <w:pPr>
        <w:pStyle w:val="Tabladeilustraciones"/>
        <w:tabs>
          <w:tab w:val="right" w:leader="dot" w:pos="8828"/>
        </w:tabs>
        <w:rPr>
          <w:rFonts w:asciiTheme="minorHAnsi" w:eastAsiaTheme="minorEastAsia" w:hAnsiTheme="minorHAnsi" w:cstheme="minorBidi"/>
          <w:noProof/>
          <w:color w:val="auto"/>
        </w:rPr>
      </w:pPr>
      <w:hyperlink w:anchor="_Toc486712606" w:history="1">
        <w:r w:rsidRPr="00B40351">
          <w:rPr>
            <w:rStyle w:val="Hipervnculo"/>
            <w:noProof/>
          </w:rPr>
          <w:t>Figura 24: Interfaz de la aplicación móvil – Notificación</w:t>
        </w:r>
        <w:r>
          <w:rPr>
            <w:noProof/>
            <w:webHidden/>
          </w:rPr>
          <w:tab/>
        </w:r>
        <w:r>
          <w:rPr>
            <w:noProof/>
            <w:webHidden/>
          </w:rPr>
          <w:fldChar w:fldCharType="begin"/>
        </w:r>
        <w:r>
          <w:rPr>
            <w:noProof/>
            <w:webHidden/>
          </w:rPr>
          <w:instrText xml:space="preserve"> PAGEREF _Toc486712606 \h </w:instrText>
        </w:r>
        <w:r>
          <w:rPr>
            <w:noProof/>
            <w:webHidden/>
          </w:rPr>
        </w:r>
        <w:r>
          <w:rPr>
            <w:noProof/>
            <w:webHidden/>
          </w:rPr>
          <w:fldChar w:fldCharType="separate"/>
        </w:r>
        <w:r w:rsidR="00633160">
          <w:rPr>
            <w:noProof/>
            <w:webHidden/>
          </w:rPr>
          <w:t>85</w:t>
        </w:r>
        <w:r>
          <w:rPr>
            <w:noProof/>
            <w:webHidden/>
          </w:rPr>
          <w:fldChar w:fldCharType="end"/>
        </w:r>
      </w:hyperlink>
    </w:p>
    <w:p w14:paraId="0E75F328" w14:textId="63E87073" w:rsidR="001A52DB" w:rsidRPr="000D2197" w:rsidRDefault="00F771A9" w:rsidP="000D2197">
      <w:pPr>
        <w:pStyle w:val="Tabladeilustraciones"/>
        <w:tabs>
          <w:tab w:val="right" w:leader="dot" w:pos="8828"/>
        </w:tabs>
        <w:rPr>
          <w:rFonts w:asciiTheme="minorHAnsi" w:eastAsiaTheme="minorEastAsia" w:hAnsiTheme="minorHAnsi" w:cstheme="minorBidi"/>
          <w:noProof/>
          <w:color w:val="auto"/>
        </w:rPr>
      </w:pPr>
      <w:r>
        <w:fldChar w:fldCharType="end"/>
      </w:r>
      <w:r w:rsidR="004A6F06" w:rsidRPr="0041535E">
        <w:br w:type="page"/>
      </w:r>
    </w:p>
    <w:p w14:paraId="7FD0F38E" w14:textId="1ABFDE16" w:rsidR="00112BB4" w:rsidRDefault="00112BB4" w:rsidP="00D67BCE">
      <w:pPr>
        <w:pStyle w:val="Ttulo1"/>
        <w:jc w:val="left"/>
      </w:pPr>
      <w:bookmarkStart w:id="10" w:name="_Toc482467377"/>
      <w:bookmarkStart w:id="11" w:name="_Toc486449009"/>
      <w:bookmarkStart w:id="12" w:name="_Toc486696721"/>
      <w:bookmarkStart w:id="13" w:name="_Toc486710736"/>
      <w:r w:rsidRPr="00D67BCE">
        <w:rPr>
          <w:sz w:val="40"/>
        </w:rPr>
        <w:lastRenderedPageBreak/>
        <w:t>Resumen</w:t>
      </w:r>
      <w:bookmarkEnd w:id="10"/>
      <w:bookmarkEnd w:id="11"/>
      <w:bookmarkEnd w:id="12"/>
      <w:bookmarkEnd w:id="13"/>
    </w:p>
    <w:p w14:paraId="4F19B871" w14:textId="77777777" w:rsidR="000D2197" w:rsidRDefault="000D2197" w:rsidP="000D2197">
      <w:r>
        <w:t xml:space="preserve">Este proyecto se presenta para dar conformidad a los requisitos exigidos por la Universidad del Bío </w:t>
      </w:r>
      <w:proofErr w:type="spellStart"/>
      <w:r>
        <w:t>Bío</w:t>
      </w:r>
      <w:proofErr w:type="spellEnd"/>
      <w:r>
        <w:t xml:space="preserve"> en el proceso de titulación a la carrera de Ingeniería Civil en Informática.</w:t>
      </w:r>
    </w:p>
    <w:p w14:paraId="28C5A982" w14:textId="2B68C1C5" w:rsidR="000D2197" w:rsidRDefault="000D2197" w:rsidP="000D2197">
      <w:r>
        <w:t>El proyecto titulado “</w:t>
      </w:r>
      <w:r w:rsidRPr="00537AF9">
        <w:t>Servicio web para notificaciones de eventos sociales en espacios públicos consumido por una aplica</w:t>
      </w:r>
      <w:r>
        <w:t xml:space="preserve">ción móvil y una aplicación web” se realizó de manera autónoma y nació para responder a </w:t>
      </w:r>
      <w:r w:rsidR="001F47F9">
        <w:t xml:space="preserve">la necesidad </w:t>
      </w:r>
      <w:r>
        <w:t xml:space="preserve">que </w:t>
      </w:r>
      <w:r w:rsidR="001F47F9">
        <w:t>tienen</w:t>
      </w:r>
      <w:r>
        <w:t xml:space="preserve"> las personas de socializar y encontrar eventos cercanos a ellos.</w:t>
      </w:r>
    </w:p>
    <w:p w14:paraId="4885C551" w14:textId="1FB0E9E7" w:rsidR="000D2197" w:rsidRDefault="001F47F9" w:rsidP="000D2197">
      <w:r>
        <w:t>Actualmente no existe un servicio on-line que permita obtener rápidamente información sobre eventos</w:t>
      </w:r>
      <w:r w:rsidR="00F16EA4">
        <w:t xml:space="preserve"> </w:t>
      </w:r>
      <w:r>
        <w:t xml:space="preserve">que se estén desarrollando cerca de </w:t>
      </w:r>
      <w:r w:rsidR="00F16EA4">
        <w:t>una</w:t>
      </w:r>
      <w:r w:rsidR="000D2197">
        <w:t xml:space="preserve"> posición</w:t>
      </w:r>
      <w:r>
        <w:t xml:space="preserve"> específica. O bien sobre eventos que estén pronto a realizarse en una determinada zona</w:t>
      </w:r>
      <w:r w:rsidR="00F16EA4">
        <w:t xml:space="preserve"> de la </w:t>
      </w:r>
      <w:r>
        <w:t xml:space="preserve">ciudad. Considerando esta situación, en este </w:t>
      </w:r>
      <w:r w:rsidR="00F16EA4">
        <w:t>proyecto</w:t>
      </w:r>
      <w:r w:rsidR="000D2197">
        <w:t xml:space="preserve">, se propone </w:t>
      </w:r>
      <w:r w:rsidR="00773174">
        <w:t>la creación de</w:t>
      </w:r>
      <w:r w:rsidR="000D2197">
        <w:t xml:space="preserve"> un servidor de información que preste un servicio a aplicaciones para la gestión informativa de eventos.</w:t>
      </w:r>
    </w:p>
    <w:p w14:paraId="4EEF875F" w14:textId="5234F9BD" w:rsidR="000D2197" w:rsidRDefault="000D2197" w:rsidP="000D2197">
      <w:r>
        <w:t>En cuanto al desarrollo, se optó por utilizar la metodología incremental, usando el enfoque orientado objetos, mediante un modelo arquitectural de capas (presentación, negocio y acceso a datos).</w:t>
      </w:r>
    </w:p>
    <w:p w14:paraId="56292446" w14:textId="256A2627" w:rsidR="000D2197" w:rsidRPr="00537AF9" w:rsidRDefault="000D2197" w:rsidP="000D2197">
      <w:r>
        <w:t xml:space="preserve">Con la realización de este proyecto se automatiza la gestión informativa de los eventos, logrando de esta manera disminuir los tiempos </w:t>
      </w:r>
      <w:r w:rsidR="001F47F9">
        <w:t xml:space="preserve">y facilitar </w:t>
      </w:r>
      <w:r>
        <w:t xml:space="preserve">a la comunidad </w:t>
      </w:r>
      <w:r w:rsidR="001F47F9">
        <w:t>la</w:t>
      </w:r>
      <w:r>
        <w:t xml:space="preserve"> búsqueda de información sobre eventos.</w:t>
      </w:r>
    </w:p>
    <w:p w14:paraId="0E1C95C3" w14:textId="77777777" w:rsidR="00112BB4" w:rsidRPr="00526D10" w:rsidRDefault="00112BB4" w:rsidP="00C42FBA"/>
    <w:p w14:paraId="7665AF71" w14:textId="77777777" w:rsidR="001A52DB" w:rsidRPr="0041535E" w:rsidRDefault="001A52DB" w:rsidP="00670242"/>
    <w:p w14:paraId="3608870D" w14:textId="77777777" w:rsidR="001A52DB" w:rsidRPr="0041535E" w:rsidRDefault="004A6F06" w:rsidP="00670242">
      <w:r w:rsidRPr="0041535E">
        <w:br w:type="page"/>
      </w:r>
    </w:p>
    <w:p w14:paraId="0031C116" w14:textId="77777777" w:rsidR="001A52DB" w:rsidRPr="0041535E" w:rsidRDefault="001A52DB" w:rsidP="00670242"/>
    <w:p w14:paraId="0FC927C9" w14:textId="06D6E1A1" w:rsidR="001A52DB" w:rsidRPr="00526D10" w:rsidRDefault="004A6F06" w:rsidP="00D67BCE">
      <w:pPr>
        <w:pStyle w:val="Ttulo1"/>
        <w:jc w:val="left"/>
        <w:rPr>
          <w:lang w:val="en-US"/>
        </w:rPr>
      </w:pPr>
      <w:bookmarkStart w:id="14" w:name="_Toc484123275"/>
      <w:bookmarkStart w:id="15" w:name="_Toc484123381"/>
      <w:bookmarkStart w:id="16" w:name="_Toc486449010"/>
      <w:bookmarkStart w:id="17" w:name="_Toc486696722"/>
      <w:bookmarkStart w:id="18" w:name="_Toc486710737"/>
      <w:r w:rsidRPr="00D67BCE">
        <w:rPr>
          <w:sz w:val="40"/>
          <w:lang w:val="en-US"/>
        </w:rPr>
        <w:t>Abstract</w:t>
      </w:r>
      <w:bookmarkEnd w:id="14"/>
      <w:bookmarkEnd w:id="15"/>
      <w:bookmarkEnd w:id="16"/>
      <w:bookmarkEnd w:id="17"/>
      <w:bookmarkEnd w:id="18"/>
    </w:p>
    <w:p w14:paraId="3D6A4B94" w14:textId="0D654E75" w:rsidR="000D2197" w:rsidRPr="00121F8C" w:rsidRDefault="000D2197" w:rsidP="000D2197">
      <w:pPr>
        <w:rPr>
          <w:lang w:val="en-US"/>
        </w:rPr>
      </w:pPr>
      <w:r w:rsidRPr="00121F8C">
        <w:rPr>
          <w:lang w:val="en-US"/>
        </w:rPr>
        <w:t>This project is presented to meet the re</w:t>
      </w:r>
      <w:r w:rsidR="007C6B5B" w:rsidRPr="00121F8C">
        <w:rPr>
          <w:lang w:val="en-US"/>
        </w:rPr>
        <w:t xml:space="preserve">quirements demanded by Bio </w:t>
      </w:r>
      <w:proofErr w:type="spellStart"/>
      <w:r w:rsidR="007C6B5B" w:rsidRPr="00121F8C">
        <w:rPr>
          <w:lang w:val="en-US"/>
        </w:rPr>
        <w:t>Bio</w:t>
      </w:r>
      <w:proofErr w:type="spellEnd"/>
      <w:r w:rsidRPr="00121F8C">
        <w:rPr>
          <w:lang w:val="en-US"/>
        </w:rPr>
        <w:t xml:space="preserve"> University for the Computer Sci</w:t>
      </w:r>
      <w:r w:rsidR="007C6B5B" w:rsidRPr="00121F8C">
        <w:rPr>
          <w:lang w:val="en-US"/>
        </w:rPr>
        <w:t>ence Engineer</w:t>
      </w:r>
      <w:r w:rsidRPr="00121F8C">
        <w:rPr>
          <w:lang w:val="en-US"/>
        </w:rPr>
        <w:t xml:space="preserve"> degree process.</w:t>
      </w:r>
    </w:p>
    <w:p w14:paraId="31E23F43" w14:textId="48492817" w:rsidR="000D2197" w:rsidRPr="00121F8C" w:rsidRDefault="000D2197" w:rsidP="000D2197">
      <w:pPr>
        <w:rPr>
          <w:lang w:val="en-US"/>
        </w:rPr>
      </w:pPr>
      <w:r w:rsidRPr="00121F8C">
        <w:rPr>
          <w:lang w:val="en-US"/>
        </w:rPr>
        <w:t>The project entitled "Web service for notifications of events in public spaces consumed by a mobile application and the web application" it was made</w:t>
      </w:r>
      <w:r w:rsidR="007C6B5B" w:rsidRPr="00121F8C">
        <w:rPr>
          <w:lang w:val="en-US"/>
        </w:rPr>
        <w:t xml:space="preserve"> in</w:t>
      </w:r>
      <w:r w:rsidRPr="00121F8C">
        <w:rPr>
          <w:lang w:val="en-US"/>
        </w:rPr>
        <w:t xml:space="preserve"> autonomous </w:t>
      </w:r>
      <w:r w:rsidR="007C6B5B" w:rsidRPr="00121F8C">
        <w:rPr>
          <w:lang w:val="en-US"/>
        </w:rPr>
        <w:t xml:space="preserve">way </w:t>
      </w:r>
      <w:r w:rsidRPr="00121F8C">
        <w:rPr>
          <w:lang w:val="en-US"/>
        </w:rPr>
        <w:t>and it was born to respond to the need</w:t>
      </w:r>
      <w:r w:rsidR="00FC6F6E" w:rsidRPr="00121F8C">
        <w:rPr>
          <w:lang w:val="en-US"/>
        </w:rPr>
        <w:t>s</w:t>
      </w:r>
      <w:r w:rsidRPr="00121F8C">
        <w:rPr>
          <w:lang w:val="en-US"/>
        </w:rPr>
        <w:t xml:space="preserve"> of the people has to socialize and find events close to them.</w:t>
      </w:r>
    </w:p>
    <w:p w14:paraId="61DDA1B3" w14:textId="483AD7BE" w:rsidR="00121F8C" w:rsidRPr="00121F8C" w:rsidRDefault="00121F8C" w:rsidP="000D2197">
      <w:pPr>
        <w:rPr>
          <w:lang w:val="en-US"/>
        </w:rPr>
      </w:pPr>
      <w:r w:rsidRPr="00121F8C">
        <w:rPr>
          <w:lang w:val="en-US"/>
        </w:rPr>
        <w:t>Currently it does not exist an online ser</w:t>
      </w:r>
      <w:r w:rsidR="004660D8">
        <w:rPr>
          <w:lang w:val="en-US"/>
        </w:rPr>
        <w:t>vice that allows to quickly gets</w:t>
      </w:r>
      <w:r w:rsidRPr="00121F8C">
        <w:rPr>
          <w:lang w:val="en-US"/>
        </w:rPr>
        <w:t xml:space="preserve"> information about events that are developing near a specific position. Or about events that are soon in a determined zone of the city. Considering this situation, in this project, it is proposed the creation of an information server that provides a service to applications for the events data management.</w:t>
      </w:r>
    </w:p>
    <w:p w14:paraId="494C00C2" w14:textId="30EF8426" w:rsidR="000D2197" w:rsidRPr="00121F8C" w:rsidRDefault="000D2197" w:rsidP="000D2197">
      <w:pPr>
        <w:rPr>
          <w:lang w:val="en-US"/>
        </w:rPr>
      </w:pPr>
      <w:r w:rsidRPr="00121F8C">
        <w:rPr>
          <w:lang w:val="en-US"/>
        </w:rPr>
        <w:t>In terms of development</w:t>
      </w:r>
      <w:r w:rsidR="00121F8C" w:rsidRPr="00121F8C">
        <w:rPr>
          <w:lang w:val="en-US"/>
        </w:rPr>
        <w:t>, it is used the</w:t>
      </w:r>
      <w:r w:rsidRPr="00121F8C">
        <w:rPr>
          <w:lang w:val="en-US"/>
        </w:rPr>
        <w:t xml:space="preserve"> incremental metho</w:t>
      </w:r>
      <w:r w:rsidR="00121F8C">
        <w:rPr>
          <w:lang w:val="en-US"/>
        </w:rPr>
        <w:t>do</w:t>
      </w:r>
      <w:r w:rsidRPr="00121F8C">
        <w:rPr>
          <w:lang w:val="en-US"/>
        </w:rPr>
        <w:t>logy, using the object-oriented app</w:t>
      </w:r>
      <w:r w:rsidR="00121F8C">
        <w:rPr>
          <w:lang w:val="en-US"/>
        </w:rPr>
        <w:t>roach, through a layer</w:t>
      </w:r>
      <w:r w:rsidRPr="00121F8C">
        <w:rPr>
          <w:lang w:val="en-US"/>
        </w:rPr>
        <w:t xml:space="preserve"> architectural model (presentation, business and data access).</w:t>
      </w:r>
    </w:p>
    <w:p w14:paraId="4E6B07C8" w14:textId="0B32BB2D" w:rsidR="001A52DB" w:rsidRPr="00526D10" w:rsidRDefault="000D2197" w:rsidP="00670242">
      <w:pPr>
        <w:rPr>
          <w:lang w:val="en-US"/>
        </w:rPr>
      </w:pPr>
      <w:r w:rsidRPr="00121F8C">
        <w:rPr>
          <w:lang w:val="en-US"/>
        </w:rPr>
        <w:t>With the realization of this project, the information management of events is automated, thus reducing the time to the community to search information about events</w:t>
      </w:r>
      <w:r w:rsidRPr="00526D10">
        <w:rPr>
          <w:lang w:val="en-US"/>
        </w:rPr>
        <w:t>.</w:t>
      </w:r>
      <w:r w:rsidR="004A6F06" w:rsidRPr="00F32354">
        <w:rPr>
          <w:lang w:val="en-US"/>
        </w:rPr>
        <w:br w:type="page"/>
      </w:r>
    </w:p>
    <w:p w14:paraId="7B1665E2" w14:textId="44976DE4" w:rsidR="001A52DB" w:rsidRPr="00D67BCE" w:rsidRDefault="004A6F06" w:rsidP="00D67BCE">
      <w:pPr>
        <w:pStyle w:val="Ttulo1"/>
        <w:jc w:val="left"/>
        <w:rPr>
          <w:sz w:val="40"/>
        </w:rPr>
      </w:pPr>
      <w:bookmarkStart w:id="19" w:name="_Toc484123276"/>
      <w:bookmarkStart w:id="20" w:name="_Toc484123382"/>
      <w:bookmarkStart w:id="21" w:name="_Toc486448505"/>
      <w:bookmarkStart w:id="22" w:name="_Toc486696723"/>
      <w:bookmarkStart w:id="23" w:name="_Toc486710738"/>
      <w:r w:rsidRPr="00D67BCE">
        <w:rPr>
          <w:sz w:val="40"/>
        </w:rPr>
        <w:lastRenderedPageBreak/>
        <w:t>Introducción</w:t>
      </w:r>
      <w:bookmarkEnd w:id="19"/>
      <w:bookmarkEnd w:id="20"/>
      <w:bookmarkEnd w:id="21"/>
      <w:bookmarkEnd w:id="22"/>
      <w:bookmarkEnd w:id="23"/>
    </w:p>
    <w:p w14:paraId="60B8ACD3" w14:textId="77777777" w:rsidR="00FF2794" w:rsidRDefault="00FF2794" w:rsidP="00FF2794">
      <w:r>
        <w:t xml:space="preserve">En el presente documento se analiza y detalla el desarrollo del proyecto “Servicio web para notificaciones de eventos sociales en espacios públicos consumido por una aplicación móvil y una aplicación web” denominado </w:t>
      </w:r>
      <w:proofErr w:type="spellStart"/>
      <w:r>
        <w:t>ExploreCity</w:t>
      </w:r>
      <w:proofErr w:type="spellEnd"/>
      <w:r>
        <w:t>. Este sistema fue desarrollado con el objetivo de facilitar un rápido acceso a la información relacionada con eventos sociales y ser una herramienta útil a la comunidad en situaciones en donde no se tiene conocimiento de las actividades que se realizan en un entorno desconocido</w:t>
      </w:r>
      <w:r w:rsidR="00F32354">
        <w:t xml:space="preserve"> y/o cercano</w:t>
      </w:r>
      <w:r>
        <w:t>.</w:t>
      </w:r>
    </w:p>
    <w:p w14:paraId="27CAF7DD" w14:textId="5F211172" w:rsidR="00FF2794" w:rsidRDefault="00F32354" w:rsidP="00FF2794">
      <w:r>
        <w:t>El desarroll</w:t>
      </w:r>
      <w:r w:rsidR="00F16EA4">
        <w:t>o</w:t>
      </w:r>
      <w:r w:rsidR="00FF2794">
        <w:t xml:space="preserve"> del sistema </w:t>
      </w:r>
      <w:r>
        <w:t>se hizo usando</w:t>
      </w:r>
      <w:r w:rsidR="00FF2794">
        <w:t xml:space="preserve"> la metodología incremental, que permite un desarrollo en un entorno dinámico gracias a las herramientas y artefactos que entrega. El modelo incremental permite ejecutar una serie de avances llamados incrementos, que en forma progresiva dan más funcionalidades a la aplicación, facilitando el </w:t>
      </w:r>
      <w:r w:rsidR="002460B5">
        <w:t>proceso</w:t>
      </w:r>
      <w:r w:rsidR="00FF2794">
        <w:t xml:space="preserve"> y reduciendo el tiempo.</w:t>
      </w:r>
    </w:p>
    <w:p w14:paraId="3093B1A0" w14:textId="67A1EDBA" w:rsidR="00FF2794" w:rsidRDefault="00FF2794" w:rsidP="00FF2794">
      <w:r>
        <w:t>En relación a lo anterior, se construyó un servicio web, una aplicación móvil</w:t>
      </w:r>
      <w:r w:rsidR="002460B5">
        <w:t xml:space="preserve"> y </w:t>
      </w:r>
      <w:r w:rsidR="00F32354">
        <w:t xml:space="preserve">una aplicación </w:t>
      </w:r>
      <w:r w:rsidR="002460B5">
        <w:t>web</w:t>
      </w:r>
      <w:r>
        <w:t>, la primera de ellas consiste en un servicio construido con arquitectura REST cuyo propósito es ser el encargado de procesar la información del sistema, suministrando información a la aplicación móvil y aplicación web. Las últimas dos aplicaciones tienen como propósito consumir la información obtenida por el servicio web y realizar la comunicación con el usuario visualizando lo capturado anteriormente.</w:t>
      </w:r>
    </w:p>
    <w:p w14:paraId="2D1226E3" w14:textId="783AA64E" w:rsidR="00FF2794" w:rsidRDefault="00FF2794" w:rsidP="00FF2794">
      <w:r>
        <w:t xml:space="preserve">La aplicación móvil tendrá la ventaja de poder utilizar los sensores de los dispositivos móvil con </w:t>
      </w:r>
      <w:r w:rsidR="009B7ECB">
        <w:t>Android</w:t>
      </w:r>
      <w:r>
        <w:t xml:space="preserve"> logrando obtener</w:t>
      </w:r>
      <w:r w:rsidR="000136A3">
        <w:t xml:space="preserve"> la</w:t>
      </w:r>
      <w:r>
        <w:t xml:space="preserve"> posición exacta del usuario brindando de esta manera un mapa con eventos cercanos a él.</w:t>
      </w:r>
    </w:p>
    <w:p w14:paraId="2C6A8B30" w14:textId="77777777" w:rsidR="00FF2794" w:rsidRDefault="00FF2794" w:rsidP="00FF2794">
      <w:r>
        <w:t xml:space="preserve">La aplicación web podrá realizar las mismas tareas que la aplicación móvil con la diferencia de la limitación en el uso de sensores, esta aplicación incluirá un panel de administración en donde los </w:t>
      </w:r>
      <w:proofErr w:type="spellStart"/>
      <w:r>
        <w:t>superusuarios</w:t>
      </w:r>
      <w:proofErr w:type="spellEnd"/>
      <w:r>
        <w:t xml:space="preserve"> podrán gestionar toda la información que se encuentre almacenada en el sistema.</w:t>
      </w:r>
    </w:p>
    <w:p w14:paraId="166849B2" w14:textId="0E6A772C" w:rsidR="00FF2794" w:rsidRPr="00FF2794" w:rsidRDefault="00FF2794" w:rsidP="00FF2794">
      <w:r>
        <w:t>En síntesis, el proyecto combina varias de las tecnologías emergentes, entregando una herramienta que permite facilitar la búsqueda de eventos sociales.</w:t>
      </w:r>
    </w:p>
    <w:p w14:paraId="2BC63732" w14:textId="3EA58644" w:rsidR="00EC2511" w:rsidRDefault="004A6F06" w:rsidP="00EC2511">
      <w:r w:rsidRPr="0041535E">
        <w:br w:type="page"/>
      </w:r>
      <w:bookmarkStart w:id="24" w:name="_pf3szp8ooe3f" w:colFirst="0" w:colLast="0"/>
      <w:bookmarkStart w:id="25" w:name="_Toc484123277"/>
      <w:bookmarkStart w:id="26" w:name="_Toc484123383"/>
      <w:bookmarkStart w:id="27" w:name="_Toc486449012"/>
      <w:bookmarkStart w:id="28" w:name="_Toc486696724"/>
      <w:bookmarkEnd w:id="24"/>
    </w:p>
    <w:p w14:paraId="069B625A" w14:textId="77777777" w:rsidR="00D67BCE" w:rsidRDefault="00D67BCE" w:rsidP="00EC2511">
      <w:pPr>
        <w:pStyle w:val="capitulo"/>
        <w:sectPr w:rsidR="00D67BCE" w:rsidSect="00D67BCE">
          <w:footerReference w:type="default" r:id="rId9"/>
          <w:pgSz w:w="12240" w:h="15840" w:code="1"/>
          <w:pgMar w:top="1418" w:right="1701" w:bottom="1418" w:left="1701" w:header="0" w:footer="720" w:gutter="0"/>
          <w:cols w:space="720"/>
          <w:titlePg/>
          <w:docGrid w:linePitch="299"/>
        </w:sectPr>
      </w:pPr>
    </w:p>
    <w:p w14:paraId="33B1A7AA" w14:textId="73D32766" w:rsidR="00EC2511" w:rsidRDefault="00EC2511" w:rsidP="00EC2511">
      <w:pPr>
        <w:pStyle w:val="capitulo"/>
      </w:pPr>
      <w:r>
        <w:lastRenderedPageBreak/>
        <w:t>Capítulo 1</w:t>
      </w:r>
    </w:p>
    <w:p w14:paraId="5E38B2D3" w14:textId="77777777" w:rsidR="00D67BCE" w:rsidRDefault="00EC2511" w:rsidP="00EC2511">
      <w:pPr>
        <w:pStyle w:val="Ttulo1"/>
        <w:sectPr w:rsidR="00D67BCE" w:rsidSect="00D67BCE">
          <w:pgSz w:w="12240" w:h="15840" w:code="1"/>
          <w:pgMar w:top="1418" w:right="1701" w:bottom="1418" w:left="1701" w:header="0" w:footer="720" w:gutter="0"/>
          <w:cols w:space="720"/>
          <w:vAlign w:val="center"/>
          <w:titlePg/>
          <w:docGrid w:linePitch="299"/>
        </w:sectPr>
      </w:pPr>
      <w:bookmarkStart w:id="29" w:name="_Toc486710739"/>
      <w:r w:rsidRPr="0041535E">
        <w:t>Definición del problema</w:t>
      </w:r>
      <w:bookmarkEnd w:id="29"/>
      <w:r>
        <w:t xml:space="preserve"> </w:t>
      </w:r>
    </w:p>
    <w:p w14:paraId="3C676D3F" w14:textId="1DCF5961" w:rsidR="001A52DB" w:rsidRPr="0041535E" w:rsidRDefault="001D1F6B" w:rsidP="004270D1">
      <w:pPr>
        <w:pStyle w:val="Ttulo2"/>
      </w:pPr>
      <w:bookmarkStart w:id="30" w:name="_10ggiovelfhe" w:colFirst="0" w:colLast="0"/>
      <w:bookmarkStart w:id="31" w:name="_Toc484123278"/>
      <w:bookmarkStart w:id="32" w:name="_Toc484123384"/>
      <w:bookmarkStart w:id="33" w:name="_Toc486449013"/>
      <w:bookmarkStart w:id="34" w:name="_Toc486696725"/>
      <w:bookmarkStart w:id="35" w:name="_Toc486710740"/>
      <w:bookmarkEnd w:id="25"/>
      <w:bookmarkEnd w:id="26"/>
      <w:bookmarkEnd w:id="27"/>
      <w:bookmarkEnd w:id="28"/>
      <w:bookmarkEnd w:id="30"/>
      <w:r>
        <w:lastRenderedPageBreak/>
        <w:t>1</w:t>
      </w:r>
      <w:r w:rsidR="004A6F06" w:rsidRPr="0041535E">
        <w:t xml:space="preserve">.1 </w:t>
      </w:r>
      <w:r w:rsidR="004A6F06" w:rsidRPr="00B068E2">
        <w:t>Descripción</w:t>
      </w:r>
      <w:r w:rsidR="004A6F06" w:rsidRPr="0041535E">
        <w:t xml:space="preserve"> de la problemática</w:t>
      </w:r>
      <w:bookmarkEnd w:id="31"/>
      <w:bookmarkEnd w:id="32"/>
      <w:bookmarkEnd w:id="33"/>
      <w:bookmarkEnd w:id="34"/>
      <w:bookmarkEnd w:id="35"/>
      <w:r w:rsidR="004A6F06" w:rsidRPr="0041535E">
        <w:t xml:space="preserve"> </w:t>
      </w:r>
    </w:p>
    <w:p w14:paraId="5E60D76E" w14:textId="182CDC68" w:rsidR="001A52DB" w:rsidRPr="0041535E" w:rsidRDefault="004A6F06" w:rsidP="004270D1">
      <w:bookmarkStart w:id="36" w:name="_Toc486449014"/>
      <w:r w:rsidRPr="0041535E">
        <w:t>A continuación</w:t>
      </w:r>
      <w:r w:rsidR="00296D3A" w:rsidRPr="0041535E">
        <w:t>,</w:t>
      </w:r>
      <w:r w:rsidRPr="0041535E">
        <w:t xml:space="preserve"> se detallará la problemática para comprender de mejor manera cuales son las aristas que el proyecto tratará.</w:t>
      </w:r>
    </w:p>
    <w:p w14:paraId="443571B3" w14:textId="2E1756B1" w:rsidR="001A52DB" w:rsidRPr="0041535E" w:rsidRDefault="004A6F06" w:rsidP="004270D1">
      <w:r w:rsidRPr="0041535E">
        <w:t xml:space="preserve">“El ser humano es un ser social por naturaleza”, y también “un ser curioso”, </w:t>
      </w:r>
      <w:r w:rsidR="001164B6">
        <w:t>en base a estas</w:t>
      </w:r>
      <w:r w:rsidRPr="0041535E">
        <w:t xml:space="preserve"> premisas</w:t>
      </w:r>
      <w:r w:rsidR="001164B6">
        <w:t xml:space="preserve"> se identifica como una necesidad de las personas el conocer qué eventos o actividades sociales se realizan en el lugar que se encuentra. Por otro lado también es común que cuando</w:t>
      </w:r>
      <w:r w:rsidRPr="0041535E">
        <w:t xml:space="preserve"> se llega a un nuevo entorno social (que puede ser una nueva ciudad, o Chile si se viene del extranjero), existe la dificultad, frente a la necesidad de conocer y socializar, una guía para tal propósito, no hay ayuda a la hora de querer encontrar o a lo menos saber que ocurre cerca, y por lo tanto se suelen hacer preguntas como estás: “¿Qué es eso que se escucha?” , “¿Es algún tipo de evento social y público masivo?”, “¿Será de mi gusto?”, “¿Existirá algún tipo de feria local cercana?”. Esas son algunas de las preguntas que pueden </w:t>
      </w:r>
      <w:r w:rsidR="001164B6">
        <w:t>surgir</w:t>
      </w:r>
      <w:r w:rsidRPr="0041535E">
        <w:t xml:space="preserve"> y se buscan responder.</w:t>
      </w:r>
    </w:p>
    <w:p w14:paraId="5157B898" w14:textId="5BA81B5B" w:rsidR="001A52DB" w:rsidRPr="0041535E" w:rsidRDefault="001D1F6B" w:rsidP="00670242">
      <w:pPr>
        <w:pStyle w:val="Ttulo2"/>
      </w:pPr>
      <w:bookmarkStart w:id="37" w:name="_tl6ng13tt2e1" w:colFirst="0" w:colLast="0"/>
      <w:bookmarkStart w:id="38" w:name="_Toc484123279"/>
      <w:bookmarkStart w:id="39" w:name="_Toc484123385"/>
      <w:bookmarkStart w:id="40" w:name="_Toc486696726"/>
      <w:bookmarkStart w:id="41" w:name="_Toc486710741"/>
      <w:bookmarkEnd w:id="37"/>
      <w:r>
        <w:t>1</w:t>
      </w:r>
      <w:r w:rsidR="004A6F06" w:rsidRPr="0041535E">
        <w:t>.2 Situación actual</w:t>
      </w:r>
      <w:bookmarkEnd w:id="36"/>
      <w:bookmarkEnd w:id="38"/>
      <w:bookmarkEnd w:id="39"/>
      <w:bookmarkEnd w:id="40"/>
      <w:bookmarkEnd w:id="41"/>
    </w:p>
    <w:p w14:paraId="2D516D85" w14:textId="34AD673C" w:rsidR="001A52DB" w:rsidRPr="0041535E" w:rsidRDefault="004A6F06" w:rsidP="00670242">
      <w:bookmarkStart w:id="42" w:name="_Toc486449015"/>
      <w:r w:rsidRPr="0041535E">
        <w:t>Actualmente si alguna persona quiere saber sobre algún evento social, una de las primeras fuentes de información</w:t>
      </w:r>
      <w:r w:rsidR="000C19C7">
        <w:t xml:space="preserve"> que suele usar</w:t>
      </w:r>
      <w:r w:rsidRPr="0041535E">
        <w:t xml:space="preserve"> son Facebook, Google (</w:t>
      </w:r>
      <w:r w:rsidR="000C19C7">
        <w:t xml:space="preserve">Google Search o Google Maps), es decir </w:t>
      </w:r>
      <w:r w:rsidR="004270D1">
        <w:t>básicamente usar la mayor fuente de información existente actualmente “Internet”</w:t>
      </w:r>
      <w:r w:rsidRPr="0041535E">
        <w:t>.</w:t>
      </w:r>
    </w:p>
    <w:p w14:paraId="27E35A0A" w14:textId="5ADCBDAD" w:rsidR="001A52DB" w:rsidRPr="0041535E" w:rsidRDefault="004A6F06" w:rsidP="00670242">
      <w:r w:rsidRPr="0041535E">
        <w:t>Si la persona está interesada en buscar sobre un evento que aún no se lleva a c</w:t>
      </w:r>
      <w:r w:rsidR="000C19C7">
        <w:t>abo y tiene cierta noción de qué</w:t>
      </w:r>
      <w:r w:rsidRPr="0041535E">
        <w:t xml:space="preserve"> tipo es, un concierto,</w:t>
      </w:r>
      <w:r w:rsidR="000C19C7">
        <w:t xml:space="preserve"> actividad</w:t>
      </w:r>
      <w:r w:rsidRPr="0041535E">
        <w:t xml:space="preserve"> cultural, etc., hay tres posibles resultados; no encuentra, </w:t>
      </w:r>
      <w:r w:rsidR="000C19C7">
        <w:t xml:space="preserve">encuentra </w:t>
      </w:r>
      <w:r w:rsidRPr="0041535E">
        <w:t>muy poco al respecto o</w:t>
      </w:r>
      <w:r w:rsidR="000C19C7">
        <w:t xml:space="preserve"> encuentra</w:t>
      </w:r>
      <w:r w:rsidRPr="0041535E">
        <w:t xml:space="preserve"> toda la información requerida.</w:t>
      </w:r>
    </w:p>
    <w:p w14:paraId="5801F97D" w14:textId="5ACA9E2F" w:rsidR="001A52DB" w:rsidRPr="0041535E" w:rsidRDefault="004A6F06" w:rsidP="00670242">
      <w:r w:rsidRPr="0041535E">
        <w:t>Ahora si la persona está interesada en conocer qué tipos de eventos se realizan cercanos a su ubicación, igualmente lo hace a través de los medios antes nombrados,</w:t>
      </w:r>
      <w:r w:rsidR="004270D1">
        <w:t xml:space="preserve"> pero con resultados más inciertos debido</w:t>
      </w:r>
      <w:r w:rsidR="000C19C7">
        <w:t xml:space="preserve"> a que </w:t>
      </w:r>
      <w:r w:rsidR="004270D1">
        <w:t xml:space="preserve">Facebook no realiza una búsqueda basada en </w:t>
      </w:r>
      <w:r w:rsidR="000C19C7">
        <w:t>su</w:t>
      </w:r>
      <w:r w:rsidR="004270D1">
        <w:t xml:space="preserve"> ubicación, y </w:t>
      </w:r>
      <w:r w:rsidR="000C19C7">
        <w:t xml:space="preserve">Google Maps </w:t>
      </w:r>
      <w:r w:rsidR="004270D1">
        <w:t>no almacena demasiados eventos, a no ser que sean de una gran envergadura.</w:t>
      </w:r>
    </w:p>
    <w:p w14:paraId="5ECD11AA" w14:textId="16F4117B" w:rsidR="001A52DB" w:rsidRPr="0041535E" w:rsidRDefault="001D1F6B" w:rsidP="00670242">
      <w:pPr>
        <w:pStyle w:val="Ttulo2"/>
      </w:pPr>
      <w:bookmarkStart w:id="43" w:name="_9y50botxkfz0" w:colFirst="0" w:colLast="0"/>
      <w:bookmarkStart w:id="44" w:name="_Toc484123280"/>
      <w:bookmarkStart w:id="45" w:name="_Toc484123386"/>
      <w:bookmarkStart w:id="46" w:name="_Toc486696727"/>
      <w:bookmarkStart w:id="47" w:name="_Toc486710742"/>
      <w:bookmarkEnd w:id="43"/>
      <w:r>
        <w:t>1</w:t>
      </w:r>
      <w:r w:rsidR="004A6F06" w:rsidRPr="0041535E">
        <w:t>.3 Problemas detectados</w:t>
      </w:r>
      <w:bookmarkEnd w:id="42"/>
      <w:bookmarkEnd w:id="44"/>
      <w:bookmarkEnd w:id="45"/>
      <w:bookmarkEnd w:id="46"/>
      <w:bookmarkEnd w:id="47"/>
    </w:p>
    <w:p w14:paraId="7C2B9E1D" w14:textId="556C1649" w:rsidR="001A52DB" w:rsidRPr="0041535E" w:rsidRDefault="004A6F06" w:rsidP="00670242">
      <w:bookmarkStart w:id="48" w:name="_Toc486449016"/>
      <w:r w:rsidRPr="0041535E">
        <w:t xml:space="preserve">En este apartado se listan los principales problemas detectados en la problemática, los cuales </w:t>
      </w:r>
      <w:r w:rsidR="00302183">
        <w:t>han motivado el</w:t>
      </w:r>
      <w:r w:rsidRPr="0041535E">
        <w:t xml:space="preserve"> desarrollo de este proyecto.</w:t>
      </w:r>
    </w:p>
    <w:p w14:paraId="6BC151FD" w14:textId="2DC264ED" w:rsidR="001A52DB" w:rsidRPr="0041535E" w:rsidRDefault="004A6F06" w:rsidP="00670242">
      <w:r w:rsidRPr="0041535E">
        <w:lastRenderedPageBreak/>
        <w:t>En general las herramientas nombradas son buenas y aportan con la información sobre eventos muy masivos. No así con los de menor envergadura o con eventos sociales que son de un aspecto más familiar o social.</w:t>
      </w:r>
    </w:p>
    <w:p w14:paraId="727357DC" w14:textId="48736A8C" w:rsidR="001A52DB" w:rsidRPr="0041535E" w:rsidRDefault="00B068E2" w:rsidP="00670242">
      <w:r w:rsidRPr="0041535E">
        <w:t>Aun</w:t>
      </w:r>
      <w:r w:rsidR="004A6F06" w:rsidRPr="0041535E">
        <w:t xml:space="preserve"> así</w:t>
      </w:r>
      <w:r w:rsidR="00296D3A" w:rsidRPr="0041535E">
        <w:t>,</w:t>
      </w:r>
      <w:r w:rsidR="004A6F06" w:rsidRPr="0041535E">
        <w:t xml:space="preserve"> los principales problemas detectados durante el proceso de búsqueda de algún evento son: </w:t>
      </w:r>
    </w:p>
    <w:p w14:paraId="4DFE83FD" w14:textId="77777777" w:rsidR="001A52DB" w:rsidRPr="00100F2B" w:rsidRDefault="004A6F06" w:rsidP="005A0DEF">
      <w:pPr>
        <w:pStyle w:val="Prrafodelista"/>
      </w:pPr>
      <w:r w:rsidRPr="00100F2B">
        <w:t xml:space="preserve">Al buscar un evento de una envergadura inferior al promedio de los eventos actuales, no se encuentra información suficiente para la satisfacción del usuario. </w:t>
      </w:r>
    </w:p>
    <w:p w14:paraId="381A5E7F" w14:textId="77777777" w:rsidR="001A52DB" w:rsidRPr="00100F2B" w:rsidRDefault="004A6F06" w:rsidP="005A0DEF">
      <w:pPr>
        <w:pStyle w:val="Prrafodelista"/>
      </w:pPr>
      <w:r w:rsidRPr="00100F2B">
        <w:t>Al querer buscar un evento social cercano a la ubicación, no existe una forma, si no se conoce a lo menos el nombre o descripción del evento.</w:t>
      </w:r>
    </w:p>
    <w:p w14:paraId="66A802F4" w14:textId="77777777" w:rsidR="001A52DB" w:rsidRPr="00100F2B" w:rsidRDefault="004A6F06" w:rsidP="005A0DEF">
      <w:pPr>
        <w:pStyle w:val="Prrafodelista"/>
      </w:pPr>
      <w:r w:rsidRPr="00100F2B">
        <w:t>Hay nula o muy poca información respecto a ferias periódicas y locales, en distintas ubicaciones.</w:t>
      </w:r>
    </w:p>
    <w:p w14:paraId="56863C28" w14:textId="77777777" w:rsidR="001A52DB" w:rsidRPr="0041535E" w:rsidRDefault="004A6F06" w:rsidP="005A0DEF">
      <w:pPr>
        <w:pStyle w:val="Prrafodelista"/>
      </w:pPr>
      <w:r w:rsidRPr="00100F2B">
        <w:t>No hay manera de listar todos</w:t>
      </w:r>
      <w:r w:rsidRPr="0041535E">
        <w:t xml:space="preserve"> los eventos cercanos a una ubicación.</w:t>
      </w:r>
    </w:p>
    <w:p w14:paraId="76BEAB7C" w14:textId="77777777" w:rsidR="001A52DB" w:rsidRPr="0041535E" w:rsidRDefault="004A6F06" w:rsidP="005A0DEF">
      <w:pPr>
        <w:pStyle w:val="Prrafodelista"/>
      </w:pPr>
      <w:r w:rsidRPr="0041535E">
        <w:t>No hay información respecto a la ubicación de algunos eventos.</w:t>
      </w:r>
    </w:p>
    <w:p w14:paraId="56E4A3B9" w14:textId="5D84B6F6" w:rsidR="00BF3EEB" w:rsidRDefault="001D1F6B" w:rsidP="00BF3EEB">
      <w:pPr>
        <w:pStyle w:val="Ttulo2"/>
      </w:pPr>
      <w:bookmarkStart w:id="49" w:name="_Toc486696728"/>
      <w:bookmarkStart w:id="50" w:name="_Toc486710743"/>
      <w:r>
        <w:t>1</w:t>
      </w:r>
      <w:r w:rsidR="00BF3EEB">
        <w:t>.4 Solución propuesta</w:t>
      </w:r>
      <w:bookmarkEnd w:id="48"/>
      <w:bookmarkEnd w:id="49"/>
      <w:bookmarkEnd w:id="50"/>
    </w:p>
    <w:p w14:paraId="07E517D7" w14:textId="3B7ABB85" w:rsidR="00BF3EEB" w:rsidRDefault="000C19C7" w:rsidP="00004E25">
      <w:pPr>
        <w:rPr>
          <w:lang w:val="es-MX"/>
        </w:rPr>
      </w:pPr>
      <w:bookmarkStart w:id="51" w:name="_Toc486449017"/>
      <w:r>
        <w:rPr>
          <w:lang w:val="es-MX"/>
        </w:rPr>
        <w:t>Para dar solución a los problemas antes mencionados</w:t>
      </w:r>
      <w:r w:rsidR="00BF3EEB">
        <w:rPr>
          <w:lang w:val="es-MX"/>
        </w:rPr>
        <w:t>, se diseñará e implementará un servicio web utilizando la arquitectura REST, que entregue recursos que permitan el intercambio de datos sobre eventos sociales en lugares públicos, como conciertos, ferias de distinta índole</w:t>
      </w:r>
      <w:r w:rsidR="00BF3EEB">
        <w:rPr>
          <w:u w:val="single"/>
          <w:lang w:val="es-MX"/>
        </w:rPr>
        <w:t>,</w:t>
      </w:r>
      <w:r w:rsidR="00BF3EEB">
        <w:rPr>
          <w:lang w:val="es-MX"/>
        </w:rPr>
        <w:t xml:space="preserve"> eventos c</w:t>
      </w:r>
      <w:r>
        <w:rPr>
          <w:lang w:val="es-MX"/>
        </w:rPr>
        <w:t>ulturales, etc. Así mismo que</w:t>
      </w:r>
      <w:r w:rsidR="00BF3EEB">
        <w:rPr>
          <w:lang w:val="es-MX"/>
        </w:rPr>
        <w:t xml:space="preserve"> reúna y complemente la información de los eventos sociales, con la almacenada y proporcionada por Facebook a través de su API. </w:t>
      </w:r>
    </w:p>
    <w:p w14:paraId="0873402F" w14:textId="226470EF" w:rsidR="00930E55" w:rsidRDefault="00930E55" w:rsidP="00BF3EEB">
      <w:r>
        <w:t xml:space="preserve">El servicio web será el encargado de manejar toda la información que poseen los eventos, además </w:t>
      </w:r>
      <w:r w:rsidR="00100F2B">
        <w:t xml:space="preserve">de ofrecer </w:t>
      </w:r>
      <w:r>
        <w:t>un valor agregado a dicha información, para así facilitar que cualquier aplicación que se co</w:t>
      </w:r>
      <w:r w:rsidR="009C7958">
        <w:t>munique y consuma éste servicio</w:t>
      </w:r>
      <w:r>
        <w:t xml:space="preserve"> realice el mínimo esfuerzo y solo implemente las características que el servicio web provee.</w:t>
      </w:r>
    </w:p>
    <w:p w14:paraId="27145B4C" w14:textId="509A37BD" w:rsidR="006704E7" w:rsidRPr="00045982" w:rsidRDefault="00930E55" w:rsidP="00045982">
      <w:pPr>
        <w:sectPr w:rsidR="006704E7" w:rsidRPr="00045982" w:rsidSect="00D67BCE">
          <w:pgSz w:w="12240" w:h="15840" w:code="1"/>
          <w:pgMar w:top="1418" w:right="1701" w:bottom="1418" w:left="1701" w:header="0" w:footer="720" w:gutter="0"/>
          <w:cols w:space="720"/>
          <w:titlePg/>
          <w:docGrid w:linePitch="299"/>
        </w:sectPr>
      </w:pPr>
      <w:r>
        <w:t>Además, como parte de la solución se diseñarán e implementarán dos aplicaciones que consumirán el servicio web, una aplicación móvil que permitirá utilizar las características propias de un Smartphone</w:t>
      </w:r>
      <w:r w:rsidR="00004E25">
        <w:t xml:space="preserve">, como el GPS, y una página web, para así demostrar la flexibilidad que tiene desarrollar un servicio web </w:t>
      </w:r>
      <w:r w:rsidR="00100F2B">
        <w:t>que luego puede ser consumido por cualquier aplicación.</w:t>
      </w:r>
      <w:r w:rsidR="004660D8">
        <w:br w:type="page"/>
      </w:r>
    </w:p>
    <w:p w14:paraId="6CC2035E" w14:textId="3E523211" w:rsidR="006704E7" w:rsidRPr="006704E7" w:rsidRDefault="00045982" w:rsidP="006704E7">
      <w:pPr>
        <w:pStyle w:val="capitulo"/>
      </w:pPr>
      <w:bookmarkStart w:id="52" w:name="_Toc484123281"/>
      <w:bookmarkStart w:id="53" w:name="_Toc484123387"/>
      <w:bookmarkStart w:id="54" w:name="_Toc486696729"/>
      <w:r>
        <w:lastRenderedPageBreak/>
        <w:t>Capítulo 2</w:t>
      </w:r>
    </w:p>
    <w:p w14:paraId="1C8CC4E4" w14:textId="39FF40FA" w:rsidR="00D67BCE" w:rsidRDefault="006704E7" w:rsidP="00045982">
      <w:pPr>
        <w:pStyle w:val="Ttulo1"/>
        <w:sectPr w:rsidR="00D67BCE" w:rsidSect="00D67BCE">
          <w:pgSz w:w="12240" w:h="15840" w:code="1"/>
          <w:pgMar w:top="1418" w:right="1701" w:bottom="1418" w:left="1701" w:header="0" w:footer="720" w:gutter="0"/>
          <w:cols w:space="720"/>
          <w:vAlign w:val="center"/>
          <w:titlePg/>
          <w:docGrid w:linePitch="299"/>
        </w:sectPr>
      </w:pPr>
      <w:bookmarkStart w:id="55" w:name="_Toc486710744"/>
      <w:r w:rsidRPr="006704E7">
        <w:t>Definición</w:t>
      </w:r>
      <w:r w:rsidRPr="0041535E">
        <w:t xml:space="preserve"> del proyecto</w:t>
      </w:r>
      <w:bookmarkEnd w:id="52"/>
      <w:bookmarkEnd w:id="53"/>
      <w:bookmarkEnd w:id="54"/>
      <w:bookmarkEnd w:id="55"/>
    </w:p>
    <w:p w14:paraId="05610946" w14:textId="59C650E7" w:rsidR="001A52DB" w:rsidRPr="0041535E" w:rsidRDefault="001D1F6B" w:rsidP="00252D12">
      <w:pPr>
        <w:pStyle w:val="Ttulo2"/>
      </w:pPr>
      <w:bookmarkStart w:id="56" w:name="_n69edkjjtl86" w:colFirst="0" w:colLast="0"/>
      <w:bookmarkStart w:id="57" w:name="_Toc484123282"/>
      <w:bookmarkStart w:id="58" w:name="_Toc484123388"/>
      <w:bookmarkStart w:id="59" w:name="_Toc486449018"/>
      <w:bookmarkStart w:id="60" w:name="_Toc486696730"/>
      <w:bookmarkStart w:id="61" w:name="_Toc486710745"/>
      <w:bookmarkEnd w:id="51"/>
      <w:bookmarkEnd w:id="56"/>
      <w:r>
        <w:lastRenderedPageBreak/>
        <w:t>2</w:t>
      </w:r>
      <w:r w:rsidR="004A6F06" w:rsidRPr="0041535E">
        <w:t>.1 Objetivos del proyecto</w:t>
      </w:r>
      <w:bookmarkEnd w:id="57"/>
      <w:bookmarkEnd w:id="58"/>
      <w:bookmarkEnd w:id="59"/>
      <w:bookmarkEnd w:id="60"/>
      <w:bookmarkEnd w:id="61"/>
    </w:p>
    <w:p w14:paraId="76AD6B90" w14:textId="77777777" w:rsidR="001A52DB" w:rsidRPr="0041535E" w:rsidRDefault="004A6F06" w:rsidP="00670242">
      <w:bookmarkStart w:id="62" w:name="_Toc486449019"/>
      <w:r w:rsidRPr="0041535E">
        <w:t>Un objetivo es el planteamiento de una meta o un propósito a alcanzar y es fundamental en el proceso de planificación.</w:t>
      </w:r>
    </w:p>
    <w:p w14:paraId="760468CC" w14:textId="58C9AE31" w:rsidR="001A52DB" w:rsidRPr="0041535E" w:rsidRDefault="004A6F06" w:rsidP="00670242">
      <w:r w:rsidRPr="0041535E">
        <w:t>A continuación</w:t>
      </w:r>
      <w:r w:rsidR="00296D3A" w:rsidRPr="0041535E">
        <w:t>,</w:t>
      </w:r>
      <w:r w:rsidRPr="0041535E">
        <w:t xml:space="preserve"> se muestran los objetivos generales y específicos del proyecto que son el propósito de lo que se quiere lograr.</w:t>
      </w:r>
    </w:p>
    <w:p w14:paraId="2235531F" w14:textId="77777777" w:rsidR="001A52DB" w:rsidRPr="0041535E" w:rsidRDefault="004A6F06" w:rsidP="00670242">
      <w:r w:rsidRPr="00112BB4">
        <w:rPr>
          <w:b/>
        </w:rPr>
        <w:t>Objetivo</w:t>
      </w:r>
      <w:r w:rsidRPr="0041535E">
        <w:t xml:space="preserve"> </w:t>
      </w:r>
      <w:r w:rsidRPr="00112BB4">
        <w:rPr>
          <w:b/>
        </w:rPr>
        <w:t>General</w:t>
      </w:r>
    </w:p>
    <w:p w14:paraId="72C28D39" w14:textId="77777777" w:rsidR="001A52DB" w:rsidRPr="0041535E" w:rsidRDefault="004A6F06" w:rsidP="00670242">
      <w:r w:rsidRPr="0041535E">
        <w:t>Diseñar e implementar un servicio web que permita gestionar y notificar la información de eventos sociales en espacios públicos para ser consumido por una aplicación móvil Android y una página web.</w:t>
      </w:r>
    </w:p>
    <w:p w14:paraId="2CB0B00E" w14:textId="77777777" w:rsidR="001A52DB" w:rsidRPr="00112BB4" w:rsidRDefault="004A6F06" w:rsidP="00670242">
      <w:pPr>
        <w:rPr>
          <w:b/>
        </w:rPr>
      </w:pPr>
      <w:r w:rsidRPr="00112BB4">
        <w:rPr>
          <w:b/>
        </w:rPr>
        <w:t>Objetivos Específicos</w:t>
      </w:r>
    </w:p>
    <w:p w14:paraId="115ED5BE" w14:textId="77777777" w:rsidR="001A52DB" w:rsidRPr="0041535E" w:rsidRDefault="004A6F06" w:rsidP="005A0DEF">
      <w:pPr>
        <w:pStyle w:val="Prrafodelista"/>
      </w:pPr>
      <w:r w:rsidRPr="0041535E">
        <w:t>Crear y mantener una base de datos relacional con la información de los eventos sociales que se realizan en espacios públicos, como pueden ser conciertos, ferias artesanales, etc.</w:t>
      </w:r>
    </w:p>
    <w:p w14:paraId="7E3A8687" w14:textId="77777777" w:rsidR="001A52DB" w:rsidRPr="0041535E" w:rsidRDefault="004A6F06" w:rsidP="005A0DEF">
      <w:pPr>
        <w:pStyle w:val="Prrafodelista"/>
      </w:pPr>
      <w:r w:rsidRPr="0041535E">
        <w:t>Diseñar e implementar un servicio web utilizando la arquitectura REST que disponga la información almacenada sobre los eventos sociales en espacios públicos y pueda ser consumido por cualquier aplicación y sistema compatible.</w:t>
      </w:r>
    </w:p>
    <w:p w14:paraId="2647E533" w14:textId="6A6BDFCA" w:rsidR="001A52DB" w:rsidRDefault="004A6F06" w:rsidP="005A0DEF">
      <w:pPr>
        <w:pStyle w:val="Prrafodelista"/>
      </w:pPr>
      <w:r w:rsidRPr="0041535E">
        <w:t xml:space="preserve">Integrar la API proporcionada por Facebook con el servicio web a desarrollar, para </w:t>
      </w:r>
      <w:r w:rsidR="0046340B">
        <w:t>extraer</w:t>
      </w:r>
      <w:r w:rsidR="00100F2B">
        <w:t xml:space="preserve"> información de</w:t>
      </w:r>
      <w:r w:rsidRPr="0041535E">
        <w:t xml:space="preserve"> eventos sociales.</w:t>
      </w:r>
    </w:p>
    <w:p w14:paraId="4775449D" w14:textId="33C763E8" w:rsidR="0046340B" w:rsidRPr="0041535E" w:rsidRDefault="0046340B" w:rsidP="005A0DEF">
      <w:pPr>
        <w:pStyle w:val="Prrafodelista"/>
      </w:pPr>
      <w:r w:rsidRPr="0041535E">
        <w:t xml:space="preserve">Integrar las </w:t>
      </w:r>
      <w:proofErr w:type="spellStart"/>
      <w:r w:rsidRPr="0041535E">
        <w:t>APIs</w:t>
      </w:r>
      <w:proofErr w:type="spellEnd"/>
      <w:r w:rsidRPr="0041535E">
        <w:t xml:space="preserve"> proporcionadas por Facebook y Google con el servicio web a desarrollar para lograr la autentificación y posterior inicio de sesión en la aplicación móvil y página web.</w:t>
      </w:r>
    </w:p>
    <w:p w14:paraId="2F30AE9E" w14:textId="01D62C07" w:rsidR="001A52DB" w:rsidRPr="0041535E" w:rsidRDefault="004A6F06" w:rsidP="005A0DEF">
      <w:pPr>
        <w:pStyle w:val="Prrafodelista"/>
      </w:pPr>
      <w:r w:rsidRPr="0041535E">
        <w:t>Diseñar e implementar una aplicación móvil Android que consuma el servicio w</w:t>
      </w:r>
      <w:r w:rsidR="0046340B">
        <w:t xml:space="preserve">eb desarrollado, para mostrar </w:t>
      </w:r>
      <w:r w:rsidR="0046340B" w:rsidRPr="0041535E">
        <w:t>información</w:t>
      </w:r>
      <w:r w:rsidRPr="0041535E">
        <w:t xml:space="preserve"> y ubicación de los eventos sociales, además de notificar si existe algún evento cercano a la ubicación actual según el GPS del dispositivo.</w:t>
      </w:r>
    </w:p>
    <w:p w14:paraId="79A7BC1C" w14:textId="77777777" w:rsidR="001A52DB" w:rsidRPr="0041535E" w:rsidRDefault="004A6F06" w:rsidP="005A0DEF">
      <w:pPr>
        <w:pStyle w:val="Prrafodelista"/>
      </w:pPr>
      <w:r w:rsidRPr="0041535E">
        <w:t>Diseñar e implementar una página web que consuma el servicio web desarrollado, para visualizar y administrar la información de los eventos sociales.</w:t>
      </w:r>
    </w:p>
    <w:p w14:paraId="1CA0F67C" w14:textId="64A5B0AD" w:rsidR="001A52DB" w:rsidRPr="0041535E" w:rsidRDefault="001D1F6B" w:rsidP="00670242">
      <w:pPr>
        <w:pStyle w:val="Ttulo2"/>
      </w:pPr>
      <w:bookmarkStart w:id="63" w:name="_88t72yv9m77l" w:colFirst="0" w:colLast="0"/>
      <w:bookmarkStart w:id="64" w:name="_Toc484123283"/>
      <w:bookmarkStart w:id="65" w:name="_Toc484123389"/>
      <w:bookmarkStart w:id="66" w:name="_Toc486448513"/>
      <w:bookmarkStart w:id="67" w:name="_Toc486696731"/>
      <w:bookmarkStart w:id="68" w:name="_Toc486449029"/>
      <w:bookmarkStart w:id="69" w:name="_Toc486710746"/>
      <w:bookmarkEnd w:id="62"/>
      <w:bookmarkEnd w:id="63"/>
      <w:r>
        <w:lastRenderedPageBreak/>
        <w:t>2</w:t>
      </w:r>
      <w:r w:rsidR="004A6F06" w:rsidRPr="0041535E">
        <w:t>.2 Ambiente de Ingeniería de Software</w:t>
      </w:r>
      <w:bookmarkEnd w:id="64"/>
      <w:bookmarkEnd w:id="65"/>
      <w:bookmarkEnd w:id="66"/>
      <w:bookmarkEnd w:id="67"/>
      <w:bookmarkEnd w:id="69"/>
    </w:p>
    <w:p w14:paraId="661CC29E" w14:textId="77777777" w:rsidR="001A52DB" w:rsidRPr="0041535E" w:rsidRDefault="004A6F06" w:rsidP="00670242">
      <w:r w:rsidRPr="0041535E">
        <w:t>En este apartado se expone el ambiente en el que está inmerso el proyecto, es decir, los diversos elementos que interactúan directamente con la realización del mismo.</w:t>
      </w:r>
    </w:p>
    <w:p w14:paraId="786323DA" w14:textId="60100607" w:rsidR="001A52DB" w:rsidRPr="0041535E" w:rsidRDefault="001D1F6B" w:rsidP="00670242">
      <w:pPr>
        <w:pStyle w:val="Ttulo3"/>
      </w:pPr>
      <w:bookmarkStart w:id="70" w:name="_Toc484123284"/>
      <w:bookmarkStart w:id="71" w:name="_Toc484123390"/>
      <w:bookmarkStart w:id="72" w:name="_Toc486448514"/>
      <w:bookmarkStart w:id="73" w:name="_Toc486696732"/>
      <w:bookmarkStart w:id="74" w:name="_Toc486710747"/>
      <w:r>
        <w:t>2</w:t>
      </w:r>
      <w:r w:rsidR="004A6F06" w:rsidRPr="0041535E">
        <w:t xml:space="preserve">.2.1 </w:t>
      </w:r>
      <w:r w:rsidR="004A6F06" w:rsidRPr="00B068E2">
        <w:t>Metodología</w:t>
      </w:r>
      <w:r w:rsidR="004A6F06" w:rsidRPr="0041535E">
        <w:t xml:space="preserve"> de desarrollo:</w:t>
      </w:r>
      <w:bookmarkEnd w:id="70"/>
      <w:bookmarkEnd w:id="71"/>
      <w:bookmarkEnd w:id="72"/>
      <w:bookmarkEnd w:id="73"/>
      <w:bookmarkEnd w:id="74"/>
      <w:r w:rsidR="004A6F06" w:rsidRPr="0041535E">
        <w:t xml:space="preserve"> </w:t>
      </w:r>
    </w:p>
    <w:p w14:paraId="0E635716" w14:textId="1374DF1C" w:rsidR="001A52DB" w:rsidRPr="0041535E" w:rsidRDefault="004A6F06" w:rsidP="00670242">
      <w:r w:rsidRPr="0041535E">
        <w:t>La metodología de desarrollo a utilizar es el modelo incremental, el modelo incremental ejecuta una serie de avances, llamados incrementos, que en forma progresiva dan más funcionalidad al cliente conforme se entrega cada incremento (</w:t>
      </w:r>
      <w:proofErr w:type="spellStart"/>
      <w:r w:rsidRPr="0041535E">
        <w:t>Pressman</w:t>
      </w:r>
      <w:proofErr w:type="spellEnd"/>
      <w:r w:rsidRPr="0041535E">
        <w:t xml:space="preserve">, 2010). </w:t>
      </w:r>
    </w:p>
    <w:p w14:paraId="5E13A778" w14:textId="5641445F" w:rsidR="001A52DB" w:rsidRPr="0041535E" w:rsidRDefault="001A52DB" w:rsidP="00670242"/>
    <w:p w14:paraId="5EA08DC8" w14:textId="77777777" w:rsidR="009B7ECB" w:rsidRPr="0041535E" w:rsidRDefault="009B7ECB" w:rsidP="009B7ECB">
      <w:pPr>
        <w:rPr>
          <w:color w:val="00000A"/>
        </w:rPr>
      </w:pPr>
      <w:r w:rsidRPr="0041535E">
        <w:rPr>
          <w:noProof/>
        </w:rPr>
        <w:drawing>
          <wp:inline distT="114300" distB="114300" distL="114300" distR="114300" wp14:anchorId="65958E07" wp14:editId="35768A2B">
            <wp:extent cx="5612130" cy="3009900"/>
            <wp:effectExtent l="0" t="0" r="0" b="0"/>
            <wp:docPr id="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
                      <a:extLst>
                        <a:ext uri="{28A0092B-C50C-407E-A947-70E740481C1C}">
                          <a14:useLocalDpi xmlns:a14="http://schemas.microsoft.com/office/drawing/2010/main" val="0"/>
                        </a:ext>
                      </a:extLst>
                    </a:blip>
                    <a:srcRect/>
                    <a:stretch>
                      <a:fillRect/>
                    </a:stretch>
                  </pic:blipFill>
                  <pic:spPr>
                    <a:xfrm>
                      <a:off x="0" y="0"/>
                      <a:ext cx="5612130" cy="3009900"/>
                    </a:xfrm>
                    <a:prstGeom prst="rect">
                      <a:avLst/>
                    </a:prstGeom>
                    <a:ln/>
                  </pic:spPr>
                </pic:pic>
              </a:graphicData>
            </a:graphic>
          </wp:inline>
        </w:drawing>
      </w:r>
    </w:p>
    <w:p w14:paraId="3EA37E90" w14:textId="77593FD4" w:rsidR="001A52DB" w:rsidRPr="0041535E" w:rsidRDefault="005E37AC" w:rsidP="005E37AC">
      <w:pPr>
        <w:pStyle w:val="Descripcin"/>
      </w:pPr>
      <w:bookmarkStart w:id="75" w:name="_Toc486383077"/>
      <w:bookmarkStart w:id="76" w:name="_Toc486448688"/>
      <w:bookmarkStart w:id="77" w:name="_Toc486712583"/>
      <w:r>
        <w:t xml:space="preserve">Figura </w:t>
      </w:r>
      <w:r w:rsidR="00B56172">
        <w:fldChar w:fldCharType="begin"/>
      </w:r>
      <w:r w:rsidR="00B56172">
        <w:instrText xml:space="preserve"> SEQ Figura \* ARABIC </w:instrText>
      </w:r>
      <w:r w:rsidR="00B56172">
        <w:fldChar w:fldCharType="separate"/>
      </w:r>
      <w:r w:rsidR="00633160">
        <w:rPr>
          <w:noProof/>
        </w:rPr>
        <w:t>1</w:t>
      </w:r>
      <w:r w:rsidR="00B56172">
        <w:rPr>
          <w:noProof/>
        </w:rPr>
        <w:fldChar w:fldCharType="end"/>
      </w:r>
      <w:r>
        <w:t xml:space="preserve">: </w:t>
      </w:r>
      <w:r w:rsidRPr="0041535E">
        <w:t>Muestra las etapas de desarrollo en diferentes incrementos</w:t>
      </w:r>
      <w:bookmarkEnd w:id="75"/>
      <w:bookmarkEnd w:id="76"/>
      <w:bookmarkEnd w:id="77"/>
    </w:p>
    <w:p w14:paraId="50C86166" w14:textId="77777777" w:rsidR="005E37AC" w:rsidRDefault="005E37AC">
      <w:pPr>
        <w:spacing w:after="0" w:line="276" w:lineRule="auto"/>
        <w:jc w:val="left"/>
      </w:pPr>
      <w:r>
        <w:br w:type="page"/>
      </w:r>
    </w:p>
    <w:p w14:paraId="213B2CE3" w14:textId="7EBDC1FF" w:rsidR="001A52DB" w:rsidRPr="0041535E" w:rsidRDefault="004A6F06" w:rsidP="00670242">
      <w:r w:rsidRPr="0041535E">
        <w:lastRenderedPageBreak/>
        <w:t>Este proceso de desarrollo incremental tiene varias ventajas:</w:t>
      </w:r>
    </w:p>
    <w:p w14:paraId="7635D162" w14:textId="00108290" w:rsidR="001A52DB" w:rsidRPr="0041535E" w:rsidRDefault="004A6F06" w:rsidP="005A0DEF">
      <w:pPr>
        <w:pStyle w:val="Prrafodelista"/>
      </w:pPr>
      <w:r w:rsidRPr="0041535E">
        <w:t>No se tiene que esperar hasta que el sistema completo se entregue para sacar provecho de él. El primer incremento satisface los requerimientos más críticos de tal forma que pueden utilizar el software inmediatamente.</w:t>
      </w:r>
    </w:p>
    <w:p w14:paraId="09AEA367" w14:textId="2E916FB5" w:rsidR="001A52DB" w:rsidRPr="0041535E" w:rsidRDefault="004A6F06" w:rsidP="005A0DEF">
      <w:pPr>
        <w:pStyle w:val="Prrafodelista"/>
      </w:pPr>
      <w:r w:rsidRPr="0041535E">
        <w:t>Se pueden utilizar los incrementos iniciales como prototipos y obtener experiencia sobre los requerimientos de los incrementos posteriores al sistema.</w:t>
      </w:r>
    </w:p>
    <w:p w14:paraId="0BBF5135" w14:textId="550466B4" w:rsidR="001A52DB" w:rsidRPr="0041535E" w:rsidRDefault="004A6F06" w:rsidP="005A0DEF">
      <w:pPr>
        <w:pStyle w:val="Prrafodelista"/>
      </w:pPr>
      <w:r w:rsidRPr="0041535E">
        <w:t>Existe un bajo riesgo de un fallo total del proyecto. Aunque se pueden encontrar problemas de algunos incrementos, lo normal es que el sistema se entregue de forma satisfactoria.</w:t>
      </w:r>
    </w:p>
    <w:p w14:paraId="6763375B" w14:textId="228BC97F" w:rsidR="001A52DB" w:rsidRPr="0041535E" w:rsidRDefault="004A6F06" w:rsidP="005A0DEF">
      <w:pPr>
        <w:pStyle w:val="Prrafodelista"/>
      </w:pPr>
      <w:r w:rsidRPr="0041535E">
        <w:t>Puesto que los servicios de más alta prioridad se entregan primero, y los incrementos posteriores se integran en ellos, es inevitable que los servicios más importantes del sistema sean a los que se le hagan más pruebas. Esto significa que es menos probable que los clientes encuentren fallos de funcionamiento del software en las par</w:t>
      </w:r>
      <w:r w:rsidR="001A2F05">
        <w:t xml:space="preserve">tes más importantes del sistema </w:t>
      </w:r>
      <w:r w:rsidRPr="0041535E">
        <w:t>(</w:t>
      </w:r>
      <w:proofErr w:type="spellStart"/>
      <w:r w:rsidRPr="0041535E">
        <w:t>Sommerville</w:t>
      </w:r>
      <w:proofErr w:type="spellEnd"/>
      <w:r w:rsidRPr="0041535E">
        <w:t>, 2005)</w:t>
      </w:r>
      <w:r w:rsidR="001A2F05">
        <w:t>.</w:t>
      </w:r>
    </w:p>
    <w:p w14:paraId="644F8D8D" w14:textId="77777777" w:rsidR="001A52DB" w:rsidRPr="0041535E" w:rsidRDefault="001A52DB" w:rsidP="00670242"/>
    <w:p w14:paraId="5AF63EDA" w14:textId="2FC425B6" w:rsidR="001A52DB" w:rsidRPr="0041535E" w:rsidRDefault="001D1F6B" w:rsidP="00670242">
      <w:pPr>
        <w:pStyle w:val="Ttulo3"/>
      </w:pPr>
      <w:bookmarkStart w:id="78" w:name="_Toc484123285"/>
      <w:bookmarkStart w:id="79" w:name="_Toc484123391"/>
      <w:bookmarkStart w:id="80" w:name="_Toc486448515"/>
      <w:bookmarkStart w:id="81" w:name="_Toc486696733"/>
      <w:bookmarkStart w:id="82" w:name="_ppifjz4yg55s" w:colFirst="0" w:colLast="0"/>
      <w:bookmarkStart w:id="83" w:name="_Toc486710748"/>
      <w:bookmarkEnd w:id="82"/>
      <w:r>
        <w:t>2</w:t>
      </w:r>
      <w:r w:rsidR="004A6F06" w:rsidRPr="0041535E">
        <w:t>.2.2 Arquitectura de Software</w:t>
      </w:r>
      <w:bookmarkEnd w:id="78"/>
      <w:bookmarkEnd w:id="79"/>
      <w:bookmarkEnd w:id="80"/>
      <w:bookmarkEnd w:id="81"/>
      <w:bookmarkEnd w:id="83"/>
    </w:p>
    <w:p w14:paraId="33D608DD" w14:textId="5DEE36FA" w:rsidR="001A52DB" w:rsidRPr="0041535E" w:rsidRDefault="001D1F6B" w:rsidP="00670242">
      <w:pPr>
        <w:pStyle w:val="Ttulo4"/>
      </w:pPr>
      <w:bookmarkStart w:id="84" w:name="_uu0wiub9rsfl" w:colFirst="0" w:colLast="0"/>
      <w:bookmarkStart w:id="85" w:name="_Toc484123286"/>
      <w:bookmarkStart w:id="86" w:name="_Toc486448516"/>
      <w:bookmarkStart w:id="87" w:name="_Toc486696734"/>
      <w:bookmarkStart w:id="88" w:name="_Toc486710749"/>
      <w:bookmarkEnd w:id="84"/>
      <w:r>
        <w:t>2</w:t>
      </w:r>
      <w:r w:rsidR="004A6F06" w:rsidRPr="0041535E">
        <w:t>.2.2.1 Arquitectura del servicio web</w:t>
      </w:r>
      <w:bookmarkEnd w:id="85"/>
      <w:bookmarkEnd w:id="86"/>
      <w:bookmarkEnd w:id="87"/>
      <w:bookmarkEnd w:id="88"/>
    </w:p>
    <w:p w14:paraId="351ECDB1" w14:textId="14FC97F7" w:rsidR="001A52DB" w:rsidRPr="0041535E" w:rsidRDefault="004A6F06" w:rsidP="00670242">
      <w:r w:rsidRPr="0041535E">
        <w:t>Para el desarrollo del servicio web se utilizará la a</w:t>
      </w:r>
      <w:r w:rsidR="009334A5">
        <w:t xml:space="preserve">rquitectura REST, Acrónimo de </w:t>
      </w:r>
      <w:proofErr w:type="spellStart"/>
      <w:r w:rsidR="009334A5">
        <w:t>Re</w:t>
      </w:r>
      <w:r w:rsidRPr="0041535E">
        <w:t>presentational</w:t>
      </w:r>
      <w:proofErr w:type="spellEnd"/>
      <w:r w:rsidRPr="0041535E">
        <w:t xml:space="preserve"> State Transfer, es un estilo de arquitectura</w:t>
      </w:r>
      <w:r w:rsidR="009334A5">
        <w:t xml:space="preserve"> de</w:t>
      </w:r>
      <w:r w:rsidRPr="0041535E">
        <w:t xml:space="preserve"> software que define un conjunto de principios, por los cuales se diseñan servicios web haciendo foco en los recursos del sistema, además de cómo se acceden a dichos recursos y cómo se transfieren por el protocolo de transporte HTTP hacia clientes escritos en diversos lenguajes.</w:t>
      </w:r>
    </w:p>
    <w:p w14:paraId="79C5DD1C" w14:textId="77777777" w:rsidR="004A6F06" w:rsidRPr="0041535E" w:rsidRDefault="004A6F06" w:rsidP="00670242"/>
    <w:p w14:paraId="48D32E5C" w14:textId="77777777" w:rsidR="009B7ECB" w:rsidRDefault="009B7ECB" w:rsidP="009B7ECB">
      <w:pPr>
        <w:jc w:val="center"/>
        <w:rPr>
          <w:sz w:val="48"/>
          <w:szCs w:val="48"/>
        </w:rPr>
      </w:pPr>
      <w:r w:rsidRPr="0041535E">
        <w:rPr>
          <w:noProof/>
        </w:rPr>
        <w:drawing>
          <wp:inline distT="114300" distB="114300" distL="114300" distR="114300" wp14:anchorId="1F9F757B" wp14:editId="436AABB4">
            <wp:extent cx="4219575" cy="1330179"/>
            <wp:effectExtent l="0" t="0" r="0" b="0"/>
            <wp:docPr id="4" name="image5.png" descr="REST Arquitecture.png"/>
            <wp:cNvGraphicFramePr/>
            <a:graphic xmlns:a="http://schemas.openxmlformats.org/drawingml/2006/main">
              <a:graphicData uri="http://schemas.openxmlformats.org/drawingml/2006/picture">
                <pic:pic xmlns:pic="http://schemas.openxmlformats.org/drawingml/2006/picture">
                  <pic:nvPicPr>
                    <pic:cNvPr id="0" name="image5.png" descr="REST Arquitecture.png"/>
                    <pic:cNvPicPr preferRelativeResize="0"/>
                  </pic:nvPicPr>
                  <pic:blipFill>
                    <a:blip r:embed="rId11">
                      <a:extLst>
                        <a:ext uri="{28A0092B-C50C-407E-A947-70E740481C1C}">
                          <a14:useLocalDpi xmlns:a14="http://schemas.microsoft.com/office/drawing/2010/main" val="0"/>
                        </a:ext>
                      </a:extLst>
                    </a:blip>
                    <a:srcRect/>
                    <a:stretch>
                      <a:fillRect/>
                    </a:stretch>
                  </pic:blipFill>
                  <pic:spPr>
                    <a:xfrm>
                      <a:off x="0" y="0"/>
                      <a:ext cx="4219575" cy="1330179"/>
                    </a:xfrm>
                    <a:prstGeom prst="rect">
                      <a:avLst/>
                    </a:prstGeom>
                    <a:ln/>
                  </pic:spPr>
                </pic:pic>
              </a:graphicData>
            </a:graphic>
          </wp:inline>
        </w:drawing>
      </w:r>
    </w:p>
    <w:p w14:paraId="567BDDC3" w14:textId="54C88437" w:rsidR="00847C94" w:rsidRDefault="005E37AC" w:rsidP="005E37AC">
      <w:pPr>
        <w:pStyle w:val="Descripcin"/>
      </w:pPr>
      <w:bookmarkStart w:id="89" w:name="_Toc486448689"/>
      <w:bookmarkStart w:id="90" w:name="_Toc486712584"/>
      <w:r>
        <w:t xml:space="preserve">Figura </w:t>
      </w:r>
      <w:r w:rsidR="00B56172">
        <w:fldChar w:fldCharType="begin"/>
      </w:r>
      <w:r w:rsidR="00B56172">
        <w:instrText xml:space="preserve"> SEQ Figura \* ARABIC </w:instrText>
      </w:r>
      <w:r w:rsidR="00B56172">
        <w:fldChar w:fldCharType="separate"/>
      </w:r>
      <w:r w:rsidR="00633160">
        <w:rPr>
          <w:noProof/>
        </w:rPr>
        <w:t>2</w:t>
      </w:r>
      <w:r w:rsidR="00B56172">
        <w:rPr>
          <w:noProof/>
        </w:rPr>
        <w:fldChar w:fldCharType="end"/>
      </w:r>
      <w:r w:rsidR="00847C94">
        <w:t>: Arquitectura REST</w:t>
      </w:r>
      <w:bookmarkEnd w:id="89"/>
      <w:bookmarkEnd w:id="90"/>
    </w:p>
    <w:p w14:paraId="73D0D5D5" w14:textId="7E47C89D" w:rsidR="00847C94" w:rsidRDefault="00F771A9" w:rsidP="00847C94">
      <w:r>
        <w:lastRenderedPageBreak/>
        <w:t xml:space="preserve">La figura </w:t>
      </w:r>
      <w:r w:rsidR="00847C94">
        <w:t>2 muestra la arquitectura REST a un alto nivel, ahora en un nivel más bajo el servicio web implementará una arquitectura de capas</w:t>
      </w:r>
      <w:r w:rsidR="0077586D">
        <w:t xml:space="preserve"> </w:t>
      </w:r>
      <w:r w:rsidR="0077586D">
        <w:fldChar w:fldCharType="begin" w:fldLock="1"/>
      </w:r>
      <w:r w:rsidR="008A380B">
        <w:instrText>ADDIN CSL_CITATION { "citationItems" : [ { "id" : "ITEM-1", "itemData" : { "DOI" : "10.1017/CBO9781107415324.004", "ISBN" : "978-0-07-337597-7", "ISSN" : "1098-6596", "PMID" : "25246403", "abstract" : "Title: Software Engineering A Practitioner's Approach 7th Ed - Roger S. Pressman SubTitle: ; Volume: ; Serie: ; Edition: 7 ; Authors: Pressman, Roger S. ; Year: 2009 ; Pages: 0 ; Editor: ; Publisher: McGraw Hill ; ISBN: 978-0-07-337597-7 ; Keywords: Engineering; Approach; Practitioner; Software; Pressman ;", "author" : [ { "dropping-particle" : "", "family" : "Pressman", "given" : "Roger S", "non-dropping-particle" : "", "parse-names" : false, "suffix" : "" } ], "container-title" : "Software Engineering A Practitioner's Approach 7th Ed - Roger S. Pressman", "id" : "ITEM-1", "issued" : { "date-parts" : [ [ "2009" ] ] }, "number-of-pages" : "0", "title" : "Software Engineering A Practitioner's Approach 7th Ed - Roger S. Pressman", "type" : "book" }, "uris" : [ "http://www.mendeley.com/documents/?uuid=f7f888f6-af1d-4050-a41e-cc69d9cde6fa" ] } ], "mendeley" : { "formattedCitation" : "(Pressman, 2009)", "plainTextFormattedCitation" : "(Pressman, 2009)", "previouslyFormattedCitation" : "(Pressman, 2009)" }, "properties" : { "noteIndex" : 0 }, "schema" : "https://github.com/citation-style-language/schema/raw/master/csl-citation.json" }</w:instrText>
      </w:r>
      <w:r w:rsidR="0077586D">
        <w:fldChar w:fldCharType="separate"/>
      </w:r>
      <w:r w:rsidR="0077586D" w:rsidRPr="0077586D">
        <w:rPr>
          <w:noProof/>
        </w:rPr>
        <w:t>(Pressman, 2009)</w:t>
      </w:r>
      <w:r w:rsidR="0077586D">
        <w:fldChar w:fldCharType="end"/>
      </w:r>
      <w:r w:rsidR="0077586D">
        <w:t xml:space="preserve">, </w:t>
      </w:r>
      <w:r w:rsidR="00C75CBF">
        <w:t>l</w:t>
      </w:r>
      <w:r w:rsidR="00C75CBF" w:rsidRPr="00C75CBF">
        <w:t>a mayor ventaja de este patrón de arquitectura es que en el desarrollo se lleva a cabo en varios niveles, o capas, y en el caso de que exista algún error o la necesidad de algún cambio obligatorio, solo es necesario cambiar el nivel en cuestión, sin afectar el correcto funcionamiento del resto del sistema</w:t>
      </w:r>
      <w:r w:rsidR="00C75CBF">
        <w:t xml:space="preserve">. </w:t>
      </w:r>
    </w:p>
    <w:p w14:paraId="7487FB34" w14:textId="1CDB3C85" w:rsidR="00C75CBF" w:rsidRDefault="00C75CBF" w:rsidP="00847C94">
      <w:r>
        <w:t>Por lo tanto, se definen tres niveles o capas, que son:</w:t>
      </w:r>
    </w:p>
    <w:p w14:paraId="3F8AA6F9" w14:textId="299C91E0" w:rsidR="00C75CBF" w:rsidRDefault="00C75CBF" w:rsidP="005A0DEF">
      <w:pPr>
        <w:pStyle w:val="Prrafodelista"/>
      </w:pPr>
      <w:r w:rsidRPr="00100F2B">
        <w:rPr>
          <w:b/>
        </w:rPr>
        <w:t>Capa de presentación:</w:t>
      </w:r>
      <w:r>
        <w:t xml:space="preserve"> encargada de interactuar con las aplicaciones y sistemas que consuman el servicio, presenta la información </w:t>
      </w:r>
      <w:r w:rsidR="00E05F58">
        <w:t xml:space="preserve">y obtiene la que las aplicaciones le brindan. </w:t>
      </w:r>
      <w:r w:rsidR="001B0116">
        <w:t>Debe ser entendible y fácil de consumir por las aplicaciones.</w:t>
      </w:r>
      <w:r w:rsidR="00BC150C">
        <w:t xml:space="preserve"> Se comunica con la capa intermedia o de negocio.</w:t>
      </w:r>
    </w:p>
    <w:p w14:paraId="4BE0AA19" w14:textId="4798C782" w:rsidR="00C75CBF" w:rsidRDefault="00C75CBF" w:rsidP="005A0DEF">
      <w:pPr>
        <w:pStyle w:val="Prrafodelista"/>
      </w:pPr>
      <w:r w:rsidRPr="00100F2B">
        <w:rPr>
          <w:b/>
        </w:rPr>
        <w:t>Capa de negocio</w:t>
      </w:r>
      <w:r w:rsidR="001B0116" w:rsidRPr="00100F2B">
        <w:rPr>
          <w:b/>
        </w:rPr>
        <w:t>:</w:t>
      </w:r>
      <w:r w:rsidR="001B0116">
        <w:t xml:space="preserve"> </w:t>
      </w:r>
      <w:r w:rsidR="00BC150C">
        <w:t>e</w:t>
      </w:r>
      <w:r w:rsidR="00BC150C" w:rsidRPr="00BC150C">
        <w:t>s donde residen las funciones que se ejecutan, se reciben las peticiones, se procesa la información y se envían las respuestas tras el proceso. Se denomina capa de negocio o capa de lógica del negocio, porque es aquí donde se establecen todas las reglas que deben cumplirse. Esta capa se comunica con la de presentación, para recibir las solicitudes y presentar los resultados, y con la capa de acceso a datos, para solicitar al gestor de base de datos almacenar o recuperar datos de él</w:t>
      </w:r>
      <w:r w:rsidR="00BC150C">
        <w:t>.</w:t>
      </w:r>
    </w:p>
    <w:p w14:paraId="2DA08743" w14:textId="7A1101E5" w:rsidR="00C75CBF" w:rsidRDefault="00C75CBF" w:rsidP="005A0DEF">
      <w:pPr>
        <w:pStyle w:val="Prrafodelista"/>
      </w:pPr>
      <w:r w:rsidRPr="00100F2B">
        <w:rPr>
          <w:b/>
        </w:rPr>
        <w:t>Capa de acceso a datos</w:t>
      </w:r>
      <w:r w:rsidR="00BC150C" w:rsidRPr="00100F2B">
        <w:rPr>
          <w:b/>
        </w:rPr>
        <w:t>:</w:t>
      </w:r>
      <w:r w:rsidR="00BC150C">
        <w:t xml:space="preserve"> </w:t>
      </w:r>
      <w:r w:rsidR="00BC150C" w:rsidRPr="00BC150C">
        <w:t xml:space="preserve">es la encargada de almacenar los datos del sistema </w:t>
      </w:r>
      <w:r w:rsidR="00BC150C">
        <w:t>y los proveídos por las aplicaciones que consumen el servicio</w:t>
      </w:r>
      <w:r w:rsidR="00BC150C" w:rsidRPr="00BC150C">
        <w:t>. Su función es almacenar y devolver datos a la capa de negocio, aunque para esto también es necesario en algunos casos, que tengan </w:t>
      </w:r>
      <w:hyperlink r:id="rId12" w:tooltip="Procedimientos almacenados" w:history="1">
        <w:r w:rsidR="00BC150C" w:rsidRPr="00BC150C">
          <w:t>procedimientos almacenados</w:t>
        </w:r>
      </w:hyperlink>
      <w:r w:rsidR="00BC150C" w:rsidRPr="00BC150C">
        <w:t> y funciones dentro de la capa. En una arquitectura de tres capas, esta capa es la única que puede ac</w:t>
      </w:r>
      <w:r w:rsidR="00BC150C">
        <w:t>ceder a los mismos.</w:t>
      </w:r>
    </w:p>
    <w:p w14:paraId="7982B2A9" w14:textId="57C387C5" w:rsidR="005D7832" w:rsidRDefault="002E43D1" w:rsidP="005D7832">
      <w:pPr>
        <w:ind w:left="360"/>
        <w:jc w:val="center"/>
      </w:pPr>
      <w:r w:rsidRPr="002E43D1">
        <w:rPr>
          <w:noProof/>
        </w:rPr>
        <w:lastRenderedPageBreak/>
        <w:drawing>
          <wp:inline distT="0" distB="0" distL="0" distR="0" wp14:anchorId="56C02A78" wp14:editId="47B52382">
            <wp:extent cx="3231938" cy="3240000"/>
            <wp:effectExtent l="0" t="0" r="6985" b="0"/>
            <wp:docPr id="12" name="Imagen 12" descr="C:\Users\hans6\Dropbox\Aplicaciones\drawio\arquitectura web 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ns6\Dropbox\Aplicaciones\drawio\arquitectura web servic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31938" cy="3240000"/>
                    </a:xfrm>
                    <a:prstGeom prst="rect">
                      <a:avLst/>
                    </a:prstGeom>
                    <a:noFill/>
                    <a:ln>
                      <a:noFill/>
                    </a:ln>
                  </pic:spPr>
                </pic:pic>
              </a:graphicData>
            </a:graphic>
          </wp:inline>
        </w:drawing>
      </w:r>
    </w:p>
    <w:p w14:paraId="4856A077" w14:textId="0AA192ED" w:rsidR="00BC150C" w:rsidRPr="005E37AC" w:rsidRDefault="005E37AC" w:rsidP="005E37AC">
      <w:pPr>
        <w:pStyle w:val="Descripcin"/>
      </w:pPr>
      <w:bookmarkStart w:id="91" w:name="_Toc486448690"/>
      <w:bookmarkStart w:id="92" w:name="_Toc486712585"/>
      <w:r>
        <w:t xml:space="preserve">Figura </w:t>
      </w:r>
      <w:r w:rsidR="00B56172">
        <w:fldChar w:fldCharType="begin"/>
      </w:r>
      <w:r w:rsidR="00B56172">
        <w:instrText xml:space="preserve"> SEQ Figura \* ARABIC </w:instrText>
      </w:r>
      <w:r w:rsidR="00B56172">
        <w:fldChar w:fldCharType="separate"/>
      </w:r>
      <w:r w:rsidR="00633160">
        <w:rPr>
          <w:noProof/>
        </w:rPr>
        <w:t>3</w:t>
      </w:r>
      <w:r w:rsidR="00B56172">
        <w:rPr>
          <w:noProof/>
        </w:rPr>
        <w:fldChar w:fldCharType="end"/>
      </w:r>
      <w:r>
        <w:t>: Arquitectura del Servicio Web</w:t>
      </w:r>
      <w:bookmarkEnd w:id="91"/>
      <w:bookmarkEnd w:id="92"/>
    </w:p>
    <w:p w14:paraId="0DEB8A6C" w14:textId="0EFD5D77" w:rsidR="001A52DB" w:rsidRDefault="001D1F6B" w:rsidP="00670242">
      <w:pPr>
        <w:pStyle w:val="Ttulo4"/>
      </w:pPr>
      <w:bookmarkStart w:id="93" w:name="_kvv4ltdqb1lk" w:colFirst="0" w:colLast="0"/>
      <w:bookmarkStart w:id="94" w:name="_Toc484123287"/>
      <w:bookmarkStart w:id="95" w:name="_Toc486448517"/>
      <w:bookmarkStart w:id="96" w:name="_Toc486696735"/>
      <w:bookmarkStart w:id="97" w:name="_Toc486710750"/>
      <w:bookmarkEnd w:id="93"/>
      <w:r>
        <w:t>2</w:t>
      </w:r>
      <w:r w:rsidR="004A6F06" w:rsidRPr="0041535E">
        <w:t>.2.2.2 Arquitectura de la aplicación móvil</w:t>
      </w:r>
      <w:bookmarkEnd w:id="94"/>
      <w:r w:rsidR="00E05F58">
        <w:t xml:space="preserve"> y la página web</w:t>
      </w:r>
      <w:bookmarkEnd w:id="95"/>
      <w:bookmarkEnd w:id="96"/>
      <w:bookmarkEnd w:id="97"/>
    </w:p>
    <w:p w14:paraId="69E86457" w14:textId="603F1CA6" w:rsidR="002706DB" w:rsidRDefault="002706DB" w:rsidP="002706DB">
      <w:r>
        <w:t xml:space="preserve">La aplicación móvil y la página web </w:t>
      </w:r>
      <w:r w:rsidR="002E43D1">
        <w:t>utilizarán</w:t>
      </w:r>
      <w:r>
        <w:t xml:space="preserve"> la misma arquitectura de capas del servicio web, con matices específicos en la implementación de dicha arquitectura.</w:t>
      </w:r>
    </w:p>
    <w:p w14:paraId="55D64F2F" w14:textId="2CD8364E" w:rsidR="002706DB" w:rsidRDefault="002706DB" w:rsidP="002706DB">
      <w:r>
        <w:t>Las capas o niveles definidos son:</w:t>
      </w:r>
    </w:p>
    <w:p w14:paraId="7DA8283F" w14:textId="7B2FECD7" w:rsidR="002706DB" w:rsidRDefault="002706DB" w:rsidP="005A0DEF">
      <w:pPr>
        <w:pStyle w:val="Prrafodelista"/>
      </w:pPr>
      <w:r w:rsidRPr="00100F2B">
        <w:rPr>
          <w:b/>
        </w:rPr>
        <w:t>Capa de vista:</w:t>
      </w:r>
      <w:r>
        <w:t xml:space="preserve"> </w:t>
      </w:r>
      <w:r w:rsidR="00777E28">
        <w:t>al igual que la capa de presentación del servicio, es la encargada de la interacción existente entre la aplicación móvil o web y el usuario, le presenta la información y maneja la entregada por los usuarios. Se comunica con la capa del controlador</w:t>
      </w:r>
    </w:p>
    <w:p w14:paraId="43A55967" w14:textId="23C99A17" w:rsidR="002706DB" w:rsidRDefault="002706DB" w:rsidP="005A0DEF">
      <w:pPr>
        <w:pStyle w:val="Prrafodelista"/>
      </w:pPr>
      <w:r w:rsidRPr="00100F2B">
        <w:rPr>
          <w:b/>
        </w:rPr>
        <w:t>Capa del controlado</w:t>
      </w:r>
      <w:r w:rsidR="00777E28" w:rsidRPr="00100F2B">
        <w:rPr>
          <w:b/>
        </w:rPr>
        <w:t>r:</w:t>
      </w:r>
      <w:r w:rsidR="00777E28">
        <w:t xml:space="preserve"> similar a la capa de negocio del servicio web, ya que es la </w:t>
      </w:r>
      <w:r w:rsidR="002E43D1">
        <w:t>encargada</w:t>
      </w:r>
      <w:r w:rsidR="00777E28">
        <w:t xml:space="preserve"> de manejar las peticiones a través de la vista y es la que decide </w:t>
      </w:r>
      <w:r w:rsidR="002E43D1">
        <w:t>cómo</w:t>
      </w:r>
      <w:r w:rsidR="00777E28">
        <w:t xml:space="preserve"> entregar los datos desde el servicio web.</w:t>
      </w:r>
    </w:p>
    <w:p w14:paraId="5E61EC00" w14:textId="0FD94282" w:rsidR="002706DB" w:rsidRDefault="002706DB" w:rsidP="005A0DEF">
      <w:pPr>
        <w:pStyle w:val="Prrafodelista"/>
      </w:pPr>
      <w:r w:rsidRPr="00100F2B">
        <w:rPr>
          <w:b/>
        </w:rPr>
        <w:t>Capa de servicio:</w:t>
      </w:r>
      <w:r w:rsidR="00777E28">
        <w:t xml:space="preserve"> es la capa que se encarga de la comunicación con el servicio web, y permite la visualización de los datos a través de la capa del controlador en la vista</w:t>
      </w:r>
      <w:r w:rsidR="004E2359">
        <w:t>.</w:t>
      </w:r>
    </w:p>
    <w:p w14:paraId="13E25DBD" w14:textId="22645196" w:rsidR="004E2359" w:rsidRDefault="002E43D1" w:rsidP="002E43D1">
      <w:pPr>
        <w:ind w:left="360"/>
        <w:jc w:val="center"/>
      </w:pPr>
      <w:r w:rsidRPr="002E43D1">
        <w:rPr>
          <w:noProof/>
        </w:rPr>
        <w:lastRenderedPageBreak/>
        <w:drawing>
          <wp:inline distT="0" distB="0" distL="0" distR="0" wp14:anchorId="76541062" wp14:editId="30E45188">
            <wp:extent cx="3231939" cy="3240000"/>
            <wp:effectExtent l="0" t="0" r="6985" b="0"/>
            <wp:docPr id="13" name="Imagen 13" descr="C:\Users\hans6\Dropbox\Aplicaciones\drawio\arquitectura ap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ns6\Dropbox\Aplicaciones\drawio\arquitectura app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31939" cy="3240000"/>
                    </a:xfrm>
                    <a:prstGeom prst="rect">
                      <a:avLst/>
                    </a:prstGeom>
                    <a:noFill/>
                    <a:ln>
                      <a:noFill/>
                    </a:ln>
                  </pic:spPr>
                </pic:pic>
              </a:graphicData>
            </a:graphic>
          </wp:inline>
        </w:drawing>
      </w:r>
    </w:p>
    <w:p w14:paraId="0E274A0B" w14:textId="1AB271AB" w:rsidR="004E2359" w:rsidRDefault="005E37AC" w:rsidP="005E37AC">
      <w:pPr>
        <w:pStyle w:val="Descripcin"/>
      </w:pPr>
      <w:bookmarkStart w:id="98" w:name="_Toc486448691"/>
      <w:bookmarkStart w:id="99" w:name="_Toc486712586"/>
      <w:r>
        <w:t xml:space="preserve">Figura </w:t>
      </w:r>
      <w:r w:rsidR="00B56172">
        <w:fldChar w:fldCharType="begin"/>
      </w:r>
      <w:r w:rsidR="00B56172">
        <w:instrText xml:space="preserve"> SEQ Figura \* ARABIC </w:instrText>
      </w:r>
      <w:r w:rsidR="00B56172">
        <w:fldChar w:fldCharType="separate"/>
      </w:r>
      <w:r w:rsidR="00633160">
        <w:rPr>
          <w:noProof/>
        </w:rPr>
        <w:t>4</w:t>
      </w:r>
      <w:r w:rsidR="00B56172">
        <w:rPr>
          <w:noProof/>
        </w:rPr>
        <w:fldChar w:fldCharType="end"/>
      </w:r>
      <w:r w:rsidR="004E2359">
        <w:t>: Arquitectura de la aplicación móvil y la página web</w:t>
      </w:r>
      <w:bookmarkEnd w:id="98"/>
      <w:bookmarkEnd w:id="99"/>
    </w:p>
    <w:p w14:paraId="6DF0402E" w14:textId="3912EA21" w:rsidR="004E2359" w:rsidRDefault="001D1F6B" w:rsidP="001F549E">
      <w:pPr>
        <w:pStyle w:val="Ttulo4"/>
      </w:pPr>
      <w:bookmarkStart w:id="100" w:name="_Toc486448518"/>
      <w:bookmarkStart w:id="101" w:name="_Toc486696736"/>
      <w:bookmarkStart w:id="102" w:name="_Toc486710751"/>
      <w:r>
        <w:t>2</w:t>
      </w:r>
      <w:r w:rsidR="004E2359">
        <w:t xml:space="preserve">.2.2.3 </w:t>
      </w:r>
      <w:r w:rsidR="001F549E">
        <w:t>Arquitectura unificada del servicio web, las aplicaciones móvil y web</w:t>
      </w:r>
      <w:bookmarkEnd w:id="100"/>
      <w:bookmarkEnd w:id="101"/>
      <w:bookmarkEnd w:id="102"/>
    </w:p>
    <w:p w14:paraId="529D922A" w14:textId="485FFDBF" w:rsidR="001F549E" w:rsidRDefault="001F549E" w:rsidP="001F549E">
      <w:r>
        <w:t>Para unificar la arquitectura de las soluciones a desarrollar y ejemplificar la comunicación entre ellas, tan solo basta con unir ambas arquitecturas diseñadas, lo que s</w:t>
      </w:r>
      <w:r w:rsidR="00F771A9">
        <w:t xml:space="preserve">e puede observar en la figura </w:t>
      </w:r>
      <w:r>
        <w:t>5</w:t>
      </w:r>
      <w:r w:rsidR="007B5B5C">
        <w:t>.</w:t>
      </w:r>
    </w:p>
    <w:p w14:paraId="5672C3E6" w14:textId="1E387CC0" w:rsidR="00B853F4" w:rsidRDefault="00471BBF" w:rsidP="00B853F4">
      <w:pPr>
        <w:jc w:val="center"/>
      </w:pPr>
      <w:r w:rsidRPr="00471BBF">
        <w:rPr>
          <w:noProof/>
        </w:rPr>
        <w:drawing>
          <wp:inline distT="0" distB="0" distL="0" distR="0" wp14:anchorId="107EEF36" wp14:editId="649A3705">
            <wp:extent cx="5612130" cy="2803115"/>
            <wp:effectExtent l="0" t="0" r="7620" b="0"/>
            <wp:docPr id="16" name="Imagen 16" descr="C:\Users\hans6\Dropbox\Aplicaciones\drawio\arquitectura un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ns6\Dropbox\Aplicaciones\drawio\arquitectura unif.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2130" cy="2803115"/>
                    </a:xfrm>
                    <a:prstGeom prst="rect">
                      <a:avLst/>
                    </a:prstGeom>
                    <a:noFill/>
                    <a:ln>
                      <a:noFill/>
                    </a:ln>
                  </pic:spPr>
                </pic:pic>
              </a:graphicData>
            </a:graphic>
          </wp:inline>
        </w:drawing>
      </w:r>
    </w:p>
    <w:p w14:paraId="7F679670" w14:textId="4250D8D6" w:rsidR="00B853F4" w:rsidRPr="001F549E" w:rsidRDefault="005E37AC" w:rsidP="005E37AC">
      <w:pPr>
        <w:pStyle w:val="Descripcin"/>
      </w:pPr>
      <w:bookmarkStart w:id="103" w:name="_Toc486448692"/>
      <w:bookmarkStart w:id="104" w:name="_Toc486712587"/>
      <w:r>
        <w:t xml:space="preserve">Figura </w:t>
      </w:r>
      <w:r w:rsidR="00B56172">
        <w:fldChar w:fldCharType="begin"/>
      </w:r>
      <w:r w:rsidR="00B56172">
        <w:instrText xml:space="preserve"> SEQ Figura \* ARABIC </w:instrText>
      </w:r>
      <w:r w:rsidR="00B56172">
        <w:fldChar w:fldCharType="separate"/>
      </w:r>
      <w:r w:rsidR="00633160">
        <w:rPr>
          <w:noProof/>
        </w:rPr>
        <w:t>5</w:t>
      </w:r>
      <w:r w:rsidR="00B56172">
        <w:rPr>
          <w:noProof/>
        </w:rPr>
        <w:fldChar w:fldCharType="end"/>
      </w:r>
      <w:r w:rsidR="00B853F4">
        <w:t>: Arquitectura unificada</w:t>
      </w:r>
      <w:bookmarkEnd w:id="103"/>
      <w:bookmarkEnd w:id="104"/>
    </w:p>
    <w:p w14:paraId="1FEC9594" w14:textId="62E72232" w:rsidR="001A52DB" w:rsidRPr="0041535E" w:rsidRDefault="001D1F6B" w:rsidP="00670242">
      <w:pPr>
        <w:pStyle w:val="Ttulo3"/>
      </w:pPr>
      <w:bookmarkStart w:id="105" w:name="_x7o8pq6tern0" w:colFirst="0" w:colLast="0"/>
      <w:bookmarkStart w:id="106" w:name="_n18ww9kag69s" w:colFirst="0" w:colLast="0"/>
      <w:bookmarkStart w:id="107" w:name="_Toc484123289"/>
      <w:bookmarkStart w:id="108" w:name="_Toc484123392"/>
      <w:bookmarkStart w:id="109" w:name="_Toc486448519"/>
      <w:bookmarkStart w:id="110" w:name="_Toc486696737"/>
      <w:bookmarkStart w:id="111" w:name="_Toc486710752"/>
      <w:bookmarkEnd w:id="105"/>
      <w:bookmarkEnd w:id="106"/>
      <w:r>
        <w:lastRenderedPageBreak/>
        <w:t>2</w:t>
      </w:r>
      <w:r w:rsidR="004A6F06" w:rsidRPr="0041535E">
        <w:t>.2.3 Patrones de Diseño</w:t>
      </w:r>
      <w:bookmarkEnd w:id="107"/>
      <w:bookmarkEnd w:id="108"/>
      <w:bookmarkEnd w:id="109"/>
      <w:bookmarkEnd w:id="110"/>
      <w:bookmarkEnd w:id="111"/>
      <w:r w:rsidR="004A6F06" w:rsidRPr="0041535E">
        <w:tab/>
      </w:r>
    </w:p>
    <w:p w14:paraId="52331C51" w14:textId="5BD1E83B" w:rsidR="001A52DB" w:rsidRPr="0041535E" w:rsidRDefault="004A6F06" w:rsidP="00670242">
      <w:r w:rsidRPr="0041535E">
        <w:t>Un patrón de diseño es una descripción de un problema que ocurre una y otra vez en nuestro entorno, y de la esencia de la solución a dicho problema, de tal forma que se pueda usar esta solución muchas veces a modo de reutilizar código fuente, reduciendo tiempo de diseño (</w:t>
      </w:r>
      <w:proofErr w:type="spellStart"/>
      <w:r w:rsidRPr="0041535E">
        <w:t>Pressman</w:t>
      </w:r>
      <w:proofErr w:type="spellEnd"/>
      <w:r w:rsidRPr="0041535E">
        <w:t xml:space="preserve">, </w:t>
      </w:r>
      <w:r w:rsidR="00B853F4">
        <w:t>2009</w:t>
      </w:r>
      <w:r w:rsidRPr="0041535E">
        <w:t xml:space="preserve">). </w:t>
      </w:r>
    </w:p>
    <w:p w14:paraId="0DD22931" w14:textId="2643B8C5" w:rsidR="001A52DB" w:rsidRPr="0041535E" w:rsidRDefault="004A6F06" w:rsidP="00670242">
      <w:r w:rsidRPr="0041535E">
        <w:t>En el desarrollo de la solución se utilizan los siguientes patrones de diseño</w:t>
      </w:r>
      <w:r w:rsidR="00A62F89">
        <w:t xml:space="preserve"> </w:t>
      </w:r>
      <w:r w:rsidR="008A380B">
        <w:fldChar w:fldCharType="begin" w:fldLock="1"/>
      </w:r>
      <w:r w:rsidR="000D2197">
        <w:instrText>ADDIN CSL_CITATION { "citationItems" : [ { "id" : "ITEM-1", "itemData" : { "ISBN" : "978-1-934238-10-3", "abstract" : "This Design Patterns refcard provides a quick reference to the original 23 Gang of Four design patterns, as listed in the book Design Patterns: Elements of Reusable Object-Oriented Software. Each pattern includes class diagrams, explanation, usage information, and a real world example.", "author" : [ { "dropping-particle" : "", "family" : "McDonald", "given" : "Jason", "non-dropping-particle" : "", "parse-names" : false, "suffix" : "" } ], "container-title" : "DZone Refcardz", "id" : "ITEM-1", "issue" : "8", "issued" : { "date-parts" : [ [ "2008" ] ] }, "page" : "1-7", "title" : "Design Patterns", "type" : "article-magazine" }, "uris" : [ "http://www.mendeley.com/documents/?uuid=67faeb06-5649-4677-9dfd-6fbbac316368" ] } ], "mendeley" : { "formattedCitation" : "(McDonald, 2008)", "plainTextFormattedCitation" : "(McDonald, 2008)", "previouslyFormattedCitation" : "(McDonald, 2008)" }, "properties" : { "noteIndex" : 0 }, "schema" : "https://github.com/citation-style-language/schema/raw/master/csl-citation.json" }</w:instrText>
      </w:r>
      <w:r w:rsidR="008A380B">
        <w:fldChar w:fldCharType="separate"/>
      </w:r>
      <w:r w:rsidR="008A380B" w:rsidRPr="008A380B">
        <w:rPr>
          <w:noProof/>
        </w:rPr>
        <w:t>(McDonald, 2008)</w:t>
      </w:r>
      <w:r w:rsidR="008A380B">
        <w:fldChar w:fldCharType="end"/>
      </w:r>
      <w:r w:rsidRPr="0041535E">
        <w:t>:</w:t>
      </w:r>
    </w:p>
    <w:p w14:paraId="52830781" w14:textId="53FA4385" w:rsidR="001A52DB" w:rsidRPr="00670242" w:rsidRDefault="004A6F06" w:rsidP="005A0DEF">
      <w:pPr>
        <w:pStyle w:val="Prrafodelista"/>
      </w:pPr>
      <w:proofErr w:type="spellStart"/>
      <w:r w:rsidRPr="00100F2B">
        <w:rPr>
          <w:b/>
        </w:rPr>
        <w:t>Singleton</w:t>
      </w:r>
      <w:proofErr w:type="spellEnd"/>
      <w:r w:rsidRPr="00670242">
        <w:t>:</w:t>
      </w:r>
      <w:r w:rsidR="00301723">
        <w:t xml:space="preserve"> e</w:t>
      </w:r>
      <w:r w:rsidR="00301723" w:rsidRPr="00301723">
        <w:t>l objetivo de este patrón es el de garantizar que una clase solo tenga una instancia (o ejemplar) y proporcionar un punto de acceso global a ella.</w:t>
      </w:r>
    </w:p>
    <w:p w14:paraId="07C3BD61" w14:textId="19C8C7E4" w:rsidR="001A52DB" w:rsidRPr="00670242" w:rsidRDefault="004A6F06" w:rsidP="005A0DEF">
      <w:pPr>
        <w:pStyle w:val="Prrafodelista"/>
      </w:pPr>
      <w:proofErr w:type="spellStart"/>
      <w:r w:rsidRPr="00100F2B">
        <w:rPr>
          <w:b/>
        </w:rPr>
        <w:t>Builder</w:t>
      </w:r>
      <w:proofErr w:type="spellEnd"/>
      <w:r w:rsidRPr="00670242">
        <w:t>:</w:t>
      </w:r>
      <w:r w:rsidR="00301723">
        <w:t xml:space="preserve"> permite la creación de objetos de manera dinámica basándose en algoritmos fácilmente intercambiables.</w:t>
      </w:r>
    </w:p>
    <w:p w14:paraId="7B44D9B9" w14:textId="0D575D5D" w:rsidR="001A52DB" w:rsidRPr="00100F2B" w:rsidRDefault="004A6F06" w:rsidP="005A0DEF">
      <w:pPr>
        <w:pStyle w:val="Prrafodelista"/>
        <w:rPr>
          <w:b/>
        </w:rPr>
      </w:pPr>
      <w:proofErr w:type="spellStart"/>
      <w:r w:rsidRPr="00100F2B">
        <w:rPr>
          <w:b/>
        </w:rPr>
        <w:t>Dependency</w:t>
      </w:r>
      <w:proofErr w:type="spellEnd"/>
      <w:r w:rsidRPr="00100F2B">
        <w:rPr>
          <w:b/>
        </w:rPr>
        <w:t xml:space="preserve"> </w:t>
      </w:r>
      <w:proofErr w:type="spellStart"/>
      <w:r w:rsidRPr="00100F2B">
        <w:rPr>
          <w:b/>
        </w:rPr>
        <w:t>Injection</w:t>
      </w:r>
      <w:proofErr w:type="spellEnd"/>
      <w:r w:rsidRPr="00100F2B">
        <w:rPr>
          <w:b/>
        </w:rPr>
        <w:t>:</w:t>
      </w:r>
      <w:r w:rsidR="008A380B" w:rsidRPr="00100F2B">
        <w:rPr>
          <w:b/>
        </w:rPr>
        <w:t xml:space="preserve"> </w:t>
      </w:r>
      <w:r w:rsidR="008A380B" w:rsidRPr="008A380B">
        <w:t>es un patrón de diseño orientado a objetos, en el que se suministran objetos a una clase en lugar de ser la propia clase la que cree el objeto</w:t>
      </w:r>
    </w:p>
    <w:p w14:paraId="1B6183D9" w14:textId="4A1DCE2C" w:rsidR="001A52DB" w:rsidRPr="00100F2B" w:rsidRDefault="004A6F06" w:rsidP="005A0DEF">
      <w:pPr>
        <w:pStyle w:val="Prrafodelista"/>
        <w:rPr>
          <w:b/>
        </w:rPr>
      </w:pPr>
      <w:proofErr w:type="spellStart"/>
      <w:r w:rsidRPr="00100F2B">
        <w:rPr>
          <w:b/>
        </w:rPr>
        <w:t>Template</w:t>
      </w:r>
      <w:proofErr w:type="spellEnd"/>
      <w:r w:rsidRPr="00100F2B">
        <w:rPr>
          <w:b/>
        </w:rPr>
        <w:t xml:space="preserve"> </w:t>
      </w:r>
      <w:proofErr w:type="spellStart"/>
      <w:r w:rsidRPr="00100F2B">
        <w:rPr>
          <w:b/>
        </w:rPr>
        <w:t>Met</w:t>
      </w:r>
      <w:bookmarkStart w:id="112" w:name="_GoBack"/>
      <w:bookmarkEnd w:id="112"/>
      <w:r w:rsidRPr="00100F2B">
        <w:rPr>
          <w:b/>
        </w:rPr>
        <w:t>hod</w:t>
      </w:r>
      <w:proofErr w:type="spellEnd"/>
      <w:r w:rsidRPr="00100F2B">
        <w:rPr>
          <w:b/>
        </w:rPr>
        <w:t>:</w:t>
      </w:r>
      <w:r w:rsidR="00301723" w:rsidRPr="00100F2B">
        <w:rPr>
          <w:b/>
        </w:rPr>
        <w:t xml:space="preserve"> </w:t>
      </w:r>
      <w:r w:rsidR="00301723">
        <w:t xml:space="preserve">identifica </w:t>
      </w:r>
      <w:r w:rsidR="008A380B">
        <w:t>el marco de trabajo y define el esqueleto de un algoritmo, permitiendo que las subclases definan el comportamiento real.</w:t>
      </w:r>
    </w:p>
    <w:p w14:paraId="070BD634" w14:textId="69345BD2" w:rsidR="001A52DB" w:rsidRPr="0041535E" w:rsidRDefault="001D1F6B" w:rsidP="00670242">
      <w:pPr>
        <w:pStyle w:val="Ttulo3"/>
      </w:pPr>
      <w:bookmarkStart w:id="113" w:name="_ao54jcowzexh" w:colFirst="0" w:colLast="0"/>
      <w:bookmarkStart w:id="114" w:name="_Toc484123290"/>
      <w:bookmarkStart w:id="115" w:name="_Toc484123393"/>
      <w:bookmarkStart w:id="116" w:name="_Toc486448520"/>
      <w:bookmarkStart w:id="117" w:name="_Toc486696738"/>
      <w:bookmarkStart w:id="118" w:name="_Toc486710753"/>
      <w:bookmarkEnd w:id="113"/>
      <w:r>
        <w:t>2</w:t>
      </w:r>
      <w:r w:rsidR="004A6F06" w:rsidRPr="0041535E">
        <w:t>.2.4 Tecnologías</w:t>
      </w:r>
      <w:bookmarkEnd w:id="114"/>
      <w:bookmarkEnd w:id="115"/>
      <w:bookmarkEnd w:id="116"/>
      <w:bookmarkEnd w:id="117"/>
      <w:bookmarkEnd w:id="118"/>
    </w:p>
    <w:p w14:paraId="6C254F79" w14:textId="77777777" w:rsidR="001A52DB" w:rsidRPr="0041535E" w:rsidRDefault="004A6F06" w:rsidP="00670242">
      <w:r w:rsidRPr="0041535E">
        <w:t>En esta sección se definen brevemente las tecnologías a utilizar durante el proceso de</w:t>
      </w:r>
      <w:r w:rsidRPr="0041535E">
        <w:br/>
        <w:t>desarrollo de la solución.</w:t>
      </w:r>
    </w:p>
    <w:p w14:paraId="6E66B2D7" w14:textId="4A981D21" w:rsidR="001A52DB" w:rsidRPr="0041535E" w:rsidRDefault="004A6F06" w:rsidP="005A0DEF">
      <w:pPr>
        <w:pStyle w:val="Prrafodelista"/>
      </w:pPr>
      <w:r w:rsidRPr="00100F2B">
        <w:rPr>
          <w:b/>
        </w:rPr>
        <w:t>Android:</w:t>
      </w:r>
      <w:r w:rsidRPr="0041535E">
        <w:t xml:space="preserve"> Es un sistema operativo desarrollado por Google Inc. para dispositivos móviles. </w:t>
      </w:r>
      <w:r w:rsidR="001F123D">
        <w:t>Es</w:t>
      </w:r>
      <w:r w:rsidRPr="0041535E">
        <w:t xml:space="preserve"> una de las tecnologías más usadas en </w:t>
      </w:r>
      <w:r w:rsidR="00296D3A" w:rsidRPr="0041535E">
        <w:t>Smartphone</w:t>
      </w:r>
      <w:r w:rsidRPr="0041535E">
        <w:t xml:space="preserve">, debido a su funcionamiento en una amplia gama de dispositivos. </w:t>
      </w:r>
    </w:p>
    <w:p w14:paraId="74E7D2DF" w14:textId="77777777" w:rsidR="001A52DB" w:rsidRPr="0041535E" w:rsidRDefault="004A6F06" w:rsidP="005A0DEF">
      <w:pPr>
        <w:pStyle w:val="Prrafodelista"/>
      </w:pPr>
      <w:r w:rsidRPr="00100F2B">
        <w:rPr>
          <w:b/>
        </w:rPr>
        <w:t>Java:</w:t>
      </w:r>
      <w:r w:rsidRPr="0041535E">
        <w:t xml:space="preserve"> Es un lenguaje de programación Orientado a Objetos (OO). Su principal característica es ser multiplataforma, por lo que puede ser ejecutado en prácticamente cualquier sistema.</w:t>
      </w:r>
    </w:p>
    <w:p w14:paraId="7C919D15" w14:textId="03C3FB9E" w:rsidR="001A52DB" w:rsidRPr="0041535E" w:rsidRDefault="004A6F06" w:rsidP="005A0DEF">
      <w:pPr>
        <w:pStyle w:val="Prrafodelista"/>
      </w:pPr>
      <w:r w:rsidRPr="00100F2B">
        <w:rPr>
          <w:b/>
        </w:rPr>
        <w:t>Spring Framework:</w:t>
      </w:r>
      <w:r w:rsidR="007B5B5C">
        <w:t xml:space="preserve"> E</w:t>
      </w:r>
      <w:r w:rsidRPr="0041535E">
        <w:t>s un marco de aplicaciones Java que facilita enormemente la implementación de distintos patrones de diseño y la integración con una gran cantidad de tecnologías.</w:t>
      </w:r>
    </w:p>
    <w:p w14:paraId="79443A5E" w14:textId="65A77769" w:rsidR="001A52DB" w:rsidRPr="0041535E" w:rsidRDefault="004A6F06" w:rsidP="005A0DEF">
      <w:pPr>
        <w:pStyle w:val="Prrafodelista"/>
      </w:pPr>
      <w:r w:rsidRPr="00100F2B">
        <w:rPr>
          <w:b/>
        </w:rPr>
        <w:t>Spring Boot:</w:t>
      </w:r>
      <w:r w:rsidRPr="0041535E">
        <w:t xml:space="preserve"> </w:t>
      </w:r>
      <w:r w:rsidR="007B5B5C">
        <w:t>E</w:t>
      </w:r>
      <w:r w:rsidRPr="0041535E">
        <w:t>s un proyecto de Spring que facilita la creación de aplicaciones independientes basadas en el Framework de Spring. De esa manera se puede iniciar el desarrollo sin mayores complicaciones en la configuración inicial.</w:t>
      </w:r>
    </w:p>
    <w:p w14:paraId="49801F36" w14:textId="71F6BE3F" w:rsidR="001A52DB" w:rsidRPr="0041535E" w:rsidRDefault="004A6F06" w:rsidP="005A0DEF">
      <w:pPr>
        <w:pStyle w:val="Prrafodelista"/>
      </w:pPr>
      <w:r w:rsidRPr="00100F2B">
        <w:rPr>
          <w:b/>
        </w:rPr>
        <w:lastRenderedPageBreak/>
        <w:t>HTML:</w:t>
      </w:r>
      <w:r w:rsidRPr="0041535E">
        <w:t xml:space="preserve"> Es la sigla que representa </w:t>
      </w:r>
      <w:proofErr w:type="spellStart"/>
      <w:r w:rsidRPr="0041535E">
        <w:t>HyperText</w:t>
      </w:r>
      <w:proofErr w:type="spellEnd"/>
      <w:r w:rsidRPr="0041535E">
        <w:t xml:space="preserve"> </w:t>
      </w:r>
      <w:proofErr w:type="spellStart"/>
      <w:r w:rsidRPr="0041535E">
        <w:t>Markup</w:t>
      </w:r>
      <w:proofErr w:type="spellEnd"/>
      <w:r w:rsidRPr="0041535E">
        <w:t xml:space="preserve"> </w:t>
      </w:r>
      <w:proofErr w:type="spellStart"/>
      <w:r w:rsidRPr="0041535E">
        <w:t>Language</w:t>
      </w:r>
      <w:proofErr w:type="spellEnd"/>
      <w:r w:rsidRPr="0041535E">
        <w:t xml:space="preserve">. Es un lenguaje de marcado que permite la elaboración de páginas </w:t>
      </w:r>
      <w:r w:rsidR="008D4ACF">
        <w:t>web</w:t>
      </w:r>
      <w:r w:rsidRPr="0041535E">
        <w:t>.</w:t>
      </w:r>
    </w:p>
    <w:p w14:paraId="533A2638" w14:textId="77777777" w:rsidR="001A52DB" w:rsidRPr="00A62F89" w:rsidRDefault="004A6F06" w:rsidP="005A0DEF">
      <w:pPr>
        <w:pStyle w:val="Prrafodelista"/>
      </w:pPr>
      <w:r w:rsidRPr="00100F2B">
        <w:rPr>
          <w:b/>
        </w:rPr>
        <w:t>CSS:</w:t>
      </w:r>
      <w:r w:rsidRPr="0041535E">
        <w:t xml:space="preserve"> </w:t>
      </w:r>
      <w:r w:rsidRPr="00A62F89">
        <w:t xml:space="preserve">Es la sigla que representa </w:t>
      </w:r>
      <w:proofErr w:type="spellStart"/>
      <w:r w:rsidRPr="00A62F89">
        <w:t>Cascading</w:t>
      </w:r>
      <w:proofErr w:type="spellEnd"/>
      <w:r w:rsidRPr="00A62F89">
        <w:t xml:space="preserve"> Style </w:t>
      </w:r>
      <w:proofErr w:type="spellStart"/>
      <w:r w:rsidRPr="00A62F89">
        <w:t>Sheet</w:t>
      </w:r>
      <w:proofErr w:type="spellEnd"/>
      <w:r w:rsidRPr="00A62F89">
        <w:t>. Es un lenguaje de hojas de estilos creado para controlar el aspecto o presentación de los documentos electrónicos definidos con HTML y XHTML. CSS es la mejor forma de separar los contenidos y su presentación y es imprescindible para crear páginas web complejas.</w:t>
      </w:r>
    </w:p>
    <w:p w14:paraId="78D916BF" w14:textId="77777777" w:rsidR="001A52DB" w:rsidRDefault="004A6F06" w:rsidP="005A0DEF">
      <w:pPr>
        <w:pStyle w:val="Prrafodelista"/>
      </w:pPr>
      <w:r w:rsidRPr="00100F2B">
        <w:rPr>
          <w:b/>
        </w:rPr>
        <w:t>SQL:</w:t>
      </w:r>
      <w:r w:rsidRPr="0041535E">
        <w:t xml:space="preserve"> Es la sigla que representa </w:t>
      </w:r>
      <w:proofErr w:type="spellStart"/>
      <w:r w:rsidRPr="0041535E">
        <w:t>Structured</w:t>
      </w:r>
      <w:proofErr w:type="spellEnd"/>
      <w:r w:rsidRPr="0041535E">
        <w:t xml:space="preserve"> </w:t>
      </w:r>
      <w:proofErr w:type="spellStart"/>
      <w:r w:rsidRPr="0041535E">
        <w:t>Query</w:t>
      </w:r>
      <w:proofErr w:type="spellEnd"/>
      <w:r w:rsidRPr="0041535E">
        <w:t xml:space="preserve"> </w:t>
      </w:r>
      <w:proofErr w:type="spellStart"/>
      <w:r w:rsidRPr="0041535E">
        <w:t>Language</w:t>
      </w:r>
      <w:proofErr w:type="spellEnd"/>
      <w:r w:rsidRPr="0041535E">
        <w:t xml:space="preserve">. Es un lenguaje diseñado para gestionar bases de datos relacionales mediante consultas y sentencias de ejecución. </w:t>
      </w:r>
    </w:p>
    <w:p w14:paraId="298BA906" w14:textId="1F3B3820" w:rsidR="00670242" w:rsidRDefault="00670242" w:rsidP="005A0DEF">
      <w:pPr>
        <w:pStyle w:val="Prrafodelista"/>
      </w:pPr>
      <w:r w:rsidRPr="00100F2B">
        <w:rPr>
          <w:b/>
        </w:rPr>
        <w:t>Git</w:t>
      </w:r>
      <w:r w:rsidRPr="00670242">
        <w:t xml:space="preserve">: </w:t>
      </w:r>
      <w:r w:rsidR="007B5B5C">
        <w:t>E</w:t>
      </w:r>
      <w:r w:rsidR="00DB089B" w:rsidRPr="00DB089B">
        <w:t xml:space="preserve">s un software de control de versiones diseñado por </w:t>
      </w:r>
      <w:proofErr w:type="spellStart"/>
      <w:r w:rsidR="00DB089B" w:rsidRPr="00DB089B">
        <w:t>Linus</w:t>
      </w:r>
      <w:proofErr w:type="spellEnd"/>
      <w:r w:rsidR="00DB089B" w:rsidRPr="00DB089B">
        <w:t xml:space="preserve"> </w:t>
      </w:r>
      <w:proofErr w:type="spellStart"/>
      <w:r w:rsidR="00DB089B" w:rsidRPr="00DB089B">
        <w:t>Torvalds</w:t>
      </w:r>
      <w:proofErr w:type="spellEnd"/>
      <w:r w:rsidR="00DB089B" w:rsidRPr="00DB089B">
        <w:t>, pensando en la eficiencia y la confiabilidad del mantenimiento de versiones de aplicaciones cuando éstas tienen un gran número de archivos de código fuente</w:t>
      </w:r>
      <w:r w:rsidR="0081744F">
        <w:t>.</w:t>
      </w:r>
    </w:p>
    <w:p w14:paraId="21E1A0A1" w14:textId="540E1B9A" w:rsidR="0081744F" w:rsidRDefault="0081744F" w:rsidP="005A0DEF">
      <w:pPr>
        <w:pStyle w:val="Prrafodelista"/>
      </w:pPr>
      <w:r w:rsidRPr="00100F2B">
        <w:rPr>
          <w:b/>
        </w:rPr>
        <w:t>JSON</w:t>
      </w:r>
      <w:r w:rsidRPr="0081744F">
        <w:t>:</w:t>
      </w:r>
      <w:r>
        <w:t xml:space="preserve"> </w:t>
      </w:r>
      <w:r w:rsidR="007B5B5C">
        <w:t>A</w:t>
      </w:r>
      <w:r w:rsidRPr="0081744F">
        <w:t xml:space="preserve">crónimo de JavaScript </w:t>
      </w:r>
      <w:proofErr w:type="spellStart"/>
      <w:r w:rsidRPr="0081744F">
        <w:t>Object</w:t>
      </w:r>
      <w:proofErr w:type="spellEnd"/>
      <w:r w:rsidRPr="0081744F">
        <w:t xml:space="preserve"> </w:t>
      </w:r>
      <w:proofErr w:type="spellStart"/>
      <w:r w:rsidRPr="0081744F">
        <w:t>Notation</w:t>
      </w:r>
      <w:proofErr w:type="spellEnd"/>
      <w:r w:rsidRPr="0081744F">
        <w:t>, es un formato de texto ligero para el intercambio de datos</w:t>
      </w:r>
    </w:p>
    <w:p w14:paraId="3B4A8683" w14:textId="1C255D81" w:rsidR="001A52DB" w:rsidRPr="0041535E" w:rsidRDefault="001D1F6B" w:rsidP="00670242">
      <w:pPr>
        <w:pStyle w:val="Ttulo3"/>
      </w:pPr>
      <w:bookmarkStart w:id="119" w:name="_Toc484123291"/>
      <w:bookmarkStart w:id="120" w:name="_Toc484123394"/>
      <w:bookmarkStart w:id="121" w:name="_Toc486448521"/>
      <w:bookmarkStart w:id="122" w:name="_Toc486696739"/>
      <w:bookmarkStart w:id="123" w:name="_Toc486710754"/>
      <w:r>
        <w:t>2</w:t>
      </w:r>
      <w:r w:rsidR="004A6F06" w:rsidRPr="0041535E">
        <w:t>.2.2 Técnicas y Notaciones</w:t>
      </w:r>
      <w:bookmarkEnd w:id="119"/>
      <w:bookmarkEnd w:id="120"/>
      <w:bookmarkEnd w:id="121"/>
      <w:bookmarkEnd w:id="122"/>
      <w:bookmarkEnd w:id="123"/>
      <w:r w:rsidR="004A6F06" w:rsidRPr="0041535E">
        <w:tab/>
      </w:r>
    </w:p>
    <w:p w14:paraId="35172370" w14:textId="2E9F8036" w:rsidR="001A52DB" w:rsidRDefault="004A6F06" w:rsidP="00670242">
      <w:proofErr w:type="spellStart"/>
      <w:r w:rsidRPr="0041535E">
        <w:rPr>
          <w:b/>
        </w:rPr>
        <w:t>Unified</w:t>
      </w:r>
      <w:proofErr w:type="spellEnd"/>
      <w:r w:rsidRPr="0041535E">
        <w:rPr>
          <w:b/>
        </w:rPr>
        <w:t xml:space="preserve"> </w:t>
      </w:r>
      <w:proofErr w:type="spellStart"/>
      <w:r w:rsidRPr="0041535E">
        <w:rPr>
          <w:b/>
        </w:rPr>
        <w:t>Modeling</w:t>
      </w:r>
      <w:proofErr w:type="spellEnd"/>
      <w:r w:rsidRPr="0041535E">
        <w:rPr>
          <w:b/>
        </w:rPr>
        <w:t xml:space="preserve"> </w:t>
      </w:r>
      <w:proofErr w:type="spellStart"/>
      <w:r w:rsidRPr="0041535E">
        <w:rPr>
          <w:b/>
        </w:rPr>
        <w:t>Language</w:t>
      </w:r>
      <w:proofErr w:type="spellEnd"/>
      <w:r w:rsidRPr="0041535E">
        <w:rPr>
          <w:b/>
        </w:rPr>
        <w:t xml:space="preserve"> (UML): </w:t>
      </w:r>
      <w:r w:rsidR="007B5B5C">
        <w:t>L</w:t>
      </w:r>
      <w:r w:rsidRPr="0041535E">
        <w:t>enguaje que será utilizado para modelar el diagrama de clases conceptuales</w:t>
      </w:r>
      <w:r w:rsidR="009B7ECB">
        <w:t>, casos de usos y base de datos</w:t>
      </w:r>
      <w:r w:rsidR="009B7ECB" w:rsidRPr="0041535E">
        <w:t>.</w:t>
      </w:r>
    </w:p>
    <w:p w14:paraId="4A7C5FA1" w14:textId="0A0BF3F5" w:rsidR="00A62F89" w:rsidRPr="001F123D" w:rsidRDefault="00A62F89" w:rsidP="00670242">
      <w:pPr>
        <w:rPr>
          <w:b/>
        </w:rPr>
      </w:pPr>
      <w:r w:rsidRPr="00A62F89">
        <w:rPr>
          <w:b/>
        </w:rPr>
        <w:t xml:space="preserve">HAL:  </w:t>
      </w:r>
      <w:r w:rsidR="007B5B5C">
        <w:t>E</w:t>
      </w:r>
      <w:r w:rsidRPr="00A62F89">
        <w:t xml:space="preserve">s la sigla que representa </w:t>
      </w:r>
      <w:proofErr w:type="spellStart"/>
      <w:r w:rsidRPr="00A62F89">
        <w:t>Hypertext</w:t>
      </w:r>
      <w:proofErr w:type="spellEnd"/>
      <w:r w:rsidRPr="00A62F89">
        <w:t xml:space="preserve"> </w:t>
      </w:r>
      <w:proofErr w:type="spellStart"/>
      <w:r w:rsidRPr="00A62F89">
        <w:t>Application</w:t>
      </w:r>
      <w:proofErr w:type="spellEnd"/>
      <w:r w:rsidRPr="00A62F89">
        <w:t xml:space="preserve"> </w:t>
      </w:r>
      <w:proofErr w:type="spellStart"/>
      <w:r w:rsidRPr="00A62F89">
        <w:t>Language</w:t>
      </w:r>
      <w:proofErr w:type="spellEnd"/>
      <w:r>
        <w:t xml:space="preserve">. Es una convención </w:t>
      </w:r>
      <w:r w:rsidR="0081744F">
        <w:t>estándar para la definición de hipermedia, como enlaces a recursos externos dentro de un JSON o XML.</w:t>
      </w:r>
    </w:p>
    <w:p w14:paraId="3ABF3B66" w14:textId="027D4138" w:rsidR="001A52DB" w:rsidRPr="0041535E" w:rsidRDefault="001D1F6B" w:rsidP="00670242">
      <w:pPr>
        <w:pStyle w:val="Ttulo3"/>
      </w:pPr>
      <w:bookmarkStart w:id="124" w:name="_Toc484123293"/>
      <w:bookmarkStart w:id="125" w:name="_Toc484123396"/>
      <w:bookmarkStart w:id="126" w:name="_Toc486448522"/>
      <w:bookmarkStart w:id="127" w:name="_Toc486696740"/>
      <w:bookmarkStart w:id="128" w:name="_Toc486710755"/>
      <w:r>
        <w:t>2</w:t>
      </w:r>
      <w:r w:rsidR="004A6F06" w:rsidRPr="0041535E">
        <w:t>.2.5 Herramientas de apoyo al desarrollo de software que serán utilizadas</w:t>
      </w:r>
      <w:bookmarkEnd w:id="124"/>
      <w:bookmarkEnd w:id="125"/>
      <w:bookmarkEnd w:id="126"/>
      <w:bookmarkEnd w:id="127"/>
      <w:bookmarkEnd w:id="128"/>
    </w:p>
    <w:p w14:paraId="5556866E" w14:textId="77777777" w:rsidR="001A52DB" w:rsidRPr="0041535E" w:rsidRDefault="004A6F06" w:rsidP="005A0DEF">
      <w:pPr>
        <w:pStyle w:val="Prrafodelista"/>
      </w:pPr>
      <w:r w:rsidRPr="00100F2B">
        <w:rPr>
          <w:b/>
        </w:rPr>
        <w:t>Microsoft Project:</w:t>
      </w:r>
      <w:r w:rsidRPr="0041535E">
        <w:t xml:space="preserve"> Permite crear y modificar la carta Gantt de manera fácil y ordenada.</w:t>
      </w:r>
    </w:p>
    <w:p w14:paraId="737003A6" w14:textId="77777777" w:rsidR="001A52DB" w:rsidRDefault="004A6F06" w:rsidP="005A0DEF">
      <w:pPr>
        <w:pStyle w:val="Prrafodelista"/>
      </w:pPr>
      <w:r w:rsidRPr="00100F2B">
        <w:rPr>
          <w:b/>
        </w:rPr>
        <w:t xml:space="preserve">JetBrains </w:t>
      </w:r>
      <w:proofErr w:type="spellStart"/>
      <w:r w:rsidRPr="00100F2B">
        <w:rPr>
          <w:b/>
        </w:rPr>
        <w:t>IntelliJ</w:t>
      </w:r>
      <w:proofErr w:type="spellEnd"/>
      <w:r w:rsidRPr="00100F2B">
        <w:rPr>
          <w:b/>
        </w:rPr>
        <w:t xml:space="preserve"> IDEA </w:t>
      </w:r>
      <w:proofErr w:type="spellStart"/>
      <w:r w:rsidRPr="00100F2B">
        <w:rPr>
          <w:b/>
        </w:rPr>
        <w:t>Ultimate</w:t>
      </w:r>
      <w:proofErr w:type="spellEnd"/>
      <w:r w:rsidRPr="00100F2B">
        <w:rPr>
          <w:b/>
        </w:rPr>
        <w:t xml:space="preserve">: </w:t>
      </w:r>
      <w:r w:rsidRPr="0041535E">
        <w:t>Permite desarrollar aplicaciones en el lenguaje JAVA.</w:t>
      </w:r>
    </w:p>
    <w:p w14:paraId="405C40BD" w14:textId="5F7FD5A2" w:rsidR="00670242" w:rsidRPr="0041535E" w:rsidRDefault="00670242" w:rsidP="005A0DEF">
      <w:pPr>
        <w:pStyle w:val="Prrafodelista"/>
      </w:pPr>
      <w:r w:rsidRPr="00100F2B">
        <w:rPr>
          <w:b/>
        </w:rPr>
        <w:t>Android Studio:</w:t>
      </w:r>
      <w:r>
        <w:t xml:space="preserve"> Permite desarrollar aplicaciones en el lenguaje JAVA para el sistema operativo Android.</w:t>
      </w:r>
    </w:p>
    <w:p w14:paraId="2B48E168" w14:textId="3FE151C8" w:rsidR="001A52DB" w:rsidRPr="0041535E" w:rsidRDefault="004A6F06" w:rsidP="005A0DEF">
      <w:pPr>
        <w:pStyle w:val="Prrafodelista"/>
      </w:pPr>
      <w:r w:rsidRPr="00100F2B">
        <w:rPr>
          <w:b/>
        </w:rPr>
        <w:t xml:space="preserve">JetBrains </w:t>
      </w:r>
      <w:proofErr w:type="spellStart"/>
      <w:r w:rsidRPr="00100F2B">
        <w:rPr>
          <w:b/>
        </w:rPr>
        <w:t>DataGrip</w:t>
      </w:r>
      <w:proofErr w:type="spellEnd"/>
      <w:r w:rsidRPr="00100F2B">
        <w:rPr>
          <w:b/>
        </w:rPr>
        <w:t>:</w:t>
      </w:r>
      <w:r w:rsidRPr="0041535E">
        <w:t xml:space="preserve"> Herramienta cuyo propósito sirve para la gestión de base</w:t>
      </w:r>
      <w:r w:rsidR="00296D3A">
        <w:t>s</w:t>
      </w:r>
      <w:r w:rsidRPr="0041535E">
        <w:t xml:space="preserve"> de datos relacionales tales como </w:t>
      </w:r>
      <w:proofErr w:type="spellStart"/>
      <w:r w:rsidR="00670242">
        <w:t>SQLite</w:t>
      </w:r>
      <w:proofErr w:type="spellEnd"/>
      <w:r w:rsidRPr="0041535E">
        <w:t xml:space="preserve">, </w:t>
      </w:r>
      <w:r w:rsidR="00670242">
        <w:t>MySQL</w:t>
      </w:r>
      <w:r w:rsidRPr="0041535E">
        <w:t xml:space="preserve">, </w:t>
      </w:r>
      <w:r w:rsidR="00670242">
        <w:t>Oracle</w:t>
      </w:r>
      <w:r w:rsidRPr="0041535E">
        <w:t>, entre otras.</w:t>
      </w:r>
    </w:p>
    <w:p w14:paraId="25FC0E0D" w14:textId="77777777" w:rsidR="001A52DB" w:rsidRPr="0041535E" w:rsidRDefault="004A6F06" w:rsidP="005A0DEF">
      <w:pPr>
        <w:pStyle w:val="Prrafodelista"/>
      </w:pPr>
      <w:r w:rsidRPr="00100F2B">
        <w:rPr>
          <w:b/>
        </w:rPr>
        <w:t>MySQL:</w:t>
      </w:r>
      <w:r w:rsidRPr="0041535E">
        <w:t xml:space="preserve"> Provee al proyecto una base de datos que se comunica con el sistema.</w:t>
      </w:r>
    </w:p>
    <w:p w14:paraId="51B3D633" w14:textId="77777777" w:rsidR="001A52DB" w:rsidRPr="0041535E" w:rsidRDefault="004A6F06" w:rsidP="005A0DEF">
      <w:pPr>
        <w:pStyle w:val="Prrafodelista"/>
      </w:pPr>
      <w:r w:rsidRPr="00100F2B">
        <w:rPr>
          <w:b/>
        </w:rPr>
        <w:lastRenderedPageBreak/>
        <w:t>API de Google Maps:</w:t>
      </w:r>
      <w:r w:rsidRPr="0041535E">
        <w:t xml:space="preserve"> Esta API provee al proyecto la posibilidad de mostrar a los usuarios las ubicaciones exactas de los recintos deportivos.</w:t>
      </w:r>
    </w:p>
    <w:p w14:paraId="7B2D3552" w14:textId="77777777" w:rsidR="001A52DB" w:rsidRPr="0041535E" w:rsidRDefault="004A6F06" w:rsidP="005A0DEF">
      <w:pPr>
        <w:pStyle w:val="Prrafodelista"/>
      </w:pPr>
      <w:r w:rsidRPr="00100F2B">
        <w:rPr>
          <w:b/>
        </w:rPr>
        <w:t xml:space="preserve">Google </w:t>
      </w:r>
      <w:proofErr w:type="spellStart"/>
      <w:r w:rsidRPr="00100F2B">
        <w:rPr>
          <w:b/>
        </w:rPr>
        <w:t>Docs</w:t>
      </w:r>
      <w:proofErr w:type="spellEnd"/>
      <w:r w:rsidRPr="00100F2B">
        <w:rPr>
          <w:b/>
        </w:rPr>
        <w:t>:</w:t>
      </w:r>
      <w:r w:rsidRPr="0041535E">
        <w:t xml:space="preserve"> Permite colaborar y editar de manera online en documentos de manera simultánea. </w:t>
      </w:r>
    </w:p>
    <w:p w14:paraId="10637FFB" w14:textId="2C840972" w:rsidR="001A52DB" w:rsidRPr="0041535E" w:rsidRDefault="001D1F6B" w:rsidP="001D1F6B">
      <w:pPr>
        <w:pStyle w:val="Ttulo2"/>
      </w:pPr>
      <w:bookmarkStart w:id="129" w:name="_Toc484123294"/>
      <w:bookmarkStart w:id="130" w:name="_Toc484123397"/>
      <w:bookmarkStart w:id="131" w:name="_Toc486710756"/>
      <w:r>
        <w:t>2.3</w:t>
      </w:r>
      <w:r w:rsidR="00F16EA4">
        <w:t xml:space="preserve"> </w:t>
      </w:r>
      <w:bookmarkStart w:id="132" w:name="_Toc486696741"/>
      <w:r w:rsidR="004A6F06" w:rsidRPr="0041535E">
        <w:t>Definiciones, siglas y abreviaciones</w:t>
      </w:r>
      <w:bookmarkEnd w:id="68"/>
      <w:bookmarkEnd w:id="129"/>
      <w:bookmarkEnd w:id="130"/>
      <w:bookmarkEnd w:id="131"/>
      <w:bookmarkEnd w:id="132"/>
    </w:p>
    <w:p w14:paraId="543176F5" w14:textId="4704AACF" w:rsidR="001A52DB" w:rsidRPr="007B5B5C" w:rsidRDefault="004A6F06" w:rsidP="007B5B5C">
      <w:pPr>
        <w:pStyle w:val="Prrafodelista"/>
        <w:rPr>
          <w:b/>
        </w:rPr>
      </w:pPr>
      <w:r w:rsidRPr="00100F2B">
        <w:rPr>
          <w:b/>
        </w:rPr>
        <w:t xml:space="preserve">REST: </w:t>
      </w:r>
      <w:r w:rsidRPr="00100F2B">
        <w:rPr>
          <w:highlight w:val="white"/>
        </w:rPr>
        <w:t>La Transferencia de Estado Representacional (</w:t>
      </w:r>
      <w:r w:rsidR="00670242" w:rsidRPr="00100F2B">
        <w:rPr>
          <w:b/>
          <w:highlight w:val="white"/>
        </w:rPr>
        <w:t>RE</w:t>
      </w:r>
      <w:r w:rsidR="00670242" w:rsidRPr="00100F2B">
        <w:rPr>
          <w:highlight w:val="white"/>
        </w:rPr>
        <w:t>presentational</w:t>
      </w:r>
      <w:r w:rsidR="00670242" w:rsidRPr="007B5B5C">
        <w:rPr>
          <w:highlight w:val="white"/>
        </w:rPr>
        <w:t xml:space="preserve"> </w:t>
      </w:r>
      <w:r w:rsidR="00670242" w:rsidRPr="007B5B5C">
        <w:rPr>
          <w:b/>
          <w:highlight w:val="white"/>
        </w:rPr>
        <w:t>S</w:t>
      </w:r>
      <w:r w:rsidR="00670242" w:rsidRPr="007B5B5C">
        <w:rPr>
          <w:highlight w:val="white"/>
        </w:rPr>
        <w:t xml:space="preserve">tate </w:t>
      </w:r>
      <w:r w:rsidR="00670242" w:rsidRPr="007B5B5C">
        <w:rPr>
          <w:b/>
          <w:highlight w:val="white"/>
        </w:rPr>
        <w:t>T</w:t>
      </w:r>
      <w:r w:rsidRPr="007B5B5C">
        <w:rPr>
          <w:highlight w:val="white"/>
        </w:rPr>
        <w:t xml:space="preserve">ransfer) es un estilo de arquitectura software para sistemas hipermedia distribuidos como la </w:t>
      </w:r>
      <w:proofErr w:type="spellStart"/>
      <w:r w:rsidRPr="007B5B5C">
        <w:rPr>
          <w:highlight w:val="white"/>
        </w:rPr>
        <w:t>World</w:t>
      </w:r>
      <w:proofErr w:type="spellEnd"/>
      <w:r w:rsidRPr="007B5B5C">
        <w:rPr>
          <w:highlight w:val="white"/>
        </w:rPr>
        <w:t xml:space="preserve"> Wide Web que utiliza el protocolo HTTP o HTTPS para enviar o recibir información en cualquier formato (XML, JSON, etc…).</w:t>
      </w:r>
    </w:p>
    <w:p w14:paraId="08AD6661" w14:textId="77777777" w:rsidR="001A52DB" w:rsidRPr="00100F2B" w:rsidRDefault="004A6F06" w:rsidP="005A0DEF">
      <w:pPr>
        <w:pStyle w:val="Prrafodelista"/>
        <w:rPr>
          <w:b/>
        </w:rPr>
      </w:pPr>
      <w:r w:rsidRPr="00100F2B">
        <w:rPr>
          <w:b/>
        </w:rPr>
        <w:t xml:space="preserve">API: </w:t>
      </w:r>
      <w:r w:rsidRPr="00100F2B">
        <w:rPr>
          <w:highlight w:val="white"/>
        </w:rPr>
        <w:t xml:space="preserve">La interfaz de programación de aplicaciones, abreviada como </w:t>
      </w:r>
      <w:r w:rsidRPr="00100F2B">
        <w:rPr>
          <w:i/>
          <w:highlight w:val="white"/>
        </w:rPr>
        <w:t>API</w:t>
      </w:r>
      <w:r w:rsidRPr="00100F2B">
        <w:rPr>
          <w:highlight w:val="white"/>
        </w:rPr>
        <w:t xml:space="preserve"> (</w:t>
      </w:r>
      <w:proofErr w:type="spellStart"/>
      <w:r w:rsidRPr="00100F2B">
        <w:rPr>
          <w:i/>
          <w:highlight w:val="white"/>
        </w:rPr>
        <w:t>Application</w:t>
      </w:r>
      <w:proofErr w:type="spellEnd"/>
      <w:r w:rsidRPr="00100F2B">
        <w:rPr>
          <w:i/>
          <w:highlight w:val="white"/>
        </w:rPr>
        <w:t xml:space="preserve"> </w:t>
      </w:r>
      <w:proofErr w:type="spellStart"/>
      <w:r w:rsidRPr="00100F2B">
        <w:rPr>
          <w:i/>
          <w:highlight w:val="white"/>
        </w:rPr>
        <w:t>Programming</w:t>
      </w:r>
      <w:proofErr w:type="spellEnd"/>
      <w:r w:rsidRPr="00100F2B">
        <w:rPr>
          <w:i/>
          <w:highlight w:val="white"/>
        </w:rPr>
        <w:t xml:space="preserve"> Interface)</w:t>
      </w:r>
      <w:r w:rsidRPr="00100F2B">
        <w:rPr>
          <w:highlight w:val="white"/>
        </w:rPr>
        <w:t xml:space="preserve">, es un conjunto de subrutinas, funciones y procedimientos (o métodos, en la programación orientada a objetos) que ofrece cierta biblioteca para ser utilizado por otro </w:t>
      </w:r>
      <w:r w:rsidRPr="00100F2B">
        <w:rPr>
          <w:i/>
          <w:highlight w:val="white"/>
        </w:rPr>
        <w:t>software</w:t>
      </w:r>
      <w:r w:rsidRPr="00100F2B">
        <w:rPr>
          <w:highlight w:val="white"/>
        </w:rPr>
        <w:t xml:space="preserve"> como una capa de abstracción.</w:t>
      </w:r>
    </w:p>
    <w:p w14:paraId="6EE94ED2" w14:textId="7F90DBF0" w:rsidR="00EC2511" w:rsidRDefault="004A6F06" w:rsidP="005A0DEF">
      <w:pPr>
        <w:pStyle w:val="Prrafodelista"/>
        <w:rPr>
          <w:highlight w:val="white"/>
        </w:rPr>
      </w:pPr>
      <w:r w:rsidRPr="00100F2B">
        <w:rPr>
          <w:b/>
        </w:rPr>
        <w:t>Endpoint</w:t>
      </w:r>
      <w:r w:rsidRPr="0041535E">
        <w:t xml:space="preserve">: </w:t>
      </w:r>
      <w:r w:rsidRPr="00100F2B">
        <w:rPr>
          <w:highlight w:val="white"/>
        </w:rPr>
        <w:t>El punto final es un punto de conexión donde se exponen los archivos HTML o páginas Active Server. Los extremos proporcionan la información necesaria para hacer frente a un servicio de punto final web.</w:t>
      </w:r>
    </w:p>
    <w:p w14:paraId="73528497" w14:textId="77777777" w:rsidR="00EC2511" w:rsidRDefault="00EC2511">
      <w:pPr>
        <w:spacing w:after="0" w:line="276" w:lineRule="auto"/>
        <w:jc w:val="left"/>
        <w:rPr>
          <w:rFonts w:cstheme="minorBidi"/>
          <w:color w:val="auto"/>
          <w:highlight w:val="white"/>
          <w:lang w:eastAsia="en-US"/>
        </w:rPr>
      </w:pPr>
      <w:r>
        <w:rPr>
          <w:highlight w:val="white"/>
        </w:rPr>
        <w:br w:type="page"/>
      </w:r>
    </w:p>
    <w:p w14:paraId="197B3B95" w14:textId="77777777" w:rsidR="00D67BCE" w:rsidRDefault="00D67BCE" w:rsidP="00EC2511">
      <w:pPr>
        <w:pStyle w:val="capitulo"/>
        <w:sectPr w:rsidR="00D67BCE" w:rsidSect="00D67BCE">
          <w:pgSz w:w="12240" w:h="15840" w:code="1"/>
          <w:pgMar w:top="1418" w:right="1701" w:bottom="1418" w:left="1701" w:header="0" w:footer="720" w:gutter="0"/>
          <w:cols w:space="720"/>
          <w:titlePg/>
          <w:docGrid w:linePitch="299"/>
        </w:sectPr>
      </w:pPr>
    </w:p>
    <w:p w14:paraId="1BED743C" w14:textId="27AC5665" w:rsidR="00EC2511" w:rsidRDefault="00EC2511" w:rsidP="00EC2511">
      <w:pPr>
        <w:pStyle w:val="capitulo"/>
      </w:pPr>
      <w:r>
        <w:lastRenderedPageBreak/>
        <w:t xml:space="preserve">Capítulo </w:t>
      </w:r>
      <w:r w:rsidR="001D1F6B">
        <w:t>3</w:t>
      </w:r>
    </w:p>
    <w:p w14:paraId="2D1DB420" w14:textId="29319CEA" w:rsidR="00D67BCE" w:rsidRPr="00045982" w:rsidRDefault="004A6F06" w:rsidP="00045982">
      <w:pPr>
        <w:pStyle w:val="Ttulo1"/>
        <w:rPr>
          <w:rFonts w:cstheme="minorBidi"/>
          <w:color w:val="auto"/>
          <w:lang w:eastAsia="en-US"/>
        </w:rPr>
        <w:sectPr w:rsidR="00D67BCE" w:rsidRPr="00045982" w:rsidSect="00D67BCE">
          <w:pgSz w:w="12240" w:h="15840" w:code="1"/>
          <w:pgMar w:top="1418" w:right="1701" w:bottom="1418" w:left="1701" w:header="0" w:footer="720" w:gutter="0"/>
          <w:cols w:space="720"/>
          <w:vAlign w:val="center"/>
          <w:titlePg/>
          <w:docGrid w:linePitch="299"/>
        </w:sectPr>
      </w:pPr>
      <w:bookmarkStart w:id="133" w:name="_Toc484123295"/>
      <w:bookmarkStart w:id="134" w:name="_Toc484123398"/>
      <w:bookmarkStart w:id="135" w:name="_Toc486449030"/>
      <w:bookmarkStart w:id="136" w:name="_Toc486696742"/>
      <w:bookmarkStart w:id="137" w:name="_Toc486710757"/>
      <w:r w:rsidRPr="0041535E">
        <w:t>Especificación de requerimientos de softwar</w:t>
      </w:r>
      <w:bookmarkStart w:id="138" w:name="_Toc484123296"/>
      <w:bookmarkStart w:id="139" w:name="_Toc484123399"/>
      <w:bookmarkStart w:id="140" w:name="_Toc486449031"/>
      <w:bookmarkStart w:id="141" w:name="_Toc486696743"/>
      <w:bookmarkEnd w:id="133"/>
      <w:bookmarkEnd w:id="134"/>
      <w:bookmarkEnd w:id="135"/>
      <w:bookmarkEnd w:id="136"/>
      <w:bookmarkEnd w:id="137"/>
      <w:r w:rsidR="00276F1F">
        <w:t>e</w:t>
      </w:r>
    </w:p>
    <w:p w14:paraId="3F27F3C7" w14:textId="0563E348" w:rsidR="001A52DB" w:rsidRPr="0041535E" w:rsidRDefault="001D1F6B" w:rsidP="00670242">
      <w:pPr>
        <w:pStyle w:val="Ttulo2"/>
      </w:pPr>
      <w:bookmarkStart w:id="142" w:name="_Toc486710758"/>
      <w:r>
        <w:lastRenderedPageBreak/>
        <w:t>3</w:t>
      </w:r>
      <w:r w:rsidR="004A6F06" w:rsidRPr="0041535E">
        <w:t>.1 Alcances y Limitaciones</w:t>
      </w:r>
      <w:bookmarkEnd w:id="138"/>
      <w:bookmarkEnd w:id="139"/>
      <w:bookmarkEnd w:id="140"/>
      <w:bookmarkEnd w:id="141"/>
      <w:bookmarkEnd w:id="142"/>
    </w:p>
    <w:p w14:paraId="7ABFE917" w14:textId="77777777" w:rsidR="001A52DB" w:rsidRPr="0041535E" w:rsidRDefault="004A6F06" w:rsidP="00670242">
      <w:r w:rsidRPr="0041535E">
        <w:t>Los alcances definidos para el proyecto son los siguientes;</w:t>
      </w:r>
    </w:p>
    <w:p w14:paraId="2F5E025B" w14:textId="0CBD0A70" w:rsidR="001A52DB" w:rsidRPr="00112BB4" w:rsidRDefault="004A6F06" w:rsidP="005A0DEF">
      <w:pPr>
        <w:pStyle w:val="Prrafodelista"/>
      </w:pPr>
      <w:r w:rsidRPr="00112BB4">
        <w:t xml:space="preserve">Un evento puede ser </w:t>
      </w:r>
      <w:r w:rsidR="001F123D">
        <w:t>agregado</w:t>
      </w:r>
      <w:r w:rsidRPr="00112BB4">
        <w:t xml:space="preserve"> por cualquier usuario registrado, no necesariamente por su propietario.</w:t>
      </w:r>
    </w:p>
    <w:p w14:paraId="448D1F38" w14:textId="0F5B285A" w:rsidR="001A52DB" w:rsidRPr="00112BB4" w:rsidRDefault="004A6F06" w:rsidP="005A0DEF">
      <w:pPr>
        <w:pStyle w:val="Prrafodelista"/>
      </w:pPr>
      <w:r w:rsidRPr="00112BB4">
        <w:t xml:space="preserve">Dentro del proyecto se incluye </w:t>
      </w:r>
      <w:r w:rsidR="000F6C67" w:rsidRPr="00112BB4">
        <w:t>solamente</w:t>
      </w:r>
      <w:r w:rsidRPr="00112BB4">
        <w:t xml:space="preserve"> ciudades chilenas con la finalidad de acotar su alcance y ajustar a plazo definido por el desarrollo</w:t>
      </w:r>
    </w:p>
    <w:p w14:paraId="74F39017" w14:textId="3EB68A08" w:rsidR="001A52DB" w:rsidRPr="00112BB4" w:rsidRDefault="004A6F06" w:rsidP="005A0DEF">
      <w:pPr>
        <w:pStyle w:val="Prrafodelista"/>
      </w:pPr>
      <w:r w:rsidRPr="00112BB4">
        <w:t>Se considera “Eventos Cercanos” los que estén ubicados hasta 1</w:t>
      </w:r>
      <w:r w:rsidR="00F3672D">
        <w:t xml:space="preserve">0 </w:t>
      </w:r>
      <w:r w:rsidRPr="00112BB4">
        <w:t xml:space="preserve">km de distancia (de radio teniendo como punto central el usuario). Dicha distancia debe ser calculada con la fórmula de </w:t>
      </w:r>
      <w:proofErr w:type="spellStart"/>
      <w:r w:rsidRPr="00112BB4">
        <w:t>Harvesine</w:t>
      </w:r>
      <w:proofErr w:type="spellEnd"/>
      <w:r w:rsidR="001F123D">
        <w:rPr>
          <w:rStyle w:val="Refdenotaalpie"/>
        </w:rPr>
        <w:footnoteReference w:id="2"/>
      </w:r>
      <w:r w:rsidRPr="00112BB4">
        <w:t>.</w:t>
      </w:r>
    </w:p>
    <w:p w14:paraId="7531FE17" w14:textId="142FCB32" w:rsidR="001A52DB" w:rsidRPr="0041535E" w:rsidRDefault="001D1F6B" w:rsidP="00670242">
      <w:pPr>
        <w:pStyle w:val="Ttulo2"/>
      </w:pPr>
      <w:bookmarkStart w:id="143" w:name="_Toc484123297"/>
      <w:bookmarkStart w:id="144" w:name="_Toc484123400"/>
      <w:bookmarkStart w:id="145" w:name="_Toc486449032"/>
      <w:bookmarkStart w:id="146" w:name="_Toc486696744"/>
      <w:bookmarkStart w:id="147" w:name="_Toc486710759"/>
      <w:r>
        <w:t>3</w:t>
      </w:r>
      <w:r w:rsidR="004A6F06" w:rsidRPr="0041535E">
        <w:t>.2 Objetivo del software</w:t>
      </w:r>
      <w:bookmarkEnd w:id="143"/>
      <w:bookmarkEnd w:id="144"/>
      <w:bookmarkEnd w:id="145"/>
      <w:bookmarkEnd w:id="146"/>
      <w:bookmarkEnd w:id="147"/>
    </w:p>
    <w:p w14:paraId="19EDB1BE" w14:textId="68482717" w:rsidR="001A52DB" w:rsidRPr="0041535E" w:rsidRDefault="004A6F06" w:rsidP="00670242">
      <w:r w:rsidRPr="0041535E">
        <w:t xml:space="preserve">En esta sección se definen los objetivos del software que son el propósito que quiere lograr el </w:t>
      </w:r>
      <w:r w:rsidR="00F3672D">
        <w:t>proyecto</w:t>
      </w:r>
      <w:r w:rsidRPr="0041535E">
        <w:t xml:space="preserve"> una vez que esté implementado.</w:t>
      </w:r>
    </w:p>
    <w:p w14:paraId="4EC88364" w14:textId="0502F556" w:rsidR="001A52DB" w:rsidRPr="0041535E" w:rsidRDefault="001D1F6B" w:rsidP="00670242">
      <w:pPr>
        <w:pStyle w:val="Ttulo3"/>
      </w:pPr>
      <w:bookmarkStart w:id="148" w:name="_Toc484123298"/>
      <w:bookmarkStart w:id="149" w:name="_Toc484123401"/>
      <w:bookmarkStart w:id="150" w:name="_Toc486449033"/>
      <w:bookmarkStart w:id="151" w:name="_Toc486696745"/>
      <w:bookmarkStart w:id="152" w:name="_Toc486710760"/>
      <w:r>
        <w:t>3</w:t>
      </w:r>
      <w:r w:rsidR="004A6F06" w:rsidRPr="0041535E">
        <w:t>.2.1 Objetivo general</w:t>
      </w:r>
      <w:bookmarkEnd w:id="148"/>
      <w:bookmarkEnd w:id="149"/>
      <w:bookmarkEnd w:id="150"/>
      <w:bookmarkEnd w:id="151"/>
      <w:bookmarkEnd w:id="152"/>
    </w:p>
    <w:p w14:paraId="7D656419" w14:textId="77777777" w:rsidR="001A52DB" w:rsidRPr="0041535E" w:rsidRDefault="004A6F06" w:rsidP="00670242">
      <w:r w:rsidRPr="0041535E">
        <w:t>Desarrollar un sistema que permita gestionar y geolocalizar eventos públicos que se encuentren dentro del país.</w:t>
      </w:r>
    </w:p>
    <w:p w14:paraId="35BE0BF1" w14:textId="1143CFFD" w:rsidR="001A52DB" w:rsidRPr="0041535E" w:rsidRDefault="001D1F6B" w:rsidP="00670242">
      <w:pPr>
        <w:pStyle w:val="Ttulo3"/>
      </w:pPr>
      <w:bookmarkStart w:id="153" w:name="_Toc484123299"/>
      <w:bookmarkStart w:id="154" w:name="_Toc484123402"/>
      <w:bookmarkStart w:id="155" w:name="_Toc486449034"/>
      <w:bookmarkStart w:id="156" w:name="_Toc486696746"/>
      <w:bookmarkStart w:id="157" w:name="_Toc486710761"/>
      <w:r>
        <w:t>3</w:t>
      </w:r>
      <w:r w:rsidR="004A6F06" w:rsidRPr="0041535E">
        <w:t>.2.2 Objetivos Específicos</w:t>
      </w:r>
      <w:bookmarkEnd w:id="153"/>
      <w:bookmarkEnd w:id="154"/>
      <w:bookmarkEnd w:id="155"/>
      <w:bookmarkEnd w:id="156"/>
      <w:bookmarkEnd w:id="157"/>
      <w:r w:rsidR="004A6F06" w:rsidRPr="0041535E">
        <w:t xml:space="preserve"> </w:t>
      </w:r>
    </w:p>
    <w:p w14:paraId="56DCF5F0" w14:textId="77777777" w:rsidR="001A52DB" w:rsidRPr="0041535E" w:rsidRDefault="004A6F06" w:rsidP="005A0DEF">
      <w:pPr>
        <w:pStyle w:val="Prrafodelista"/>
      </w:pPr>
      <w:r w:rsidRPr="0041535E">
        <w:t>Buscar eventos por categorías a partir de una ubicación origen definida por GPS o de forma manual.</w:t>
      </w:r>
    </w:p>
    <w:p w14:paraId="75D3ECC6" w14:textId="77777777" w:rsidR="001A52DB" w:rsidRPr="0041535E" w:rsidRDefault="004A6F06" w:rsidP="005A0DEF">
      <w:pPr>
        <w:pStyle w:val="Prrafodelista"/>
      </w:pPr>
      <w:r w:rsidRPr="0041535E">
        <w:t>Explorar la zona geográfica en donde se encuentra el usuario, es decir, mostrar todos los eventos cercanos a él sin filtrar por categorías.</w:t>
      </w:r>
    </w:p>
    <w:p w14:paraId="5E2F5A0B" w14:textId="2A661FF1" w:rsidR="001A52DB" w:rsidRPr="0041535E" w:rsidRDefault="004A6F06" w:rsidP="005A0DEF">
      <w:pPr>
        <w:pStyle w:val="Prrafodelista"/>
      </w:pPr>
      <w:r w:rsidRPr="0041535E">
        <w:t xml:space="preserve">Publicar eventos nuevos, ingresando información como nombre, descripción, fecha inicio, fecha fin, valor, servicios prestados y una </w:t>
      </w:r>
      <w:r w:rsidR="00F3672D">
        <w:t xml:space="preserve">o varias imágenes </w:t>
      </w:r>
      <w:r w:rsidR="00F3672D">
        <w:lastRenderedPageBreak/>
        <w:t>representativas del evento, capturadas</w:t>
      </w:r>
      <w:r w:rsidRPr="0041535E">
        <w:t xml:space="preserve"> desde la cámara del dispositivo o almacenada</w:t>
      </w:r>
      <w:r w:rsidR="00F3672D">
        <w:t>s</w:t>
      </w:r>
      <w:r w:rsidRPr="0041535E">
        <w:t xml:space="preserve"> en la memoria.</w:t>
      </w:r>
    </w:p>
    <w:p w14:paraId="599E4A69" w14:textId="77777777" w:rsidR="001A52DB" w:rsidRPr="0041535E" w:rsidRDefault="004A6F06" w:rsidP="005A0DEF">
      <w:pPr>
        <w:pStyle w:val="Prrafodelista"/>
      </w:pPr>
      <w:r w:rsidRPr="0041535E">
        <w:t>Gestionar los eventos ingresados por los usuarios, es decir, añadir, editar, visualizar y eliminar los eventos publicados por los usuarios.</w:t>
      </w:r>
    </w:p>
    <w:p w14:paraId="289985FF" w14:textId="5DFE6655" w:rsidR="001A52DB" w:rsidRPr="0041535E" w:rsidRDefault="001D1F6B" w:rsidP="00670242">
      <w:pPr>
        <w:pStyle w:val="Ttulo2"/>
      </w:pPr>
      <w:bookmarkStart w:id="158" w:name="_Toc484123300"/>
      <w:bookmarkStart w:id="159" w:name="_Toc484123403"/>
      <w:bookmarkStart w:id="160" w:name="_Toc486449035"/>
      <w:bookmarkStart w:id="161" w:name="_Toc486696747"/>
      <w:bookmarkStart w:id="162" w:name="_Toc486710762"/>
      <w:r>
        <w:t>3</w:t>
      </w:r>
      <w:r w:rsidR="004A6F06" w:rsidRPr="0041535E">
        <w:t>.3 Descripción global del producto</w:t>
      </w:r>
      <w:bookmarkEnd w:id="158"/>
      <w:bookmarkEnd w:id="159"/>
      <w:bookmarkEnd w:id="160"/>
      <w:bookmarkEnd w:id="161"/>
      <w:bookmarkEnd w:id="162"/>
    </w:p>
    <w:p w14:paraId="24B65809" w14:textId="7B433AE0" w:rsidR="001A52DB" w:rsidRDefault="001D1F6B" w:rsidP="00670242">
      <w:pPr>
        <w:pStyle w:val="Ttulo3"/>
      </w:pPr>
      <w:bookmarkStart w:id="163" w:name="_Toc484123301"/>
      <w:bookmarkStart w:id="164" w:name="_Toc484123404"/>
      <w:bookmarkStart w:id="165" w:name="_Toc486449036"/>
      <w:bookmarkStart w:id="166" w:name="_Toc486696748"/>
      <w:bookmarkStart w:id="167" w:name="_Toc486710763"/>
      <w:r>
        <w:t>3</w:t>
      </w:r>
      <w:r w:rsidR="004A6F06" w:rsidRPr="0041535E">
        <w:t>.3.1 Interfaz de usuario</w:t>
      </w:r>
      <w:bookmarkEnd w:id="163"/>
      <w:bookmarkEnd w:id="164"/>
      <w:bookmarkEnd w:id="165"/>
      <w:bookmarkEnd w:id="166"/>
      <w:bookmarkEnd w:id="167"/>
    </w:p>
    <w:p w14:paraId="166A3EB2" w14:textId="6A754975" w:rsidR="00A62F89" w:rsidRDefault="00A62F89" w:rsidP="00A62F89">
      <w:r>
        <w:t>La interfaz gráfica del sistema deberá contar con lo siguiente;</w:t>
      </w:r>
    </w:p>
    <w:p w14:paraId="04F3FF52" w14:textId="77777777" w:rsidR="00A62F89" w:rsidRPr="00A37E38" w:rsidRDefault="00A62F89" w:rsidP="00A62F89">
      <w:pPr>
        <w:rPr>
          <w:b/>
        </w:rPr>
      </w:pPr>
      <w:r w:rsidRPr="00A37E38">
        <w:rPr>
          <w:b/>
        </w:rPr>
        <w:t>Interfaz Web:</w:t>
      </w:r>
    </w:p>
    <w:p w14:paraId="1F96994C" w14:textId="77777777" w:rsidR="00A62F89" w:rsidRDefault="00A62F89" w:rsidP="005A0DEF">
      <w:pPr>
        <w:pStyle w:val="Prrafodelista"/>
      </w:pPr>
      <w:r>
        <w:t>La cabecera de la interfaz deberá poseer un logo que identifique la aplicación.</w:t>
      </w:r>
    </w:p>
    <w:p w14:paraId="6F83CE66" w14:textId="77777777" w:rsidR="00A62F89" w:rsidRDefault="00A62F89" w:rsidP="005A0DEF">
      <w:pPr>
        <w:pStyle w:val="Prrafodelista"/>
      </w:pPr>
      <w:r>
        <w:t>Debajo del logo deberá estar el menú, con todas las opciones que dispondrá la aplicación web.</w:t>
      </w:r>
    </w:p>
    <w:p w14:paraId="2E921E6F" w14:textId="77777777" w:rsidR="00A62F89" w:rsidRDefault="00A62F89" w:rsidP="005A0DEF">
      <w:pPr>
        <w:pStyle w:val="Prrafodelista"/>
      </w:pPr>
      <w:r>
        <w:t>En la parte central de la aplicación web deberá estar el contenido en donde se deberá presentar un buscador y la lista de eventos disponible para los usuarios.</w:t>
      </w:r>
    </w:p>
    <w:p w14:paraId="36A65A12" w14:textId="77777777" w:rsidR="00A62F89" w:rsidRDefault="00A62F89" w:rsidP="005A0DEF">
      <w:pPr>
        <w:pStyle w:val="Prrafodelista"/>
      </w:pPr>
      <w:r>
        <w:t>Para finalizar en el pie de la página debe tener información propia de la aplicación web incluyendo a los desarrolladores.</w:t>
      </w:r>
    </w:p>
    <w:p w14:paraId="26DA44E6" w14:textId="0CB41B5E" w:rsidR="00A62F89" w:rsidRPr="00A37E38" w:rsidRDefault="00A62F89" w:rsidP="00A62F89">
      <w:pPr>
        <w:rPr>
          <w:b/>
        </w:rPr>
      </w:pPr>
      <w:r w:rsidRPr="00A37E38">
        <w:rPr>
          <w:b/>
        </w:rPr>
        <w:t>Aplicación Móvil:</w:t>
      </w:r>
    </w:p>
    <w:p w14:paraId="1E91F5A9" w14:textId="4F1004A8" w:rsidR="00A62F89" w:rsidRDefault="00A62F89" w:rsidP="005A0DEF">
      <w:pPr>
        <w:pStyle w:val="Prrafodelista"/>
      </w:pPr>
      <w:r>
        <w:t>Al iniciar la aplicación móvil, se deberá presentar el logo de la aplicación para ser identificada</w:t>
      </w:r>
      <w:r w:rsidR="00B40D32">
        <w:t>.</w:t>
      </w:r>
    </w:p>
    <w:p w14:paraId="608A2085" w14:textId="1E8C0281" w:rsidR="00A62F89" w:rsidRDefault="00A62F89" w:rsidP="005A0DEF">
      <w:pPr>
        <w:pStyle w:val="Prrafodelista"/>
      </w:pPr>
      <w:r>
        <w:t>Una vez iniciada, la aplicación debe desplegar un mapa que muestre todos los eventos que se encuentren en una distancia de 10km a la redonda</w:t>
      </w:r>
      <w:r w:rsidR="00B40D32">
        <w:t>.</w:t>
      </w:r>
    </w:p>
    <w:p w14:paraId="351ED884" w14:textId="093C074E" w:rsidR="00A62F89" w:rsidRPr="00A62F89" w:rsidRDefault="00E13FEF" w:rsidP="005A0DEF">
      <w:pPr>
        <w:pStyle w:val="Prrafodelista"/>
      </w:pPr>
      <w:r>
        <w:t>Al inferior de</w:t>
      </w:r>
      <w:r w:rsidR="00A62F89">
        <w:t xml:space="preserve"> la aplicación</w:t>
      </w:r>
      <w:r w:rsidR="00526D10">
        <w:t xml:space="preserve"> se</w:t>
      </w:r>
      <w:r w:rsidR="00A62F89">
        <w:t xml:space="preserve"> debe incluir un menú con configuraciones y un buscador de eventos.</w:t>
      </w:r>
    </w:p>
    <w:p w14:paraId="025C274B" w14:textId="59C328A3" w:rsidR="001A52DB" w:rsidRDefault="001D1F6B" w:rsidP="00670242">
      <w:pPr>
        <w:pStyle w:val="Ttulo3"/>
      </w:pPr>
      <w:bookmarkStart w:id="168" w:name="_Toc484123302"/>
      <w:bookmarkStart w:id="169" w:name="_Toc484123405"/>
      <w:bookmarkStart w:id="170" w:name="_Toc486449037"/>
      <w:bookmarkStart w:id="171" w:name="_Toc486696749"/>
      <w:bookmarkStart w:id="172" w:name="_Toc486710764"/>
      <w:r>
        <w:t>3</w:t>
      </w:r>
      <w:r w:rsidR="004A6F06" w:rsidRPr="0041535E">
        <w:t>.3.2 Interfaz de hardware</w:t>
      </w:r>
      <w:bookmarkEnd w:id="168"/>
      <w:bookmarkEnd w:id="169"/>
      <w:bookmarkEnd w:id="170"/>
      <w:bookmarkEnd w:id="171"/>
      <w:bookmarkEnd w:id="172"/>
    </w:p>
    <w:p w14:paraId="2E7BDD74" w14:textId="33D11383" w:rsidR="00A62F89" w:rsidRPr="00A62F89" w:rsidRDefault="00A62F89" w:rsidP="00A62F89">
      <w:r>
        <w:t>La interfaz de hardware a nivel de los dispositivos utilizados para visualizar la entrega de información en caso de computadores de escritorio es; ratón, teclado y pantalla, en caso de dispositiv</w:t>
      </w:r>
      <w:r w:rsidR="00B40D32">
        <w:t xml:space="preserve">os portátiles como notebooks o </w:t>
      </w:r>
      <w:proofErr w:type="spellStart"/>
      <w:r w:rsidR="00B40D32">
        <w:t>s</w:t>
      </w:r>
      <w:r>
        <w:t>martphone</w:t>
      </w:r>
      <w:proofErr w:type="spellEnd"/>
      <w:r>
        <w:t xml:space="preserve"> no requerirá de un hardware externo especial, se debe destacar que se requiere conexión a internet.</w:t>
      </w:r>
    </w:p>
    <w:p w14:paraId="245C0971" w14:textId="13C5D985" w:rsidR="001A52DB" w:rsidRDefault="001D1F6B" w:rsidP="00670242">
      <w:pPr>
        <w:pStyle w:val="Ttulo3"/>
      </w:pPr>
      <w:bookmarkStart w:id="173" w:name="_Toc484123303"/>
      <w:bookmarkStart w:id="174" w:name="_Toc484123406"/>
      <w:bookmarkStart w:id="175" w:name="_Toc486449038"/>
      <w:bookmarkStart w:id="176" w:name="_Toc486696750"/>
      <w:bookmarkStart w:id="177" w:name="_Toc486710765"/>
      <w:r>
        <w:lastRenderedPageBreak/>
        <w:t>3</w:t>
      </w:r>
      <w:r w:rsidR="004A6F06" w:rsidRPr="0041535E">
        <w:t>.3.3 Interfaz de software</w:t>
      </w:r>
      <w:bookmarkEnd w:id="173"/>
      <w:bookmarkEnd w:id="174"/>
      <w:bookmarkEnd w:id="175"/>
      <w:bookmarkEnd w:id="176"/>
      <w:bookmarkEnd w:id="177"/>
    </w:p>
    <w:p w14:paraId="66593A2D" w14:textId="39A4FAEE" w:rsidR="00A62F89" w:rsidRDefault="00A62F89" w:rsidP="00A62F89">
      <w:pPr>
        <w:rPr>
          <w:rStyle w:val="tgc"/>
        </w:rPr>
      </w:pPr>
      <w:r>
        <w:t>La interfaz de software destinada a la entrega de información en la aplicación web utilizará el protocolo web HTTPS (</w:t>
      </w:r>
      <w:proofErr w:type="spellStart"/>
      <w:r>
        <w:rPr>
          <w:rStyle w:val="tgc"/>
        </w:rPr>
        <w:t>Hypertext</w:t>
      </w:r>
      <w:proofErr w:type="spellEnd"/>
      <w:r>
        <w:rPr>
          <w:rStyle w:val="tgc"/>
        </w:rPr>
        <w:t xml:space="preserve"> Transfer </w:t>
      </w:r>
      <w:proofErr w:type="spellStart"/>
      <w:r>
        <w:rPr>
          <w:rStyle w:val="tgc"/>
        </w:rPr>
        <w:t>Protocol</w:t>
      </w:r>
      <w:proofErr w:type="spellEnd"/>
      <w:r>
        <w:rPr>
          <w:rStyle w:val="tgc"/>
        </w:rPr>
        <w:t xml:space="preserve"> </w:t>
      </w:r>
      <w:proofErr w:type="spellStart"/>
      <w:r>
        <w:rPr>
          <w:rStyle w:val="tgc"/>
        </w:rPr>
        <w:t>Secure</w:t>
      </w:r>
      <w:proofErr w:type="spellEnd"/>
      <w:r>
        <w:rPr>
          <w:rStyle w:val="tgc"/>
        </w:rPr>
        <w:t>) que está orientado al funcionamiento del tipo “petición-respuesta”, lo que significa que en su estructura debe existir un cliente y un servidor, siendo el cliente quien efectué las peticiones y el servidor el que las responde.</w:t>
      </w:r>
    </w:p>
    <w:p w14:paraId="0819C025" w14:textId="19CDD235" w:rsidR="00A62F89" w:rsidRDefault="00A62F89" w:rsidP="00A62F89">
      <w:pPr>
        <w:rPr>
          <w:rStyle w:val="tgc"/>
        </w:rPr>
      </w:pPr>
      <w:r>
        <w:rPr>
          <w:rStyle w:val="tgc"/>
        </w:rPr>
        <w:t xml:space="preserve">En caso de la aplicación móvil el funcionamiento es del mismo tipo “petición-respuesta”, obteniendo información en formato JSON + HAL (JavaScript </w:t>
      </w:r>
      <w:proofErr w:type="spellStart"/>
      <w:r>
        <w:rPr>
          <w:rStyle w:val="tgc"/>
        </w:rPr>
        <w:t>Object</w:t>
      </w:r>
      <w:proofErr w:type="spellEnd"/>
      <w:r>
        <w:rPr>
          <w:rStyle w:val="tgc"/>
        </w:rPr>
        <w:t xml:space="preserve"> </w:t>
      </w:r>
      <w:proofErr w:type="spellStart"/>
      <w:r>
        <w:rPr>
          <w:rStyle w:val="tgc"/>
        </w:rPr>
        <w:t>Notation</w:t>
      </w:r>
      <w:proofErr w:type="spellEnd"/>
      <w:r>
        <w:rPr>
          <w:rStyle w:val="tgc"/>
        </w:rPr>
        <w:t xml:space="preserve"> + </w:t>
      </w:r>
      <w:proofErr w:type="spellStart"/>
      <w:r w:rsidRPr="00A62F89">
        <w:rPr>
          <w:rStyle w:val="tgc"/>
        </w:rPr>
        <w:t>Hypertext</w:t>
      </w:r>
      <w:proofErr w:type="spellEnd"/>
      <w:r w:rsidRPr="00A62F89">
        <w:rPr>
          <w:rStyle w:val="tgc"/>
        </w:rPr>
        <w:t xml:space="preserve"> </w:t>
      </w:r>
      <w:proofErr w:type="spellStart"/>
      <w:r w:rsidRPr="00A62F89">
        <w:rPr>
          <w:rStyle w:val="tgc"/>
        </w:rPr>
        <w:t>Application</w:t>
      </w:r>
      <w:proofErr w:type="spellEnd"/>
      <w:r w:rsidRPr="00A62F89">
        <w:rPr>
          <w:rStyle w:val="tgc"/>
        </w:rPr>
        <w:t xml:space="preserve"> </w:t>
      </w:r>
      <w:proofErr w:type="spellStart"/>
      <w:r w:rsidRPr="00A62F89">
        <w:rPr>
          <w:rStyle w:val="tgc"/>
        </w:rPr>
        <w:t>Language</w:t>
      </w:r>
      <w:proofErr w:type="spellEnd"/>
      <w:r>
        <w:rPr>
          <w:rStyle w:val="tgc"/>
        </w:rPr>
        <w:t xml:space="preserve">) directamente del servidor bajo el protocolo web HTTP </w:t>
      </w:r>
      <w:r>
        <w:t>(</w:t>
      </w:r>
      <w:proofErr w:type="spellStart"/>
      <w:r>
        <w:rPr>
          <w:rStyle w:val="tgc"/>
        </w:rPr>
        <w:t>Hypertext</w:t>
      </w:r>
      <w:proofErr w:type="spellEnd"/>
      <w:r>
        <w:rPr>
          <w:rStyle w:val="tgc"/>
        </w:rPr>
        <w:t xml:space="preserve"> Transfer </w:t>
      </w:r>
      <w:proofErr w:type="spellStart"/>
      <w:r>
        <w:rPr>
          <w:rStyle w:val="tgc"/>
        </w:rPr>
        <w:t>Protocol</w:t>
      </w:r>
      <w:proofErr w:type="spellEnd"/>
      <w:r>
        <w:rPr>
          <w:rStyle w:val="tgc"/>
        </w:rPr>
        <w:t>).</w:t>
      </w:r>
    </w:p>
    <w:p w14:paraId="1D5E7A4A" w14:textId="4B84207B" w:rsidR="00A62F89" w:rsidRPr="00A62F89" w:rsidRDefault="00A62F89" w:rsidP="00A62F89">
      <w:r>
        <w:rPr>
          <w:rStyle w:val="tgc"/>
        </w:rPr>
        <w:t>Cabe destacar que el servidor es un sistema paralelo a la aplicación web y a la aplicación móvil, teniendo la única tarea de procesar y almacenar información.</w:t>
      </w:r>
    </w:p>
    <w:p w14:paraId="79E2F96F" w14:textId="5DE6213D" w:rsidR="001A52DB" w:rsidRPr="0041535E" w:rsidRDefault="001D1F6B" w:rsidP="00670242">
      <w:pPr>
        <w:pStyle w:val="Ttulo2"/>
      </w:pPr>
      <w:bookmarkStart w:id="178" w:name="_Toc484123304"/>
      <w:bookmarkStart w:id="179" w:name="_Toc484123407"/>
      <w:bookmarkStart w:id="180" w:name="_Toc486449039"/>
      <w:bookmarkStart w:id="181" w:name="_Toc486696751"/>
      <w:bookmarkStart w:id="182" w:name="_Toc486710766"/>
      <w:r>
        <w:t>3</w:t>
      </w:r>
      <w:r w:rsidR="004A6F06" w:rsidRPr="0041535E">
        <w:t>.4 Requerimientos específicos</w:t>
      </w:r>
      <w:bookmarkEnd w:id="178"/>
      <w:bookmarkEnd w:id="179"/>
      <w:bookmarkEnd w:id="180"/>
      <w:bookmarkEnd w:id="181"/>
      <w:bookmarkEnd w:id="182"/>
    </w:p>
    <w:p w14:paraId="13880FD0" w14:textId="46362950" w:rsidR="001A52DB" w:rsidRPr="0041535E" w:rsidRDefault="004A6F06" w:rsidP="00670242">
      <w:r w:rsidRPr="0041535E">
        <w:t xml:space="preserve">En esta sección se presentan los requisitos funcionales que definen el comportamiento del sistema, es decir, que hace el sistema. </w:t>
      </w:r>
    </w:p>
    <w:p w14:paraId="65D35509" w14:textId="3C7D35D3" w:rsidR="001A52DB" w:rsidRPr="0041535E" w:rsidRDefault="004A6F06" w:rsidP="00670242">
      <w:r w:rsidRPr="0041535E">
        <w:t xml:space="preserve">Cabe mencionar, que al ser la metodología iterativa e incremental la elegida, existirán un total de 3 incrementos, que se traducirán en un incremento para cada hito importante de la solución, que son; el servicio web, la aplicación móvil y la </w:t>
      </w:r>
      <w:r w:rsidR="005C7F78">
        <w:t>aplicación</w:t>
      </w:r>
      <w:r w:rsidRPr="0041535E">
        <w:t xml:space="preserve"> web. Por lo tanto</w:t>
      </w:r>
      <w:r w:rsidR="00296D3A" w:rsidRPr="0041535E">
        <w:t>,</w:t>
      </w:r>
      <w:r w:rsidRPr="0041535E">
        <w:t xml:space="preserve"> a </w:t>
      </w:r>
      <w:r w:rsidR="004453FE" w:rsidRPr="0041535E">
        <w:t>continuación,</w:t>
      </w:r>
      <w:r w:rsidRPr="0041535E">
        <w:t xml:space="preserve"> se definen los requisitos correspondientes a cada uno de los hitos antes mencionados.</w:t>
      </w:r>
    </w:p>
    <w:p w14:paraId="6EC7E459" w14:textId="26C13666" w:rsidR="001A52DB" w:rsidRPr="0041535E" w:rsidRDefault="001D1F6B" w:rsidP="00095029">
      <w:pPr>
        <w:pStyle w:val="Ttulo3"/>
      </w:pPr>
      <w:bookmarkStart w:id="183" w:name="_o7c6zgisio1w" w:colFirst="0" w:colLast="0"/>
      <w:bookmarkStart w:id="184" w:name="_Toc484123305"/>
      <w:bookmarkStart w:id="185" w:name="_Toc484123408"/>
      <w:bookmarkStart w:id="186" w:name="_Toc486449040"/>
      <w:bookmarkStart w:id="187" w:name="_Toc486696752"/>
      <w:bookmarkStart w:id="188" w:name="_Toc486710767"/>
      <w:bookmarkEnd w:id="183"/>
      <w:r>
        <w:t>3.</w:t>
      </w:r>
      <w:r w:rsidR="004A6F06" w:rsidRPr="0041535E">
        <w:t>4.1 Requerimientos funcionales del servicio web</w:t>
      </w:r>
      <w:bookmarkEnd w:id="184"/>
      <w:bookmarkEnd w:id="185"/>
      <w:bookmarkEnd w:id="186"/>
      <w:bookmarkEnd w:id="187"/>
      <w:bookmarkEnd w:id="188"/>
    </w:p>
    <w:tbl>
      <w:tblPr>
        <w:tblStyle w:val="Tabladecuadrcula4-nfasis1"/>
        <w:tblW w:w="9579" w:type="dxa"/>
        <w:tblLayout w:type="fixed"/>
        <w:tblLook w:val="04A0" w:firstRow="1" w:lastRow="0" w:firstColumn="1" w:lastColumn="0" w:noHBand="0" w:noVBand="1"/>
      </w:tblPr>
      <w:tblGrid>
        <w:gridCol w:w="1710"/>
        <w:gridCol w:w="1680"/>
        <w:gridCol w:w="4062"/>
        <w:gridCol w:w="993"/>
        <w:gridCol w:w="1134"/>
      </w:tblGrid>
      <w:tr w:rsidR="001A52DB" w:rsidRPr="000B00DA" w14:paraId="1E2ECEE8" w14:textId="77777777" w:rsidTr="0036339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10" w:type="dxa"/>
          </w:tcPr>
          <w:p w14:paraId="05902DFC" w14:textId="77777777" w:rsidR="001A52DB" w:rsidRPr="000B00DA" w:rsidRDefault="004A6F06" w:rsidP="00195996">
            <w:pPr>
              <w:pStyle w:val="Tabladerequisitos"/>
            </w:pPr>
            <w:r w:rsidRPr="000B00DA">
              <w:t>ID</w:t>
            </w:r>
          </w:p>
        </w:tc>
        <w:tc>
          <w:tcPr>
            <w:tcW w:w="1680" w:type="dxa"/>
          </w:tcPr>
          <w:p w14:paraId="0740D592" w14:textId="77777777" w:rsidR="001A52DB" w:rsidRPr="000B00D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0B00DA">
              <w:t>Nombre</w:t>
            </w:r>
          </w:p>
        </w:tc>
        <w:tc>
          <w:tcPr>
            <w:tcW w:w="4062" w:type="dxa"/>
          </w:tcPr>
          <w:p w14:paraId="5D4DFE48" w14:textId="77777777" w:rsidR="001A52DB" w:rsidRPr="000B00D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0B00DA">
              <w:t>Descripción</w:t>
            </w:r>
          </w:p>
        </w:tc>
        <w:tc>
          <w:tcPr>
            <w:tcW w:w="993" w:type="dxa"/>
          </w:tcPr>
          <w:p w14:paraId="1420EB7F" w14:textId="77777777" w:rsidR="001A52DB" w:rsidRPr="000B00D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0B00DA">
              <w:t>Prioridad</w:t>
            </w:r>
          </w:p>
        </w:tc>
        <w:tc>
          <w:tcPr>
            <w:tcW w:w="1134" w:type="dxa"/>
          </w:tcPr>
          <w:p w14:paraId="4DF72AB9" w14:textId="77777777" w:rsidR="001A52DB" w:rsidRPr="000B00D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0B00DA">
              <w:t>Método de verificación</w:t>
            </w:r>
          </w:p>
        </w:tc>
      </w:tr>
      <w:tr w:rsidR="001A52DB" w:rsidRPr="000B00DA" w14:paraId="3519981A"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04C449A4" w14:textId="715BB0DE" w:rsidR="001A52DB" w:rsidRPr="000B00DA" w:rsidRDefault="004A6F06" w:rsidP="00195996">
            <w:pPr>
              <w:pStyle w:val="Tabladerequisitos"/>
            </w:pPr>
            <w:r w:rsidRPr="000B00DA">
              <w:t>RF_STKSWE_</w:t>
            </w:r>
            <w:r w:rsidR="0096719A" w:rsidRPr="000B00DA">
              <w:t>S_</w:t>
            </w:r>
            <w:r w:rsidRPr="000B00DA">
              <w:t>01</w:t>
            </w:r>
          </w:p>
        </w:tc>
        <w:tc>
          <w:tcPr>
            <w:tcW w:w="1680" w:type="dxa"/>
          </w:tcPr>
          <w:p w14:paraId="7949C442"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 xml:space="preserve">Iniciar Sesión con </w:t>
            </w:r>
          </w:p>
          <w:p w14:paraId="1DFB1436"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Facebook.</w:t>
            </w:r>
          </w:p>
        </w:tc>
        <w:tc>
          <w:tcPr>
            <w:tcW w:w="4062" w:type="dxa"/>
          </w:tcPr>
          <w:p w14:paraId="44431563"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deberá proveer la opción de iniciar sesión utilizando la API de autenticación de Facebook.</w:t>
            </w:r>
          </w:p>
        </w:tc>
        <w:tc>
          <w:tcPr>
            <w:tcW w:w="993" w:type="dxa"/>
          </w:tcPr>
          <w:p w14:paraId="5C985287"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5AA2DD88"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67FA0B54"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31ECF44A" w14:textId="77777777" w:rsidR="001A52DB" w:rsidRPr="000B00DA" w:rsidRDefault="004A6F06" w:rsidP="00195996">
            <w:pPr>
              <w:pStyle w:val="Tabladerequisitos"/>
            </w:pPr>
            <w:r w:rsidRPr="000B00DA">
              <w:t>RF_STKSWE</w:t>
            </w:r>
            <w:r w:rsidR="0096719A" w:rsidRPr="000B00DA">
              <w:t>_S_</w:t>
            </w:r>
            <w:r w:rsidRPr="000B00DA">
              <w:t>02</w:t>
            </w:r>
          </w:p>
        </w:tc>
        <w:tc>
          <w:tcPr>
            <w:tcW w:w="1680" w:type="dxa"/>
          </w:tcPr>
          <w:p w14:paraId="6A64825D"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Iniciar Sesión con Google.</w:t>
            </w:r>
          </w:p>
        </w:tc>
        <w:tc>
          <w:tcPr>
            <w:tcW w:w="4062" w:type="dxa"/>
          </w:tcPr>
          <w:p w14:paraId="2CEA0E91"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debe proveer la opción de iniciar sesión utilizando la API de autenticación de Google.</w:t>
            </w:r>
          </w:p>
        </w:tc>
        <w:tc>
          <w:tcPr>
            <w:tcW w:w="993" w:type="dxa"/>
          </w:tcPr>
          <w:p w14:paraId="2A3D8FEB"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16C6E98A"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01C3B74A"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7E917831" w14:textId="77777777" w:rsidR="001A52DB" w:rsidRPr="000B00DA" w:rsidRDefault="004A6F06" w:rsidP="00195996">
            <w:pPr>
              <w:pStyle w:val="Tabladerequisitos"/>
            </w:pPr>
            <w:r w:rsidRPr="000B00DA">
              <w:t>RF_STKSWE</w:t>
            </w:r>
            <w:r w:rsidR="0096719A" w:rsidRPr="000B00DA">
              <w:t>_S_</w:t>
            </w:r>
            <w:r w:rsidRPr="000B00DA">
              <w:t>03</w:t>
            </w:r>
          </w:p>
        </w:tc>
        <w:tc>
          <w:tcPr>
            <w:tcW w:w="1680" w:type="dxa"/>
          </w:tcPr>
          <w:p w14:paraId="2DBCF879"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Registrar usuario</w:t>
            </w:r>
          </w:p>
        </w:tc>
        <w:tc>
          <w:tcPr>
            <w:tcW w:w="4062" w:type="dxa"/>
          </w:tcPr>
          <w:p w14:paraId="4594F96C"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permitirá registrar la información de un usuario.</w:t>
            </w:r>
          </w:p>
        </w:tc>
        <w:tc>
          <w:tcPr>
            <w:tcW w:w="993" w:type="dxa"/>
          </w:tcPr>
          <w:p w14:paraId="7F31784D"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27E11A89"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6BCDE66B"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4C5B4A3A" w14:textId="77777777" w:rsidR="001A52DB" w:rsidRPr="000B00DA" w:rsidRDefault="0096719A" w:rsidP="00195996">
            <w:pPr>
              <w:pStyle w:val="Tabladerequisitos"/>
            </w:pPr>
            <w:r w:rsidRPr="000B00DA">
              <w:t>RF_STKSWE_S_0</w:t>
            </w:r>
            <w:r w:rsidR="004A6F06" w:rsidRPr="000B00DA">
              <w:t>4</w:t>
            </w:r>
          </w:p>
        </w:tc>
        <w:tc>
          <w:tcPr>
            <w:tcW w:w="1680" w:type="dxa"/>
          </w:tcPr>
          <w:p w14:paraId="653B83B0"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Iniciar sesión</w:t>
            </w:r>
          </w:p>
        </w:tc>
        <w:tc>
          <w:tcPr>
            <w:tcW w:w="4062" w:type="dxa"/>
          </w:tcPr>
          <w:p w14:paraId="3737E801"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permitirá iniciar sesión con nombre usuario y contraseña registrados.</w:t>
            </w:r>
          </w:p>
        </w:tc>
        <w:tc>
          <w:tcPr>
            <w:tcW w:w="993" w:type="dxa"/>
          </w:tcPr>
          <w:p w14:paraId="76CC4BDF"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16879E3A"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B74A9C" w:rsidRPr="000B00DA" w14:paraId="1D149470"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550D7E6C" w14:textId="77777777" w:rsidR="00B74A9C" w:rsidRPr="000B00DA" w:rsidRDefault="00B74A9C" w:rsidP="00195996">
            <w:pPr>
              <w:pStyle w:val="Tabladerequisitos"/>
            </w:pPr>
            <w:r w:rsidRPr="000B00DA">
              <w:lastRenderedPageBreak/>
              <w:t>RF_STKSWE_S_05</w:t>
            </w:r>
          </w:p>
        </w:tc>
        <w:tc>
          <w:tcPr>
            <w:tcW w:w="1680" w:type="dxa"/>
          </w:tcPr>
          <w:p w14:paraId="01B7D047" w14:textId="77777777" w:rsidR="00B74A9C" w:rsidRPr="000B00D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Cerrar sesión</w:t>
            </w:r>
          </w:p>
        </w:tc>
        <w:tc>
          <w:tcPr>
            <w:tcW w:w="4062" w:type="dxa"/>
          </w:tcPr>
          <w:p w14:paraId="03BDDB82" w14:textId="77777777" w:rsidR="00B74A9C" w:rsidRPr="000B00D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permitirá cerrar una sesión ya iniciada por un administrador o usuario registrado.</w:t>
            </w:r>
          </w:p>
        </w:tc>
        <w:tc>
          <w:tcPr>
            <w:tcW w:w="993" w:type="dxa"/>
          </w:tcPr>
          <w:p w14:paraId="259AC80C" w14:textId="77777777" w:rsidR="00B74A9C" w:rsidRPr="000B00D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3DF93936" w14:textId="77777777" w:rsidR="00B74A9C" w:rsidRPr="000B00D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0413F5FB"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398F5751" w14:textId="77777777" w:rsidR="001A52DB" w:rsidRPr="000B00DA" w:rsidRDefault="0096719A" w:rsidP="00195996">
            <w:pPr>
              <w:pStyle w:val="Tabladerequisitos"/>
            </w:pPr>
            <w:r w:rsidRPr="000B00DA">
              <w:t>RF_STKSWE_S_</w:t>
            </w:r>
            <w:r w:rsidR="00B74A9C" w:rsidRPr="000B00DA">
              <w:t>06</w:t>
            </w:r>
          </w:p>
        </w:tc>
        <w:tc>
          <w:tcPr>
            <w:tcW w:w="1680" w:type="dxa"/>
          </w:tcPr>
          <w:p w14:paraId="4B1594F8"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Suspender cuenta usuario</w:t>
            </w:r>
          </w:p>
        </w:tc>
        <w:tc>
          <w:tcPr>
            <w:tcW w:w="4062" w:type="dxa"/>
          </w:tcPr>
          <w:p w14:paraId="1600C011"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permitirá al administrador suspender la cuenta de un usuario registrado.</w:t>
            </w:r>
          </w:p>
        </w:tc>
        <w:tc>
          <w:tcPr>
            <w:tcW w:w="993" w:type="dxa"/>
          </w:tcPr>
          <w:p w14:paraId="35D51B14"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4B7C8C02"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6F93FE74"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0CD05C14" w14:textId="77777777" w:rsidR="001A52DB" w:rsidRPr="000B00DA" w:rsidRDefault="0096719A" w:rsidP="00195996">
            <w:pPr>
              <w:pStyle w:val="Tabladerequisitos"/>
            </w:pPr>
            <w:r w:rsidRPr="000B00DA">
              <w:t>RF_STKSWE_S_</w:t>
            </w:r>
            <w:r w:rsidR="00B74A9C" w:rsidRPr="000B00DA">
              <w:t>07</w:t>
            </w:r>
          </w:p>
        </w:tc>
        <w:tc>
          <w:tcPr>
            <w:tcW w:w="1680" w:type="dxa"/>
          </w:tcPr>
          <w:p w14:paraId="30692017"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Mostrar información de un usuario</w:t>
            </w:r>
          </w:p>
        </w:tc>
        <w:tc>
          <w:tcPr>
            <w:tcW w:w="4062" w:type="dxa"/>
          </w:tcPr>
          <w:p w14:paraId="4C00EE5E"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deberá proveer la información básica de un perfil de usuario, a la que solo podrán acceder un administrador o usuario registrado con la sesión iniciada.</w:t>
            </w:r>
          </w:p>
        </w:tc>
        <w:tc>
          <w:tcPr>
            <w:tcW w:w="993" w:type="dxa"/>
          </w:tcPr>
          <w:p w14:paraId="5AC56816"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Media</w:t>
            </w:r>
          </w:p>
        </w:tc>
        <w:tc>
          <w:tcPr>
            <w:tcW w:w="1134" w:type="dxa"/>
          </w:tcPr>
          <w:p w14:paraId="6236E8F6"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545B82E0"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1B95A739" w14:textId="77777777" w:rsidR="001A52DB" w:rsidRPr="000B00DA" w:rsidRDefault="0096719A" w:rsidP="00195996">
            <w:pPr>
              <w:pStyle w:val="Tabladerequisitos"/>
            </w:pPr>
            <w:r w:rsidRPr="000B00DA">
              <w:t>RF_STKSWE_S_0</w:t>
            </w:r>
            <w:r w:rsidR="00B74A9C" w:rsidRPr="000B00DA">
              <w:t>8</w:t>
            </w:r>
          </w:p>
        </w:tc>
        <w:tc>
          <w:tcPr>
            <w:tcW w:w="1680" w:type="dxa"/>
          </w:tcPr>
          <w:p w14:paraId="573CEB94"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Modificar perfil del usuario.</w:t>
            </w:r>
          </w:p>
        </w:tc>
        <w:tc>
          <w:tcPr>
            <w:tcW w:w="4062" w:type="dxa"/>
          </w:tcPr>
          <w:p w14:paraId="57267D9B"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permitirá al usuario de la sesión modificar los datos de su perfil.</w:t>
            </w:r>
          </w:p>
        </w:tc>
        <w:tc>
          <w:tcPr>
            <w:tcW w:w="993" w:type="dxa"/>
          </w:tcPr>
          <w:p w14:paraId="7AAD9246"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6FD18801"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31AFEF38"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55B8B699" w14:textId="00031B0C" w:rsidR="001A52DB" w:rsidRPr="000B00DA" w:rsidRDefault="004A6F06" w:rsidP="00195996">
            <w:pPr>
              <w:pStyle w:val="Tabladerequisitos"/>
            </w:pPr>
            <w:r w:rsidRPr="000B00DA">
              <w:t>RF_STKSWE_</w:t>
            </w:r>
            <w:r w:rsidR="0096719A" w:rsidRPr="000B00DA">
              <w:t>S</w:t>
            </w:r>
            <w:r w:rsidR="00F3672D">
              <w:t>_</w:t>
            </w:r>
            <w:r w:rsidR="00B74A9C" w:rsidRPr="000B00DA">
              <w:t>09</w:t>
            </w:r>
          </w:p>
        </w:tc>
        <w:tc>
          <w:tcPr>
            <w:tcW w:w="1680" w:type="dxa"/>
          </w:tcPr>
          <w:p w14:paraId="2A41E2A6"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Ingresar evento</w:t>
            </w:r>
          </w:p>
        </w:tc>
        <w:tc>
          <w:tcPr>
            <w:tcW w:w="4062" w:type="dxa"/>
          </w:tcPr>
          <w:p w14:paraId="3CA0D6B1"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permitirá ingresar un nuevo evento a un usuario registrado y que tenga su sesión iniciada.</w:t>
            </w:r>
          </w:p>
        </w:tc>
        <w:tc>
          <w:tcPr>
            <w:tcW w:w="993" w:type="dxa"/>
          </w:tcPr>
          <w:p w14:paraId="01591CB8"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52AF7F35"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71E7CC5E"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112A16DB" w14:textId="7BE68D02" w:rsidR="001A52DB" w:rsidRPr="000B00DA" w:rsidRDefault="0096719A" w:rsidP="00195996">
            <w:pPr>
              <w:pStyle w:val="Tabladerequisitos"/>
            </w:pPr>
            <w:r w:rsidRPr="000B00DA">
              <w:t>RF_STKSWE_S_</w:t>
            </w:r>
            <w:r w:rsidR="00B74A9C" w:rsidRPr="000B00DA">
              <w:t>1</w:t>
            </w:r>
            <w:r w:rsidR="00F3672D">
              <w:t>0</w:t>
            </w:r>
          </w:p>
        </w:tc>
        <w:tc>
          <w:tcPr>
            <w:tcW w:w="1680" w:type="dxa"/>
          </w:tcPr>
          <w:p w14:paraId="16BB91B9"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gregar eventos Facebook</w:t>
            </w:r>
          </w:p>
        </w:tc>
        <w:tc>
          <w:tcPr>
            <w:tcW w:w="4062" w:type="dxa"/>
          </w:tcPr>
          <w:p w14:paraId="34D22898"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deberá comunicarse y consumir la API de Facebook que provee eventos de Facebook.</w:t>
            </w:r>
          </w:p>
        </w:tc>
        <w:tc>
          <w:tcPr>
            <w:tcW w:w="993" w:type="dxa"/>
          </w:tcPr>
          <w:p w14:paraId="7D6C2682"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Baja</w:t>
            </w:r>
          </w:p>
        </w:tc>
        <w:tc>
          <w:tcPr>
            <w:tcW w:w="1134" w:type="dxa"/>
          </w:tcPr>
          <w:p w14:paraId="390E3A85"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79D77F78"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649819FF" w14:textId="6DB85DF7" w:rsidR="001A52DB" w:rsidRPr="000B00DA" w:rsidRDefault="0096719A" w:rsidP="00195996">
            <w:pPr>
              <w:pStyle w:val="Tabladerequisitos"/>
            </w:pPr>
            <w:r w:rsidRPr="000B00DA">
              <w:t>RF_STKSWE_S_</w:t>
            </w:r>
            <w:r w:rsidR="00B74A9C" w:rsidRPr="000B00DA">
              <w:t>1</w:t>
            </w:r>
            <w:r w:rsidR="00F3672D">
              <w:t>1</w:t>
            </w:r>
          </w:p>
        </w:tc>
        <w:tc>
          <w:tcPr>
            <w:tcW w:w="1680" w:type="dxa"/>
          </w:tcPr>
          <w:p w14:paraId="3A2A428C"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Modificar evento</w:t>
            </w:r>
          </w:p>
        </w:tc>
        <w:tc>
          <w:tcPr>
            <w:tcW w:w="4062" w:type="dxa"/>
          </w:tcPr>
          <w:p w14:paraId="0247D8D1"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 xml:space="preserve">El servicio web permitirá al administrador y al usuario que creó el evento modificar la información ingresada. </w:t>
            </w:r>
          </w:p>
        </w:tc>
        <w:tc>
          <w:tcPr>
            <w:tcW w:w="993" w:type="dxa"/>
          </w:tcPr>
          <w:p w14:paraId="1955893E"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017ED5AA"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370733DF"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5B421EF2" w14:textId="704C5A3A" w:rsidR="001A52DB" w:rsidRPr="000B00DA" w:rsidRDefault="0096719A" w:rsidP="00195996">
            <w:pPr>
              <w:pStyle w:val="Tabladerequisitos"/>
            </w:pPr>
            <w:r w:rsidRPr="000B00DA">
              <w:t>RF_STKSWE_S_</w:t>
            </w:r>
            <w:r w:rsidR="00B74A9C" w:rsidRPr="000B00DA">
              <w:t>1</w:t>
            </w:r>
            <w:r w:rsidR="00F3672D">
              <w:t>2</w:t>
            </w:r>
          </w:p>
        </w:tc>
        <w:tc>
          <w:tcPr>
            <w:tcW w:w="1680" w:type="dxa"/>
          </w:tcPr>
          <w:p w14:paraId="12AA1524"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Brindar  información de evento.</w:t>
            </w:r>
          </w:p>
        </w:tc>
        <w:tc>
          <w:tcPr>
            <w:tcW w:w="4062" w:type="dxa"/>
          </w:tcPr>
          <w:p w14:paraId="21F9B6C9" w14:textId="77777777" w:rsidR="001A52DB" w:rsidRPr="00C93060"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deberá brindar la información de un evento a usuarios registrados y no registrados.</w:t>
            </w:r>
          </w:p>
        </w:tc>
        <w:tc>
          <w:tcPr>
            <w:tcW w:w="993" w:type="dxa"/>
          </w:tcPr>
          <w:p w14:paraId="03E5F30C"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27A9C56A"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1E0FB16D"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2A5DCCFA" w14:textId="4D3B8514" w:rsidR="001A52DB" w:rsidRPr="000B00DA" w:rsidRDefault="0096719A" w:rsidP="00195996">
            <w:pPr>
              <w:pStyle w:val="Tabladerequisitos"/>
            </w:pPr>
            <w:r w:rsidRPr="000B00DA">
              <w:t>RF_STKSWE_S_</w:t>
            </w:r>
            <w:r w:rsidR="00B74A9C" w:rsidRPr="000B00DA">
              <w:t>1</w:t>
            </w:r>
            <w:r w:rsidR="00F3672D">
              <w:t>3</w:t>
            </w:r>
          </w:p>
        </w:tc>
        <w:tc>
          <w:tcPr>
            <w:tcW w:w="1680" w:type="dxa"/>
          </w:tcPr>
          <w:p w14:paraId="6B8D59ED"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Brindar la información de eventos cercanos a un área.</w:t>
            </w:r>
          </w:p>
        </w:tc>
        <w:tc>
          <w:tcPr>
            <w:tcW w:w="4062" w:type="dxa"/>
          </w:tcPr>
          <w:p w14:paraId="28BFC166"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deberá brindar la información de todos los e</w:t>
            </w:r>
            <w:r w:rsidR="00B57544" w:rsidRPr="000B00DA">
              <w:t>ventos cercanos a un área dad</w:t>
            </w:r>
            <w:r w:rsidRPr="000B00DA">
              <w:t>a</w:t>
            </w:r>
            <w:r w:rsidR="00B57544" w:rsidRPr="000B00DA">
              <w:t xml:space="preserve"> a</w:t>
            </w:r>
            <w:r w:rsidRPr="000B00DA">
              <w:t xml:space="preserve"> usuarios registrados y no registrados.</w:t>
            </w:r>
          </w:p>
        </w:tc>
        <w:tc>
          <w:tcPr>
            <w:tcW w:w="993" w:type="dxa"/>
          </w:tcPr>
          <w:p w14:paraId="5F6B39E6"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2F991036"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466ED3EA"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5B1652DA" w14:textId="3FB6065F" w:rsidR="001A52DB" w:rsidRPr="000B00DA" w:rsidRDefault="0096719A" w:rsidP="00195996">
            <w:pPr>
              <w:pStyle w:val="Tabladerequisitos"/>
            </w:pPr>
            <w:r w:rsidRPr="000B00DA">
              <w:t>RF_STKSWE_S_</w:t>
            </w:r>
            <w:r w:rsidR="00B74A9C" w:rsidRPr="000B00DA">
              <w:t>1</w:t>
            </w:r>
            <w:r w:rsidR="00F3672D">
              <w:t>4</w:t>
            </w:r>
          </w:p>
        </w:tc>
        <w:tc>
          <w:tcPr>
            <w:tcW w:w="1680" w:type="dxa"/>
          </w:tcPr>
          <w:p w14:paraId="02754E24"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Buscar eventos</w:t>
            </w:r>
          </w:p>
        </w:tc>
        <w:tc>
          <w:tcPr>
            <w:tcW w:w="4062" w:type="dxa"/>
          </w:tcPr>
          <w:p w14:paraId="69435F7E"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deberá ser capaz de entregar uno o más eventos de acuerdo a un criterio de búsqueda otorgado por usuario</w:t>
            </w:r>
            <w:r w:rsidR="00B57544" w:rsidRPr="000B00DA">
              <w:t>s registrados y no registrados.</w:t>
            </w:r>
          </w:p>
        </w:tc>
        <w:tc>
          <w:tcPr>
            <w:tcW w:w="993" w:type="dxa"/>
          </w:tcPr>
          <w:p w14:paraId="58B34941"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710E2358"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534F051F"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24C4960B" w14:textId="6EE5B005" w:rsidR="001A52DB" w:rsidRPr="000B00DA" w:rsidRDefault="0096719A" w:rsidP="00195996">
            <w:pPr>
              <w:pStyle w:val="Tabladerequisitos"/>
            </w:pPr>
            <w:r w:rsidRPr="000B00DA">
              <w:t>RF_STKSWE_S_</w:t>
            </w:r>
            <w:r w:rsidR="00B74A9C" w:rsidRPr="000B00DA">
              <w:t>1</w:t>
            </w:r>
            <w:r w:rsidR="00F3672D">
              <w:t>5</w:t>
            </w:r>
          </w:p>
        </w:tc>
        <w:tc>
          <w:tcPr>
            <w:tcW w:w="1680" w:type="dxa"/>
          </w:tcPr>
          <w:p w14:paraId="24BCFC43"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Notificar evento cercano</w:t>
            </w:r>
          </w:p>
        </w:tc>
        <w:tc>
          <w:tcPr>
            <w:tcW w:w="4062" w:type="dxa"/>
          </w:tcPr>
          <w:p w14:paraId="01266F22" w14:textId="1659FC49" w:rsidR="001A52DB" w:rsidRPr="000B00DA" w:rsidRDefault="004A6F06" w:rsidP="00F3672D">
            <w:pPr>
              <w:pStyle w:val="Tabladerequisitos"/>
              <w:cnfStyle w:val="000000100000" w:firstRow="0" w:lastRow="0" w:firstColumn="0" w:lastColumn="0" w:oddVBand="0" w:evenVBand="0" w:oddHBand="1" w:evenHBand="0" w:firstRowFirstColumn="0" w:firstRowLastColumn="0" w:lastRowFirstColumn="0" w:lastRowLastColumn="0"/>
            </w:pPr>
            <w:r w:rsidRPr="000B00DA">
              <w:t xml:space="preserve">El servicio web deberá notificar cuando exista un evento </w:t>
            </w:r>
            <w:r w:rsidR="00F3672D">
              <w:t>a un distancia máxima de 10 km respecto</w:t>
            </w:r>
            <w:r w:rsidRPr="000B00DA">
              <w:t xml:space="preserve"> a la ubicación obtenida de un usuario registrado.</w:t>
            </w:r>
          </w:p>
        </w:tc>
        <w:tc>
          <w:tcPr>
            <w:tcW w:w="993" w:type="dxa"/>
          </w:tcPr>
          <w:p w14:paraId="3A822832"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2E4CCC86"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5C5A141D"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19846B4D" w14:textId="1F9D4A2B" w:rsidR="001A52DB" w:rsidRPr="000B00DA" w:rsidRDefault="0096719A" w:rsidP="00195996">
            <w:pPr>
              <w:pStyle w:val="Tabladerequisitos"/>
            </w:pPr>
            <w:r w:rsidRPr="000B00DA">
              <w:t>RF_STKSWE_S_</w:t>
            </w:r>
            <w:r w:rsidR="00B74A9C" w:rsidRPr="000B00DA">
              <w:t>1</w:t>
            </w:r>
            <w:r w:rsidR="00F3672D">
              <w:t>6</w:t>
            </w:r>
          </w:p>
        </w:tc>
        <w:tc>
          <w:tcPr>
            <w:tcW w:w="1680" w:type="dxa"/>
          </w:tcPr>
          <w:p w14:paraId="0815382D"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ctividad</w:t>
            </w:r>
            <w:r w:rsidR="00B57544" w:rsidRPr="000B00DA">
              <w:t>es</w:t>
            </w:r>
            <w:r w:rsidRPr="000B00DA">
              <w:t xml:space="preserve"> de un usuario</w:t>
            </w:r>
          </w:p>
        </w:tc>
        <w:tc>
          <w:tcPr>
            <w:tcW w:w="4062" w:type="dxa"/>
          </w:tcPr>
          <w:p w14:paraId="3118C99A"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permitirá al administrador obtener la actividad o las actividades realizadas por un usuario.</w:t>
            </w:r>
          </w:p>
        </w:tc>
        <w:tc>
          <w:tcPr>
            <w:tcW w:w="993" w:type="dxa"/>
          </w:tcPr>
          <w:p w14:paraId="1EFAD5B7"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Media</w:t>
            </w:r>
          </w:p>
        </w:tc>
        <w:tc>
          <w:tcPr>
            <w:tcW w:w="1134" w:type="dxa"/>
          </w:tcPr>
          <w:p w14:paraId="17E58CDF"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4A6F06" w:rsidRPr="000B00DA" w14:paraId="5558970F"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06C272DB" w14:textId="115B93D1" w:rsidR="004A6F06" w:rsidRPr="000B00DA" w:rsidRDefault="00B57544" w:rsidP="00195996">
            <w:pPr>
              <w:pStyle w:val="Tabladerequisitos"/>
            </w:pPr>
            <w:r w:rsidRPr="000B00DA">
              <w:t>RF_ST</w:t>
            </w:r>
            <w:r w:rsidR="0096719A" w:rsidRPr="000B00DA">
              <w:t>KSWE_S_</w:t>
            </w:r>
            <w:r w:rsidRPr="000B00DA">
              <w:t>1</w:t>
            </w:r>
            <w:r w:rsidR="00F3672D">
              <w:t>7</w:t>
            </w:r>
          </w:p>
        </w:tc>
        <w:tc>
          <w:tcPr>
            <w:tcW w:w="1680" w:type="dxa"/>
          </w:tcPr>
          <w:p w14:paraId="6CBCF89F" w14:textId="77777777" w:rsidR="004A6F06" w:rsidRPr="000B00DA" w:rsidRDefault="00B57544"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romedio de actividades realizadas</w:t>
            </w:r>
          </w:p>
        </w:tc>
        <w:tc>
          <w:tcPr>
            <w:tcW w:w="4062" w:type="dxa"/>
          </w:tcPr>
          <w:p w14:paraId="289AED64" w14:textId="77777777" w:rsidR="004A6F06" w:rsidRPr="000B00DA" w:rsidRDefault="00B57544"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permitirá al administrador obtener un promedio de las actividades realizadas por los usuarios registrados y no registrados.</w:t>
            </w:r>
          </w:p>
        </w:tc>
        <w:tc>
          <w:tcPr>
            <w:tcW w:w="993" w:type="dxa"/>
          </w:tcPr>
          <w:p w14:paraId="5A91D218" w14:textId="77777777" w:rsidR="004A6F06" w:rsidRPr="000B00DA" w:rsidRDefault="00B57544"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Baja</w:t>
            </w:r>
          </w:p>
        </w:tc>
        <w:tc>
          <w:tcPr>
            <w:tcW w:w="1134" w:type="dxa"/>
          </w:tcPr>
          <w:p w14:paraId="2735C879" w14:textId="77777777" w:rsidR="004A6F06" w:rsidRPr="000B00DA" w:rsidRDefault="00B57544"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73C52CE8"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42A7F0C4" w14:textId="3B0466F3" w:rsidR="001A52DB" w:rsidRPr="000B00DA" w:rsidRDefault="004A6F06" w:rsidP="00195996">
            <w:pPr>
              <w:pStyle w:val="Tabladerequisitos"/>
            </w:pPr>
            <w:r w:rsidRPr="000B00DA">
              <w:t>RF_STKS</w:t>
            </w:r>
            <w:r w:rsidR="0096719A" w:rsidRPr="000B00DA">
              <w:t>WE_S_</w:t>
            </w:r>
            <w:r w:rsidR="00B74A9C" w:rsidRPr="000B00DA">
              <w:t>1</w:t>
            </w:r>
            <w:r w:rsidR="00F3672D">
              <w:t>8</w:t>
            </w:r>
          </w:p>
        </w:tc>
        <w:tc>
          <w:tcPr>
            <w:tcW w:w="1680" w:type="dxa"/>
          </w:tcPr>
          <w:p w14:paraId="3FCC72A2"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iminar evento.</w:t>
            </w:r>
          </w:p>
        </w:tc>
        <w:tc>
          <w:tcPr>
            <w:tcW w:w="4062" w:type="dxa"/>
          </w:tcPr>
          <w:p w14:paraId="21568C1E" w14:textId="1D88A35C" w:rsidR="001A52DB" w:rsidRPr="000B00DA" w:rsidRDefault="004A6F06" w:rsidP="0041708E">
            <w:pPr>
              <w:pStyle w:val="Tabladerequisitos"/>
              <w:cnfStyle w:val="000000000000" w:firstRow="0" w:lastRow="0" w:firstColumn="0" w:lastColumn="0" w:oddVBand="0" w:evenVBand="0" w:oddHBand="0" w:evenHBand="0" w:firstRowFirstColumn="0" w:firstRowLastColumn="0" w:lastRowFirstColumn="0" w:lastRowLastColumn="0"/>
            </w:pPr>
            <w:r w:rsidRPr="000B00DA">
              <w:t xml:space="preserve">El servicio web permitirá al </w:t>
            </w:r>
            <w:r w:rsidR="0041708E">
              <w:t>administrador</w:t>
            </w:r>
            <w:r w:rsidRPr="000B00DA">
              <w:t xml:space="preserve"> eliminar un evento previamente seleccionado</w:t>
            </w:r>
            <w:r w:rsidR="0041708E">
              <w:t xml:space="preserve"> y a un usuario registrado eliminar uno de sus eventos previamente seleccionado</w:t>
            </w:r>
            <w:r w:rsidRPr="000B00DA">
              <w:t>.</w:t>
            </w:r>
          </w:p>
        </w:tc>
        <w:tc>
          <w:tcPr>
            <w:tcW w:w="993" w:type="dxa"/>
          </w:tcPr>
          <w:p w14:paraId="104A1785"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0574FAC6"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74F810E3"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6E58BC36" w14:textId="0248AD8F" w:rsidR="001A52DB" w:rsidRPr="000B00DA" w:rsidRDefault="004A6F06" w:rsidP="00195996">
            <w:pPr>
              <w:pStyle w:val="Tabladerequisitos"/>
            </w:pPr>
            <w:r w:rsidRPr="000B00DA">
              <w:t>RF_STK</w:t>
            </w:r>
            <w:r w:rsidR="0096719A" w:rsidRPr="000B00DA">
              <w:t>SWE_S_</w:t>
            </w:r>
            <w:r w:rsidR="00F3672D">
              <w:t>19</w:t>
            </w:r>
          </w:p>
        </w:tc>
        <w:tc>
          <w:tcPr>
            <w:tcW w:w="1680" w:type="dxa"/>
          </w:tcPr>
          <w:p w14:paraId="5D394E3D"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Cantidad de eventos a realizarse</w:t>
            </w:r>
          </w:p>
        </w:tc>
        <w:tc>
          <w:tcPr>
            <w:tcW w:w="4062" w:type="dxa"/>
          </w:tcPr>
          <w:p w14:paraId="7A7B6647"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deberá entregar la cantidad de eventos a realizarse respecto a la fecha y hora que se consulte dicha información.</w:t>
            </w:r>
          </w:p>
        </w:tc>
        <w:tc>
          <w:tcPr>
            <w:tcW w:w="993" w:type="dxa"/>
          </w:tcPr>
          <w:p w14:paraId="6B0FB61D"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Media</w:t>
            </w:r>
          </w:p>
        </w:tc>
        <w:tc>
          <w:tcPr>
            <w:tcW w:w="1134" w:type="dxa"/>
          </w:tcPr>
          <w:p w14:paraId="54CA6E58"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B57544" w:rsidRPr="000B00DA" w14:paraId="217755B2"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6BACDC62" w14:textId="47449A93" w:rsidR="00B57544" w:rsidRPr="000B00DA" w:rsidRDefault="00B57544" w:rsidP="00195996">
            <w:pPr>
              <w:pStyle w:val="Tabladerequisitos"/>
            </w:pPr>
            <w:r w:rsidRPr="000B00DA">
              <w:t>RF_STK</w:t>
            </w:r>
            <w:r w:rsidR="0096719A" w:rsidRPr="000B00DA">
              <w:t>SWE_S_</w:t>
            </w:r>
            <w:r w:rsidR="00B74A9C" w:rsidRPr="000B00DA">
              <w:t>2</w:t>
            </w:r>
            <w:r w:rsidR="00F3672D">
              <w:t>0</w:t>
            </w:r>
          </w:p>
        </w:tc>
        <w:tc>
          <w:tcPr>
            <w:tcW w:w="1680" w:type="dxa"/>
          </w:tcPr>
          <w:p w14:paraId="618F889F" w14:textId="77777777" w:rsidR="00B57544" w:rsidRPr="000B00DA" w:rsidRDefault="00B57544"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Listar usuarios</w:t>
            </w:r>
          </w:p>
        </w:tc>
        <w:tc>
          <w:tcPr>
            <w:tcW w:w="4062" w:type="dxa"/>
          </w:tcPr>
          <w:p w14:paraId="5A7920B0" w14:textId="6370DED9" w:rsidR="00B57544" w:rsidRPr="000B00DA" w:rsidRDefault="00B57544"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deberá entregar una lista de los usuarios registrados en el sistema</w:t>
            </w:r>
            <w:r w:rsidR="00F3672D">
              <w:t xml:space="preserve"> en conjunto con un filtro, de </w:t>
            </w:r>
            <w:r w:rsidR="00F3672D">
              <w:lastRenderedPageBreak/>
              <w:t>tal manera que el administrador pueda gestionar dicos usuarios</w:t>
            </w:r>
            <w:r w:rsidRPr="000B00DA">
              <w:t xml:space="preserve">. </w:t>
            </w:r>
          </w:p>
        </w:tc>
        <w:tc>
          <w:tcPr>
            <w:tcW w:w="993" w:type="dxa"/>
          </w:tcPr>
          <w:p w14:paraId="73E7F379" w14:textId="77777777" w:rsidR="00B57544" w:rsidRPr="000B00DA" w:rsidRDefault="00B57544"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lastRenderedPageBreak/>
              <w:t>Alta</w:t>
            </w:r>
          </w:p>
        </w:tc>
        <w:tc>
          <w:tcPr>
            <w:tcW w:w="1134" w:type="dxa"/>
          </w:tcPr>
          <w:p w14:paraId="24746C9C" w14:textId="77777777" w:rsidR="00B57544" w:rsidRPr="000B00DA" w:rsidRDefault="00B57544"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B57544" w:rsidRPr="000B00DA" w14:paraId="64A85754"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7A1F49E7" w14:textId="4AFE057B" w:rsidR="00B57544" w:rsidRPr="000B00DA" w:rsidRDefault="00B57544" w:rsidP="00195996">
            <w:pPr>
              <w:pStyle w:val="Tabladerequisitos"/>
            </w:pPr>
            <w:r w:rsidRPr="000B00DA">
              <w:lastRenderedPageBreak/>
              <w:t>RF_ST</w:t>
            </w:r>
            <w:r w:rsidR="0096719A" w:rsidRPr="000B00DA">
              <w:t>KSWE_S_</w:t>
            </w:r>
            <w:r w:rsidRPr="000B00DA">
              <w:t>2</w:t>
            </w:r>
            <w:r w:rsidR="00F3672D">
              <w:t>1</w:t>
            </w:r>
          </w:p>
        </w:tc>
        <w:tc>
          <w:tcPr>
            <w:tcW w:w="1680" w:type="dxa"/>
          </w:tcPr>
          <w:p w14:paraId="1D63249F" w14:textId="77777777" w:rsidR="00B57544" w:rsidRPr="000B00DA" w:rsidRDefault="00B57544"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Listar eventos</w:t>
            </w:r>
          </w:p>
        </w:tc>
        <w:tc>
          <w:tcPr>
            <w:tcW w:w="4062" w:type="dxa"/>
          </w:tcPr>
          <w:p w14:paraId="7F80AB6B" w14:textId="56C906F0" w:rsidR="00B57544" w:rsidRPr="000B00DA" w:rsidRDefault="00B57544"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deberá entregar una lista de los eventos registrados en el sistema</w:t>
            </w:r>
            <w:r w:rsidR="0041708E">
              <w:t xml:space="preserve"> en conjunto con un filtro , de tal manera que el administrador pueda gestionar dichos eventos</w:t>
            </w:r>
            <w:r w:rsidRPr="000B00DA">
              <w:t>.</w:t>
            </w:r>
          </w:p>
        </w:tc>
        <w:tc>
          <w:tcPr>
            <w:tcW w:w="993" w:type="dxa"/>
          </w:tcPr>
          <w:p w14:paraId="063D28E7" w14:textId="77777777" w:rsidR="00B57544" w:rsidRPr="000B00DA" w:rsidRDefault="00B57544"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7356D14C" w14:textId="77777777" w:rsidR="00B57544" w:rsidRPr="000B00DA" w:rsidRDefault="00B57544"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B068E2" w:rsidRPr="000B00DA" w14:paraId="511C29B3"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292B2222" w14:textId="0593E34A" w:rsidR="00B068E2" w:rsidRPr="000B00DA" w:rsidRDefault="00F3672D" w:rsidP="00195996">
            <w:pPr>
              <w:pStyle w:val="Tabladerequisitos"/>
            </w:pPr>
            <w:r>
              <w:t>RF_STKSWE_S_22</w:t>
            </w:r>
          </w:p>
        </w:tc>
        <w:tc>
          <w:tcPr>
            <w:tcW w:w="1680" w:type="dxa"/>
          </w:tcPr>
          <w:p w14:paraId="76C94C6A" w14:textId="77777777" w:rsidR="00B068E2" w:rsidRPr="000B00DA" w:rsidRDefault="00B068E2"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ctivar cuenta de usuario</w:t>
            </w:r>
          </w:p>
        </w:tc>
        <w:tc>
          <w:tcPr>
            <w:tcW w:w="4062" w:type="dxa"/>
          </w:tcPr>
          <w:p w14:paraId="23856516" w14:textId="502F8039" w:rsidR="00B068E2" w:rsidRPr="000B00DA" w:rsidRDefault="00B068E2"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permitirá al administrador activar una cuenta de usuario suspendida</w:t>
            </w:r>
            <w:r w:rsidR="00B40D32">
              <w:t>.</w:t>
            </w:r>
          </w:p>
        </w:tc>
        <w:tc>
          <w:tcPr>
            <w:tcW w:w="993" w:type="dxa"/>
          </w:tcPr>
          <w:p w14:paraId="4F83CA18" w14:textId="77777777" w:rsidR="00B068E2" w:rsidRPr="000B00DA" w:rsidRDefault="00B068E2"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 xml:space="preserve">Media </w:t>
            </w:r>
          </w:p>
        </w:tc>
        <w:tc>
          <w:tcPr>
            <w:tcW w:w="1134" w:type="dxa"/>
          </w:tcPr>
          <w:p w14:paraId="0DECD10A" w14:textId="77777777" w:rsidR="00B068E2" w:rsidRPr="000B00DA" w:rsidRDefault="00B068E2"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bl>
    <w:p w14:paraId="4078934A" w14:textId="7A01013B" w:rsidR="001A52DB" w:rsidRPr="000B00DA" w:rsidRDefault="004A6F06" w:rsidP="00195996">
      <w:pPr>
        <w:pStyle w:val="Citaderequisitos"/>
      </w:pPr>
      <w:r w:rsidRPr="000B00DA">
        <w:t xml:space="preserve">*SWE: </w:t>
      </w:r>
      <w:r w:rsidR="0041708E">
        <w:t>Nombre asignado al proyecto</w:t>
      </w:r>
    </w:p>
    <w:p w14:paraId="6CB760DC" w14:textId="77777777" w:rsidR="001A52DB" w:rsidRPr="000B00DA" w:rsidRDefault="004A6F06" w:rsidP="00195996">
      <w:pPr>
        <w:pStyle w:val="Citaderequisitos"/>
      </w:pPr>
      <w:r w:rsidRPr="000B00DA">
        <w:t>*RF: Requisito funcional</w:t>
      </w:r>
    </w:p>
    <w:p w14:paraId="520BD61A" w14:textId="77777777" w:rsidR="001A52DB" w:rsidRPr="000B00DA" w:rsidRDefault="004A6F06" w:rsidP="00195996">
      <w:pPr>
        <w:pStyle w:val="Citaderequisitos"/>
      </w:pPr>
      <w:r w:rsidRPr="000B00DA">
        <w:t>*STK: Requisito de grupo de interés</w:t>
      </w:r>
    </w:p>
    <w:p w14:paraId="2B2178CA" w14:textId="77777777" w:rsidR="001A52DB" w:rsidRPr="000B00DA" w:rsidRDefault="004A6F06" w:rsidP="00195996">
      <w:pPr>
        <w:pStyle w:val="Citaderequisitos"/>
      </w:pPr>
      <w:r w:rsidRPr="000B00DA">
        <w:t>*</w:t>
      </w:r>
      <w:r w:rsidR="0096719A" w:rsidRPr="000B00DA">
        <w:t>S: Servicio web</w:t>
      </w:r>
    </w:p>
    <w:p w14:paraId="3E23B2F4" w14:textId="5DE81B48" w:rsidR="001A52DB" w:rsidRDefault="004A6F06" w:rsidP="00195996">
      <w:pPr>
        <w:pStyle w:val="Citaderequisitos"/>
      </w:pPr>
      <w:r w:rsidRPr="000B00DA">
        <w:t>*P: Prueba, D: Demostración, I: Inspección, A: Análisis</w:t>
      </w:r>
    </w:p>
    <w:p w14:paraId="2C6B753F" w14:textId="1D585BBD" w:rsidR="00095029" w:rsidRDefault="00095029" w:rsidP="00195996">
      <w:pPr>
        <w:pStyle w:val="Citaderequisitos"/>
      </w:pPr>
    </w:p>
    <w:p w14:paraId="271EE379" w14:textId="5B868150" w:rsidR="005E37AC" w:rsidRDefault="005E37AC" w:rsidP="005E37AC">
      <w:pPr>
        <w:pStyle w:val="Descripcin"/>
        <w:keepNext/>
      </w:pPr>
      <w:bookmarkStart w:id="189" w:name="_Toc486383083"/>
      <w:bookmarkStart w:id="190" w:name="_Toc486449143"/>
      <w:bookmarkStart w:id="191" w:name="_Toc486712534"/>
      <w:r>
        <w:t xml:space="preserve">Tabla </w:t>
      </w:r>
      <w:r w:rsidR="00B56172">
        <w:fldChar w:fldCharType="begin"/>
      </w:r>
      <w:r w:rsidR="00B56172">
        <w:instrText xml:space="preserve"> SEQ Tabla \* ARABIC </w:instrText>
      </w:r>
      <w:r w:rsidR="00B56172">
        <w:fldChar w:fldCharType="separate"/>
      </w:r>
      <w:r w:rsidR="00633160">
        <w:rPr>
          <w:noProof/>
        </w:rPr>
        <w:t>1</w:t>
      </w:r>
      <w:r w:rsidR="00B56172">
        <w:rPr>
          <w:noProof/>
        </w:rPr>
        <w:fldChar w:fldCharType="end"/>
      </w:r>
      <w:r w:rsidR="00F771A9">
        <w:t>:</w:t>
      </w:r>
      <w:r w:rsidRPr="005E37AC">
        <w:t xml:space="preserve"> </w:t>
      </w:r>
      <w:r>
        <w:t>Requerimientos Funcionales del servicio web</w:t>
      </w:r>
      <w:bookmarkEnd w:id="189"/>
      <w:bookmarkEnd w:id="190"/>
      <w:bookmarkEnd w:id="191"/>
    </w:p>
    <w:p w14:paraId="68017C27" w14:textId="6F60D66F" w:rsidR="001A52DB" w:rsidRPr="0041535E" w:rsidRDefault="001D1F6B" w:rsidP="00095029">
      <w:pPr>
        <w:pStyle w:val="Ttulo3"/>
      </w:pPr>
      <w:bookmarkStart w:id="192" w:name="_51842ji1phuo" w:colFirst="0" w:colLast="0"/>
      <w:bookmarkStart w:id="193" w:name="_Toc484123306"/>
      <w:bookmarkStart w:id="194" w:name="_Toc484123409"/>
      <w:bookmarkStart w:id="195" w:name="_Toc486449041"/>
      <w:bookmarkStart w:id="196" w:name="_Toc486696753"/>
      <w:bookmarkStart w:id="197" w:name="_Toc486710768"/>
      <w:bookmarkEnd w:id="192"/>
      <w:r>
        <w:t>3</w:t>
      </w:r>
      <w:r w:rsidR="004A6F06" w:rsidRPr="0041535E">
        <w:t>.4.2 Requerimientos funcionales de la aplicación móvil</w:t>
      </w:r>
      <w:bookmarkEnd w:id="193"/>
      <w:bookmarkEnd w:id="194"/>
      <w:bookmarkEnd w:id="195"/>
      <w:bookmarkEnd w:id="196"/>
      <w:bookmarkEnd w:id="197"/>
    </w:p>
    <w:tbl>
      <w:tblPr>
        <w:tblStyle w:val="Tabladecuadrcula4-nfasis1"/>
        <w:tblW w:w="9579" w:type="dxa"/>
        <w:tblLayout w:type="fixed"/>
        <w:tblLook w:val="04A0" w:firstRow="1" w:lastRow="0" w:firstColumn="1" w:lastColumn="0" w:noHBand="0" w:noVBand="1"/>
      </w:tblPr>
      <w:tblGrid>
        <w:gridCol w:w="1710"/>
        <w:gridCol w:w="1680"/>
        <w:gridCol w:w="4062"/>
        <w:gridCol w:w="993"/>
        <w:gridCol w:w="1134"/>
      </w:tblGrid>
      <w:tr w:rsidR="001A52DB" w:rsidRPr="000B00DA" w14:paraId="3D0D94C8" w14:textId="77777777" w:rsidTr="00363390">
        <w:trPr>
          <w:cnfStyle w:val="100000000000" w:firstRow="1" w:lastRow="0" w:firstColumn="0" w:lastColumn="0" w:oddVBand="0" w:evenVBand="0" w:oddHBand="0" w:evenHBand="0" w:firstRowFirstColumn="0" w:firstRowLastColumn="0" w:lastRowFirstColumn="0" w:lastRowLastColumn="0"/>
          <w:trHeight w:val="160"/>
          <w:tblHeader/>
        </w:trPr>
        <w:tc>
          <w:tcPr>
            <w:cnfStyle w:val="001000000000" w:firstRow="0" w:lastRow="0" w:firstColumn="1" w:lastColumn="0" w:oddVBand="0" w:evenVBand="0" w:oddHBand="0" w:evenHBand="0" w:firstRowFirstColumn="0" w:firstRowLastColumn="0" w:lastRowFirstColumn="0" w:lastRowLastColumn="0"/>
            <w:tcW w:w="1710" w:type="dxa"/>
          </w:tcPr>
          <w:p w14:paraId="1C04DF34" w14:textId="77777777" w:rsidR="001A52DB" w:rsidRPr="000B00DA" w:rsidRDefault="004A6F06" w:rsidP="00195996">
            <w:pPr>
              <w:pStyle w:val="Tabladerequisitos"/>
            </w:pPr>
            <w:r w:rsidRPr="000B00DA">
              <w:t>ID</w:t>
            </w:r>
          </w:p>
        </w:tc>
        <w:tc>
          <w:tcPr>
            <w:tcW w:w="1680" w:type="dxa"/>
          </w:tcPr>
          <w:p w14:paraId="01F38B1C" w14:textId="77777777" w:rsidR="001A52DB" w:rsidRPr="000B00D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0B00DA">
              <w:t>Nombre</w:t>
            </w:r>
          </w:p>
        </w:tc>
        <w:tc>
          <w:tcPr>
            <w:tcW w:w="4062" w:type="dxa"/>
          </w:tcPr>
          <w:p w14:paraId="772C7401" w14:textId="77777777" w:rsidR="001A52DB" w:rsidRPr="000B00D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0B00DA">
              <w:t>Descripción</w:t>
            </w:r>
          </w:p>
        </w:tc>
        <w:tc>
          <w:tcPr>
            <w:tcW w:w="993" w:type="dxa"/>
          </w:tcPr>
          <w:p w14:paraId="7F6B4B77" w14:textId="77777777" w:rsidR="001A52DB" w:rsidRPr="000B00D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0B00DA">
              <w:t>Prioridad</w:t>
            </w:r>
          </w:p>
        </w:tc>
        <w:tc>
          <w:tcPr>
            <w:tcW w:w="1134" w:type="dxa"/>
          </w:tcPr>
          <w:p w14:paraId="523B03CC" w14:textId="77777777" w:rsidR="001A52DB" w:rsidRPr="000B00D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0B00DA">
              <w:t>Método de verificación</w:t>
            </w:r>
          </w:p>
        </w:tc>
      </w:tr>
      <w:tr w:rsidR="001A52DB" w:rsidRPr="000B00DA" w14:paraId="3616C69C"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4D11972B" w14:textId="77777777" w:rsidR="001A52DB" w:rsidRPr="000B00DA" w:rsidRDefault="0096719A" w:rsidP="00195996">
            <w:pPr>
              <w:pStyle w:val="Tabladerequisitos"/>
            </w:pPr>
            <w:r w:rsidRPr="000B00DA">
              <w:t>RF_STKSWE_A_</w:t>
            </w:r>
            <w:r w:rsidR="004A6F06" w:rsidRPr="000B00DA">
              <w:t>01</w:t>
            </w:r>
          </w:p>
        </w:tc>
        <w:tc>
          <w:tcPr>
            <w:tcW w:w="1680" w:type="dxa"/>
          </w:tcPr>
          <w:p w14:paraId="36E136A5" w14:textId="77777777" w:rsidR="001A52DB" w:rsidRPr="000B00D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Iniciar s</w:t>
            </w:r>
            <w:r w:rsidR="004A6F06" w:rsidRPr="000B00DA">
              <w:t>esión</w:t>
            </w:r>
          </w:p>
        </w:tc>
        <w:tc>
          <w:tcPr>
            <w:tcW w:w="4062" w:type="dxa"/>
          </w:tcPr>
          <w:p w14:paraId="78FA329A" w14:textId="7405E35E" w:rsidR="001A52DB" w:rsidRPr="000B00DA" w:rsidRDefault="004A6F06" w:rsidP="00BC6E60">
            <w:pPr>
              <w:pStyle w:val="Tabladerequisitos"/>
              <w:cnfStyle w:val="000000100000" w:firstRow="0" w:lastRow="0" w:firstColumn="0" w:lastColumn="0" w:oddVBand="0" w:evenVBand="0" w:oddHBand="1" w:evenHBand="0" w:firstRowFirstColumn="0" w:firstRowLastColumn="0" w:lastRowFirstColumn="0" w:lastRowLastColumn="0"/>
            </w:pPr>
            <w:r w:rsidRPr="000B00DA">
              <w:t xml:space="preserve">La aplicación móvil deberá </w:t>
            </w:r>
            <w:r w:rsidR="0041708E">
              <w:t>ser capaz de enviar los datos del usuario necesarios</w:t>
            </w:r>
            <w:r w:rsidR="00BC6E60">
              <w:t xml:space="preserve"> al servicio web</w:t>
            </w:r>
            <w:r w:rsidR="0041708E">
              <w:t xml:space="preserve"> </w:t>
            </w:r>
            <w:r w:rsidR="00BC6E60">
              <w:t>y luego iniciar sesión con una de las opciones proveídas</w:t>
            </w:r>
            <w:r w:rsidR="00B40D32">
              <w:t>.</w:t>
            </w:r>
          </w:p>
        </w:tc>
        <w:tc>
          <w:tcPr>
            <w:tcW w:w="993" w:type="dxa"/>
          </w:tcPr>
          <w:p w14:paraId="317435E8"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5244D7C7"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B74A9C" w:rsidRPr="000B00DA" w14:paraId="24F0D97D"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22CE15EE" w14:textId="77777777" w:rsidR="00B74A9C" w:rsidRPr="000B00DA" w:rsidRDefault="00B74A9C" w:rsidP="00195996">
            <w:pPr>
              <w:pStyle w:val="Tabladerequisitos"/>
            </w:pPr>
            <w:r w:rsidRPr="000B00DA">
              <w:t>RF_STKSWE_A_02</w:t>
            </w:r>
          </w:p>
        </w:tc>
        <w:tc>
          <w:tcPr>
            <w:tcW w:w="1680" w:type="dxa"/>
          </w:tcPr>
          <w:p w14:paraId="572C1B55" w14:textId="77777777" w:rsidR="00B74A9C" w:rsidRPr="000B00D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Cerrar sesión</w:t>
            </w:r>
          </w:p>
        </w:tc>
        <w:tc>
          <w:tcPr>
            <w:tcW w:w="4062" w:type="dxa"/>
          </w:tcPr>
          <w:p w14:paraId="52217DD8" w14:textId="45780DDF" w:rsidR="00B74A9C" w:rsidRPr="000B00D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La aplicación móvil deberá consumir el servicio web y ser capaz de cerrar una sesión iniciada</w:t>
            </w:r>
            <w:r w:rsidR="00B40D32">
              <w:t>.</w:t>
            </w:r>
          </w:p>
        </w:tc>
        <w:tc>
          <w:tcPr>
            <w:tcW w:w="993" w:type="dxa"/>
          </w:tcPr>
          <w:p w14:paraId="69E5ABDF" w14:textId="77777777" w:rsidR="00B74A9C" w:rsidRPr="000B00D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2AFF7323" w14:textId="77777777" w:rsidR="00B74A9C" w:rsidRPr="000B00D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5831709A"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46D446BC" w14:textId="77777777" w:rsidR="001A52DB" w:rsidRPr="000B00DA" w:rsidRDefault="004A6F06" w:rsidP="00195996">
            <w:pPr>
              <w:pStyle w:val="Tabladerequisitos"/>
            </w:pPr>
            <w:r w:rsidRPr="000B00DA">
              <w:t>RF_STKSWE_</w:t>
            </w:r>
            <w:r w:rsidR="0096719A" w:rsidRPr="000B00DA">
              <w:t>A_</w:t>
            </w:r>
            <w:r w:rsidR="00B74A9C" w:rsidRPr="000B00DA">
              <w:t>03</w:t>
            </w:r>
          </w:p>
        </w:tc>
        <w:tc>
          <w:tcPr>
            <w:tcW w:w="1680" w:type="dxa"/>
          </w:tcPr>
          <w:p w14:paraId="58AA6839"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Registrar usuario</w:t>
            </w:r>
          </w:p>
        </w:tc>
        <w:tc>
          <w:tcPr>
            <w:tcW w:w="4062" w:type="dxa"/>
          </w:tcPr>
          <w:p w14:paraId="1C6D28F4"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La aplicación móvil deberá ser capaz de enviar la información al servicio web para registrar un usuario.</w:t>
            </w:r>
          </w:p>
        </w:tc>
        <w:tc>
          <w:tcPr>
            <w:tcW w:w="993" w:type="dxa"/>
          </w:tcPr>
          <w:p w14:paraId="22C8CEBE"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0CB0080C"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043BB2" w:rsidRPr="000B00DA" w14:paraId="2E467EB3"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7BB99F48" w14:textId="77777777" w:rsidR="00043BB2" w:rsidRPr="000B00DA" w:rsidRDefault="00043BB2" w:rsidP="00043BB2">
            <w:pPr>
              <w:pStyle w:val="Tabladerequisitos"/>
            </w:pPr>
            <w:r w:rsidRPr="000B00DA">
              <w:t>RF_STKSWE_A_04</w:t>
            </w:r>
          </w:p>
        </w:tc>
        <w:tc>
          <w:tcPr>
            <w:tcW w:w="1680" w:type="dxa"/>
          </w:tcPr>
          <w:p w14:paraId="1B20771C" w14:textId="127EB9E5"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t>Ver perfil de usuario</w:t>
            </w:r>
          </w:p>
        </w:tc>
        <w:tc>
          <w:tcPr>
            <w:tcW w:w="4062" w:type="dxa"/>
          </w:tcPr>
          <w:p w14:paraId="47861AA7" w14:textId="476D18FC"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 xml:space="preserve">La </w:t>
            </w:r>
            <w:r>
              <w:t>aplicación</w:t>
            </w:r>
            <w:r w:rsidRPr="003B592A">
              <w:t xml:space="preserve"> deberá ser capaz de consumir el servicio web y mostrar la información de un usuario.</w:t>
            </w:r>
          </w:p>
        </w:tc>
        <w:tc>
          <w:tcPr>
            <w:tcW w:w="993" w:type="dxa"/>
          </w:tcPr>
          <w:p w14:paraId="7EB95C52" w14:textId="77777777"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0B00DA">
              <w:t>Media</w:t>
            </w:r>
          </w:p>
        </w:tc>
        <w:tc>
          <w:tcPr>
            <w:tcW w:w="1134" w:type="dxa"/>
          </w:tcPr>
          <w:p w14:paraId="2817A5F5" w14:textId="77777777"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043BB2" w:rsidRPr="000B00DA" w14:paraId="5E088FB9"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61775292" w14:textId="77777777" w:rsidR="00043BB2" w:rsidRPr="000B00DA" w:rsidRDefault="00043BB2" w:rsidP="00043BB2">
            <w:pPr>
              <w:pStyle w:val="Tabladerequisitos"/>
            </w:pPr>
            <w:r w:rsidRPr="000B00DA">
              <w:t>RF_STKSWE_A_05</w:t>
            </w:r>
          </w:p>
        </w:tc>
        <w:tc>
          <w:tcPr>
            <w:tcW w:w="1680" w:type="dxa"/>
          </w:tcPr>
          <w:p w14:paraId="39A7980F"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Modificar perfil de usuario</w:t>
            </w:r>
          </w:p>
        </w:tc>
        <w:tc>
          <w:tcPr>
            <w:tcW w:w="4062" w:type="dxa"/>
          </w:tcPr>
          <w:p w14:paraId="6D815C4D"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La aplicación móvil deberá ser capaz de consumir el servicio web para modificar el perfil de usuario.</w:t>
            </w:r>
          </w:p>
        </w:tc>
        <w:tc>
          <w:tcPr>
            <w:tcW w:w="993" w:type="dxa"/>
          </w:tcPr>
          <w:p w14:paraId="16BEE28C"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3405CFFB"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043BB2" w:rsidRPr="000B00DA" w14:paraId="407B0C9E"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097E8740" w14:textId="77777777" w:rsidR="00043BB2" w:rsidRPr="000B00DA" w:rsidRDefault="00043BB2" w:rsidP="00043BB2">
            <w:pPr>
              <w:pStyle w:val="Tabladerequisitos"/>
            </w:pPr>
            <w:r w:rsidRPr="000B00DA">
              <w:t>RF_STKSWE_A_06</w:t>
            </w:r>
          </w:p>
        </w:tc>
        <w:tc>
          <w:tcPr>
            <w:tcW w:w="1680" w:type="dxa"/>
          </w:tcPr>
          <w:p w14:paraId="561749F6" w14:textId="77777777"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0B00DA">
              <w:t>Ingresar evento</w:t>
            </w:r>
          </w:p>
        </w:tc>
        <w:tc>
          <w:tcPr>
            <w:tcW w:w="4062" w:type="dxa"/>
          </w:tcPr>
          <w:p w14:paraId="567D468C" w14:textId="77777777"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0B00DA">
              <w:t>La aplicación móvil deberá ser capaz de consumir el servicio web  para permitir ingresar un evento a los usuarios registrados.</w:t>
            </w:r>
          </w:p>
        </w:tc>
        <w:tc>
          <w:tcPr>
            <w:tcW w:w="993" w:type="dxa"/>
          </w:tcPr>
          <w:p w14:paraId="1F083D15" w14:textId="77777777"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1A1C0867" w14:textId="77777777"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043BB2" w:rsidRPr="000B00DA" w14:paraId="24876C2A"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4B9FE1E3" w14:textId="77777777" w:rsidR="00043BB2" w:rsidRPr="000B00DA" w:rsidRDefault="00043BB2" w:rsidP="00043BB2">
            <w:pPr>
              <w:pStyle w:val="Tabladerequisitos"/>
            </w:pPr>
            <w:r w:rsidRPr="000B00DA">
              <w:t>RF_STKSWE_A_07</w:t>
            </w:r>
          </w:p>
        </w:tc>
        <w:tc>
          <w:tcPr>
            <w:tcW w:w="1680" w:type="dxa"/>
          </w:tcPr>
          <w:p w14:paraId="4FA9AF29"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Visualizar información evento.</w:t>
            </w:r>
          </w:p>
        </w:tc>
        <w:tc>
          <w:tcPr>
            <w:tcW w:w="4062" w:type="dxa"/>
          </w:tcPr>
          <w:p w14:paraId="3BB18EBD"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La aplicación móvil deberá consumir el servicio web para visualizar la información de un evento en conjunto con un mapa indicando la ubicación del mismo.</w:t>
            </w:r>
          </w:p>
        </w:tc>
        <w:tc>
          <w:tcPr>
            <w:tcW w:w="993" w:type="dxa"/>
          </w:tcPr>
          <w:p w14:paraId="25BDB025"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791B39DB"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043BB2" w:rsidRPr="000B00DA" w14:paraId="1C68070D"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7A4D466B" w14:textId="77777777" w:rsidR="00043BB2" w:rsidRPr="000B00DA" w:rsidRDefault="00043BB2" w:rsidP="00043BB2">
            <w:pPr>
              <w:pStyle w:val="Tabladerequisitos"/>
            </w:pPr>
            <w:r w:rsidRPr="000B00DA">
              <w:t>RF_STKSWE_A_08</w:t>
            </w:r>
          </w:p>
        </w:tc>
        <w:tc>
          <w:tcPr>
            <w:tcW w:w="1680" w:type="dxa"/>
          </w:tcPr>
          <w:p w14:paraId="01937BCC" w14:textId="77777777"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0B00DA">
              <w:t>Visualizar eventos cercanos</w:t>
            </w:r>
          </w:p>
        </w:tc>
        <w:tc>
          <w:tcPr>
            <w:tcW w:w="4062" w:type="dxa"/>
          </w:tcPr>
          <w:p w14:paraId="1200FD94" w14:textId="77777777"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0B00DA">
              <w:t>La aplicación móvil deberá consumir el servicio web para visualizar en un mapa los eventos cercanos a una ubicación específica.</w:t>
            </w:r>
          </w:p>
        </w:tc>
        <w:tc>
          <w:tcPr>
            <w:tcW w:w="993" w:type="dxa"/>
          </w:tcPr>
          <w:p w14:paraId="4B0CE0A5" w14:textId="77777777"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48130307" w14:textId="77777777"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043BB2" w:rsidRPr="000B00DA" w14:paraId="1F7FA4A2"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5DE33997" w14:textId="77777777" w:rsidR="00043BB2" w:rsidRPr="000B00DA" w:rsidRDefault="00043BB2" w:rsidP="00043BB2">
            <w:pPr>
              <w:pStyle w:val="Tabladerequisitos"/>
            </w:pPr>
            <w:r w:rsidRPr="000B00DA">
              <w:t>RF_STKSWE_A_09</w:t>
            </w:r>
          </w:p>
        </w:tc>
        <w:tc>
          <w:tcPr>
            <w:tcW w:w="1680" w:type="dxa"/>
          </w:tcPr>
          <w:p w14:paraId="712534B6"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Notificar evento cercano</w:t>
            </w:r>
          </w:p>
        </w:tc>
        <w:tc>
          <w:tcPr>
            <w:tcW w:w="4062" w:type="dxa"/>
          </w:tcPr>
          <w:p w14:paraId="3B6428AC"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La aplicación móvil deberá consumir el servicio web para entregar la ubicación del GPS y notificar cuando exista un evento cercano a los usuarios registrados y con la sesión iniciada.</w:t>
            </w:r>
          </w:p>
        </w:tc>
        <w:tc>
          <w:tcPr>
            <w:tcW w:w="993" w:type="dxa"/>
          </w:tcPr>
          <w:p w14:paraId="0C792062"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1DDC1789"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043BB2" w:rsidRPr="000B00DA" w14:paraId="6BC093DD"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1FF174C0" w14:textId="3FF5728F" w:rsidR="00043BB2" w:rsidRPr="000B00DA" w:rsidRDefault="00043BB2" w:rsidP="00043BB2">
            <w:pPr>
              <w:pStyle w:val="Tabladerequisitos"/>
            </w:pPr>
            <w:r w:rsidRPr="000B00DA">
              <w:lastRenderedPageBreak/>
              <w:t>RF_STKSWE_A_1</w:t>
            </w:r>
            <w:r>
              <w:t>0</w:t>
            </w:r>
          </w:p>
        </w:tc>
        <w:tc>
          <w:tcPr>
            <w:tcW w:w="1680" w:type="dxa"/>
          </w:tcPr>
          <w:p w14:paraId="0D18A758" w14:textId="15924ADD"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t>Eliminar evento</w:t>
            </w:r>
          </w:p>
        </w:tc>
        <w:tc>
          <w:tcPr>
            <w:tcW w:w="4062" w:type="dxa"/>
          </w:tcPr>
          <w:p w14:paraId="05D89A49" w14:textId="5C9CEED9"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 xml:space="preserve">La </w:t>
            </w:r>
            <w:r>
              <w:t>aplicación móvil</w:t>
            </w:r>
            <w:r w:rsidRPr="003B592A">
              <w:t xml:space="preserve"> deberá consumir el servicio web y ser capaz de eliminar un evento, s</w:t>
            </w:r>
            <w:r>
              <w:t xml:space="preserve">iempre que sea una acción </w:t>
            </w:r>
            <w:r w:rsidRPr="003B592A">
              <w:t>del usuario que ingresó el evento.</w:t>
            </w:r>
          </w:p>
        </w:tc>
        <w:tc>
          <w:tcPr>
            <w:tcW w:w="993" w:type="dxa"/>
          </w:tcPr>
          <w:p w14:paraId="61A3A8A7" w14:textId="4FC65E0E"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t>Alta</w:t>
            </w:r>
          </w:p>
        </w:tc>
        <w:tc>
          <w:tcPr>
            <w:tcW w:w="1134" w:type="dxa"/>
          </w:tcPr>
          <w:p w14:paraId="5E89E91B" w14:textId="4AB9C596"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t>P</w:t>
            </w:r>
          </w:p>
        </w:tc>
      </w:tr>
      <w:tr w:rsidR="00A941B0" w:rsidRPr="000B00DA" w14:paraId="6C519CCD"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54D53427" w14:textId="20323B73" w:rsidR="00A941B0" w:rsidRPr="000B00DA" w:rsidRDefault="00A941B0" w:rsidP="00A941B0">
            <w:pPr>
              <w:pStyle w:val="Tabladerequisitos"/>
            </w:pPr>
            <w:r w:rsidRPr="000B00DA">
              <w:t>RF_STKSWE_A_1</w:t>
            </w:r>
            <w:r>
              <w:t>1</w:t>
            </w:r>
          </w:p>
        </w:tc>
        <w:tc>
          <w:tcPr>
            <w:tcW w:w="1680" w:type="dxa"/>
          </w:tcPr>
          <w:p w14:paraId="123E9C9B" w14:textId="09484FA9" w:rsidR="00A941B0" w:rsidRDefault="00A941B0" w:rsidP="00A941B0">
            <w:pPr>
              <w:pStyle w:val="Tabladerequisitos"/>
              <w:cnfStyle w:val="000000100000" w:firstRow="0" w:lastRow="0" w:firstColumn="0" w:lastColumn="0" w:oddVBand="0" w:evenVBand="0" w:oddHBand="1" w:evenHBand="0" w:firstRowFirstColumn="0" w:firstRowLastColumn="0" w:lastRowFirstColumn="0" w:lastRowLastColumn="0"/>
            </w:pPr>
            <w:r>
              <w:t>Modificar evento</w:t>
            </w:r>
          </w:p>
        </w:tc>
        <w:tc>
          <w:tcPr>
            <w:tcW w:w="4062" w:type="dxa"/>
          </w:tcPr>
          <w:p w14:paraId="070A9106" w14:textId="7622F6AC" w:rsidR="00A941B0" w:rsidRPr="003B592A" w:rsidRDefault="00A941B0" w:rsidP="00A941B0">
            <w:pPr>
              <w:pStyle w:val="Tabladerequisitos"/>
              <w:cnfStyle w:val="000000100000" w:firstRow="0" w:lastRow="0" w:firstColumn="0" w:lastColumn="0" w:oddVBand="0" w:evenVBand="0" w:oddHBand="1" w:evenHBand="0" w:firstRowFirstColumn="0" w:firstRowLastColumn="0" w:lastRowFirstColumn="0" w:lastRowLastColumn="0"/>
            </w:pPr>
            <w:r w:rsidRPr="003B592A">
              <w:t xml:space="preserve">La </w:t>
            </w:r>
            <w:r>
              <w:t>aplicación móvil</w:t>
            </w:r>
            <w:r w:rsidRPr="003B592A">
              <w:t xml:space="preserve"> deberá consumir el servicio web y ser capaz de </w:t>
            </w:r>
            <w:r>
              <w:t xml:space="preserve">modificar </w:t>
            </w:r>
            <w:r w:rsidRPr="003B592A">
              <w:t>un evento, s</w:t>
            </w:r>
            <w:r>
              <w:t xml:space="preserve">iempre que sea una acción </w:t>
            </w:r>
            <w:r w:rsidRPr="003B592A">
              <w:t>del usuario que ingresó el evento.</w:t>
            </w:r>
          </w:p>
        </w:tc>
        <w:tc>
          <w:tcPr>
            <w:tcW w:w="993" w:type="dxa"/>
          </w:tcPr>
          <w:p w14:paraId="3B6A34D3" w14:textId="77777777" w:rsidR="00A941B0" w:rsidRDefault="00A941B0" w:rsidP="00A941B0">
            <w:pPr>
              <w:pStyle w:val="Tabladerequisitos"/>
              <w:cnfStyle w:val="000000100000" w:firstRow="0" w:lastRow="0" w:firstColumn="0" w:lastColumn="0" w:oddVBand="0" w:evenVBand="0" w:oddHBand="1" w:evenHBand="0" w:firstRowFirstColumn="0" w:firstRowLastColumn="0" w:lastRowFirstColumn="0" w:lastRowLastColumn="0"/>
            </w:pPr>
          </w:p>
        </w:tc>
        <w:tc>
          <w:tcPr>
            <w:tcW w:w="1134" w:type="dxa"/>
          </w:tcPr>
          <w:p w14:paraId="74794B7B" w14:textId="77777777" w:rsidR="00A941B0" w:rsidRDefault="00A941B0" w:rsidP="00A941B0">
            <w:pPr>
              <w:pStyle w:val="Tabladerequisitos"/>
              <w:cnfStyle w:val="000000100000" w:firstRow="0" w:lastRow="0" w:firstColumn="0" w:lastColumn="0" w:oddVBand="0" w:evenVBand="0" w:oddHBand="1" w:evenHBand="0" w:firstRowFirstColumn="0" w:firstRowLastColumn="0" w:lastRowFirstColumn="0" w:lastRowLastColumn="0"/>
            </w:pPr>
          </w:p>
        </w:tc>
      </w:tr>
      <w:tr w:rsidR="00D821CC" w:rsidRPr="000B00DA" w14:paraId="7F00A7C5"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19696570" w14:textId="791A3D34" w:rsidR="00D821CC" w:rsidRPr="000B00DA" w:rsidRDefault="00D821CC" w:rsidP="00D821CC">
            <w:pPr>
              <w:pStyle w:val="Tabladerequisitos"/>
            </w:pPr>
            <w:r w:rsidRPr="000B00DA">
              <w:t>RF_STKSWE_A_1</w:t>
            </w:r>
            <w:r>
              <w:t>2</w:t>
            </w:r>
          </w:p>
        </w:tc>
        <w:tc>
          <w:tcPr>
            <w:tcW w:w="1680" w:type="dxa"/>
          </w:tcPr>
          <w:p w14:paraId="7B653E05" w14:textId="2DF0C4E4" w:rsidR="00D821CC" w:rsidRDefault="00D821CC" w:rsidP="00D821CC">
            <w:pPr>
              <w:pStyle w:val="Tabladerequisitos"/>
              <w:cnfStyle w:val="000000000000" w:firstRow="0" w:lastRow="0" w:firstColumn="0" w:lastColumn="0" w:oddVBand="0" w:evenVBand="0" w:oddHBand="0" w:evenHBand="0" w:firstRowFirstColumn="0" w:firstRowLastColumn="0" w:lastRowFirstColumn="0" w:lastRowLastColumn="0"/>
            </w:pPr>
            <w:r>
              <w:t>Buscar eventos</w:t>
            </w:r>
          </w:p>
        </w:tc>
        <w:tc>
          <w:tcPr>
            <w:tcW w:w="4062" w:type="dxa"/>
          </w:tcPr>
          <w:p w14:paraId="760938D4" w14:textId="10FD7367" w:rsidR="00D821CC" w:rsidRPr="003B592A" w:rsidRDefault="00D821CC" w:rsidP="00D821CC">
            <w:pPr>
              <w:pStyle w:val="Tabladerequisitos"/>
              <w:cnfStyle w:val="000000000000" w:firstRow="0" w:lastRow="0" w:firstColumn="0" w:lastColumn="0" w:oddVBand="0" w:evenVBand="0" w:oddHBand="0" w:evenHBand="0" w:firstRowFirstColumn="0" w:firstRowLastColumn="0" w:lastRowFirstColumn="0" w:lastRowLastColumn="0"/>
            </w:pPr>
            <w:r>
              <w:t>La aplicaión móvil</w:t>
            </w:r>
            <w:r w:rsidRPr="000B00DA">
              <w:t xml:space="preserve"> deberá ser capaz de entregar uno o más eventos de acuerdo a un criterio de búsqueda otorgado por usuarios registrados y no registrados.</w:t>
            </w:r>
          </w:p>
        </w:tc>
        <w:tc>
          <w:tcPr>
            <w:tcW w:w="993" w:type="dxa"/>
          </w:tcPr>
          <w:p w14:paraId="5AD61653" w14:textId="77777777" w:rsidR="00D821CC" w:rsidRDefault="00D821CC" w:rsidP="00D821CC">
            <w:pPr>
              <w:pStyle w:val="Tabladerequisitos"/>
              <w:cnfStyle w:val="000000000000" w:firstRow="0" w:lastRow="0" w:firstColumn="0" w:lastColumn="0" w:oddVBand="0" w:evenVBand="0" w:oddHBand="0" w:evenHBand="0" w:firstRowFirstColumn="0" w:firstRowLastColumn="0" w:lastRowFirstColumn="0" w:lastRowLastColumn="0"/>
            </w:pPr>
          </w:p>
        </w:tc>
        <w:tc>
          <w:tcPr>
            <w:tcW w:w="1134" w:type="dxa"/>
          </w:tcPr>
          <w:p w14:paraId="62234AFD" w14:textId="77777777" w:rsidR="00D821CC" w:rsidRDefault="00D821CC" w:rsidP="00D821CC">
            <w:pPr>
              <w:pStyle w:val="Tabladerequisitos"/>
              <w:cnfStyle w:val="000000000000" w:firstRow="0" w:lastRow="0" w:firstColumn="0" w:lastColumn="0" w:oddVBand="0" w:evenVBand="0" w:oddHBand="0" w:evenHBand="0" w:firstRowFirstColumn="0" w:firstRowLastColumn="0" w:lastRowFirstColumn="0" w:lastRowLastColumn="0"/>
            </w:pPr>
          </w:p>
        </w:tc>
      </w:tr>
    </w:tbl>
    <w:p w14:paraId="57AA5A0C" w14:textId="133454E4" w:rsidR="001A52DB" w:rsidRPr="000B00DA" w:rsidRDefault="004A6F06" w:rsidP="00195996">
      <w:pPr>
        <w:pStyle w:val="Citaderequisitos"/>
      </w:pPr>
      <w:r w:rsidRPr="000B00DA">
        <w:t xml:space="preserve">*SWE: </w:t>
      </w:r>
      <w:r w:rsidR="0041708E">
        <w:t>Nombre asignado al proyecto</w:t>
      </w:r>
    </w:p>
    <w:p w14:paraId="3D4D702D" w14:textId="77777777" w:rsidR="001A52DB" w:rsidRPr="000B00DA" w:rsidRDefault="004A6F06" w:rsidP="00195996">
      <w:pPr>
        <w:pStyle w:val="Citaderequisitos"/>
      </w:pPr>
      <w:r w:rsidRPr="000B00DA">
        <w:t>*RF: Requisito funcional</w:t>
      </w:r>
    </w:p>
    <w:p w14:paraId="5ED544D0" w14:textId="77777777" w:rsidR="001A52DB" w:rsidRPr="000B00DA" w:rsidRDefault="004A6F06" w:rsidP="00195996">
      <w:pPr>
        <w:pStyle w:val="Citaderequisitos"/>
      </w:pPr>
      <w:r w:rsidRPr="000B00DA">
        <w:t>*STK: Requisito de grupo de interés</w:t>
      </w:r>
    </w:p>
    <w:p w14:paraId="36BDD0EE" w14:textId="77777777" w:rsidR="001A52DB" w:rsidRPr="000B00DA" w:rsidRDefault="004A6F06" w:rsidP="00195996">
      <w:pPr>
        <w:pStyle w:val="Citaderequisitos"/>
      </w:pPr>
      <w:r w:rsidRPr="000B00DA">
        <w:t>*</w:t>
      </w:r>
      <w:r w:rsidR="0096719A" w:rsidRPr="000B00DA">
        <w:t>A: Aplicación móvil</w:t>
      </w:r>
    </w:p>
    <w:p w14:paraId="2B050D7C" w14:textId="77777777" w:rsidR="001A52DB" w:rsidRPr="000B00DA" w:rsidRDefault="004A6F06" w:rsidP="00195996">
      <w:pPr>
        <w:pStyle w:val="Citaderequisitos"/>
      </w:pPr>
      <w:r w:rsidRPr="000B00DA">
        <w:t>*P: Prueba, D: Demostración, I: Inspección, A: Análisis</w:t>
      </w:r>
    </w:p>
    <w:p w14:paraId="7BE30B69" w14:textId="65404D04" w:rsidR="001A52DB" w:rsidRPr="0041535E" w:rsidRDefault="00F771A9" w:rsidP="00F771A9">
      <w:pPr>
        <w:pStyle w:val="Descripcin"/>
      </w:pPr>
      <w:bookmarkStart w:id="198" w:name="_l1pohq5h2ega" w:colFirst="0" w:colLast="0"/>
      <w:bookmarkStart w:id="199" w:name="_Toc486449144"/>
      <w:bookmarkStart w:id="200" w:name="_Toc486712535"/>
      <w:bookmarkEnd w:id="198"/>
      <w:r>
        <w:t xml:space="preserve">Tabla </w:t>
      </w:r>
      <w:r w:rsidR="00B56172">
        <w:fldChar w:fldCharType="begin"/>
      </w:r>
      <w:r w:rsidR="00B56172">
        <w:instrText xml:space="preserve"> SEQ Tabla \* ARABIC </w:instrText>
      </w:r>
      <w:r w:rsidR="00B56172">
        <w:fldChar w:fldCharType="separate"/>
      </w:r>
      <w:r w:rsidR="00633160">
        <w:rPr>
          <w:noProof/>
        </w:rPr>
        <w:t>2</w:t>
      </w:r>
      <w:r w:rsidR="00B56172">
        <w:rPr>
          <w:noProof/>
        </w:rPr>
        <w:fldChar w:fldCharType="end"/>
      </w:r>
      <w:r w:rsidR="00095029">
        <w:t>: Requerimientos funcionales de la aplicación móvil</w:t>
      </w:r>
      <w:bookmarkEnd w:id="199"/>
      <w:bookmarkEnd w:id="200"/>
    </w:p>
    <w:p w14:paraId="5039B248" w14:textId="72C5CEBA" w:rsidR="001A52DB" w:rsidRPr="0041535E" w:rsidRDefault="001D1F6B" w:rsidP="00670242">
      <w:pPr>
        <w:pStyle w:val="Ttulo3"/>
      </w:pPr>
      <w:bookmarkStart w:id="201" w:name="_pxv3kfky9dxn" w:colFirst="0" w:colLast="0"/>
      <w:bookmarkStart w:id="202" w:name="_Toc484123307"/>
      <w:bookmarkStart w:id="203" w:name="_Toc484123410"/>
      <w:bookmarkStart w:id="204" w:name="_Toc486449042"/>
      <w:bookmarkStart w:id="205" w:name="_Toc486696754"/>
      <w:bookmarkStart w:id="206" w:name="_Toc486710769"/>
      <w:bookmarkEnd w:id="201"/>
      <w:r>
        <w:t>3</w:t>
      </w:r>
      <w:r w:rsidR="004A6F06" w:rsidRPr="0041535E">
        <w:t xml:space="preserve">.4.3 Requerimientos funcionales de la </w:t>
      </w:r>
      <w:r w:rsidR="005C7F78">
        <w:t>aplicación</w:t>
      </w:r>
      <w:r w:rsidR="004A6F06" w:rsidRPr="0041535E">
        <w:t xml:space="preserve"> web</w:t>
      </w:r>
      <w:bookmarkEnd w:id="202"/>
      <w:bookmarkEnd w:id="203"/>
      <w:bookmarkEnd w:id="204"/>
      <w:bookmarkEnd w:id="205"/>
      <w:bookmarkEnd w:id="206"/>
    </w:p>
    <w:p w14:paraId="507946CD" w14:textId="77777777" w:rsidR="001A52DB" w:rsidRPr="0041535E" w:rsidRDefault="001A52DB" w:rsidP="00670242"/>
    <w:tbl>
      <w:tblPr>
        <w:tblStyle w:val="Tabladecuadrcula4-nfasis1"/>
        <w:tblW w:w="9579" w:type="dxa"/>
        <w:tblLayout w:type="fixed"/>
        <w:tblLook w:val="04A0" w:firstRow="1" w:lastRow="0" w:firstColumn="1" w:lastColumn="0" w:noHBand="0" w:noVBand="1"/>
      </w:tblPr>
      <w:tblGrid>
        <w:gridCol w:w="1710"/>
        <w:gridCol w:w="1680"/>
        <w:gridCol w:w="4062"/>
        <w:gridCol w:w="993"/>
        <w:gridCol w:w="1134"/>
      </w:tblGrid>
      <w:tr w:rsidR="001A52DB" w:rsidRPr="003B592A" w14:paraId="28BDC752" w14:textId="77777777" w:rsidTr="0009502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10" w:type="dxa"/>
          </w:tcPr>
          <w:p w14:paraId="579E0DB9" w14:textId="77777777" w:rsidR="001A52DB" w:rsidRPr="003B592A" w:rsidRDefault="004A6F06" w:rsidP="00043BB2">
            <w:pPr>
              <w:pStyle w:val="Tabladerequisitos"/>
            </w:pPr>
            <w:r w:rsidRPr="003B592A">
              <w:t>ID</w:t>
            </w:r>
          </w:p>
        </w:tc>
        <w:tc>
          <w:tcPr>
            <w:tcW w:w="1680" w:type="dxa"/>
          </w:tcPr>
          <w:p w14:paraId="65815795" w14:textId="77777777" w:rsidR="001A52DB" w:rsidRPr="003B592A" w:rsidRDefault="004A6F06" w:rsidP="00043BB2">
            <w:pPr>
              <w:pStyle w:val="Tabladerequisitos"/>
              <w:cnfStyle w:val="100000000000" w:firstRow="1" w:lastRow="0" w:firstColumn="0" w:lastColumn="0" w:oddVBand="0" w:evenVBand="0" w:oddHBand="0" w:evenHBand="0" w:firstRowFirstColumn="0" w:firstRowLastColumn="0" w:lastRowFirstColumn="0" w:lastRowLastColumn="0"/>
            </w:pPr>
            <w:r w:rsidRPr="003B592A">
              <w:t>Nombre</w:t>
            </w:r>
          </w:p>
        </w:tc>
        <w:tc>
          <w:tcPr>
            <w:tcW w:w="4062" w:type="dxa"/>
          </w:tcPr>
          <w:p w14:paraId="2E09E61E" w14:textId="77777777" w:rsidR="001A52DB" w:rsidRPr="003B592A" w:rsidRDefault="004A6F06" w:rsidP="00043BB2">
            <w:pPr>
              <w:pStyle w:val="Tabladerequisitos"/>
              <w:cnfStyle w:val="100000000000" w:firstRow="1" w:lastRow="0" w:firstColumn="0" w:lastColumn="0" w:oddVBand="0" w:evenVBand="0" w:oddHBand="0" w:evenHBand="0" w:firstRowFirstColumn="0" w:firstRowLastColumn="0" w:lastRowFirstColumn="0" w:lastRowLastColumn="0"/>
            </w:pPr>
            <w:r w:rsidRPr="003B592A">
              <w:t>Descripción</w:t>
            </w:r>
          </w:p>
        </w:tc>
        <w:tc>
          <w:tcPr>
            <w:tcW w:w="993" w:type="dxa"/>
          </w:tcPr>
          <w:p w14:paraId="4CCDD175" w14:textId="77777777" w:rsidR="001A52DB" w:rsidRPr="003B592A" w:rsidRDefault="004A6F06" w:rsidP="00043BB2">
            <w:pPr>
              <w:pStyle w:val="Tabladerequisitos"/>
              <w:cnfStyle w:val="100000000000" w:firstRow="1" w:lastRow="0" w:firstColumn="0" w:lastColumn="0" w:oddVBand="0" w:evenVBand="0" w:oddHBand="0" w:evenHBand="0" w:firstRowFirstColumn="0" w:firstRowLastColumn="0" w:lastRowFirstColumn="0" w:lastRowLastColumn="0"/>
            </w:pPr>
            <w:r w:rsidRPr="003B592A">
              <w:t>Prioridad</w:t>
            </w:r>
          </w:p>
        </w:tc>
        <w:tc>
          <w:tcPr>
            <w:tcW w:w="1134" w:type="dxa"/>
          </w:tcPr>
          <w:p w14:paraId="0EE95710" w14:textId="77777777" w:rsidR="001A52DB" w:rsidRPr="003B592A" w:rsidRDefault="004A6F06" w:rsidP="00043BB2">
            <w:pPr>
              <w:pStyle w:val="Tabladerequisitos"/>
              <w:cnfStyle w:val="100000000000" w:firstRow="1" w:lastRow="0" w:firstColumn="0" w:lastColumn="0" w:oddVBand="0" w:evenVBand="0" w:oddHBand="0" w:evenHBand="0" w:firstRowFirstColumn="0" w:firstRowLastColumn="0" w:lastRowFirstColumn="0" w:lastRowLastColumn="0"/>
            </w:pPr>
            <w:r w:rsidRPr="003B592A">
              <w:t>Método de verificación</w:t>
            </w:r>
          </w:p>
        </w:tc>
      </w:tr>
      <w:tr w:rsidR="001A52DB" w:rsidRPr="003B592A" w14:paraId="09DE6AB5" w14:textId="77777777" w:rsidTr="0009502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13946BB5" w14:textId="77777777" w:rsidR="001A52DB" w:rsidRPr="003B592A" w:rsidRDefault="0096719A" w:rsidP="00043BB2">
            <w:pPr>
              <w:pStyle w:val="Tabladerequisitos"/>
            </w:pPr>
            <w:r w:rsidRPr="003B592A">
              <w:t>RF_STKSWE_W_</w:t>
            </w:r>
            <w:r w:rsidR="004A6F06" w:rsidRPr="003B592A">
              <w:t>01</w:t>
            </w:r>
          </w:p>
        </w:tc>
        <w:tc>
          <w:tcPr>
            <w:tcW w:w="1680" w:type="dxa"/>
          </w:tcPr>
          <w:p w14:paraId="3FF4CD34" w14:textId="77777777" w:rsidR="001A52DB"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Iniciar s</w:t>
            </w:r>
            <w:r w:rsidR="004A6F06" w:rsidRPr="003B592A">
              <w:t>esión</w:t>
            </w:r>
          </w:p>
        </w:tc>
        <w:tc>
          <w:tcPr>
            <w:tcW w:w="4062" w:type="dxa"/>
          </w:tcPr>
          <w:p w14:paraId="2D71248D" w14:textId="3D3B1E63" w:rsidR="001A52DB" w:rsidRPr="003B592A" w:rsidRDefault="00BC6E60"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 xml:space="preserve">La </w:t>
            </w:r>
            <w:r w:rsidR="005C7F78">
              <w:t>aplicación</w:t>
            </w:r>
            <w:r>
              <w:t xml:space="preserve"> web</w:t>
            </w:r>
            <w:r w:rsidRPr="000B00DA">
              <w:t xml:space="preserve"> deberá </w:t>
            </w:r>
            <w:r>
              <w:t>ser capaz de enviar los datos del usuario necesarios al servicio web y luego iniciar sesión con una de las opciones proveídas</w:t>
            </w:r>
            <w:r w:rsidR="00B40D32">
              <w:t>.</w:t>
            </w:r>
          </w:p>
        </w:tc>
        <w:tc>
          <w:tcPr>
            <w:tcW w:w="993" w:type="dxa"/>
          </w:tcPr>
          <w:p w14:paraId="6893F4D6" w14:textId="77777777" w:rsidR="001A52DB" w:rsidRPr="003B592A" w:rsidRDefault="004A6F06"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Alta</w:t>
            </w:r>
          </w:p>
        </w:tc>
        <w:tc>
          <w:tcPr>
            <w:tcW w:w="1134" w:type="dxa"/>
          </w:tcPr>
          <w:p w14:paraId="0F2497C0" w14:textId="77777777" w:rsidR="001A52DB" w:rsidRPr="003B592A" w:rsidRDefault="004A6F06"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P</w:t>
            </w:r>
          </w:p>
        </w:tc>
      </w:tr>
      <w:tr w:rsidR="00B74A9C" w:rsidRPr="003B592A" w14:paraId="7D6B9065" w14:textId="77777777" w:rsidTr="00095029">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34B05FF2" w14:textId="77777777" w:rsidR="00B74A9C" w:rsidRPr="003B592A" w:rsidRDefault="00B74A9C" w:rsidP="00043BB2">
            <w:pPr>
              <w:pStyle w:val="Tabladerequisitos"/>
            </w:pPr>
            <w:r w:rsidRPr="003B592A">
              <w:t>R</w:t>
            </w:r>
            <w:r w:rsidR="000D36C5" w:rsidRPr="003B592A">
              <w:t>F_STKSWE_W</w:t>
            </w:r>
            <w:r w:rsidRPr="003B592A">
              <w:t>_02</w:t>
            </w:r>
          </w:p>
        </w:tc>
        <w:tc>
          <w:tcPr>
            <w:tcW w:w="1680" w:type="dxa"/>
          </w:tcPr>
          <w:p w14:paraId="6D5D979C"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Cerrar sesión</w:t>
            </w:r>
          </w:p>
        </w:tc>
        <w:tc>
          <w:tcPr>
            <w:tcW w:w="4062" w:type="dxa"/>
          </w:tcPr>
          <w:p w14:paraId="3A8E2D90" w14:textId="709DAECF"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 xml:space="preserve">La </w:t>
            </w:r>
            <w:r w:rsidR="005C7F78">
              <w:t>aplicación</w:t>
            </w:r>
            <w:r w:rsidRPr="003B592A">
              <w:t xml:space="preserve"> web deberá consumir el servicio web y ser capaz de cerrar una sesión iniciada.</w:t>
            </w:r>
          </w:p>
        </w:tc>
        <w:tc>
          <w:tcPr>
            <w:tcW w:w="993" w:type="dxa"/>
          </w:tcPr>
          <w:p w14:paraId="7B76CABF"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Alta</w:t>
            </w:r>
          </w:p>
        </w:tc>
        <w:tc>
          <w:tcPr>
            <w:tcW w:w="1134" w:type="dxa"/>
          </w:tcPr>
          <w:p w14:paraId="174CEEA3"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P</w:t>
            </w:r>
          </w:p>
        </w:tc>
      </w:tr>
      <w:tr w:rsidR="00B74A9C" w:rsidRPr="003B592A" w14:paraId="32B90514" w14:textId="77777777" w:rsidTr="0009502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228F60D7" w14:textId="77777777" w:rsidR="00B74A9C" w:rsidRPr="003B592A" w:rsidRDefault="00B74A9C" w:rsidP="00043BB2">
            <w:pPr>
              <w:pStyle w:val="Tabladerequisitos"/>
            </w:pPr>
            <w:r w:rsidRPr="003B592A">
              <w:t>RF_STKSWE_W_03</w:t>
            </w:r>
          </w:p>
        </w:tc>
        <w:tc>
          <w:tcPr>
            <w:tcW w:w="1680" w:type="dxa"/>
          </w:tcPr>
          <w:p w14:paraId="7182CC2E"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Registrar usuario</w:t>
            </w:r>
          </w:p>
        </w:tc>
        <w:tc>
          <w:tcPr>
            <w:tcW w:w="4062" w:type="dxa"/>
          </w:tcPr>
          <w:p w14:paraId="41DFE3C4" w14:textId="4990EE3A"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 xml:space="preserve">La </w:t>
            </w:r>
            <w:r w:rsidR="005C7F78">
              <w:t>aplicación</w:t>
            </w:r>
            <w:r w:rsidRPr="003B592A">
              <w:t xml:space="preserve"> web deberá ser capaz de enviar la información al servicio web para registrar un usuario.</w:t>
            </w:r>
          </w:p>
        </w:tc>
        <w:tc>
          <w:tcPr>
            <w:tcW w:w="993" w:type="dxa"/>
          </w:tcPr>
          <w:p w14:paraId="4531B523"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Alta</w:t>
            </w:r>
          </w:p>
        </w:tc>
        <w:tc>
          <w:tcPr>
            <w:tcW w:w="1134" w:type="dxa"/>
          </w:tcPr>
          <w:p w14:paraId="1EFEDEE0"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P</w:t>
            </w:r>
          </w:p>
        </w:tc>
      </w:tr>
      <w:tr w:rsidR="00B74A9C" w:rsidRPr="003B592A" w14:paraId="51E687B0" w14:textId="77777777" w:rsidTr="00095029">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7F049199" w14:textId="77777777" w:rsidR="00B74A9C" w:rsidRPr="003B592A" w:rsidRDefault="00B74A9C" w:rsidP="00043BB2">
            <w:pPr>
              <w:pStyle w:val="Tabladerequisitos"/>
            </w:pPr>
            <w:r w:rsidRPr="003B592A">
              <w:t>RF_STKSWE_W_04</w:t>
            </w:r>
          </w:p>
        </w:tc>
        <w:tc>
          <w:tcPr>
            <w:tcW w:w="1680" w:type="dxa"/>
          </w:tcPr>
          <w:p w14:paraId="6D52A9C4"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Modificar perfil de usuario</w:t>
            </w:r>
          </w:p>
        </w:tc>
        <w:tc>
          <w:tcPr>
            <w:tcW w:w="4062" w:type="dxa"/>
          </w:tcPr>
          <w:p w14:paraId="1747C8E7" w14:textId="0C757B89"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 xml:space="preserve">La </w:t>
            </w:r>
            <w:r w:rsidR="005C7F78">
              <w:t>aplicación</w:t>
            </w:r>
            <w:r w:rsidRPr="003B592A">
              <w:t xml:space="preserve"> web deberá ser capaz de consumir el servicio web para modificar el perfil de usuario.</w:t>
            </w:r>
          </w:p>
        </w:tc>
        <w:tc>
          <w:tcPr>
            <w:tcW w:w="993" w:type="dxa"/>
          </w:tcPr>
          <w:p w14:paraId="37F313C5"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Alta</w:t>
            </w:r>
          </w:p>
        </w:tc>
        <w:tc>
          <w:tcPr>
            <w:tcW w:w="1134" w:type="dxa"/>
          </w:tcPr>
          <w:p w14:paraId="034A3BD8"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P</w:t>
            </w:r>
          </w:p>
        </w:tc>
      </w:tr>
      <w:tr w:rsidR="000D36C5" w:rsidRPr="003B592A" w14:paraId="02021411" w14:textId="77777777" w:rsidTr="0009502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13F049F4" w14:textId="77777777" w:rsidR="000D36C5" w:rsidRPr="003B592A" w:rsidRDefault="000D36C5" w:rsidP="00043BB2">
            <w:pPr>
              <w:pStyle w:val="Tabladerequisitos"/>
            </w:pPr>
            <w:r w:rsidRPr="003B592A">
              <w:t>RF_STKSWE_W_05</w:t>
            </w:r>
          </w:p>
        </w:tc>
        <w:tc>
          <w:tcPr>
            <w:tcW w:w="1680" w:type="dxa"/>
          </w:tcPr>
          <w:p w14:paraId="0451C60C" w14:textId="77777777" w:rsidR="000D36C5" w:rsidRPr="003B592A" w:rsidRDefault="000D36C5"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Ver perfil de usuario</w:t>
            </w:r>
          </w:p>
        </w:tc>
        <w:tc>
          <w:tcPr>
            <w:tcW w:w="4062" w:type="dxa"/>
          </w:tcPr>
          <w:p w14:paraId="50277ADF" w14:textId="0057A39F" w:rsidR="000D36C5" w:rsidRPr="003B592A" w:rsidRDefault="000D36C5"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 xml:space="preserve">La </w:t>
            </w:r>
            <w:r w:rsidR="005C7F78">
              <w:t>aplicación</w:t>
            </w:r>
            <w:r w:rsidRPr="003B592A">
              <w:t xml:space="preserve"> web deberá ser capaz de consumir el servicio web y mostrar la información de un usuario.</w:t>
            </w:r>
          </w:p>
        </w:tc>
        <w:tc>
          <w:tcPr>
            <w:tcW w:w="993" w:type="dxa"/>
          </w:tcPr>
          <w:p w14:paraId="15A1A5EA" w14:textId="77777777" w:rsidR="000D36C5" w:rsidRPr="003B592A" w:rsidRDefault="000D36C5"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Alta</w:t>
            </w:r>
          </w:p>
        </w:tc>
        <w:tc>
          <w:tcPr>
            <w:tcW w:w="1134" w:type="dxa"/>
          </w:tcPr>
          <w:p w14:paraId="7566C0DF" w14:textId="77777777" w:rsidR="000D36C5" w:rsidRPr="003B592A" w:rsidRDefault="000D36C5"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P</w:t>
            </w:r>
          </w:p>
        </w:tc>
      </w:tr>
      <w:tr w:rsidR="00B74A9C" w:rsidRPr="003B592A" w14:paraId="5DFDB4F3" w14:textId="77777777" w:rsidTr="00095029">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24C876C4" w14:textId="77777777" w:rsidR="00B74A9C" w:rsidRPr="003B592A" w:rsidRDefault="00B74A9C" w:rsidP="00043BB2">
            <w:pPr>
              <w:pStyle w:val="Tabladerequisitos"/>
            </w:pPr>
            <w:r w:rsidRPr="003B592A">
              <w:t>RF_STKSWE_W_</w:t>
            </w:r>
            <w:r w:rsidR="000D36C5" w:rsidRPr="003B592A">
              <w:t>06</w:t>
            </w:r>
          </w:p>
        </w:tc>
        <w:tc>
          <w:tcPr>
            <w:tcW w:w="1680" w:type="dxa"/>
          </w:tcPr>
          <w:p w14:paraId="39810596"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Ingresar evento</w:t>
            </w:r>
          </w:p>
        </w:tc>
        <w:tc>
          <w:tcPr>
            <w:tcW w:w="4062" w:type="dxa"/>
          </w:tcPr>
          <w:p w14:paraId="25C027CE" w14:textId="7A752360"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 xml:space="preserve">La </w:t>
            </w:r>
            <w:r w:rsidR="005C7F78">
              <w:t>aplicación</w:t>
            </w:r>
            <w:r w:rsidRPr="003B592A">
              <w:t xml:space="preserve"> web deberá ser capaz de consumir el servicio web  que permita ingresar un evento a los usuarios regis</w:t>
            </w:r>
            <w:r w:rsidR="00B40D32">
              <w:t>trados y con la sesión iniciada.</w:t>
            </w:r>
          </w:p>
        </w:tc>
        <w:tc>
          <w:tcPr>
            <w:tcW w:w="993" w:type="dxa"/>
          </w:tcPr>
          <w:p w14:paraId="57C3DB48"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Alta</w:t>
            </w:r>
          </w:p>
        </w:tc>
        <w:tc>
          <w:tcPr>
            <w:tcW w:w="1134" w:type="dxa"/>
          </w:tcPr>
          <w:p w14:paraId="0FC04402"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P</w:t>
            </w:r>
          </w:p>
        </w:tc>
      </w:tr>
      <w:tr w:rsidR="00B74A9C" w:rsidRPr="003B592A" w14:paraId="59DA42BD" w14:textId="77777777" w:rsidTr="0009502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6913BF44" w14:textId="77777777" w:rsidR="00B74A9C" w:rsidRPr="003B592A" w:rsidRDefault="00B74A9C" w:rsidP="00043BB2">
            <w:pPr>
              <w:pStyle w:val="Tabladerequisitos"/>
            </w:pPr>
            <w:r w:rsidRPr="003B592A">
              <w:t>RF_STKSWE_W_</w:t>
            </w:r>
            <w:r w:rsidR="000D36C5" w:rsidRPr="003B592A">
              <w:t>07</w:t>
            </w:r>
          </w:p>
        </w:tc>
        <w:tc>
          <w:tcPr>
            <w:tcW w:w="1680" w:type="dxa"/>
          </w:tcPr>
          <w:p w14:paraId="359D909C"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Visualizar información evento.</w:t>
            </w:r>
          </w:p>
        </w:tc>
        <w:tc>
          <w:tcPr>
            <w:tcW w:w="4062" w:type="dxa"/>
          </w:tcPr>
          <w:p w14:paraId="78C182A4" w14:textId="54675A81"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 xml:space="preserve">La </w:t>
            </w:r>
            <w:r w:rsidR="005C7F78">
              <w:t>aplicación</w:t>
            </w:r>
            <w:r w:rsidRPr="003B592A">
              <w:t xml:space="preserve"> web deberá consumir el servicio web para visualizar la información de un evento en conjunto con un mapa indicando la ubicación del mismo.</w:t>
            </w:r>
          </w:p>
        </w:tc>
        <w:tc>
          <w:tcPr>
            <w:tcW w:w="993" w:type="dxa"/>
          </w:tcPr>
          <w:p w14:paraId="32BDC2D8"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Alta</w:t>
            </w:r>
          </w:p>
        </w:tc>
        <w:tc>
          <w:tcPr>
            <w:tcW w:w="1134" w:type="dxa"/>
          </w:tcPr>
          <w:p w14:paraId="34E89649"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P</w:t>
            </w:r>
          </w:p>
        </w:tc>
      </w:tr>
      <w:tr w:rsidR="00B74A9C" w:rsidRPr="003B592A" w14:paraId="44D7DBC6" w14:textId="77777777" w:rsidTr="00095029">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0194D7B9" w14:textId="0B1C7B4E" w:rsidR="00B74A9C" w:rsidRPr="003B592A" w:rsidRDefault="00043BB2" w:rsidP="00043BB2">
            <w:pPr>
              <w:pStyle w:val="Tabladerequisitos"/>
            </w:pPr>
            <w:r>
              <w:t>RF_STKSWE_W_08</w:t>
            </w:r>
          </w:p>
        </w:tc>
        <w:tc>
          <w:tcPr>
            <w:tcW w:w="1680" w:type="dxa"/>
          </w:tcPr>
          <w:p w14:paraId="46249372"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Buscar evento</w:t>
            </w:r>
          </w:p>
        </w:tc>
        <w:tc>
          <w:tcPr>
            <w:tcW w:w="4062" w:type="dxa"/>
          </w:tcPr>
          <w:p w14:paraId="043961F2" w14:textId="651C4A79"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 xml:space="preserve">La </w:t>
            </w:r>
            <w:r w:rsidR="005C7F78">
              <w:t>aplicación</w:t>
            </w:r>
            <w:r w:rsidRPr="003B592A">
              <w:t xml:space="preserve"> web deberá consumir el servicio web para entregar los criterios de búsqueda de un evento y visualizar los resultados en una lista o mapa.</w:t>
            </w:r>
          </w:p>
        </w:tc>
        <w:tc>
          <w:tcPr>
            <w:tcW w:w="993" w:type="dxa"/>
          </w:tcPr>
          <w:p w14:paraId="286F4493"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Alta</w:t>
            </w:r>
          </w:p>
        </w:tc>
        <w:tc>
          <w:tcPr>
            <w:tcW w:w="1134" w:type="dxa"/>
          </w:tcPr>
          <w:p w14:paraId="4FA69611"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P</w:t>
            </w:r>
          </w:p>
        </w:tc>
      </w:tr>
      <w:tr w:rsidR="00B74A9C" w:rsidRPr="003B592A" w14:paraId="1154FBA6" w14:textId="77777777" w:rsidTr="0009502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28170D5A" w14:textId="3BDF1261" w:rsidR="00B74A9C" w:rsidRPr="003B592A" w:rsidRDefault="00043BB2" w:rsidP="00043BB2">
            <w:pPr>
              <w:pStyle w:val="Tabladerequisitos"/>
            </w:pPr>
            <w:r>
              <w:t>RF_STKSWE_W_09</w:t>
            </w:r>
          </w:p>
        </w:tc>
        <w:tc>
          <w:tcPr>
            <w:tcW w:w="1680" w:type="dxa"/>
          </w:tcPr>
          <w:p w14:paraId="1768080B"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Eliminar evento</w:t>
            </w:r>
          </w:p>
        </w:tc>
        <w:tc>
          <w:tcPr>
            <w:tcW w:w="4062" w:type="dxa"/>
          </w:tcPr>
          <w:p w14:paraId="0D095961" w14:textId="41FF5DC0"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 xml:space="preserve">La </w:t>
            </w:r>
            <w:r w:rsidR="005C7F78">
              <w:t>aplicación</w:t>
            </w:r>
            <w:r w:rsidRPr="003B592A">
              <w:t xml:space="preserve"> web deberá consumir el servicio web y ser capaz de eliminar un evento, siempre que sea una </w:t>
            </w:r>
            <w:r w:rsidRPr="003B592A">
              <w:lastRenderedPageBreak/>
              <w:t>acción de un administrador o del usuario que ingresó el evento.</w:t>
            </w:r>
          </w:p>
        </w:tc>
        <w:tc>
          <w:tcPr>
            <w:tcW w:w="993" w:type="dxa"/>
          </w:tcPr>
          <w:p w14:paraId="3AB68760"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lastRenderedPageBreak/>
              <w:t>Media</w:t>
            </w:r>
          </w:p>
        </w:tc>
        <w:tc>
          <w:tcPr>
            <w:tcW w:w="1134" w:type="dxa"/>
          </w:tcPr>
          <w:p w14:paraId="07743D01"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P</w:t>
            </w:r>
          </w:p>
        </w:tc>
      </w:tr>
      <w:tr w:rsidR="00B74A9C" w:rsidRPr="003B592A" w14:paraId="1559F091" w14:textId="77777777" w:rsidTr="00095029">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0446D032" w14:textId="0F3D9C7A" w:rsidR="00B74A9C" w:rsidRPr="003B592A" w:rsidRDefault="00043BB2" w:rsidP="00043BB2">
            <w:pPr>
              <w:pStyle w:val="Tabladerequisitos"/>
            </w:pPr>
            <w:r>
              <w:lastRenderedPageBreak/>
              <w:t>RF_STKSWE_W_10</w:t>
            </w:r>
          </w:p>
        </w:tc>
        <w:tc>
          <w:tcPr>
            <w:tcW w:w="1680" w:type="dxa"/>
          </w:tcPr>
          <w:p w14:paraId="2BADCD2E"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Suspender cuenta usuario</w:t>
            </w:r>
          </w:p>
        </w:tc>
        <w:tc>
          <w:tcPr>
            <w:tcW w:w="4062" w:type="dxa"/>
          </w:tcPr>
          <w:p w14:paraId="45A52E55" w14:textId="7CBC539B"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 xml:space="preserve">La </w:t>
            </w:r>
            <w:r w:rsidR="005C7F78">
              <w:t>aplicación</w:t>
            </w:r>
            <w:r w:rsidRPr="003B592A">
              <w:t xml:space="preserve"> web deberá consumir el servicio web y ser capaz de suspender la cuenta de un usuario, siempre que sea una acción de un administrador.</w:t>
            </w:r>
          </w:p>
        </w:tc>
        <w:tc>
          <w:tcPr>
            <w:tcW w:w="993" w:type="dxa"/>
          </w:tcPr>
          <w:p w14:paraId="6CEF5DCD"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Alta</w:t>
            </w:r>
          </w:p>
        </w:tc>
        <w:tc>
          <w:tcPr>
            <w:tcW w:w="1134" w:type="dxa"/>
          </w:tcPr>
          <w:p w14:paraId="35EE6308"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P</w:t>
            </w:r>
          </w:p>
        </w:tc>
      </w:tr>
      <w:tr w:rsidR="00B74A9C" w:rsidRPr="003B592A" w14:paraId="76236E5B" w14:textId="77777777" w:rsidTr="0009502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366EA92B" w14:textId="2F4FE666" w:rsidR="00B74A9C" w:rsidRPr="003B592A" w:rsidRDefault="00043BB2" w:rsidP="00043BB2">
            <w:pPr>
              <w:pStyle w:val="Tabladerequisitos"/>
            </w:pPr>
            <w:r>
              <w:t>RF_STKSWE_W_11</w:t>
            </w:r>
          </w:p>
        </w:tc>
        <w:tc>
          <w:tcPr>
            <w:tcW w:w="1680" w:type="dxa"/>
          </w:tcPr>
          <w:p w14:paraId="4E5C9CD4"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Modificar evento</w:t>
            </w:r>
          </w:p>
        </w:tc>
        <w:tc>
          <w:tcPr>
            <w:tcW w:w="4062" w:type="dxa"/>
          </w:tcPr>
          <w:p w14:paraId="51F9526C" w14:textId="169FDF56"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 xml:space="preserve">La </w:t>
            </w:r>
            <w:r w:rsidR="005C7F78">
              <w:t>aplicación</w:t>
            </w:r>
            <w:r w:rsidRPr="003B592A">
              <w:t xml:space="preserve"> web deberá consumir el servicio web y ser capaz de modificar un evento al usuario que lo creó o al administrador.</w:t>
            </w:r>
          </w:p>
        </w:tc>
        <w:tc>
          <w:tcPr>
            <w:tcW w:w="993" w:type="dxa"/>
          </w:tcPr>
          <w:p w14:paraId="64DBD82B"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Alta</w:t>
            </w:r>
          </w:p>
        </w:tc>
        <w:tc>
          <w:tcPr>
            <w:tcW w:w="1134" w:type="dxa"/>
          </w:tcPr>
          <w:p w14:paraId="6100C8C7"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P</w:t>
            </w:r>
          </w:p>
        </w:tc>
      </w:tr>
      <w:tr w:rsidR="00B74A9C" w:rsidRPr="003B592A" w14:paraId="7DAA959F" w14:textId="77777777" w:rsidTr="00095029">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484D80C2" w14:textId="0D59E8F2" w:rsidR="00B74A9C" w:rsidRPr="003B592A" w:rsidRDefault="00043BB2" w:rsidP="00043BB2">
            <w:pPr>
              <w:pStyle w:val="Tabladerequisitos"/>
            </w:pPr>
            <w:r>
              <w:t>RF_STKSWE_W_12</w:t>
            </w:r>
          </w:p>
        </w:tc>
        <w:tc>
          <w:tcPr>
            <w:tcW w:w="1680" w:type="dxa"/>
          </w:tcPr>
          <w:p w14:paraId="60517B4D"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Listar usuarios</w:t>
            </w:r>
          </w:p>
        </w:tc>
        <w:tc>
          <w:tcPr>
            <w:tcW w:w="4062" w:type="dxa"/>
          </w:tcPr>
          <w:p w14:paraId="30F4173C" w14:textId="25DD3F8C"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 xml:space="preserve">La </w:t>
            </w:r>
            <w:r w:rsidR="005C7F78">
              <w:t>aplicación</w:t>
            </w:r>
            <w:r w:rsidRPr="003B592A">
              <w:t xml:space="preserve"> web deberá consumir el servicio web y ser capaz de mostrar una lista con los usuarios registrados</w:t>
            </w:r>
            <w:r w:rsidR="00B068E2" w:rsidRPr="003B592A">
              <w:t xml:space="preserve"> al administrador</w:t>
            </w:r>
            <w:r w:rsidRPr="003B592A">
              <w:t>.</w:t>
            </w:r>
          </w:p>
        </w:tc>
        <w:tc>
          <w:tcPr>
            <w:tcW w:w="993" w:type="dxa"/>
          </w:tcPr>
          <w:p w14:paraId="1F2C1F9B"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Alta</w:t>
            </w:r>
          </w:p>
        </w:tc>
        <w:tc>
          <w:tcPr>
            <w:tcW w:w="1134" w:type="dxa"/>
          </w:tcPr>
          <w:p w14:paraId="7AC549BB"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P</w:t>
            </w:r>
          </w:p>
        </w:tc>
      </w:tr>
      <w:tr w:rsidR="00B74A9C" w:rsidRPr="003B592A" w14:paraId="4E163E90" w14:textId="77777777" w:rsidTr="0009502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143AFD5C" w14:textId="2DE924F9" w:rsidR="00B74A9C" w:rsidRPr="003B592A" w:rsidRDefault="00043BB2" w:rsidP="00043BB2">
            <w:pPr>
              <w:pStyle w:val="Tabladerequisitos"/>
            </w:pPr>
            <w:r>
              <w:t>RF_STKSWE_W_13</w:t>
            </w:r>
          </w:p>
        </w:tc>
        <w:tc>
          <w:tcPr>
            <w:tcW w:w="1680" w:type="dxa"/>
          </w:tcPr>
          <w:p w14:paraId="36166AFE"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Listar eventos</w:t>
            </w:r>
          </w:p>
        </w:tc>
        <w:tc>
          <w:tcPr>
            <w:tcW w:w="4062" w:type="dxa"/>
          </w:tcPr>
          <w:p w14:paraId="1513716F" w14:textId="7964BFED"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 xml:space="preserve">La </w:t>
            </w:r>
            <w:r w:rsidR="005C7F78">
              <w:t>aplicación</w:t>
            </w:r>
            <w:r w:rsidRPr="003B592A">
              <w:t xml:space="preserve"> web deberá consumir el servicio web y ser capaz de mostrar una lista de los eventos registrados en el sistema</w:t>
            </w:r>
            <w:r w:rsidR="00B068E2" w:rsidRPr="003B592A">
              <w:t xml:space="preserve"> al administrador</w:t>
            </w:r>
            <w:r w:rsidRPr="003B592A">
              <w:t>.</w:t>
            </w:r>
          </w:p>
        </w:tc>
        <w:tc>
          <w:tcPr>
            <w:tcW w:w="993" w:type="dxa"/>
          </w:tcPr>
          <w:p w14:paraId="25F37D07"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 xml:space="preserve">Alta </w:t>
            </w:r>
          </w:p>
        </w:tc>
        <w:tc>
          <w:tcPr>
            <w:tcW w:w="1134" w:type="dxa"/>
          </w:tcPr>
          <w:p w14:paraId="091036E2"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p</w:t>
            </w:r>
          </w:p>
        </w:tc>
      </w:tr>
      <w:tr w:rsidR="00B74A9C" w:rsidRPr="003B592A" w14:paraId="22C2EC77" w14:textId="77777777" w:rsidTr="00095029">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466AF892" w14:textId="3D6063D4" w:rsidR="00B74A9C" w:rsidRPr="003B592A" w:rsidRDefault="00043BB2" w:rsidP="00043BB2">
            <w:pPr>
              <w:pStyle w:val="Tabladerequisitos"/>
            </w:pPr>
            <w:r>
              <w:t>RF_STKSWE_W_14</w:t>
            </w:r>
          </w:p>
        </w:tc>
        <w:tc>
          <w:tcPr>
            <w:tcW w:w="1680" w:type="dxa"/>
          </w:tcPr>
          <w:p w14:paraId="10CEE636"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Ver actividades de un usuario</w:t>
            </w:r>
          </w:p>
        </w:tc>
        <w:tc>
          <w:tcPr>
            <w:tcW w:w="4062" w:type="dxa"/>
          </w:tcPr>
          <w:p w14:paraId="6C62720B" w14:textId="02325109"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 xml:space="preserve">La </w:t>
            </w:r>
            <w:r w:rsidR="005C7F78">
              <w:t>aplicación</w:t>
            </w:r>
            <w:r w:rsidRPr="003B592A">
              <w:t xml:space="preserve"> web deberá consumir el servicio web y ser capaz de mostrar la o las actividades de un usuario registrado</w:t>
            </w:r>
            <w:r w:rsidR="00B068E2" w:rsidRPr="003B592A">
              <w:t xml:space="preserve"> al administrador</w:t>
            </w:r>
            <w:r w:rsidRPr="003B592A">
              <w:t>.</w:t>
            </w:r>
          </w:p>
        </w:tc>
        <w:tc>
          <w:tcPr>
            <w:tcW w:w="993" w:type="dxa"/>
          </w:tcPr>
          <w:p w14:paraId="17BDF454"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Media</w:t>
            </w:r>
          </w:p>
        </w:tc>
        <w:tc>
          <w:tcPr>
            <w:tcW w:w="1134" w:type="dxa"/>
          </w:tcPr>
          <w:p w14:paraId="6D52F662"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P</w:t>
            </w:r>
          </w:p>
        </w:tc>
      </w:tr>
      <w:tr w:rsidR="00B74A9C" w:rsidRPr="003B592A" w14:paraId="7DD74284" w14:textId="77777777" w:rsidTr="0009502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2AF64336" w14:textId="30AF988B" w:rsidR="00B74A9C" w:rsidRPr="003B592A" w:rsidRDefault="00043BB2" w:rsidP="00043BB2">
            <w:pPr>
              <w:pStyle w:val="Tabladerequisitos"/>
            </w:pPr>
            <w:r>
              <w:t>RF_STKSWE_W_15</w:t>
            </w:r>
          </w:p>
        </w:tc>
        <w:tc>
          <w:tcPr>
            <w:tcW w:w="1680" w:type="dxa"/>
          </w:tcPr>
          <w:p w14:paraId="447D2803"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 xml:space="preserve">Ver </w:t>
            </w:r>
            <w:r w:rsidR="00A43298" w:rsidRPr="003B592A">
              <w:t>p</w:t>
            </w:r>
            <w:r w:rsidRPr="003B592A">
              <w:t>romedio de actividades realizadas</w:t>
            </w:r>
          </w:p>
        </w:tc>
        <w:tc>
          <w:tcPr>
            <w:tcW w:w="4062" w:type="dxa"/>
          </w:tcPr>
          <w:p w14:paraId="1074DA2D" w14:textId="12A31A6A"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 xml:space="preserve">La </w:t>
            </w:r>
            <w:r w:rsidR="005C7F78">
              <w:t>aplicación</w:t>
            </w:r>
            <w:r w:rsidRPr="003B592A">
              <w:t xml:space="preserve"> web deberá consumir el servicio web y ser capaz de mostrar el promedio de actividades más realizadas por usuarios registrados y no registrados</w:t>
            </w:r>
            <w:r w:rsidR="00B068E2" w:rsidRPr="003B592A">
              <w:t xml:space="preserve"> al administrador</w:t>
            </w:r>
            <w:r w:rsidRPr="003B592A">
              <w:t>.</w:t>
            </w:r>
          </w:p>
        </w:tc>
        <w:tc>
          <w:tcPr>
            <w:tcW w:w="993" w:type="dxa"/>
          </w:tcPr>
          <w:p w14:paraId="6DE2B714"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Baja</w:t>
            </w:r>
          </w:p>
        </w:tc>
        <w:tc>
          <w:tcPr>
            <w:tcW w:w="1134" w:type="dxa"/>
          </w:tcPr>
          <w:p w14:paraId="2D966617"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P</w:t>
            </w:r>
          </w:p>
        </w:tc>
      </w:tr>
      <w:tr w:rsidR="00B068E2" w:rsidRPr="003B592A" w14:paraId="42C1F50F" w14:textId="77777777" w:rsidTr="00095029">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461FAAB4" w14:textId="268F7C7A" w:rsidR="00B068E2" w:rsidRPr="003B592A" w:rsidRDefault="00043BB2" w:rsidP="00043BB2">
            <w:pPr>
              <w:pStyle w:val="Tabladerequisitos"/>
            </w:pPr>
            <w:r>
              <w:t>RF_STKSWE_W_16</w:t>
            </w:r>
          </w:p>
        </w:tc>
        <w:tc>
          <w:tcPr>
            <w:tcW w:w="1680" w:type="dxa"/>
          </w:tcPr>
          <w:p w14:paraId="47E492D5" w14:textId="77777777" w:rsidR="00B068E2" w:rsidRPr="003B592A" w:rsidRDefault="00B068E2"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Activar cuenta de usuario</w:t>
            </w:r>
          </w:p>
        </w:tc>
        <w:tc>
          <w:tcPr>
            <w:tcW w:w="4062" w:type="dxa"/>
          </w:tcPr>
          <w:p w14:paraId="26E1CE3F" w14:textId="16391CBE" w:rsidR="00B068E2" w:rsidRPr="003B592A" w:rsidRDefault="00B068E2"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 xml:space="preserve">La </w:t>
            </w:r>
            <w:r w:rsidR="005C7F78">
              <w:t>aplicación</w:t>
            </w:r>
            <w:r w:rsidR="000B00DA" w:rsidRPr="003B592A">
              <w:t xml:space="preserve"> web deberá consumir el servicio web y ser capaz de permitir a un administrador activar una cuenta de usuario suspendida</w:t>
            </w:r>
            <w:r w:rsidR="00B40D32">
              <w:t>.</w:t>
            </w:r>
          </w:p>
        </w:tc>
        <w:tc>
          <w:tcPr>
            <w:tcW w:w="993" w:type="dxa"/>
          </w:tcPr>
          <w:p w14:paraId="3FB20AB2" w14:textId="77777777" w:rsidR="00B068E2" w:rsidRPr="003B592A" w:rsidRDefault="000B00DA"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Media</w:t>
            </w:r>
          </w:p>
        </w:tc>
        <w:tc>
          <w:tcPr>
            <w:tcW w:w="1134" w:type="dxa"/>
          </w:tcPr>
          <w:p w14:paraId="2C513744" w14:textId="77777777" w:rsidR="00B068E2" w:rsidRPr="003B592A" w:rsidRDefault="000B00DA"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P</w:t>
            </w:r>
          </w:p>
        </w:tc>
      </w:tr>
    </w:tbl>
    <w:p w14:paraId="25E3139F" w14:textId="5A20521C" w:rsidR="0096719A" w:rsidRPr="000B00DA" w:rsidRDefault="0096719A" w:rsidP="00195996">
      <w:pPr>
        <w:pStyle w:val="Citaderequisitos"/>
      </w:pPr>
      <w:r w:rsidRPr="000B00DA">
        <w:t xml:space="preserve">*SWE: </w:t>
      </w:r>
      <w:r w:rsidR="0041708E">
        <w:t>Nombre asignado al proyecto</w:t>
      </w:r>
    </w:p>
    <w:p w14:paraId="13748611" w14:textId="77777777" w:rsidR="0096719A" w:rsidRPr="000B00DA" w:rsidRDefault="0096719A" w:rsidP="00195996">
      <w:pPr>
        <w:pStyle w:val="Citaderequisitos"/>
      </w:pPr>
      <w:r w:rsidRPr="000B00DA">
        <w:t>*RF: Requisito funcional</w:t>
      </w:r>
    </w:p>
    <w:p w14:paraId="784802B4" w14:textId="77777777" w:rsidR="0096719A" w:rsidRPr="000B00DA" w:rsidRDefault="0096719A" w:rsidP="00195996">
      <w:pPr>
        <w:pStyle w:val="Citaderequisitos"/>
      </w:pPr>
      <w:r w:rsidRPr="000B00DA">
        <w:t>*STK: Requisito de grupo de interés</w:t>
      </w:r>
    </w:p>
    <w:p w14:paraId="7D9CACFF" w14:textId="2C61D1C1" w:rsidR="0096719A" w:rsidRPr="000B00DA" w:rsidRDefault="0096719A" w:rsidP="00195996">
      <w:pPr>
        <w:pStyle w:val="Citaderequisitos"/>
      </w:pPr>
      <w:r w:rsidRPr="000B00DA">
        <w:t xml:space="preserve">*W: </w:t>
      </w:r>
      <w:r w:rsidR="005C7F78">
        <w:t>Aplicación</w:t>
      </w:r>
      <w:r w:rsidRPr="000B00DA">
        <w:t xml:space="preserve"> web</w:t>
      </w:r>
    </w:p>
    <w:p w14:paraId="34AB40C9" w14:textId="79771B0F" w:rsidR="001A52DB" w:rsidRDefault="0096719A" w:rsidP="00095029">
      <w:pPr>
        <w:pStyle w:val="Citaderequisitos"/>
      </w:pPr>
      <w:r w:rsidRPr="000B00DA">
        <w:t>*P: Prueba, D: Demostrac</w:t>
      </w:r>
      <w:r w:rsidR="00095029">
        <w:t>ión, I: Inspección, A: Análisis</w:t>
      </w:r>
    </w:p>
    <w:p w14:paraId="354904F2" w14:textId="70A13B29" w:rsidR="00095029" w:rsidRPr="0041535E" w:rsidRDefault="00F771A9" w:rsidP="00F771A9">
      <w:pPr>
        <w:pStyle w:val="Descripcin"/>
        <w:sectPr w:rsidR="00095029" w:rsidRPr="0041535E" w:rsidSect="00D67BCE">
          <w:pgSz w:w="12240" w:h="15840" w:code="1"/>
          <w:pgMar w:top="1418" w:right="1701" w:bottom="1418" w:left="1701" w:header="0" w:footer="720" w:gutter="0"/>
          <w:cols w:space="720"/>
          <w:titlePg/>
          <w:docGrid w:linePitch="299"/>
        </w:sectPr>
      </w:pPr>
      <w:bookmarkStart w:id="207" w:name="_Toc486449145"/>
      <w:bookmarkStart w:id="208" w:name="_Toc486712536"/>
      <w:r>
        <w:t xml:space="preserve">Tabla </w:t>
      </w:r>
      <w:r w:rsidR="00B56172">
        <w:fldChar w:fldCharType="begin"/>
      </w:r>
      <w:r w:rsidR="00B56172">
        <w:instrText xml:space="preserve"> SEQ Tabla \* ARABIC </w:instrText>
      </w:r>
      <w:r w:rsidR="00B56172">
        <w:fldChar w:fldCharType="separate"/>
      </w:r>
      <w:r w:rsidR="00633160">
        <w:rPr>
          <w:noProof/>
        </w:rPr>
        <w:t>3</w:t>
      </w:r>
      <w:r w:rsidR="00B56172">
        <w:rPr>
          <w:noProof/>
        </w:rPr>
        <w:fldChar w:fldCharType="end"/>
      </w:r>
      <w:r w:rsidR="00095029">
        <w:t xml:space="preserve">:  Requerimientos funcionales de la </w:t>
      </w:r>
      <w:r w:rsidR="005C7F78">
        <w:t>aplicación</w:t>
      </w:r>
      <w:r w:rsidR="00095029">
        <w:t xml:space="preserve"> web</w:t>
      </w:r>
      <w:bookmarkEnd w:id="207"/>
      <w:bookmarkEnd w:id="208"/>
    </w:p>
    <w:p w14:paraId="3B761971" w14:textId="77777777" w:rsidR="001D1F6B" w:rsidRDefault="001D1F6B">
      <w:pPr>
        <w:spacing w:after="0" w:line="276" w:lineRule="auto"/>
        <w:jc w:val="left"/>
        <w:rPr>
          <w:color w:val="434343"/>
          <w:sz w:val="28"/>
          <w:szCs w:val="28"/>
        </w:rPr>
      </w:pPr>
      <w:bookmarkStart w:id="209" w:name="_Toc484123308"/>
      <w:bookmarkStart w:id="210" w:name="_Toc484123411"/>
      <w:bookmarkStart w:id="211" w:name="_Toc486449043"/>
      <w:bookmarkStart w:id="212" w:name="_Toc486696755"/>
      <w:r>
        <w:lastRenderedPageBreak/>
        <w:br w:type="page"/>
      </w:r>
    </w:p>
    <w:p w14:paraId="28E13590" w14:textId="418C3911" w:rsidR="001A52DB" w:rsidRPr="0041535E" w:rsidRDefault="001D1F6B" w:rsidP="00670242">
      <w:pPr>
        <w:pStyle w:val="Ttulo3"/>
      </w:pPr>
      <w:bookmarkStart w:id="213" w:name="_Toc486710770"/>
      <w:r>
        <w:lastRenderedPageBreak/>
        <w:t>3</w:t>
      </w:r>
      <w:r w:rsidR="004A6F06" w:rsidRPr="0041535E">
        <w:t>.4.4 Interfaces externas de entrada</w:t>
      </w:r>
      <w:bookmarkEnd w:id="209"/>
      <w:bookmarkEnd w:id="210"/>
      <w:bookmarkEnd w:id="211"/>
      <w:bookmarkEnd w:id="212"/>
      <w:bookmarkEnd w:id="213"/>
    </w:p>
    <w:p w14:paraId="62D0A748" w14:textId="77777777" w:rsidR="001A52DB" w:rsidRPr="0041535E" w:rsidRDefault="004A6F06" w:rsidP="00670242">
      <w:r w:rsidRPr="0041535E">
        <w:t xml:space="preserve">Cada interfaz de entrada indica todos los grupos de datos que serán ingresados al sistema independiente del medio de ingreso.  </w:t>
      </w:r>
    </w:p>
    <w:tbl>
      <w:tblPr>
        <w:tblStyle w:val="Tabladecuadrcula4-nfasis1"/>
        <w:tblW w:w="8828" w:type="dxa"/>
        <w:tblLayout w:type="fixed"/>
        <w:tblLook w:val="04A0" w:firstRow="1" w:lastRow="0" w:firstColumn="1" w:lastColumn="0" w:noHBand="0" w:noVBand="1"/>
      </w:tblPr>
      <w:tblGrid>
        <w:gridCol w:w="988"/>
        <w:gridCol w:w="2693"/>
        <w:gridCol w:w="5147"/>
      </w:tblGrid>
      <w:tr w:rsidR="001A52DB" w:rsidRPr="003B592A" w14:paraId="2B93A8CB" w14:textId="77777777" w:rsidTr="0009502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88" w:type="dxa"/>
          </w:tcPr>
          <w:p w14:paraId="79AE6A6A" w14:textId="77777777" w:rsidR="001A52DB" w:rsidRPr="003B592A" w:rsidRDefault="004A6F06" w:rsidP="00043BB2">
            <w:pPr>
              <w:pStyle w:val="Sinespaciado"/>
            </w:pPr>
            <w:r w:rsidRPr="003B592A">
              <w:t>ID</w:t>
            </w:r>
          </w:p>
        </w:tc>
        <w:tc>
          <w:tcPr>
            <w:tcW w:w="2693" w:type="dxa"/>
          </w:tcPr>
          <w:p w14:paraId="33356EFA" w14:textId="77777777" w:rsidR="001A52DB" w:rsidRPr="003B592A" w:rsidRDefault="004A6F06" w:rsidP="00043BB2">
            <w:pPr>
              <w:pStyle w:val="Sinespaciado"/>
              <w:cnfStyle w:val="100000000000" w:firstRow="1" w:lastRow="0" w:firstColumn="0" w:lastColumn="0" w:oddVBand="0" w:evenVBand="0" w:oddHBand="0" w:evenHBand="0" w:firstRowFirstColumn="0" w:firstRowLastColumn="0" w:lastRowFirstColumn="0" w:lastRowLastColumn="0"/>
            </w:pPr>
            <w:r w:rsidRPr="003B592A">
              <w:t>Nombre</w:t>
            </w:r>
          </w:p>
        </w:tc>
        <w:tc>
          <w:tcPr>
            <w:tcW w:w="5147" w:type="dxa"/>
          </w:tcPr>
          <w:p w14:paraId="23EF3A13" w14:textId="77777777" w:rsidR="001A52DB" w:rsidRPr="003B592A" w:rsidRDefault="004A6F06" w:rsidP="00043BB2">
            <w:pPr>
              <w:pStyle w:val="Sinespaciado"/>
              <w:cnfStyle w:val="100000000000" w:firstRow="1" w:lastRow="0" w:firstColumn="0" w:lastColumn="0" w:oddVBand="0" w:evenVBand="0" w:oddHBand="0" w:evenHBand="0" w:firstRowFirstColumn="0" w:firstRowLastColumn="0" w:lastRowFirstColumn="0" w:lastRowLastColumn="0"/>
            </w:pPr>
            <w:r w:rsidRPr="003B592A">
              <w:t>Datos o atributos</w:t>
            </w:r>
          </w:p>
        </w:tc>
      </w:tr>
      <w:tr w:rsidR="001A52DB" w:rsidRPr="003B592A" w14:paraId="46869341"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ABF4EEF" w14:textId="77777777" w:rsidR="001A52DB" w:rsidRPr="003B592A" w:rsidRDefault="004A6F06" w:rsidP="00043BB2">
            <w:pPr>
              <w:pStyle w:val="Sinespaciado"/>
            </w:pPr>
            <w:r w:rsidRPr="003B592A">
              <w:t>IEE_01</w:t>
            </w:r>
          </w:p>
        </w:tc>
        <w:tc>
          <w:tcPr>
            <w:tcW w:w="2693" w:type="dxa"/>
          </w:tcPr>
          <w:p w14:paraId="784402D5"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Ingresar al sistema</w:t>
            </w:r>
          </w:p>
        </w:tc>
        <w:tc>
          <w:tcPr>
            <w:tcW w:w="5147" w:type="dxa"/>
          </w:tcPr>
          <w:p w14:paraId="642DA7AD"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Nombre de usuario (email), contraseña.</w:t>
            </w:r>
          </w:p>
        </w:tc>
      </w:tr>
      <w:tr w:rsidR="001A52DB" w:rsidRPr="003B592A" w14:paraId="734DD4B1" w14:textId="77777777" w:rsidTr="00095029">
        <w:tc>
          <w:tcPr>
            <w:cnfStyle w:val="001000000000" w:firstRow="0" w:lastRow="0" w:firstColumn="1" w:lastColumn="0" w:oddVBand="0" w:evenVBand="0" w:oddHBand="0" w:evenHBand="0" w:firstRowFirstColumn="0" w:firstRowLastColumn="0" w:lastRowFirstColumn="0" w:lastRowLastColumn="0"/>
            <w:tcW w:w="988" w:type="dxa"/>
          </w:tcPr>
          <w:p w14:paraId="33CC04AC" w14:textId="77777777" w:rsidR="001A52DB" w:rsidRPr="003B592A" w:rsidRDefault="004A6F06" w:rsidP="00043BB2">
            <w:pPr>
              <w:pStyle w:val="Sinespaciado"/>
            </w:pPr>
            <w:r w:rsidRPr="003B592A">
              <w:t>IEE_02</w:t>
            </w:r>
          </w:p>
        </w:tc>
        <w:tc>
          <w:tcPr>
            <w:tcW w:w="2693" w:type="dxa"/>
          </w:tcPr>
          <w:p w14:paraId="34DC0F14"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Registrarse en el sistema</w:t>
            </w:r>
          </w:p>
        </w:tc>
        <w:tc>
          <w:tcPr>
            <w:tcW w:w="5147" w:type="dxa"/>
          </w:tcPr>
          <w:p w14:paraId="793B4EE0"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Nombres, apellidos, email,</w:t>
            </w:r>
            <w:r w:rsidR="00A43298" w:rsidRPr="003B592A">
              <w:t xml:space="preserve"> foto,</w:t>
            </w:r>
            <w:r w:rsidRPr="003B592A">
              <w:t xml:space="preserve"> contraseña.</w:t>
            </w:r>
          </w:p>
        </w:tc>
      </w:tr>
      <w:tr w:rsidR="001A52DB" w:rsidRPr="003B592A" w14:paraId="22D9A3A3"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BE58B1B" w14:textId="77777777" w:rsidR="001A52DB" w:rsidRPr="003B592A" w:rsidRDefault="004A6F06" w:rsidP="00043BB2">
            <w:pPr>
              <w:pStyle w:val="Sinespaciado"/>
            </w:pPr>
            <w:r w:rsidRPr="003B592A">
              <w:t>IEE_03</w:t>
            </w:r>
          </w:p>
        </w:tc>
        <w:tc>
          <w:tcPr>
            <w:tcW w:w="2693" w:type="dxa"/>
          </w:tcPr>
          <w:p w14:paraId="00164794"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Datos evento</w:t>
            </w:r>
          </w:p>
        </w:tc>
        <w:tc>
          <w:tcPr>
            <w:tcW w:w="5147" w:type="dxa"/>
          </w:tcPr>
          <w:p w14:paraId="71C4B827"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 xml:space="preserve">Nombre evento, categoría, lugar, dirección, </w:t>
            </w:r>
            <w:r w:rsidR="00A26F15" w:rsidRPr="003B592A">
              <w:t>descripción</w:t>
            </w:r>
            <w:r w:rsidRPr="003B592A">
              <w:t>, fotos.</w:t>
            </w:r>
          </w:p>
        </w:tc>
      </w:tr>
      <w:tr w:rsidR="001A52DB" w:rsidRPr="003B592A" w14:paraId="4221D5A2" w14:textId="77777777" w:rsidTr="00095029">
        <w:tc>
          <w:tcPr>
            <w:cnfStyle w:val="001000000000" w:firstRow="0" w:lastRow="0" w:firstColumn="1" w:lastColumn="0" w:oddVBand="0" w:evenVBand="0" w:oddHBand="0" w:evenHBand="0" w:firstRowFirstColumn="0" w:firstRowLastColumn="0" w:lastRowFirstColumn="0" w:lastRowLastColumn="0"/>
            <w:tcW w:w="988" w:type="dxa"/>
          </w:tcPr>
          <w:p w14:paraId="126761E2" w14:textId="77777777" w:rsidR="001A52DB" w:rsidRPr="003B592A" w:rsidRDefault="004A6F06" w:rsidP="00043BB2">
            <w:pPr>
              <w:pStyle w:val="Sinespaciado"/>
            </w:pPr>
            <w:r w:rsidRPr="003B592A">
              <w:t>IEE_04</w:t>
            </w:r>
          </w:p>
        </w:tc>
        <w:tc>
          <w:tcPr>
            <w:tcW w:w="2693" w:type="dxa"/>
          </w:tcPr>
          <w:p w14:paraId="2322E163"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Datos modificar evento</w:t>
            </w:r>
          </w:p>
        </w:tc>
        <w:tc>
          <w:tcPr>
            <w:tcW w:w="5147" w:type="dxa"/>
          </w:tcPr>
          <w:p w14:paraId="0C2D54FB"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 xml:space="preserve">Nombre evento, categoría, lugar, dirección, </w:t>
            </w:r>
            <w:r w:rsidR="00A26F15" w:rsidRPr="003B592A">
              <w:t>descripción</w:t>
            </w:r>
            <w:r w:rsidRPr="003B592A">
              <w:t>, fotos.</w:t>
            </w:r>
          </w:p>
        </w:tc>
      </w:tr>
      <w:tr w:rsidR="00A26F15" w:rsidRPr="003B592A" w14:paraId="524DDB77"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70D8763" w14:textId="77777777" w:rsidR="00A26F15" w:rsidRPr="003B592A" w:rsidRDefault="00A26F15" w:rsidP="00043BB2">
            <w:pPr>
              <w:pStyle w:val="Sinespaciado"/>
            </w:pPr>
            <w:r w:rsidRPr="003B592A">
              <w:t>IEE_05</w:t>
            </w:r>
          </w:p>
        </w:tc>
        <w:tc>
          <w:tcPr>
            <w:tcW w:w="2693" w:type="dxa"/>
          </w:tcPr>
          <w:p w14:paraId="4D0FAB25" w14:textId="77777777" w:rsidR="00A26F15" w:rsidRPr="003B592A" w:rsidRDefault="00A26F15" w:rsidP="00043BB2">
            <w:pPr>
              <w:pStyle w:val="Sinespaciado"/>
              <w:cnfStyle w:val="000000100000" w:firstRow="0" w:lastRow="0" w:firstColumn="0" w:lastColumn="0" w:oddVBand="0" w:evenVBand="0" w:oddHBand="1" w:evenHBand="0" w:firstRowFirstColumn="0" w:firstRowLastColumn="0" w:lastRowFirstColumn="0" w:lastRowLastColumn="0"/>
            </w:pPr>
            <w:r w:rsidRPr="003B592A">
              <w:t>Datos perfil</w:t>
            </w:r>
          </w:p>
        </w:tc>
        <w:tc>
          <w:tcPr>
            <w:tcW w:w="5147" w:type="dxa"/>
          </w:tcPr>
          <w:p w14:paraId="6D257D89" w14:textId="77777777" w:rsidR="00A26F15" w:rsidRPr="003B592A" w:rsidRDefault="00A26F15" w:rsidP="00043BB2">
            <w:pPr>
              <w:pStyle w:val="Sinespaciado"/>
              <w:cnfStyle w:val="000000100000" w:firstRow="0" w:lastRow="0" w:firstColumn="0" w:lastColumn="0" w:oddVBand="0" w:evenVBand="0" w:oddHBand="1" w:evenHBand="0" w:firstRowFirstColumn="0" w:firstRowLastColumn="0" w:lastRowFirstColumn="0" w:lastRowLastColumn="0"/>
            </w:pPr>
            <w:r w:rsidRPr="003B592A">
              <w:t>Nombres, apellidos, email, foto.</w:t>
            </w:r>
          </w:p>
        </w:tc>
      </w:tr>
      <w:tr w:rsidR="00A26F15" w:rsidRPr="003B592A" w14:paraId="3338C615" w14:textId="77777777" w:rsidTr="00095029">
        <w:tc>
          <w:tcPr>
            <w:cnfStyle w:val="001000000000" w:firstRow="0" w:lastRow="0" w:firstColumn="1" w:lastColumn="0" w:oddVBand="0" w:evenVBand="0" w:oddHBand="0" w:evenHBand="0" w:firstRowFirstColumn="0" w:firstRowLastColumn="0" w:lastRowFirstColumn="0" w:lastRowLastColumn="0"/>
            <w:tcW w:w="988" w:type="dxa"/>
          </w:tcPr>
          <w:p w14:paraId="0FE95740" w14:textId="77777777" w:rsidR="00A26F15" w:rsidRPr="003B592A" w:rsidRDefault="00A26F15" w:rsidP="00043BB2">
            <w:pPr>
              <w:pStyle w:val="Sinespaciado"/>
            </w:pPr>
            <w:r w:rsidRPr="003B592A">
              <w:t>IEE_06</w:t>
            </w:r>
          </w:p>
        </w:tc>
        <w:tc>
          <w:tcPr>
            <w:tcW w:w="2693" w:type="dxa"/>
          </w:tcPr>
          <w:p w14:paraId="05C4DEC3" w14:textId="77777777" w:rsidR="00A26F15" w:rsidRPr="003B592A" w:rsidRDefault="00A26F15" w:rsidP="00043BB2">
            <w:pPr>
              <w:pStyle w:val="Sinespaciado"/>
              <w:cnfStyle w:val="000000000000" w:firstRow="0" w:lastRow="0" w:firstColumn="0" w:lastColumn="0" w:oddVBand="0" w:evenVBand="0" w:oddHBand="0" w:evenHBand="0" w:firstRowFirstColumn="0" w:firstRowLastColumn="0" w:lastRowFirstColumn="0" w:lastRowLastColumn="0"/>
            </w:pPr>
            <w:r w:rsidRPr="003B592A">
              <w:t>Datos modificar perfil</w:t>
            </w:r>
          </w:p>
        </w:tc>
        <w:tc>
          <w:tcPr>
            <w:tcW w:w="5147" w:type="dxa"/>
          </w:tcPr>
          <w:p w14:paraId="6CA28E44" w14:textId="77777777" w:rsidR="00A26F15" w:rsidRPr="003B592A" w:rsidRDefault="00A26F15" w:rsidP="00043BB2">
            <w:pPr>
              <w:pStyle w:val="Sinespaciado"/>
              <w:cnfStyle w:val="000000000000" w:firstRow="0" w:lastRow="0" w:firstColumn="0" w:lastColumn="0" w:oddVBand="0" w:evenVBand="0" w:oddHBand="0" w:evenHBand="0" w:firstRowFirstColumn="0" w:firstRowLastColumn="0" w:lastRowFirstColumn="0" w:lastRowLastColumn="0"/>
            </w:pPr>
            <w:r w:rsidRPr="003B592A">
              <w:t>Nombres, apellidos, email, foto, contraseña.</w:t>
            </w:r>
          </w:p>
        </w:tc>
      </w:tr>
      <w:tr w:rsidR="001A52DB" w:rsidRPr="003B592A" w14:paraId="11CCC90C"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413E561" w14:textId="77777777" w:rsidR="001A52DB" w:rsidRPr="003B592A" w:rsidRDefault="00A26F15" w:rsidP="00043BB2">
            <w:pPr>
              <w:pStyle w:val="Sinespaciado"/>
            </w:pPr>
            <w:r w:rsidRPr="003B592A">
              <w:t>IEE_07</w:t>
            </w:r>
          </w:p>
        </w:tc>
        <w:tc>
          <w:tcPr>
            <w:tcW w:w="2693" w:type="dxa"/>
          </w:tcPr>
          <w:p w14:paraId="2A53743C"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Coordenadas GPS</w:t>
            </w:r>
          </w:p>
        </w:tc>
        <w:tc>
          <w:tcPr>
            <w:tcW w:w="5147" w:type="dxa"/>
          </w:tcPr>
          <w:p w14:paraId="5E9EEBE6" w14:textId="45CF91E2"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Coordenada GPS</w:t>
            </w:r>
            <w:r w:rsidR="00B40D32">
              <w:t>.</w:t>
            </w:r>
          </w:p>
        </w:tc>
      </w:tr>
      <w:tr w:rsidR="001A52DB" w:rsidRPr="003B592A" w14:paraId="3F437C4C" w14:textId="77777777" w:rsidTr="00095029">
        <w:tc>
          <w:tcPr>
            <w:cnfStyle w:val="001000000000" w:firstRow="0" w:lastRow="0" w:firstColumn="1" w:lastColumn="0" w:oddVBand="0" w:evenVBand="0" w:oddHBand="0" w:evenHBand="0" w:firstRowFirstColumn="0" w:firstRowLastColumn="0" w:lastRowFirstColumn="0" w:lastRowLastColumn="0"/>
            <w:tcW w:w="988" w:type="dxa"/>
          </w:tcPr>
          <w:p w14:paraId="784999D0" w14:textId="77777777" w:rsidR="001A52DB" w:rsidRPr="003B592A" w:rsidRDefault="00A26F15" w:rsidP="00043BB2">
            <w:pPr>
              <w:pStyle w:val="Sinespaciado"/>
            </w:pPr>
            <w:r w:rsidRPr="003B592A">
              <w:t>IEE_08</w:t>
            </w:r>
          </w:p>
        </w:tc>
        <w:tc>
          <w:tcPr>
            <w:tcW w:w="2693" w:type="dxa"/>
          </w:tcPr>
          <w:p w14:paraId="3A9EB334"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Dirección</w:t>
            </w:r>
          </w:p>
        </w:tc>
        <w:tc>
          <w:tcPr>
            <w:tcW w:w="5147" w:type="dxa"/>
          </w:tcPr>
          <w:p w14:paraId="754DA86E" w14:textId="03881893"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Dirección</w:t>
            </w:r>
            <w:r w:rsidR="00B40D32">
              <w:t>.</w:t>
            </w:r>
          </w:p>
        </w:tc>
      </w:tr>
      <w:tr w:rsidR="001A52DB" w:rsidRPr="003B592A" w14:paraId="498065A6"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1B043EA9" w14:textId="77777777" w:rsidR="001A52DB" w:rsidRPr="003B592A" w:rsidRDefault="00A26F15" w:rsidP="00043BB2">
            <w:pPr>
              <w:pStyle w:val="Sinespaciado"/>
            </w:pPr>
            <w:r w:rsidRPr="003B592A">
              <w:t>IEE_09</w:t>
            </w:r>
          </w:p>
        </w:tc>
        <w:tc>
          <w:tcPr>
            <w:tcW w:w="2693" w:type="dxa"/>
          </w:tcPr>
          <w:p w14:paraId="0CE4A513" w14:textId="77777777" w:rsidR="001A52DB" w:rsidRPr="003B592A" w:rsidRDefault="00A43298" w:rsidP="00043BB2">
            <w:pPr>
              <w:pStyle w:val="Sinespaciado"/>
              <w:cnfStyle w:val="000000100000" w:firstRow="0" w:lastRow="0" w:firstColumn="0" w:lastColumn="0" w:oddVBand="0" w:evenVBand="0" w:oddHBand="1" w:evenHBand="0" w:firstRowFirstColumn="0" w:firstRowLastColumn="0" w:lastRowFirstColumn="0" w:lastRowLastColumn="0"/>
            </w:pPr>
            <w:r w:rsidRPr="003B592A">
              <w:t>Buscar e</w:t>
            </w:r>
            <w:r w:rsidR="004A6F06" w:rsidRPr="003B592A">
              <w:t>vento</w:t>
            </w:r>
          </w:p>
        </w:tc>
        <w:tc>
          <w:tcPr>
            <w:tcW w:w="5147" w:type="dxa"/>
          </w:tcPr>
          <w:p w14:paraId="3A9D8EE9" w14:textId="2D9BCBC5"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Nombre evento, categoría, lugar, dirección</w:t>
            </w:r>
            <w:r w:rsidR="00B40D32">
              <w:t>.</w:t>
            </w:r>
          </w:p>
        </w:tc>
      </w:tr>
      <w:tr w:rsidR="001A52DB" w:rsidRPr="003B592A" w14:paraId="4FA36BFD" w14:textId="77777777" w:rsidTr="00095029">
        <w:tc>
          <w:tcPr>
            <w:cnfStyle w:val="001000000000" w:firstRow="0" w:lastRow="0" w:firstColumn="1" w:lastColumn="0" w:oddVBand="0" w:evenVBand="0" w:oddHBand="0" w:evenHBand="0" w:firstRowFirstColumn="0" w:firstRowLastColumn="0" w:lastRowFirstColumn="0" w:lastRowLastColumn="0"/>
            <w:tcW w:w="988" w:type="dxa"/>
          </w:tcPr>
          <w:p w14:paraId="5DC86573" w14:textId="77777777" w:rsidR="001A52DB" w:rsidRPr="003B592A" w:rsidRDefault="00A26F15" w:rsidP="00043BB2">
            <w:pPr>
              <w:pStyle w:val="Sinespaciado"/>
            </w:pPr>
            <w:r w:rsidRPr="003B592A">
              <w:t>IEE_10</w:t>
            </w:r>
          </w:p>
        </w:tc>
        <w:tc>
          <w:tcPr>
            <w:tcW w:w="2693" w:type="dxa"/>
          </w:tcPr>
          <w:p w14:paraId="6BE8C5F1" w14:textId="77777777" w:rsidR="001A52DB" w:rsidRPr="003B592A" w:rsidRDefault="00A43298" w:rsidP="00043BB2">
            <w:pPr>
              <w:pStyle w:val="Sinespaciado"/>
              <w:cnfStyle w:val="000000000000" w:firstRow="0" w:lastRow="0" w:firstColumn="0" w:lastColumn="0" w:oddVBand="0" w:evenVBand="0" w:oddHBand="0" w:evenHBand="0" w:firstRowFirstColumn="0" w:firstRowLastColumn="0" w:lastRowFirstColumn="0" w:lastRowLastColumn="0"/>
            </w:pPr>
            <w:r w:rsidRPr="003B592A">
              <w:t>Buscar p</w:t>
            </w:r>
            <w:r w:rsidR="004A6F06" w:rsidRPr="003B592A">
              <w:t>erfil</w:t>
            </w:r>
          </w:p>
        </w:tc>
        <w:tc>
          <w:tcPr>
            <w:tcW w:w="5147" w:type="dxa"/>
          </w:tcPr>
          <w:p w14:paraId="5BFE8E3C" w14:textId="55032741" w:rsidR="001A52DB" w:rsidRPr="003B592A" w:rsidRDefault="00A26F15" w:rsidP="00043BB2">
            <w:pPr>
              <w:pStyle w:val="Sinespaciado"/>
              <w:cnfStyle w:val="000000000000" w:firstRow="0" w:lastRow="0" w:firstColumn="0" w:lastColumn="0" w:oddVBand="0" w:evenVBand="0" w:oddHBand="0" w:evenHBand="0" w:firstRowFirstColumn="0" w:firstRowLastColumn="0" w:lastRowFirstColumn="0" w:lastRowLastColumn="0"/>
            </w:pPr>
            <w:r w:rsidRPr="003B592A">
              <w:t>Nombre usuario, email</w:t>
            </w:r>
            <w:r w:rsidR="00B40D32">
              <w:t>.</w:t>
            </w:r>
          </w:p>
        </w:tc>
      </w:tr>
    </w:tbl>
    <w:p w14:paraId="4B2C68F7" w14:textId="392C3DBE" w:rsidR="001A52DB" w:rsidRPr="0041535E" w:rsidRDefault="00F771A9" w:rsidP="00F771A9">
      <w:pPr>
        <w:pStyle w:val="Descripcin"/>
      </w:pPr>
      <w:bookmarkStart w:id="214" w:name="_Toc486449146"/>
      <w:bookmarkStart w:id="215" w:name="_Toc486712537"/>
      <w:r>
        <w:t xml:space="preserve">Tabla </w:t>
      </w:r>
      <w:r w:rsidR="00B56172">
        <w:fldChar w:fldCharType="begin"/>
      </w:r>
      <w:r w:rsidR="00B56172">
        <w:instrText xml:space="preserve"> SEQ Tabla \* ARABIC </w:instrText>
      </w:r>
      <w:r w:rsidR="00B56172">
        <w:fldChar w:fldCharType="separate"/>
      </w:r>
      <w:r w:rsidR="00633160">
        <w:rPr>
          <w:noProof/>
        </w:rPr>
        <w:t>4</w:t>
      </w:r>
      <w:r w:rsidR="00B56172">
        <w:rPr>
          <w:noProof/>
        </w:rPr>
        <w:fldChar w:fldCharType="end"/>
      </w:r>
      <w:r w:rsidR="00095029">
        <w:t>: Interfaces Externas de entrada</w:t>
      </w:r>
      <w:bookmarkEnd w:id="214"/>
      <w:bookmarkEnd w:id="215"/>
    </w:p>
    <w:p w14:paraId="01C3A9C5" w14:textId="5CA781C9" w:rsidR="001A52DB" w:rsidRPr="0041535E" w:rsidRDefault="001D1F6B" w:rsidP="00670242">
      <w:pPr>
        <w:pStyle w:val="Ttulo3"/>
      </w:pPr>
      <w:bookmarkStart w:id="216" w:name="_Toc484123309"/>
      <w:bookmarkStart w:id="217" w:name="_Toc484123412"/>
      <w:bookmarkStart w:id="218" w:name="_Toc486449044"/>
      <w:bookmarkStart w:id="219" w:name="_Toc486696756"/>
      <w:bookmarkStart w:id="220" w:name="_Toc486710771"/>
      <w:r>
        <w:t>3</w:t>
      </w:r>
      <w:r w:rsidR="004A6F06" w:rsidRPr="0041535E">
        <w:t>.4.5 Interfaces externas de salida</w:t>
      </w:r>
      <w:bookmarkEnd w:id="216"/>
      <w:bookmarkEnd w:id="217"/>
      <w:bookmarkEnd w:id="218"/>
      <w:bookmarkEnd w:id="219"/>
      <w:bookmarkEnd w:id="220"/>
    </w:p>
    <w:p w14:paraId="2B038063" w14:textId="12BD02B3" w:rsidR="000B00DA" w:rsidRPr="0041535E" w:rsidRDefault="004A6F06" w:rsidP="00670242">
      <w:r w:rsidRPr="0041535E">
        <w:t>Se especifica cada salida del sistema, indicando en cada caso el formato o medio de salida.</w:t>
      </w:r>
    </w:p>
    <w:tbl>
      <w:tblPr>
        <w:tblStyle w:val="Tabladecuadrcula4-nfasis1"/>
        <w:tblW w:w="8828" w:type="dxa"/>
        <w:tblLayout w:type="fixed"/>
        <w:tblLook w:val="04A0" w:firstRow="1" w:lastRow="0" w:firstColumn="1" w:lastColumn="0" w:noHBand="0" w:noVBand="1"/>
      </w:tblPr>
      <w:tblGrid>
        <w:gridCol w:w="901"/>
        <w:gridCol w:w="1860"/>
        <w:gridCol w:w="3187"/>
        <w:gridCol w:w="2880"/>
      </w:tblGrid>
      <w:tr w:rsidR="001A52DB" w:rsidRPr="003B592A" w14:paraId="6864EA5B" w14:textId="77777777" w:rsidTr="0009502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01" w:type="dxa"/>
          </w:tcPr>
          <w:p w14:paraId="406129CF" w14:textId="77777777" w:rsidR="001A52DB" w:rsidRPr="003B592A" w:rsidRDefault="004A6F06" w:rsidP="00043BB2">
            <w:pPr>
              <w:pStyle w:val="Sinespaciado"/>
            </w:pPr>
            <w:r w:rsidRPr="003B592A">
              <w:t>ID</w:t>
            </w:r>
          </w:p>
        </w:tc>
        <w:tc>
          <w:tcPr>
            <w:tcW w:w="1860" w:type="dxa"/>
          </w:tcPr>
          <w:p w14:paraId="6A8DCDDA" w14:textId="77777777" w:rsidR="001A52DB" w:rsidRPr="003B592A" w:rsidRDefault="004A6F06" w:rsidP="00043BB2">
            <w:pPr>
              <w:pStyle w:val="Sinespaciado"/>
              <w:cnfStyle w:val="100000000000" w:firstRow="1" w:lastRow="0" w:firstColumn="0" w:lastColumn="0" w:oddVBand="0" w:evenVBand="0" w:oddHBand="0" w:evenHBand="0" w:firstRowFirstColumn="0" w:firstRowLastColumn="0" w:lastRowFirstColumn="0" w:lastRowLastColumn="0"/>
            </w:pPr>
            <w:r w:rsidRPr="003B592A">
              <w:t>Nombre</w:t>
            </w:r>
          </w:p>
        </w:tc>
        <w:tc>
          <w:tcPr>
            <w:tcW w:w="3187" w:type="dxa"/>
          </w:tcPr>
          <w:p w14:paraId="5D1F145D" w14:textId="77777777" w:rsidR="001A52DB" w:rsidRPr="003B592A" w:rsidRDefault="004A6F06" w:rsidP="00043BB2">
            <w:pPr>
              <w:pStyle w:val="Sinespaciado"/>
              <w:cnfStyle w:val="100000000000" w:firstRow="1" w:lastRow="0" w:firstColumn="0" w:lastColumn="0" w:oddVBand="0" w:evenVBand="0" w:oddHBand="0" w:evenHBand="0" w:firstRowFirstColumn="0" w:firstRowLastColumn="0" w:lastRowFirstColumn="0" w:lastRowLastColumn="0"/>
            </w:pPr>
            <w:r w:rsidRPr="003B592A">
              <w:t>Datos o atributos</w:t>
            </w:r>
          </w:p>
        </w:tc>
        <w:tc>
          <w:tcPr>
            <w:tcW w:w="2880" w:type="dxa"/>
          </w:tcPr>
          <w:p w14:paraId="0C5D0A68" w14:textId="77777777" w:rsidR="001A52DB" w:rsidRPr="003B592A" w:rsidRDefault="004A6F06" w:rsidP="00043BB2">
            <w:pPr>
              <w:pStyle w:val="Sinespaciado"/>
              <w:cnfStyle w:val="100000000000" w:firstRow="1" w:lastRow="0" w:firstColumn="0" w:lastColumn="0" w:oddVBand="0" w:evenVBand="0" w:oddHBand="0" w:evenHBand="0" w:firstRowFirstColumn="0" w:firstRowLastColumn="0" w:lastRowFirstColumn="0" w:lastRowLastColumn="0"/>
            </w:pPr>
            <w:r w:rsidRPr="003B592A">
              <w:t>Medio Salida</w:t>
            </w:r>
          </w:p>
        </w:tc>
      </w:tr>
      <w:tr w:rsidR="001A52DB" w:rsidRPr="003B592A" w14:paraId="67146E65"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 w:type="dxa"/>
          </w:tcPr>
          <w:p w14:paraId="027F9634" w14:textId="77777777" w:rsidR="001A52DB" w:rsidRPr="003B592A" w:rsidRDefault="004A6F06" w:rsidP="00043BB2">
            <w:pPr>
              <w:pStyle w:val="Sinespaciado"/>
            </w:pPr>
            <w:r w:rsidRPr="003B592A">
              <w:t>IES_01</w:t>
            </w:r>
          </w:p>
        </w:tc>
        <w:tc>
          <w:tcPr>
            <w:tcW w:w="1860" w:type="dxa"/>
          </w:tcPr>
          <w:p w14:paraId="73B20701"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Lista eventos</w:t>
            </w:r>
          </w:p>
        </w:tc>
        <w:tc>
          <w:tcPr>
            <w:tcW w:w="3187" w:type="dxa"/>
          </w:tcPr>
          <w:p w14:paraId="0FC3A176"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Nombre evento, foto o imagen.</w:t>
            </w:r>
          </w:p>
        </w:tc>
        <w:tc>
          <w:tcPr>
            <w:tcW w:w="2880" w:type="dxa"/>
          </w:tcPr>
          <w:p w14:paraId="5F15EC3B"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Pantalla</w:t>
            </w:r>
          </w:p>
        </w:tc>
      </w:tr>
      <w:tr w:rsidR="001A52DB" w:rsidRPr="003B592A" w14:paraId="15167269" w14:textId="77777777" w:rsidTr="00095029">
        <w:tc>
          <w:tcPr>
            <w:cnfStyle w:val="001000000000" w:firstRow="0" w:lastRow="0" w:firstColumn="1" w:lastColumn="0" w:oddVBand="0" w:evenVBand="0" w:oddHBand="0" w:evenHBand="0" w:firstRowFirstColumn="0" w:firstRowLastColumn="0" w:lastRowFirstColumn="0" w:lastRowLastColumn="0"/>
            <w:tcW w:w="901" w:type="dxa"/>
          </w:tcPr>
          <w:p w14:paraId="15DC062A" w14:textId="77777777" w:rsidR="001A52DB" w:rsidRPr="003B592A" w:rsidRDefault="004A6F06" w:rsidP="00043BB2">
            <w:pPr>
              <w:pStyle w:val="Sinespaciado"/>
            </w:pPr>
            <w:r w:rsidRPr="003B592A">
              <w:t>IES_02</w:t>
            </w:r>
          </w:p>
        </w:tc>
        <w:tc>
          <w:tcPr>
            <w:tcW w:w="1860" w:type="dxa"/>
          </w:tcPr>
          <w:p w14:paraId="34E53B32"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Datos evento</w:t>
            </w:r>
          </w:p>
        </w:tc>
        <w:tc>
          <w:tcPr>
            <w:tcW w:w="3187" w:type="dxa"/>
          </w:tcPr>
          <w:p w14:paraId="591CC102"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 xml:space="preserve">Nombre evento, categoría, lugar, dirección, </w:t>
            </w:r>
            <w:r w:rsidR="00607C57" w:rsidRPr="003B592A">
              <w:t>descripción</w:t>
            </w:r>
            <w:r w:rsidRPr="003B592A">
              <w:t>, fotos.</w:t>
            </w:r>
          </w:p>
        </w:tc>
        <w:tc>
          <w:tcPr>
            <w:tcW w:w="2880" w:type="dxa"/>
          </w:tcPr>
          <w:p w14:paraId="3F254D62"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 xml:space="preserve">Pantalla </w:t>
            </w:r>
          </w:p>
        </w:tc>
      </w:tr>
      <w:tr w:rsidR="001A52DB" w:rsidRPr="003B592A" w14:paraId="3F4FC5A4"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 w:type="dxa"/>
          </w:tcPr>
          <w:p w14:paraId="192FD667" w14:textId="77777777" w:rsidR="001A52DB" w:rsidRPr="003B592A" w:rsidRDefault="004A6F06" w:rsidP="00043BB2">
            <w:pPr>
              <w:pStyle w:val="Sinespaciado"/>
            </w:pPr>
            <w:r w:rsidRPr="003B592A">
              <w:t>IES_03</w:t>
            </w:r>
          </w:p>
        </w:tc>
        <w:tc>
          <w:tcPr>
            <w:tcW w:w="1860" w:type="dxa"/>
          </w:tcPr>
          <w:p w14:paraId="5B40DFFE"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Mapa con eventos</w:t>
            </w:r>
          </w:p>
        </w:tc>
        <w:tc>
          <w:tcPr>
            <w:tcW w:w="3187" w:type="dxa"/>
          </w:tcPr>
          <w:p w14:paraId="62DE046A"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Nombre evento, punto en el mapa.</w:t>
            </w:r>
          </w:p>
        </w:tc>
        <w:tc>
          <w:tcPr>
            <w:tcW w:w="2880" w:type="dxa"/>
          </w:tcPr>
          <w:p w14:paraId="7A5C3AFC"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Pantalla</w:t>
            </w:r>
          </w:p>
        </w:tc>
      </w:tr>
      <w:tr w:rsidR="001A52DB" w:rsidRPr="003B592A" w14:paraId="32687AA7" w14:textId="77777777" w:rsidTr="00095029">
        <w:tc>
          <w:tcPr>
            <w:cnfStyle w:val="001000000000" w:firstRow="0" w:lastRow="0" w:firstColumn="1" w:lastColumn="0" w:oddVBand="0" w:evenVBand="0" w:oddHBand="0" w:evenHBand="0" w:firstRowFirstColumn="0" w:firstRowLastColumn="0" w:lastRowFirstColumn="0" w:lastRowLastColumn="0"/>
            <w:tcW w:w="901" w:type="dxa"/>
          </w:tcPr>
          <w:p w14:paraId="725DF439" w14:textId="77777777" w:rsidR="001A52DB" w:rsidRPr="003B592A" w:rsidRDefault="004A6F06" w:rsidP="00043BB2">
            <w:pPr>
              <w:pStyle w:val="Sinespaciado"/>
            </w:pPr>
            <w:r w:rsidRPr="003B592A">
              <w:t>IES_04</w:t>
            </w:r>
          </w:p>
        </w:tc>
        <w:tc>
          <w:tcPr>
            <w:tcW w:w="1860" w:type="dxa"/>
          </w:tcPr>
          <w:p w14:paraId="196F3222"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Notificación evento cercano</w:t>
            </w:r>
          </w:p>
        </w:tc>
        <w:tc>
          <w:tcPr>
            <w:tcW w:w="3187" w:type="dxa"/>
          </w:tcPr>
          <w:p w14:paraId="59E30CE7"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Nombre evento, ubicación.</w:t>
            </w:r>
          </w:p>
        </w:tc>
        <w:tc>
          <w:tcPr>
            <w:tcW w:w="2880" w:type="dxa"/>
          </w:tcPr>
          <w:p w14:paraId="7672EFDA"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Pantalla</w:t>
            </w:r>
          </w:p>
        </w:tc>
      </w:tr>
      <w:tr w:rsidR="001A52DB" w:rsidRPr="003B592A" w14:paraId="76E7A77A"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 w:type="dxa"/>
          </w:tcPr>
          <w:p w14:paraId="6D362744" w14:textId="77777777" w:rsidR="001A52DB" w:rsidRPr="003B592A" w:rsidRDefault="004A6F06" w:rsidP="00043BB2">
            <w:pPr>
              <w:pStyle w:val="Sinespaciado"/>
            </w:pPr>
            <w:r w:rsidRPr="003B592A">
              <w:t>IES_05</w:t>
            </w:r>
          </w:p>
        </w:tc>
        <w:tc>
          <w:tcPr>
            <w:tcW w:w="1860" w:type="dxa"/>
          </w:tcPr>
          <w:p w14:paraId="518D4A4C"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Coordenadas de eventos</w:t>
            </w:r>
          </w:p>
        </w:tc>
        <w:tc>
          <w:tcPr>
            <w:tcW w:w="3187" w:type="dxa"/>
          </w:tcPr>
          <w:p w14:paraId="34682358"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Coordenadas eventos</w:t>
            </w:r>
          </w:p>
        </w:tc>
        <w:tc>
          <w:tcPr>
            <w:tcW w:w="2880" w:type="dxa"/>
          </w:tcPr>
          <w:p w14:paraId="1A20C9BA"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Http</w:t>
            </w:r>
          </w:p>
        </w:tc>
      </w:tr>
      <w:tr w:rsidR="001A52DB" w:rsidRPr="003B592A" w14:paraId="2BDE5ED8" w14:textId="77777777" w:rsidTr="00095029">
        <w:tc>
          <w:tcPr>
            <w:cnfStyle w:val="001000000000" w:firstRow="0" w:lastRow="0" w:firstColumn="1" w:lastColumn="0" w:oddVBand="0" w:evenVBand="0" w:oddHBand="0" w:evenHBand="0" w:firstRowFirstColumn="0" w:firstRowLastColumn="0" w:lastRowFirstColumn="0" w:lastRowLastColumn="0"/>
            <w:tcW w:w="901" w:type="dxa"/>
          </w:tcPr>
          <w:p w14:paraId="3010FB64" w14:textId="77777777" w:rsidR="001A52DB" w:rsidRPr="003B592A" w:rsidRDefault="00A43298" w:rsidP="00043BB2">
            <w:pPr>
              <w:pStyle w:val="Sinespaciado"/>
            </w:pPr>
            <w:r w:rsidRPr="003B592A">
              <w:t>IES_06</w:t>
            </w:r>
          </w:p>
        </w:tc>
        <w:tc>
          <w:tcPr>
            <w:tcW w:w="1860" w:type="dxa"/>
          </w:tcPr>
          <w:p w14:paraId="1688FFC6" w14:textId="77777777" w:rsidR="001A52DB" w:rsidRPr="003B592A" w:rsidRDefault="00A43298" w:rsidP="00043BB2">
            <w:pPr>
              <w:pStyle w:val="Sinespaciado"/>
              <w:cnfStyle w:val="000000000000" w:firstRow="0" w:lastRow="0" w:firstColumn="0" w:lastColumn="0" w:oddVBand="0" w:evenVBand="0" w:oddHBand="0" w:evenHBand="0" w:firstRowFirstColumn="0" w:firstRowLastColumn="0" w:lastRowFirstColumn="0" w:lastRowLastColumn="0"/>
            </w:pPr>
            <w:r w:rsidRPr="003B592A">
              <w:t>Lista usuarios</w:t>
            </w:r>
          </w:p>
        </w:tc>
        <w:tc>
          <w:tcPr>
            <w:tcW w:w="3187" w:type="dxa"/>
          </w:tcPr>
          <w:p w14:paraId="20C91D9B" w14:textId="77777777" w:rsidR="001A52DB" w:rsidRPr="003B592A" w:rsidRDefault="00A43298" w:rsidP="00043BB2">
            <w:pPr>
              <w:pStyle w:val="Sinespaciado"/>
              <w:cnfStyle w:val="000000000000" w:firstRow="0" w:lastRow="0" w:firstColumn="0" w:lastColumn="0" w:oddVBand="0" w:evenVBand="0" w:oddHBand="0" w:evenHBand="0" w:firstRowFirstColumn="0" w:firstRowLastColumn="0" w:lastRowFirstColumn="0" w:lastRowLastColumn="0"/>
            </w:pPr>
            <w:r w:rsidRPr="003B592A">
              <w:t>Nombre usuario, foto</w:t>
            </w:r>
          </w:p>
        </w:tc>
        <w:tc>
          <w:tcPr>
            <w:tcW w:w="2880" w:type="dxa"/>
          </w:tcPr>
          <w:p w14:paraId="5E819282" w14:textId="77777777" w:rsidR="001A52DB" w:rsidRPr="003B592A" w:rsidRDefault="00A43298" w:rsidP="00043BB2">
            <w:pPr>
              <w:pStyle w:val="Sinespaciado"/>
              <w:cnfStyle w:val="000000000000" w:firstRow="0" w:lastRow="0" w:firstColumn="0" w:lastColumn="0" w:oddVBand="0" w:evenVBand="0" w:oddHBand="0" w:evenHBand="0" w:firstRowFirstColumn="0" w:firstRowLastColumn="0" w:lastRowFirstColumn="0" w:lastRowLastColumn="0"/>
            </w:pPr>
            <w:r w:rsidRPr="003B592A">
              <w:t>Pantalla</w:t>
            </w:r>
          </w:p>
        </w:tc>
      </w:tr>
      <w:tr w:rsidR="001A52DB" w:rsidRPr="003B592A" w14:paraId="5D688AE5"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 w:type="dxa"/>
          </w:tcPr>
          <w:p w14:paraId="0CE9413D" w14:textId="77777777" w:rsidR="001A52DB" w:rsidRPr="003B592A" w:rsidRDefault="00A43298" w:rsidP="00043BB2">
            <w:pPr>
              <w:pStyle w:val="Sinespaciado"/>
            </w:pPr>
            <w:r w:rsidRPr="003B592A">
              <w:t>IES_07</w:t>
            </w:r>
          </w:p>
        </w:tc>
        <w:tc>
          <w:tcPr>
            <w:tcW w:w="1860" w:type="dxa"/>
          </w:tcPr>
          <w:p w14:paraId="6B78808C" w14:textId="77777777" w:rsidR="001A52DB" w:rsidRPr="003B592A" w:rsidRDefault="00A43298" w:rsidP="00043BB2">
            <w:pPr>
              <w:pStyle w:val="Sinespaciado"/>
              <w:cnfStyle w:val="000000100000" w:firstRow="0" w:lastRow="0" w:firstColumn="0" w:lastColumn="0" w:oddVBand="0" w:evenVBand="0" w:oddHBand="1" w:evenHBand="0" w:firstRowFirstColumn="0" w:firstRowLastColumn="0" w:lastRowFirstColumn="0" w:lastRowLastColumn="0"/>
            </w:pPr>
            <w:r w:rsidRPr="003B592A">
              <w:t>Perfil usuario</w:t>
            </w:r>
          </w:p>
        </w:tc>
        <w:tc>
          <w:tcPr>
            <w:tcW w:w="3187" w:type="dxa"/>
          </w:tcPr>
          <w:p w14:paraId="08E86E54" w14:textId="77777777" w:rsidR="001A52DB" w:rsidRPr="003B592A" w:rsidRDefault="00A43298" w:rsidP="00043BB2">
            <w:pPr>
              <w:pStyle w:val="Sinespaciado"/>
              <w:cnfStyle w:val="000000100000" w:firstRow="0" w:lastRow="0" w:firstColumn="0" w:lastColumn="0" w:oddVBand="0" w:evenVBand="0" w:oddHBand="1" w:evenHBand="0" w:firstRowFirstColumn="0" w:firstRowLastColumn="0" w:lastRowFirstColumn="0" w:lastRowLastColumn="0"/>
            </w:pPr>
            <w:r w:rsidRPr="003B592A">
              <w:t xml:space="preserve">Nombre usuario, </w:t>
            </w:r>
            <w:r w:rsidR="00A26F15" w:rsidRPr="003B592A">
              <w:t xml:space="preserve">apellidos, </w:t>
            </w:r>
            <w:r w:rsidRPr="003B592A">
              <w:t>email,</w:t>
            </w:r>
            <w:r w:rsidR="00A26F15" w:rsidRPr="003B592A">
              <w:t xml:space="preserve"> foto</w:t>
            </w:r>
            <w:r w:rsidRPr="003B592A">
              <w:t xml:space="preserve"> </w:t>
            </w:r>
          </w:p>
        </w:tc>
        <w:tc>
          <w:tcPr>
            <w:tcW w:w="2880" w:type="dxa"/>
          </w:tcPr>
          <w:p w14:paraId="57DD3C8B" w14:textId="77777777" w:rsidR="001A52DB" w:rsidRPr="003B592A" w:rsidRDefault="00A26F15" w:rsidP="00043BB2">
            <w:pPr>
              <w:pStyle w:val="Sinespaciado"/>
              <w:cnfStyle w:val="000000100000" w:firstRow="0" w:lastRow="0" w:firstColumn="0" w:lastColumn="0" w:oddVBand="0" w:evenVBand="0" w:oddHBand="1" w:evenHBand="0" w:firstRowFirstColumn="0" w:firstRowLastColumn="0" w:lastRowFirstColumn="0" w:lastRowLastColumn="0"/>
            </w:pPr>
            <w:r w:rsidRPr="003B592A">
              <w:t>Pantalla</w:t>
            </w:r>
          </w:p>
        </w:tc>
      </w:tr>
      <w:tr w:rsidR="001A52DB" w:rsidRPr="003B592A" w14:paraId="0DAB00E5" w14:textId="77777777" w:rsidTr="00095029">
        <w:trPr>
          <w:trHeight w:val="600"/>
        </w:trPr>
        <w:tc>
          <w:tcPr>
            <w:cnfStyle w:val="001000000000" w:firstRow="0" w:lastRow="0" w:firstColumn="1" w:lastColumn="0" w:oddVBand="0" w:evenVBand="0" w:oddHBand="0" w:evenHBand="0" w:firstRowFirstColumn="0" w:firstRowLastColumn="0" w:lastRowFirstColumn="0" w:lastRowLastColumn="0"/>
            <w:tcW w:w="901" w:type="dxa"/>
          </w:tcPr>
          <w:p w14:paraId="0EA54A56" w14:textId="77777777" w:rsidR="001A52DB" w:rsidRPr="003B592A" w:rsidRDefault="00A26F15" w:rsidP="00043BB2">
            <w:pPr>
              <w:pStyle w:val="Sinespaciado"/>
            </w:pPr>
            <w:r w:rsidRPr="003B592A">
              <w:t>IES_08</w:t>
            </w:r>
          </w:p>
        </w:tc>
        <w:tc>
          <w:tcPr>
            <w:tcW w:w="1860" w:type="dxa"/>
          </w:tcPr>
          <w:p w14:paraId="7621823B" w14:textId="77777777" w:rsidR="001A52DB" w:rsidRPr="003B592A" w:rsidRDefault="00A26F15" w:rsidP="00043BB2">
            <w:pPr>
              <w:pStyle w:val="Sinespaciado"/>
              <w:cnfStyle w:val="000000000000" w:firstRow="0" w:lastRow="0" w:firstColumn="0" w:lastColumn="0" w:oddVBand="0" w:evenVBand="0" w:oddHBand="0" w:evenHBand="0" w:firstRowFirstColumn="0" w:firstRowLastColumn="0" w:lastRowFirstColumn="0" w:lastRowLastColumn="0"/>
            </w:pPr>
            <w:r w:rsidRPr="003B592A">
              <w:t>Actividad de usuario</w:t>
            </w:r>
          </w:p>
        </w:tc>
        <w:tc>
          <w:tcPr>
            <w:tcW w:w="3187" w:type="dxa"/>
          </w:tcPr>
          <w:p w14:paraId="7E8E0C16" w14:textId="77777777" w:rsidR="001A52DB" w:rsidRPr="003B592A" w:rsidRDefault="00A26F15" w:rsidP="00043BB2">
            <w:pPr>
              <w:pStyle w:val="Sinespaciado"/>
              <w:cnfStyle w:val="000000000000" w:firstRow="0" w:lastRow="0" w:firstColumn="0" w:lastColumn="0" w:oddVBand="0" w:evenVBand="0" w:oddHBand="0" w:evenHBand="0" w:firstRowFirstColumn="0" w:firstRowLastColumn="0" w:lastRowFirstColumn="0" w:lastRowLastColumn="0"/>
            </w:pPr>
            <w:r w:rsidRPr="003B592A">
              <w:t>Nombre, descripción, tipo, IP</w:t>
            </w:r>
          </w:p>
        </w:tc>
        <w:tc>
          <w:tcPr>
            <w:tcW w:w="2880" w:type="dxa"/>
          </w:tcPr>
          <w:p w14:paraId="2A72B589" w14:textId="77777777" w:rsidR="001A52DB" w:rsidRPr="003B592A" w:rsidRDefault="00A26F15" w:rsidP="00043BB2">
            <w:pPr>
              <w:pStyle w:val="Sinespaciado"/>
              <w:cnfStyle w:val="000000000000" w:firstRow="0" w:lastRow="0" w:firstColumn="0" w:lastColumn="0" w:oddVBand="0" w:evenVBand="0" w:oddHBand="0" w:evenHBand="0" w:firstRowFirstColumn="0" w:firstRowLastColumn="0" w:lastRowFirstColumn="0" w:lastRowLastColumn="0"/>
            </w:pPr>
            <w:r w:rsidRPr="003B592A">
              <w:t>Pantalla</w:t>
            </w:r>
          </w:p>
        </w:tc>
      </w:tr>
    </w:tbl>
    <w:p w14:paraId="6FCD1E11" w14:textId="6DE631B6" w:rsidR="001A52DB" w:rsidRPr="0041535E" w:rsidRDefault="00F771A9" w:rsidP="00F771A9">
      <w:pPr>
        <w:pStyle w:val="Descripcin"/>
      </w:pPr>
      <w:bookmarkStart w:id="221" w:name="_Toc486449147"/>
      <w:bookmarkStart w:id="222" w:name="_Toc486712538"/>
      <w:r>
        <w:t xml:space="preserve">Tabla </w:t>
      </w:r>
      <w:r w:rsidR="00B56172">
        <w:fldChar w:fldCharType="begin"/>
      </w:r>
      <w:r w:rsidR="00B56172">
        <w:instrText xml:space="preserve"> SEQ Tabla \* ARABIC </w:instrText>
      </w:r>
      <w:r w:rsidR="00B56172">
        <w:fldChar w:fldCharType="separate"/>
      </w:r>
      <w:r w:rsidR="00633160">
        <w:rPr>
          <w:noProof/>
        </w:rPr>
        <w:t>5</w:t>
      </w:r>
      <w:r w:rsidR="00B56172">
        <w:rPr>
          <w:noProof/>
        </w:rPr>
        <w:fldChar w:fldCharType="end"/>
      </w:r>
      <w:r w:rsidR="00095029">
        <w:t>: Interfaces externas de salida</w:t>
      </w:r>
      <w:bookmarkEnd w:id="221"/>
      <w:bookmarkEnd w:id="222"/>
    </w:p>
    <w:p w14:paraId="38078B44" w14:textId="77777777" w:rsidR="00095029" w:rsidRDefault="00095029">
      <w:pPr>
        <w:spacing w:after="0" w:line="276" w:lineRule="auto"/>
        <w:jc w:val="left"/>
        <w:rPr>
          <w:color w:val="434343"/>
          <w:sz w:val="28"/>
          <w:szCs w:val="28"/>
        </w:rPr>
      </w:pPr>
      <w:bookmarkStart w:id="223" w:name="_irukbqq3toi5" w:colFirst="0" w:colLast="0"/>
      <w:bookmarkStart w:id="224" w:name="_Toc484123310"/>
      <w:bookmarkStart w:id="225" w:name="_Toc484123413"/>
      <w:bookmarkEnd w:id="223"/>
      <w:r>
        <w:br w:type="page"/>
      </w:r>
    </w:p>
    <w:p w14:paraId="2B075874" w14:textId="7D00FF7D" w:rsidR="001A52DB" w:rsidRDefault="001D1F6B" w:rsidP="00670242">
      <w:pPr>
        <w:pStyle w:val="Ttulo3"/>
      </w:pPr>
      <w:bookmarkStart w:id="226" w:name="_Toc486449045"/>
      <w:bookmarkStart w:id="227" w:name="_Toc486696757"/>
      <w:bookmarkStart w:id="228" w:name="_Toc486710772"/>
      <w:r>
        <w:lastRenderedPageBreak/>
        <w:t>3</w:t>
      </w:r>
      <w:r w:rsidR="004A6F06" w:rsidRPr="0041535E">
        <w:t>.4.6 Atributos del producto</w:t>
      </w:r>
      <w:bookmarkEnd w:id="224"/>
      <w:bookmarkEnd w:id="225"/>
      <w:bookmarkEnd w:id="226"/>
      <w:bookmarkEnd w:id="227"/>
      <w:bookmarkEnd w:id="228"/>
    </w:p>
    <w:tbl>
      <w:tblPr>
        <w:tblStyle w:val="Tabladecuadrcula4-nfasis1"/>
        <w:tblpPr w:leftFromText="141" w:rightFromText="141" w:vertAnchor="text" w:horzAnchor="margin" w:tblpXSpec="center" w:tblpY="291"/>
        <w:tblW w:w="10540" w:type="dxa"/>
        <w:tblLayout w:type="fixed"/>
        <w:tblLook w:val="04A0" w:firstRow="1" w:lastRow="0" w:firstColumn="1" w:lastColumn="0" w:noHBand="0" w:noVBand="1"/>
      </w:tblPr>
      <w:tblGrid>
        <w:gridCol w:w="1560"/>
        <w:gridCol w:w="1420"/>
        <w:gridCol w:w="2260"/>
        <w:gridCol w:w="1559"/>
        <w:gridCol w:w="1276"/>
        <w:gridCol w:w="1345"/>
        <w:gridCol w:w="1120"/>
      </w:tblGrid>
      <w:tr w:rsidR="00CC5F4D" w:rsidRPr="000B00DA" w14:paraId="06CCE4BE" w14:textId="77777777" w:rsidTr="0041708E">
        <w:trPr>
          <w:cnfStyle w:val="100000000000" w:firstRow="1" w:lastRow="0" w:firstColumn="0" w:lastColumn="0" w:oddVBand="0" w:evenVBand="0" w:oddHBand="0" w:evenHBand="0" w:firstRowFirstColumn="0" w:firstRowLastColumn="0" w:lastRowFirstColumn="0" w:lastRowLastColumn="0"/>
          <w:trHeight w:val="160"/>
          <w:tblHeader/>
        </w:trPr>
        <w:tc>
          <w:tcPr>
            <w:cnfStyle w:val="001000000000" w:firstRow="0" w:lastRow="0" w:firstColumn="1" w:lastColumn="0" w:oddVBand="0" w:evenVBand="0" w:oddHBand="0" w:evenHBand="0" w:firstRowFirstColumn="0" w:firstRowLastColumn="0" w:lastRowFirstColumn="0" w:lastRowLastColumn="0"/>
            <w:tcW w:w="1560" w:type="dxa"/>
          </w:tcPr>
          <w:p w14:paraId="2F2DD80C" w14:textId="77777777" w:rsidR="00CC5F4D" w:rsidRPr="000B00DA" w:rsidRDefault="00CC5F4D" w:rsidP="00CC5F4D">
            <w:pPr>
              <w:pStyle w:val="Tabladerequisitos"/>
            </w:pPr>
            <w:r w:rsidRPr="000B00DA">
              <w:t>ID</w:t>
            </w:r>
          </w:p>
        </w:tc>
        <w:tc>
          <w:tcPr>
            <w:tcW w:w="1420" w:type="dxa"/>
          </w:tcPr>
          <w:p w14:paraId="0CC61B0E" w14:textId="77777777" w:rsidR="00CC5F4D" w:rsidRPr="000B00DA" w:rsidRDefault="00CC5F4D" w:rsidP="00CC5F4D">
            <w:pPr>
              <w:pStyle w:val="Tabladerequisitos"/>
              <w:cnfStyle w:val="100000000000" w:firstRow="1" w:lastRow="0" w:firstColumn="0" w:lastColumn="0" w:oddVBand="0" w:evenVBand="0" w:oddHBand="0" w:evenHBand="0" w:firstRowFirstColumn="0" w:firstRowLastColumn="0" w:lastRowFirstColumn="0" w:lastRowLastColumn="0"/>
            </w:pPr>
            <w:r w:rsidRPr="000B00DA">
              <w:t>Nombre</w:t>
            </w:r>
          </w:p>
        </w:tc>
        <w:tc>
          <w:tcPr>
            <w:tcW w:w="2260" w:type="dxa"/>
          </w:tcPr>
          <w:p w14:paraId="2708A1A2" w14:textId="77777777" w:rsidR="00CC5F4D" w:rsidRPr="000B00DA" w:rsidRDefault="00CC5F4D" w:rsidP="00CC5F4D">
            <w:pPr>
              <w:pStyle w:val="Tabladerequisitos"/>
              <w:cnfStyle w:val="100000000000" w:firstRow="1" w:lastRow="0" w:firstColumn="0" w:lastColumn="0" w:oddVBand="0" w:evenVBand="0" w:oddHBand="0" w:evenHBand="0" w:firstRowFirstColumn="0" w:firstRowLastColumn="0" w:lastRowFirstColumn="0" w:lastRowLastColumn="0"/>
            </w:pPr>
            <w:r w:rsidRPr="000B00DA">
              <w:t>Descripción</w:t>
            </w:r>
          </w:p>
        </w:tc>
        <w:tc>
          <w:tcPr>
            <w:tcW w:w="1559" w:type="dxa"/>
          </w:tcPr>
          <w:p w14:paraId="112D8A83" w14:textId="77777777" w:rsidR="00CC5F4D" w:rsidRPr="000B00DA" w:rsidRDefault="00CC5F4D" w:rsidP="00CC5F4D">
            <w:pPr>
              <w:pStyle w:val="Tabladerequisitos"/>
              <w:cnfStyle w:val="100000000000" w:firstRow="1" w:lastRow="0" w:firstColumn="0" w:lastColumn="0" w:oddVBand="0" w:evenVBand="0" w:oddHBand="0" w:evenHBand="0" w:firstRowFirstColumn="0" w:firstRowLastColumn="0" w:lastRowFirstColumn="0" w:lastRowLastColumn="0"/>
            </w:pPr>
            <w:r w:rsidRPr="000B00DA">
              <w:t>Subcaracteristica de calidad</w:t>
            </w:r>
          </w:p>
        </w:tc>
        <w:tc>
          <w:tcPr>
            <w:tcW w:w="1276" w:type="dxa"/>
          </w:tcPr>
          <w:p w14:paraId="1B278215" w14:textId="77777777" w:rsidR="00CC5F4D" w:rsidRPr="000B00DA" w:rsidRDefault="00CC5F4D" w:rsidP="00CC5F4D">
            <w:pPr>
              <w:pStyle w:val="Tabladerequisitos"/>
              <w:cnfStyle w:val="100000000000" w:firstRow="1" w:lastRow="0" w:firstColumn="0" w:lastColumn="0" w:oddVBand="0" w:evenVBand="0" w:oddHBand="0" w:evenHBand="0" w:firstRowFirstColumn="0" w:firstRowLastColumn="0" w:lastRowFirstColumn="0" w:lastRowLastColumn="0"/>
            </w:pPr>
            <w:r w:rsidRPr="000B00DA">
              <w:t>Prioridad</w:t>
            </w:r>
          </w:p>
        </w:tc>
        <w:tc>
          <w:tcPr>
            <w:tcW w:w="1345" w:type="dxa"/>
          </w:tcPr>
          <w:p w14:paraId="55B625D6" w14:textId="77777777" w:rsidR="00CC5F4D" w:rsidRPr="000B00DA" w:rsidRDefault="00CC5F4D" w:rsidP="00CC5F4D">
            <w:pPr>
              <w:pStyle w:val="Tabladerequisitos"/>
              <w:cnfStyle w:val="100000000000" w:firstRow="1" w:lastRow="0" w:firstColumn="0" w:lastColumn="0" w:oddVBand="0" w:evenVBand="0" w:oddHBand="0" w:evenHBand="0" w:firstRowFirstColumn="0" w:firstRowLastColumn="0" w:lastRowFirstColumn="0" w:lastRowLastColumn="0"/>
            </w:pPr>
            <w:r w:rsidRPr="000B00DA">
              <w:t>Métrica</w:t>
            </w:r>
          </w:p>
        </w:tc>
        <w:tc>
          <w:tcPr>
            <w:tcW w:w="1120" w:type="dxa"/>
          </w:tcPr>
          <w:p w14:paraId="47D66426" w14:textId="77777777" w:rsidR="00CC5F4D" w:rsidRPr="000B00DA" w:rsidRDefault="00CC5F4D" w:rsidP="00CC5F4D">
            <w:pPr>
              <w:pStyle w:val="Tabladerequisitos"/>
              <w:cnfStyle w:val="100000000000" w:firstRow="1" w:lastRow="0" w:firstColumn="0" w:lastColumn="0" w:oddVBand="0" w:evenVBand="0" w:oddHBand="0" w:evenHBand="0" w:firstRowFirstColumn="0" w:firstRowLastColumn="0" w:lastRowFirstColumn="0" w:lastRowLastColumn="0"/>
            </w:pPr>
            <w:r w:rsidRPr="000B00DA">
              <w:t>Método de verificación</w:t>
            </w:r>
          </w:p>
        </w:tc>
      </w:tr>
      <w:tr w:rsidR="00CC5F4D" w:rsidRPr="000B00DA" w14:paraId="0E06F05B" w14:textId="77777777" w:rsidTr="0041708E">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560" w:type="dxa"/>
          </w:tcPr>
          <w:p w14:paraId="7D7005D1" w14:textId="77777777" w:rsidR="00CC5F4D" w:rsidRPr="000B00DA" w:rsidRDefault="00CC5F4D" w:rsidP="00CC5F4D">
            <w:pPr>
              <w:pStyle w:val="Tabladerequisitos"/>
            </w:pPr>
            <w:r w:rsidRPr="000B00DA">
              <w:t>RNF_STKSWE_01</w:t>
            </w:r>
          </w:p>
        </w:tc>
        <w:tc>
          <w:tcPr>
            <w:tcW w:w="1420" w:type="dxa"/>
          </w:tcPr>
          <w:p w14:paraId="4D9C16FD"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Acceso al sistema</w:t>
            </w:r>
          </w:p>
        </w:tc>
        <w:tc>
          <w:tcPr>
            <w:tcW w:w="2260" w:type="dxa"/>
          </w:tcPr>
          <w:p w14:paraId="782ACFAF"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El acceso al sistema debe estar restringido por el uso de clave y login por cada uno de los usuarios.</w:t>
            </w:r>
          </w:p>
        </w:tc>
        <w:tc>
          <w:tcPr>
            <w:tcW w:w="1559" w:type="dxa"/>
          </w:tcPr>
          <w:p w14:paraId="1D6E5C5F"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Autenticidad</w:t>
            </w:r>
          </w:p>
        </w:tc>
        <w:tc>
          <w:tcPr>
            <w:tcW w:w="1276" w:type="dxa"/>
          </w:tcPr>
          <w:p w14:paraId="2DDA5C4A"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345" w:type="dxa"/>
          </w:tcPr>
          <w:p w14:paraId="2D134A11" w14:textId="0FB9C2AD"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Todos los usuarios registrados pueden ingresar al sistema</w:t>
            </w:r>
            <w:r w:rsidR="00B40D32">
              <w:t>.</w:t>
            </w:r>
          </w:p>
        </w:tc>
        <w:tc>
          <w:tcPr>
            <w:tcW w:w="1120" w:type="dxa"/>
          </w:tcPr>
          <w:p w14:paraId="580D3714"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CC5F4D" w:rsidRPr="000B00DA" w14:paraId="667E66B0" w14:textId="77777777" w:rsidTr="0041708E">
        <w:trPr>
          <w:trHeight w:val="160"/>
        </w:trPr>
        <w:tc>
          <w:tcPr>
            <w:cnfStyle w:val="001000000000" w:firstRow="0" w:lastRow="0" w:firstColumn="1" w:lastColumn="0" w:oddVBand="0" w:evenVBand="0" w:oddHBand="0" w:evenHBand="0" w:firstRowFirstColumn="0" w:firstRowLastColumn="0" w:lastRowFirstColumn="0" w:lastRowLastColumn="0"/>
            <w:tcW w:w="1560" w:type="dxa"/>
          </w:tcPr>
          <w:p w14:paraId="3B3F90BA" w14:textId="77777777" w:rsidR="00CC5F4D" w:rsidRPr="000B00DA" w:rsidRDefault="00CC5F4D" w:rsidP="00CC5F4D">
            <w:pPr>
              <w:pStyle w:val="Tabladerequisitos"/>
            </w:pPr>
            <w:r w:rsidRPr="000B00DA">
              <w:t>RNF_STKSWE_02</w:t>
            </w:r>
          </w:p>
        </w:tc>
        <w:tc>
          <w:tcPr>
            <w:tcW w:w="1420" w:type="dxa"/>
          </w:tcPr>
          <w:p w14:paraId="109FF5DB"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Disponibilidad del sistema</w:t>
            </w:r>
          </w:p>
        </w:tc>
        <w:tc>
          <w:tcPr>
            <w:tcW w:w="2260" w:type="dxa"/>
          </w:tcPr>
          <w:p w14:paraId="63A79492"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debe estar disponible las 24 horas del día los 7 días de la semana.</w:t>
            </w:r>
          </w:p>
        </w:tc>
        <w:tc>
          <w:tcPr>
            <w:tcW w:w="1559" w:type="dxa"/>
          </w:tcPr>
          <w:p w14:paraId="2EFB7FDB"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Disponibilidad</w:t>
            </w:r>
          </w:p>
        </w:tc>
        <w:tc>
          <w:tcPr>
            <w:tcW w:w="1276" w:type="dxa"/>
          </w:tcPr>
          <w:p w14:paraId="0164ADBC"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345" w:type="dxa"/>
          </w:tcPr>
          <w:p w14:paraId="0E69A91E"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Horas totales del sistema funcionando a la semana.</w:t>
            </w:r>
          </w:p>
        </w:tc>
        <w:tc>
          <w:tcPr>
            <w:tcW w:w="1120" w:type="dxa"/>
          </w:tcPr>
          <w:p w14:paraId="068990A3"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CC5F4D" w:rsidRPr="000B00DA" w14:paraId="268CEFB3" w14:textId="77777777" w:rsidTr="0041708E">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560" w:type="dxa"/>
          </w:tcPr>
          <w:p w14:paraId="1A36493E" w14:textId="77777777" w:rsidR="00CC5F4D" w:rsidRPr="000B00DA" w:rsidRDefault="00CC5F4D" w:rsidP="00CC5F4D">
            <w:pPr>
              <w:pStyle w:val="Tabladerequisitos"/>
            </w:pPr>
            <w:r w:rsidRPr="000B00DA">
              <w:t>RNF_STKSWE_03</w:t>
            </w:r>
          </w:p>
        </w:tc>
        <w:tc>
          <w:tcPr>
            <w:tcW w:w="1420" w:type="dxa"/>
          </w:tcPr>
          <w:p w14:paraId="2FA47C7B"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Notificación de errores</w:t>
            </w:r>
          </w:p>
        </w:tc>
        <w:tc>
          <w:tcPr>
            <w:tcW w:w="2260" w:type="dxa"/>
          </w:tcPr>
          <w:p w14:paraId="544853EC"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Cuando exista un error, el servicio web debe presentar mensajes que permitan a los usuarios identificar el tipo de error.</w:t>
            </w:r>
          </w:p>
        </w:tc>
        <w:tc>
          <w:tcPr>
            <w:tcW w:w="1559" w:type="dxa"/>
          </w:tcPr>
          <w:p w14:paraId="75C86B62"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Protección frente a errores del usuario</w:t>
            </w:r>
          </w:p>
        </w:tc>
        <w:tc>
          <w:tcPr>
            <w:tcW w:w="1276" w:type="dxa"/>
          </w:tcPr>
          <w:p w14:paraId="24CC88F6"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Media</w:t>
            </w:r>
          </w:p>
        </w:tc>
        <w:tc>
          <w:tcPr>
            <w:tcW w:w="1345" w:type="dxa"/>
          </w:tcPr>
          <w:p w14:paraId="55AF10AB"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 xml:space="preserve">Número total de protección de campos implementados con respecto al total. </w:t>
            </w:r>
          </w:p>
        </w:tc>
        <w:tc>
          <w:tcPr>
            <w:tcW w:w="1120" w:type="dxa"/>
          </w:tcPr>
          <w:p w14:paraId="381F5F04"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CC5F4D" w:rsidRPr="000B00DA" w14:paraId="73B01BD8" w14:textId="77777777" w:rsidTr="0041708E">
        <w:trPr>
          <w:trHeight w:val="160"/>
        </w:trPr>
        <w:tc>
          <w:tcPr>
            <w:cnfStyle w:val="001000000000" w:firstRow="0" w:lastRow="0" w:firstColumn="1" w:lastColumn="0" w:oddVBand="0" w:evenVBand="0" w:oddHBand="0" w:evenHBand="0" w:firstRowFirstColumn="0" w:firstRowLastColumn="0" w:lastRowFirstColumn="0" w:lastRowLastColumn="0"/>
            <w:tcW w:w="1560" w:type="dxa"/>
          </w:tcPr>
          <w:p w14:paraId="07D4784D" w14:textId="77777777" w:rsidR="00CC5F4D" w:rsidRPr="000B00DA" w:rsidRDefault="00CC5F4D" w:rsidP="00CC5F4D">
            <w:pPr>
              <w:pStyle w:val="Tabladerequisitos"/>
            </w:pPr>
            <w:r w:rsidRPr="000B00DA">
              <w:t>RNF_STKSWE_04</w:t>
            </w:r>
          </w:p>
        </w:tc>
        <w:tc>
          <w:tcPr>
            <w:tcW w:w="1420" w:type="dxa"/>
          </w:tcPr>
          <w:p w14:paraId="7D17E661"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Portabilidad del servicio web</w:t>
            </w:r>
          </w:p>
        </w:tc>
        <w:tc>
          <w:tcPr>
            <w:tcW w:w="2260" w:type="dxa"/>
          </w:tcPr>
          <w:p w14:paraId="18EE1139"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Portabilidad del servicio web.</w:t>
            </w:r>
          </w:p>
        </w:tc>
        <w:tc>
          <w:tcPr>
            <w:tcW w:w="1559" w:type="dxa"/>
          </w:tcPr>
          <w:p w14:paraId="00178676"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Adaptabilidad</w:t>
            </w:r>
          </w:p>
        </w:tc>
        <w:tc>
          <w:tcPr>
            <w:tcW w:w="1276" w:type="dxa"/>
          </w:tcPr>
          <w:p w14:paraId="218E0CAC"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345" w:type="dxa"/>
          </w:tcPr>
          <w:p w14:paraId="6188F7FA" w14:textId="3259C625"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Funcionar en distintos sistemas capaces de consumir un servicio web REST</w:t>
            </w:r>
            <w:r w:rsidR="00B40D32">
              <w:t>.</w:t>
            </w:r>
          </w:p>
        </w:tc>
        <w:tc>
          <w:tcPr>
            <w:tcW w:w="1120" w:type="dxa"/>
          </w:tcPr>
          <w:p w14:paraId="5E9E22F6"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D</w:t>
            </w:r>
          </w:p>
        </w:tc>
      </w:tr>
    </w:tbl>
    <w:p w14:paraId="35AE70B1" w14:textId="77777777" w:rsidR="00CC5F4D" w:rsidRDefault="00CC5F4D" w:rsidP="00195996">
      <w:pPr>
        <w:pStyle w:val="Citaderequisitos"/>
        <w:rPr>
          <w:noProof w:val="0"/>
          <w:sz w:val="22"/>
        </w:rPr>
      </w:pPr>
    </w:p>
    <w:p w14:paraId="4D1D7654" w14:textId="05235910" w:rsidR="001A52DB" w:rsidRPr="000B00DA" w:rsidRDefault="004A6F06" w:rsidP="00195996">
      <w:pPr>
        <w:pStyle w:val="Citaderequisitos"/>
      </w:pPr>
      <w:r w:rsidRPr="000B00DA">
        <w:t xml:space="preserve">*SWE: </w:t>
      </w:r>
      <w:r w:rsidR="00B5254B">
        <w:t>Nombre asignado al proyecto</w:t>
      </w:r>
    </w:p>
    <w:p w14:paraId="7E516415" w14:textId="77777777" w:rsidR="001A52DB" w:rsidRPr="000B00DA" w:rsidRDefault="004A6F06" w:rsidP="00195996">
      <w:pPr>
        <w:pStyle w:val="Citaderequisitos"/>
      </w:pPr>
      <w:r w:rsidRPr="000B00DA">
        <w:t>*RNF: Requisito no funcional</w:t>
      </w:r>
    </w:p>
    <w:p w14:paraId="1379653B" w14:textId="77777777" w:rsidR="001A52DB" w:rsidRPr="000B00DA" w:rsidRDefault="004A6F06" w:rsidP="00195996">
      <w:pPr>
        <w:pStyle w:val="Citaderequisitos"/>
        <w:sectPr w:rsidR="001A52DB" w:rsidRPr="000B00DA" w:rsidSect="00D67BCE">
          <w:type w:val="continuous"/>
          <w:pgSz w:w="12240" w:h="15840"/>
          <w:pgMar w:top="1418" w:right="1701" w:bottom="1418" w:left="1701" w:header="0" w:footer="720" w:gutter="0"/>
          <w:cols w:space="720"/>
        </w:sectPr>
      </w:pPr>
      <w:r w:rsidRPr="000B00DA">
        <w:t>*STK: Requisito de grupo de interés</w:t>
      </w:r>
    </w:p>
    <w:p w14:paraId="332D359E" w14:textId="6D21898E" w:rsidR="00CC5F4D" w:rsidRDefault="00F771A9" w:rsidP="00F771A9">
      <w:pPr>
        <w:pStyle w:val="Descripcin"/>
      </w:pPr>
      <w:bookmarkStart w:id="229" w:name="_Toc486449148"/>
      <w:bookmarkStart w:id="230" w:name="_Toc486712539"/>
      <w:r>
        <w:lastRenderedPageBreak/>
        <w:t xml:space="preserve">Tabla </w:t>
      </w:r>
      <w:r w:rsidR="00B56172">
        <w:fldChar w:fldCharType="begin"/>
      </w:r>
      <w:r w:rsidR="00B56172">
        <w:instrText xml:space="preserve"> SEQ Tabla \* ARABIC </w:instrText>
      </w:r>
      <w:r w:rsidR="00B56172">
        <w:fldChar w:fldCharType="separate"/>
      </w:r>
      <w:r w:rsidR="00633160">
        <w:rPr>
          <w:noProof/>
        </w:rPr>
        <w:t>6</w:t>
      </w:r>
      <w:r w:rsidR="00B56172">
        <w:rPr>
          <w:noProof/>
        </w:rPr>
        <w:fldChar w:fldCharType="end"/>
      </w:r>
      <w:r w:rsidR="00CC5F4D">
        <w:t>: Atributos del producto</w:t>
      </w:r>
      <w:bookmarkEnd w:id="229"/>
      <w:bookmarkEnd w:id="230"/>
    </w:p>
    <w:p w14:paraId="6FA63D9F" w14:textId="38EB7F7D" w:rsidR="001A52DB" w:rsidRPr="00CC5F4D" w:rsidRDefault="001A52DB" w:rsidP="00CC5F4D">
      <w:pPr>
        <w:tabs>
          <w:tab w:val="left" w:pos="1290"/>
        </w:tabs>
        <w:sectPr w:rsidR="001A52DB" w:rsidRPr="00CC5F4D" w:rsidSect="00D67BCE">
          <w:type w:val="continuous"/>
          <w:pgSz w:w="12240" w:h="15840"/>
          <w:pgMar w:top="1418" w:right="1701" w:bottom="1418" w:left="1701" w:header="0" w:footer="720" w:gutter="0"/>
          <w:cols w:space="720"/>
        </w:sectPr>
      </w:pPr>
    </w:p>
    <w:p w14:paraId="73B2EFD9" w14:textId="59944347" w:rsidR="00EC2511" w:rsidRDefault="00CC5F4D">
      <w:pPr>
        <w:spacing w:after="0" w:line="276" w:lineRule="auto"/>
        <w:jc w:val="left"/>
      </w:pPr>
      <w:bookmarkStart w:id="231" w:name="_Toc484123311"/>
      <w:bookmarkStart w:id="232" w:name="_Toc484123414"/>
      <w:r>
        <w:lastRenderedPageBreak/>
        <w:br w:type="page"/>
      </w:r>
      <w:bookmarkStart w:id="233" w:name="_Toc486449046"/>
      <w:bookmarkStart w:id="234" w:name="_Toc486696758"/>
    </w:p>
    <w:p w14:paraId="644B4D7A" w14:textId="77777777" w:rsidR="00D67BCE" w:rsidRDefault="00D67BCE" w:rsidP="00EC2511">
      <w:pPr>
        <w:pStyle w:val="capitulo"/>
        <w:sectPr w:rsidR="00D67BCE" w:rsidSect="00D67BCE">
          <w:type w:val="continuous"/>
          <w:pgSz w:w="12240" w:h="15840"/>
          <w:pgMar w:top="1418" w:right="1701" w:bottom="1418" w:left="1701" w:header="0" w:footer="720" w:gutter="0"/>
          <w:cols w:space="720"/>
          <w:docGrid w:linePitch="299"/>
        </w:sectPr>
      </w:pPr>
    </w:p>
    <w:p w14:paraId="47A7FF05" w14:textId="13D16CE5" w:rsidR="00EC2511" w:rsidRDefault="00EC2511" w:rsidP="00EC2511">
      <w:pPr>
        <w:pStyle w:val="capitulo"/>
      </w:pPr>
      <w:r>
        <w:lastRenderedPageBreak/>
        <w:t xml:space="preserve">Capítulo </w:t>
      </w:r>
      <w:r w:rsidR="001D1F6B">
        <w:t>4</w:t>
      </w:r>
    </w:p>
    <w:p w14:paraId="63464D70" w14:textId="28A59762" w:rsidR="00D67BCE" w:rsidRDefault="00EC2511" w:rsidP="00EC2511">
      <w:pPr>
        <w:pStyle w:val="Ttulo1"/>
        <w:sectPr w:rsidR="00D67BCE" w:rsidSect="00D67BCE">
          <w:type w:val="continuous"/>
          <w:pgSz w:w="12240" w:h="15840"/>
          <w:pgMar w:top="1418" w:right="1701" w:bottom="1418" w:left="1701" w:header="0" w:footer="720" w:gutter="0"/>
          <w:cols w:space="720"/>
          <w:vAlign w:val="center"/>
          <w:docGrid w:linePitch="299"/>
        </w:sectPr>
      </w:pPr>
      <w:bookmarkStart w:id="235" w:name="_Toc486710773"/>
      <w:r w:rsidRPr="0041535E">
        <w:t>Factibilida</w:t>
      </w:r>
      <w:bookmarkEnd w:id="235"/>
      <w:r w:rsidR="002A248F">
        <w:t>d</w:t>
      </w:r>
    </w:p>
    <w:p w14:paraId="044231EF" w14:textId="0F006569" w:rsidR="00296D3A" w:rsidRDefault="001D1F6B" w:rsidP="00A26684">
      <w:pPr>
        <w:pStyle w:val="Ttulo2"/>
      </w:pPr>
      <w:bookmarkStart w:id="236" w:name="_Toc484123312"/>
      <w:bookmarkStart w:id="237" w:name="_Toc484123415"/>
      <w:bookmarkStart w:id="238" w:name="_Toc486449047"/>
      <w:bookmarkStart w:id="239" w:name="_Toc486696759"/>
      <w:bookmarkStart w:id="240" w:name="_Toc486710774"/>
      <w:bookmarkEnd w:id="231"/>
      <w:bookmarkEnd w:id="232"/>
      <w:bookmarkEnd w:id="233"/>
      <w:bookmarkEnd w:id="234"/>
      <w:r>
        <w:lastRenderedPageBreak/>
        <w:t>4</w:t>
      </w:r>
      <w:r w:rsidR="00296D3A" w:rsidRPr="00676013">
        <w:t>.1 Introducción</w:t>
      </w:r>
      <w:bookmarkEnd w:id="236"/>
      <w:bookmarkEnd w:id="237"/>
      <w:bookmarkEnd w:id="238"/>
      <w:bookmarkEnd w:id="239"/>
      <w:bookmarkEnd w:id="240"/>
    </w:p>
    <w:p w14:paraId="5406F042" w14:textId="448AEFA6" w:rsidR="00FA2EEE" w:rsidRPr="00FA2EEE" w:rsidRDefault="00FA2EEE" w:rsidP="00FA2EEE">
      <w:r>
        <w:t>El estudio de la factibilidad ayudará a conocer si el proyecto es viable o no de acuerdo al contexto en que se presenta. Para precisar este estudio se llevará a cabo un análisis detallado de los siguientes aspectos que deben ser considerados en la factibilidad con el fin de obtener una visión general sobre la viabilidad del proyecto:</w:t>
      </w:r>
    </w:p>
    <w:p w14:paraId="69D2C509" w14:textId="51603336" w:rsidR="00296D3A" w:rsidRPr="005A0DEF" w:rsidRDefault="00296D3A" w:rsidP="005A0DEF">
      <w:pPr>
        <w:pStyle w:val="Prrafodelista"/>
      </w:pPr>
      <w:r w:rsidRPr="005A0DEF">
        <w:t>Factibilidad Técnica: Evalúa la viabilidad respecto a recursos de Software, Hardware y Recursos Humanos competentes y necesarios para el correcto desarrollo del Proyecto.</w:t>
      </w:r>
    </w:p>
    <w:p w14:paraId="0C3163A8" w14:textId="2FD5B10E" w:rsidR="00296D3A" w:rsidRPr="005A0DEF" w:rsidRDefault="00296D3A" w:rsidP="005A0DEF">
      <w:pPr>
        <w:pStyle w:val="Prrafodelista"/>
      </w:pPr>
      <w:r w:rsidRPr="005A0DEF">
        <w:t>Factibilidad Operacional: Evalúa la viabilidad respecto al uso futuro y aceptación por parte de los usuarios finales.</w:t>
      </w:r>
    </w:p>
    <w:p w14:paraId="5DC8D170" w14:textId="3ABE6E74" w:rsidR="00296D3A" w:rsidRPr="005A0DEF" w:rsidRDefault="00296D3A" w:rsidP="005A0DEF">
      <w:pPr>
        <w:pStyle w:val="Prrafodelista"/>
      </w:pPr>
      <w:r w:rsidRPr="005A0DEF">
        <w:t>Factibilidad Económica: Evalúa la viabilidad respecto a los costos del Proyecto (durante el desarrollo y la puesta en marcha). Adicionalmente, este tipo de factibilidad evalúa los beneficios futuros que se obtendrán una vez puesto en marcha el sistema</w:t>
      </w:r>
      <w:r w:rsidR="00B40D32">
        <w:t>.</w:t>
      </w:r>
    </w:p>
    <w:p w14:paraId="1F9C91E2" w14:textId="296895C3" w:rsidR="00296D3A" w:rsidRPr="00676013" w:rsidRDefault="001D1F6B" w:rsidP="00A26684">
      <w:pPr>
        <w:pStyle w:val="Ttulo2"/>
      </w:pPr>
      <w:bookmarkStart w:id="241" w:name="_Toc484123313"/>
      <w:bookmarkStart w:id="242" w:name="_Toc484123416"/>
      <w:bookmarkStart w:id="243" w:name="_Toc486449048"/>
      <w:bookmarkStart w:id="244" w:name="_Toc486696760"/>
      <w:bookmarkStart w:id="245" w:name="_Toc486710775"/>
      <w:r>
        <w:t>4</w:t>
      </w:r>
      <w:r w:rsidR="00296D3A" w:rsidRPr="00676013">
        <w:t xml:space="preserve">.2 </w:t>
      </w:r>
      <w:r w:rsidR="00296D3A" w:rsidRPr="00296D3A">
        <w:t>Factibilidad</w:t>
      </w:r>
      <w:r w:rsidR="00296D3A" w:rsidRPr="00676013">
        <w:t xml:space="preserve"> Técnica</w:t>
      </w:r>
      <w:bookmarkEnd w:id="241"/>
      <w:bookmarkEnd w:id="242"/>
      <w:bookmarkEnd w:id="243"/>
      <w:bookmarkEnd w:id="244"/>
      <w:bookmarkEnd w:id="245"/>
    </w:p>
    <w:p w14:paraId="39564B7C" w14:textId="3F1835FA" w:rsidR="00296D3A" w:rsidRDefault="00296D3A" w:rsidP="00A26684">
      <w:r w:rsidRPr="00676013">
        <w:t xml:space="preserve">La </w:t>
      </w:r>
      <w:r w:rsidR="00FA2EEE">
        <w:t>f</w:t>
      </w:r>
      <w:r w:rsidRPr="00676013">
        <w:t xml:space="preserve">actibilidad </w:t>
      </w:r>
      <w:r w:rsidR="00FA2EEE">
        <w:t>t</w:t>
      </w:r>
      <w:r w:rsidRPr="00676013">
        <w:t xml:space="preserve">écnica permite conocer si el equipamiento Software, Hardware y Recursos Humanos con el que se cuenta son los suficientes o no para la realización del </w:t>
      </w:r>
      <w:r w:rsidR="00FA2EEE">
        <w:t>p</w:t>
      </w:r>
      <w:r w:rsidRPr="00676013">
        <w:t>royecto.</w:t>
      </w:r>
    </w:p>
    <w:p w14:paraId="437C4562" w14:textId="5E15DB8B" w:rsidR="00296D3A" w:rsidRPr="00FA4161" w:rsidRDefault="001D1F6B" w:rsidP="00CC5F4D">
      <w:pPr>
        <w:pStyle w:val="Ttulo3"/>
      </w:pPr>
      <w:bookmarkStart w:id="246" w:name="_Toc484123314"/>
      <w:bookmarkStart w:id="247" w:name="_Toc484123417"/>
      <w:bookmarkStart w:id="248" w:name="_Toc486449049"/>
      <w:bookmarkStart w:id="249" w:name="_Toc486696761"/>
      <w:bookmarkStart w:id="250" w:name="_Toc486710776"/>
      <w:r>
        <w:t>4</w:t>
      </w:r>
      <w:r w:rsidR="00296D3A">
        <w:t xml:space="preserve">.2.1 </w:t>
      </w:r>
      <w:r w:rsidR="00296D3A" w:rsidRPr="00676013">
        <w:t>Requerimientos Técnicos para Desarrollo</w:t>
      </w:r>
      <w:bookmarkEnd w:id="246"/>
      <w:bookmarkEnd w:id="247"/>
      <w:bookmarkEnd w:id="248"/>
      <w:bookmarkEnd w:id="249"/>
      <w:bookmarkEnd w:id="250"/>
    </w:p>
    <w:p w14:paraId="51211BCE" w14:textId="4EFB9807" w:rsidR="00A26684" w:rsidRDefault="00296D3A" w:rsidP="00A26684">
      <w:pPr>
        <w:rPr>
          <w:rFonts w:eastAsia="Arial"/>
        </w:rPr>
      </w:pPr>
      <w:r w:rsidRPr="00FA4161">
        <w:t xml:space="preserve">Se necesita un lugar de trabajo para el desarrollo del </w:t>
      </w:r>
      <w:r w:rsidR="00FA2EEE">
        <w:t>p</w:t>
      </w:r>
      <w:r w:rsidRPr="00FA4161">
        <w:t>royect</w:t>
      </w:r>
      <w:r>
        <w:t xml:space="preserve">o que debe cumplir o poseer los </w:t>
      </w:r>
      <w:r w:rsidRPr="00FA4161">
        <w:t>siguientes requerimientos técnicos</w:t>
      </w:r>
      <w:r w:rsidRPr="00FA4161">
        <w:rPr>
          <w:rFonts w:eastAsia="Arial"/>
        </w:rPr>
        <w:t>:</w:t>
      </w:r>
    </w:p>
    <w:tbl>
      <w:tblPr>
        <w:tblStyle w:val="Tabladecuadrcula4-nfasis1"/>
        <w:tblW w:w="6091" w:type="dxa"/>
        <w:jc w:val="center"/>
        <w:tblLayout w:type="fixed"/>
        <w:tblLook w:val="04A0" w:firstRow="1" w:lastRow="0" w:firstColumn="1" w:lastColumn="0" w:noHBand="0" w:noVBand="1"/>
      </w:tblPr>
      <w:tblGrid>
        <w:gridCol w:w="2263"/>
        <w:gridCol w:w="3828"/>
      </w:tblGrid>
      <w:tr w:rsidR="00FA2EEE" w:rsidRPr="003B592A" w14:paraId="02509706" w14:textId="77777777" w:rsidTr="008D4AC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263" w:type="dxa"/>
          </w:tcPr>
          <w:p w14:paraId="3FBBE372" w14:textId="77777777" w:rsidR="00FA2EEE" w:rsidRPr="00A26684" w:rsidRDefault="00FA2EEE" w:rsidP="008D4ACF">
            <w:pPr>
              <w:jc w:val="center"/>
            </w:pPr>
            <w:r w:rsidRPr="00A26684">
              <w:t>Característica</w:t>
            </w:r>
          </w:p>
        </w:tc>
        <w:tc>
          <w:tcPr>
            <w:tcW w:w="3828" w:type="dxa"/>
          </w:tcPr>
          <w:p w14:paraId="26115758" w14:textId="77777777" w:rsidR="00FA2EEE" w:rsidRPr="00A26684" w:rsidRDefault="00FA2EEE" w:rsidP="008D4ACF">
            <w:pPr>
              <w:jc w:val="center"/>
              <w:cnfStyle w:val="100000000000" w:firstRow="1" w:lastRow="0" w:firstColumn="0" w:lastColumn="0" w:oddVBand="0" w:evenVBand="0" w:oddHBand="0" w:evenHBand="0" w:firstRowFirstColumn="0" w:firstRowLastColumn="0" w:lastRowFirstColumn="0" w:lastRowLastColumn="0"/>
            </w:pPr>
            <w:r w:rsidRPr="00A26684">
              <w:t>Requisito Mínimo</w:t>
            </w:r>
          </w:p>
        </w:tc>
      </w:tr>
      <w:tr w:rsidR="00FA2EEE" w:rsidRPr="002A248F" w14:paraId="0E459D57"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68BE82AA" w14:textId="77777777" w:rsidR="00FA2EEE" w:rsidRPr="00A26684" w:rsidRDefault="00FA2EEE" w:rsidP="008D4ACF">
            <w:r w:rsidRPr="00A26684">
              <w:t>Procesador</w:t>
            </w:r>
          </w:p>
        </w:tc>
        <w:tc>
          <w:tcPr>
            <w:tcW w:w="3828" w:type="dxa"/>
          </w:tcPr>
          <w:p w14:paraId="6FA7AA85" w14:textId="77777777" w:rsidR="00FA2EEE" w:rsidRPr="00360B68" w:rsidRDefault="00FA2EEE" w:rsidP="008D4ACF">
            <w:pPr>
              <w:cnfStyle w:val="000000100000" w:firstRow="0" w:lastRow="0" w:firstColumn="0" w:lastColumn="0" w:oddVBand="0" w:evenVBand="0" w:oddHBand="1" w:evenHBand="0" w:firstRowFirstColumn="0" w:firstRowLastColumn="0" w:lastRowFirstColumn="0" w:lastRowLastColumn="0"/>
              <w:rPr>
                <w:lang w:val="en-US"/>
              </w:rPr>
            </w:pPr>
            <w:r w:rsidRPr="00360B68">
              <w:rPr>
                <w:lang w:val="en-US"/>
              </w:rPr>
              <w:t xml:space="preserve">Intel Core i3 – 2.4 </w:t>
            </w:r>
            <w:proofErr w:type="spellStart"/>
            <w:r w:rsidRPr="00360B68">
              <w:rPr>
                <w:lang w:val="en-US"/>
              </w:rPr>
              <w:t>Ghz</w:t>
            </w:r>
            <w:proofErr w:type="spellEnd"/>
            <w:r w:rsidRPr="00360B68">
              <w:rPr>
                <w:lang w:val="en-US"/>
              </w:rPr>
              <w:t xml:space="preserve"> - 2MB Cache</w:t>
            </w:r>
          </w:p>
        </w:tc>
      </w:tr>
      <w:tr w:rsidR="00FA2EEE" w:rsidRPr="003B592A" w14:paraId="6B06CC2E"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FB1D12C" w14:textId="77777777" w:rsidR="00FA2EEE" w:rsidRPr="00A26684" w:rsidRDefault="00FA2EEE" w:rsidP="008D4ACF">
            <w:r w:rsidRPr="00A26684">
              <w:t>Sistema Operativo</w:t>
            </w:r>
          </w:p>
        </w:tc>
        <w:tc>
          <w:tcPr>
            <w:tcW w:w="3828" w:type="dxa"/>
          </w:tcPr>
          <w:p w14:paraId="03B2522A" w14:textId="77777777" w:rsidR="00FA2EEE" w:rsidRPr="00A26684" w:rsidRDefault="00FA2EEE" w:rsidP="008D4ACF">
            <w:pPr>
              <w:cnfStyle w:val="000000000000" w:firstRow="0" w:lastRow="0" w:firstColumn="0" w:lastColumn="0" w:oddVBand="0" w:evenVBand="0" w:oddHBand="0" w:evenHBand="0" w:firstRowFirstColumn="0" w:firstRowLastColumn="0" w:lastRowFirstColumn="0" w:lastRowLastColumn="0"/>
            </w:pPr>
            <w:r w:rsidRPr="00A26684">
              <w:t>Windows 8.1</w:t>
            </w:r>
          </w:p>
        </w:tc>
      </w:tr>
      <w:tr w:rsidR="00FA2EEE" w:rsidRPr="003B592A" w14:paraId="14CC70AD"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ED3E004" w14:textId="77777777" w:rsidR="00FA2EEE" w:rsidRPr="00A26684" w:rsidRDefault="00FA2EEE" w:rsidP="008D4ACF">
            <w:r w:rsidRPr="00A26684">
              <w:t>Memoria</w:t>
            </w:r>
          </w:p>
        </w:tc>
        <w:tc>
          <w:tcPr>
            <w:tcW w:w="3828" w:type="dxa"/>
          </w:tcPr>
          <w:p w14:paraId="2145FB75" w14:textId="77777777" w:rsidR="00FA2EEE" w:rsidRPr="00A26684" w:rsidRDefault="00FA2EEE" w:rsidP="008D4ACF">
            <w:pPr>
              <w:cnfStyle w:val="000000100000" w:firstRow="0" w:lastRow="0" w:firstColumn="0" w:lastColumn="0" w:oddVBand="0" w:evenVBand="0" w:oddHBand="1" w:evenHBand="0" w:firstRowFirstColumn="0" w:firstRowLastColumn="0" w:lastRowFirstColumn="0" w:lastRowLastColumn="0"/>
            </w:pPr>
            <w:r w:rsidRPr="00A26684">
              <w:t xml:space="preserve">6 GB </w:t>
            </w:r>
            <w:proofErr w:type="spellStart"/>
            <w:r w:rsidRPr="00A26684">
              <w:t>Ram</w:t>
            </w:r>
            <w:proofErr w:type="spellEnd"/>
            <w:r w:rsidRPr="00A26684">
              <w:t xml:space="preserve"> DDR3</w:t>
            </w:r>
          </w:p>
        </w:tc>
      </w:tr>
      <w:tr w:rsidR="00FA2EEE" w:rsidRPr="003B592A" w14:paraId="5D4839EA"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020B6708" w14:textId="77777777" w:rsidR="00FA2EEE" w:rsidRPr="00A26684" w:rsidRDefault="00FA2EEE" w:rsidP="008D4ACF">
            <w:r w:rsidRPr="00A26684">
              <w:t>Almacenamiento</w:t>
            </w:r>
          </w:p>
        </w:tc>
        <w:tc>
          <w:tcPr>
            <w:tcW w:w="3828" w:type="dxa"/>
          </w:tcPr>
          <w:p w14:paraId="0A7C4AA4" w14:textId="77777777" w:rsidR="00FA2EEE" w:rsidRPr="00A26684" w:rsidRDefault="00FA2EEE" w:rsidP="008D4ACF">
            <w:pPr>
              <w:cnfStyle w:val="000000000000" w:firstRow="0" w:lastRow="0" w:firstColumn="0" w:lastColumn="0" w:oddVBand="0" w:evenVBand="0" w:oddHBand="0" w:evenHBand="0" w:firstRowFirstColumn="0" w:firstRowLastColumn="0" w:lastRowFirstColumn="0" w:lastRowLastColumn="0"/>
            </w:pPr>
            <w:r w:rsidRPr="00A26684">
              <w:t>500 GB Sata 3</w:t>
            </w:r>
          </w:p>
        </w:tc>
      </w:tr>
      <w:tr w:rsidR="00FA2EEE" w:rsidRPr="003B592A" w14:paraId="1DEC91BF"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36E2A9A7" w14:textId="77777777" w:rsidR="00FA2EEE" w:rsidRPr="00A26684" w:rsidRDefault="00FA2EEE" w:rsidP="008D4ACF">
            <w:r w:rsidRPr="00A26684">
              <w:t>Red</w:t>
            </w:r>
          </w:p>
        </w:tc>
        <w:tc>
          <w:tcPr>
            <w:tcW w:w="3828" w:type="dxa"/>
          </w:tcPr>
          <w:p w14:paraId="30934C8D" w14:textId="77777777" w:rsidR="00FA2EEE" w:rsidRPr="00A26684" w:rsidRDefault="00FA2EEE" w:rsidP="008D4ACF">
            <w:pPr>
              <w:cnfStyle w:val="000000100000" w:firstRow="0" w:lastRow="0" w:firstColumn="0" w:lastColumn="0" w:oddVBand="0" w:evenVBand="0" w:oddHBand="1" w:evenHBand="0" w:firstRowFirstColumn="0" w:firstRowLastColumn="0" w:lastRowFirstColumn="0" w:lastRowLastColumn="0"/>
            </w:pPr>
            <w:r w:rsidRPr="00A26684">
              <w:t>10 Mbps Bajada – 1 Mbps Subida</w:t>
            </w:r>
          </w:p>
        </w:tc>
      </w:tr>
      <w:tr w:rsidR="00FA2EEE" w:rsidRPr="003B592A" w14:paraId="1AE9DC75"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79FFBAB" w14:textId="77777777" w:rsidR="00FA2EEE" w:rsidRPr="00A26684" w:rsidRDefault="00FA2EEE" w:rsidP="008D4ACF">
            <w:r w:rsidRPr="00A26684">
              <w:lastRenderedPageBreak/>
              <w:t>Software</w:t>
            </w:r>
          </w:p>
        </w:tc>
        <w:tc>
          <w:tcPr>
            <w:tcW w:w="3828" w:type="dxa"/>
          </w:tcPr>
          <w:p w14:paraId="6F869A32" w14:textId="77777777" w:rsidR="00FA2EEE" w:rsidRPr="00A26684" w:rsidRDefault="00FA2EEE" w:rsidP="00857A48">
            <w:pPr>
              <w:pStyle w:val="listadetabla"/>
              <w:cnfStyle w:val="000000000000" w:firstRow="0" w:lastRow="0" w:firstColumn="0" w:lastColumn="0" w:oddVBand="0" w:evenVBand="0" w:oddHBand="0" w:evenHBand="0" w:firstRowFirstColumn="0" w:firstRowLastColumn="0" w:lastRowFirstColumn="0" w:lastRowLastColumn="0"/>
            </w:pPr>
            <w:r w:rsidRPr="00A26684">
              <w:t xml:space="preserve">Jet Brains – </w:t>
            </w:r>
            <w:proofErr w:type="spellStart"/>
            <w:r w:rsidRPr="00A26684">
              <w:t>IntelliJ</w:t>
            </w:r>
            <w:proofErr w:type="spellEnd"/>
          </w:p>
          <w:p w14:paraId="19D67085" w14:textId="77777777" w:rsidR="00FA2EEE" w:rsidRPr="00A26684" w:rsidRDefault="00FA2EEE" w:rsidP="00857A48">
            <w:pPr>
              <w:pStyle w:val="listadetabla"/>
              <w:cnfStyle w:val="000000000000" w:firstRow="0" w:lastRow="0" w:firstColumn="0" w:lastColumn="0" w:oddVBand="0" w:evenVBand="0" w:oddHBand="0" w:evenHBand="0" w:firstRowFirstColumn="0" w:firstRowLastColumn="0" w:lastRowFirstColumn="0" w:lastRowLastColumn="0"/>
            </w:pPr>
            <w:r w:rsidRPr="00A26684">
              <w:t>Jet Brains – PHP Storm</w:t>
            </w:r>
          </w:p>
          <w:p w14:paraId="52A757A3" w14:textId="77777777" w:rsidR="00FA2EEE" w:rsidRPr="00A26684" w:rsidRDefault="00FA2EEE" w:rsidP="00857A48">
            <w:pPr>
              <w:pStyle w:val="listadetabla"/>
              <w:cnfStyle w:val="000000000000" w:firstRow="0" w:lastRow="0" w:firstColumn="0" w:lastColumn="0" w:oddVBand="0" w:evenVBand="0" w:oddHBand="0" w:evenHBand="0" w:firstRowFirstColumn="0" w:firstRowLastColumn="0" w:lastRowFirstColumn="0" w:lastRowLastColumn="0"/>
            </w:pPr>
            <w:r w:rsidRPr="00A26684">
              <w:t xml:space="preserve">Jet Brains – </w:t>
            </w:r>
            <w:proofErr w:type="spellStart"/>
            <w:r w:rsidRPr="00A26684">
              <w:t>DataGrip</w:t>
            </w:r>
            <w:proofErr w:type="spellEnd"/>
          </w:p>
          <w:p w14:paraId="78D9E054" w14:textId="2DF3670A" w:rsidR="00FA2EEE" w:rsidRDefault="00FA2EEE" w:rsidP="00857A48">
            <w:pPr>
              <w:pStyle w:val="listadetabla"/>
              <w:cnfStyle w:val="000000000000" w:firstRow="0" w:lastRow="0" w:firstColumn="0" w:lastColumn="0" w:oddVBand="0" w:evenVBand="0" w:oddHBand="0" w:evenHBand="0" w:firstRowFirstColumn="0" w:firstRowLastColumn="0" w:lastRowFirstColumn="0" w:lastRowLastColumn="0"/>
            </w:pPr>
            <w:r w:rsidRPr="00A26684">
              <w:t>Java Virtual Machine</w:t>
            </w:r>
          </w:p>
          <w:p w14:paraId="6DC4B868" w14:textId="500D2500" w:rsidR="00857A48" w:rsidRPr="00A26684" w:rsidRDefault="00857A48" w:rsidP="00857A48">
            <w:pPr>
              <w:pStyle w:val="listadetabla"/>
              <w:cnfStyle w:val="000000000000" w:firstRow="0" w:lastRow="0" w:firstColumn="0" w:lastColumn="0" w:oddVBand="0" w:evenVBand="0" w:oddHBand="0" w:evenHBand="0" w:firstRowFirstColumn="0" w:firstRowLastColumn="0" w:lastRowFirstColumn="0" w:lastRowLastColumn="0"/>
            </w:pPr>
            <w:r>
              <w:t>Android Studio</w:t>
            </w:r>
          </w:p>
          <w:p w14:paraId="597FE7BB" w14:textId="77777777" w:rsidR="00FA2EEE" w:rsidRPr="00A26684" w:rsidRDefault="00FA2EEE" w:rsidP="00857A48">
            <w:pPr>
              <w:pStyle w:val="listadetabla"/>
              <w:cnfStyle w:val="000000000000" w:firstRow="0" w:lastRow="0" w:firstColumn="0" w:lastColumn="0" w:oddVBand="0" w:evenVBand="0" w:oddHBand="0" w:evenHBand="0" w:firstRowFirstColumn="0" w:firstRowLastColumn="0" w:lastRowFirstColumn="0" w:lastRowLastColumn="0"/>
            </w:pPr>
            <w:r w:rsidRPr="00A26684">
              <w:t>Google Chrome / Firefox</w:t>
            </w:r>
          </w:p>
        </w:tc>
      </w:tr>
    </w:tbl>
    <w:p w14:paraId="14390FF5" w14:textId="1566B736" w:rsidR="00296D3A" w:rsidRDefault="00F771A9" w:rsidP="00FA2EEE">
      <w:pPr>
        <w:pStyle w:val="Descripcin"/>
      </w:pPr>
      <w:bookmarkStart w:id="251" w:name="_Toc486449149"/>
      <w:bookmarkStart w:id="252" w:name="_Toc486712540"/>
      <w:r>
        <w:t xml:space="preserve">Tabla </w:t>
      </w:r>
      <w:r w:rsidR="00B56172">
        <w:fldChar w:fldCharType="begin"/>
      </w:r>
      <w:r w:rsidR="00B56172">
        <w:instrText xml:space="preserve"> SEQ Tabla \* ARABIC </w:instrText>
      </w:r>
      <w:r w:rsidR="00B56172">
        <w:fldChar w:fldCharType="separate"/>
      </w:r>
      <w:r w:rsidR="00633160">
        <w:rPr>
          <w:noProof/>
        </w:rPr>
        <w:t>7</w:t>
      </w:r>
      <w:r w:rsidR="00B56172">
        <w:rPr>
          <w:noProof/>
        </w:rPr>
        <w:fldChar w:fldCharType="end"/>
      </w:r>
      <w:r w:rsidR="00296D3A">
        <w:t>: Requerimientos mínimos de Hardware para el Desarrollador</w:t>
      </w:r>
      <w:r w:rsidR="00936FD3">
        <w:rPr>
          <w:rStyle w:val="Refdenotaalpie"/>
        </w:rPr>
        <w:footnoteReference w:id="3"/>
      </w:r>
      <w:bookmarkEnd w:id="251"/>
      <w:bookmarkEnd w:id="252"/>
    </w:p>
    <w:tbl>
      <w:tblPr>
        <w:tblStyle w:val="Tabladecuadrcula4-nfasis1"/>
        <w:tblW w:w="6091" w:type="dxa"/>
        <w:jc w:val="center"/>
        <w:tblLayout w:type="fixed"/>
        <w:tblLook w:val="04A0" w:firstRow="1" w:lastRow="0" w:firstColumn="1" w:lastColumn="0" w:noHBand="0" w:noVBand="1"/>
      </w:tblPr>
      <w:tblGrid>
        <w:gridCol w:w="2263"/>
        <w:gridCol w:w="3828"/>
      </w:tblGrid>
      <w:tr w:rsidR="00857A48" w:rsidRPr="003B592A" w14:paraId="0B567766" w14:textId="77777777" w:rsidTr="008D4AC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263" w:type="dxa"/>
          </w:tcPr>
          <w:p w14:paraId="4037B374" w14:textId="77777777" w:rsidR="00857A48" w:rsidRPr="003B592A" w:rsidRDefault="00857A48" w:rsidP="008D4ACF">
            <w:pPr>
              <w:jc w:val="center"/>
            </w:pPr>
            <w:r>
              <w:t>Característica</w:t>
            </w:r>
          </w:p>
        </w:tc>
        <w:tc>
          <w:tcPr>
            <w:tcW w:w="3828" w:type="dxa"/>
          </w:tcPr>
          <w:p w14:paraId="33EC4D19"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Requisito Mínimo</w:t>
            </w:r>
          </w:p>
        </w:tc>
      </w:tr>
      <w:tr w:rsidR="00857A48" w:rsidRPr="003B592A" w14:paraId="76DB8D6D"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F2F4A31" w14:textId="77777777" w:rsidR="00857A48" w:rsidRPr="00CD04BF" w:rsidRDefault="00857A48" w:rsidP="008D4ACF">
            <w:r w:rsidRPr="00CD04BF">
              <w:t>Procesador</w:t>
            </w:r>
          </w:p>
        </w:tc>
        <w:tc>
          <w:tcPr>
            <w:tcW w:w="3828" w:type="dxa"/>
          </w:tcPr>
          <w:p w14:paraId="243DEDE1" w14:textId="77777777" w:rsidR="00857A48" w:rsidRPr="00CD04BF" w:rsidRDefault="00857A48" w:rsidP="008D4ACF">
            <w:pPr>
              <w:cnfStyle w:val="000000100000" w:firstRow="0" w:lastRow="0" w:firstColumn="0" w:lastColumn="0" w:oddVBand="0" w:evenVBand="0" w:oddHBand="1" w:evenHBand="0" w:firstRowFirstColumn="0" w:firstRowLastColumn="0" w:lastRowFirstColumn="0" w:lastRowLastColumn="0"/>
            </w:pPr>
            <w:r w:rsidRPr="00CD04BF">
              <w:t xml:space="preserve">Intel </w:t>
            </w:r>
            <w:proofErr w:type="spellStart"/>
            <w:r>
              <w:t>Xeon</w:t>
            </w:r>
            <w:proofErr w:type="spellEnd"/>
            <w:r>
              <w:t xml:space="preserve"> 2.4 </w:t>
            </w:r>
            <w:proofErr w:type="spellStart"/>
            <w:r>
              <w:t>Ghz</w:t>
            </w:r>
            <w:proofErr w:type="spellEnd"/>
            <w:r>
              <w:t xml:space="preserve"> – 4 MB Cache</w:t>
            </w:r>
          </w:p>
        </w:tc>
      </w:tr>
      <w:tr w:rsidR="00857A48" w:rsidRPr="003B592A" w14:paraId="4AC4317C"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FCD93BE" w14:textId="77777777" w:rsidR="00857A48" w:rsidRPr="00CD04BF" w:rsidRDefault="00857A48" w:rsidP="008D4ACF">
            <w:r w:rsidRPr="00CD04BF">
              <w:t>Sistema Operativo</w:t>
            </w:r>
          </w:p>
        </w:tc>
        <w:tc>
          <w:tcPr>
            <w:tcW w:w="3828" w:type="dxa"/>
          </w:tcPr>
          <w:p w14:paraId="6CA9D7AE" w14:textId="77777777" w:rsidR="00857A48" w:rsidRPr="00CD04BF" w:rsidRDefault="00857A48" w:rsidP="008D4ACF">
            <w:pPr>
              <w:cnfStyle w:val="000000000000" w:firstRow="0" w:lastRow="0" w:firstColumn="0" w:lastColumn="0" w:oddVBand="0" w:evenVBand="0" w:oddHBand="0" w:evenHBand="0" w:firstRowFirstColumn="0" w:firstRowLastColumn="0" w:lastRowFirstColumn="0" w:lastRowLastColumn="0"/>
            </w:pPr>
            <w:r>
              <w:t xml:space="preserve">Linux </w:t>
            </w:r>
            <w:proofErr w:type="spellStart"/>
            <w:r>
              <w:t>Centos</w:t>
            </w:r>
            <w:proofErr w:type="spellEnd"/>
            <w:r>
              <w:t xml:space="preserve"> 6</w:t>
            </w:r>
          </w:p>
        </w:tc>
      </w:tr>
      <w:tr w:rsidR="00857A48" w:rsidRPr="003B592A" w14:paraId="50DBCBFC"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63AB44E0" w14:textId="77777777" w:rsidR="00857A48" w:rsidRPr="00CD04BF" w:rsidRDefault="00857A48" w:rsidP="008D4ACF">
            <w:r>
              <w:t>Memoria</w:t>
            </w:r>
          </w:p>
        </w:tc>
        <w:tc>
          <w:tcPr>
            <w:tcW w:w="3828" w:type="dxa"/>
          </w:tcPr>
          <w:p w14:paraId="3C7E359E" w14:textId="77777777" w:rsidR="00857A48" w:rsidRPr="00CD04BF" w:rsidRDefault="00857A48" w:rsidP="008D4ACF">
            <w:pPr>
              <w:cnfStyle w:val="000000100000" w:firstRow="0" w:lastRow="0" w:firstColumn="0" w:lastColumn="0" w:oddVBand="0" w:evenVBand="0" w:oddHBand="1" w:evenHBand="0" w:firstRowFirstColumn="0" w:firstRowLastColumn="0" w:lastRowFirstColumn="0" w:lastRowLastColumn="0"/>
            </w:pPr>
            <w:r>
              <w:t xml:space="preserve">4 GB </w:t>
            </w:r>
            <w:proofErr w:type="spellStart"/>
            <w:r>
              <w:t>Ram</w:t>
            </w:r>
            <w:proofErr w:type="spellEnd"/>
            <w:r>
              <w:t xml:space="preserve"> DDR3</w:t>
            </w:r>
          </w:p>
        </w:tc>
      </w:tr>
      <w:tr w:rsidR="00857A48" w:rsidRPr="003B592A" w14:paraId="2A1676EE"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B2D575E" w14:textId="77777777" w:rsidR="00857A48" w:rsidRPr="00CD04BF" w:rsidRDefault="00857A48" w:rsidP="008D4ACF">
            <w:r w:rsidRPr="00CD04BF">
              <w:t>Almacenamiento</w:t>
            </w:r>
          </w:p>
        </w:tc>
        <w:tc>
          <w:tcPr>
            <w:tcW w:w="3828" w:type="dxa"/>
          </w:tcPr>
          <w:p w14:paraId="357D7C4D" w14:textId="77777777" w:rsidR="00857A48" w:rsidRPr="00CD04BF" w:rsidRDefault="00857A48" w:rsidP="008D4ACF">
            <w:pPr>
              <w:cnfStyle w:val="000000000000" w:firstRow="0" w:lastRow="0" w:firstColumn="0" w:lastColumn="0" w:oddVBand="0" w:evenVBand="0" w:oddHBand="0" w:evenHBand="0" w:firstRowFirstColumn="0" w:firstRowLastColumn="0" w:lastRowFirstColumn="0" w:lastRowLastColumn="0"/>
            </w:pPr>
            <w:r w:rsidRPr="00CD04BF">
              <w:t>500 GB Sata 3</w:t>
            </w:r>
          </w:p>
        </w:tc>
      </w:tr>
      <w:tr w:rsidR="00857A48" w:rsidRPr="003B592A" w14:paraId="51B9ADED"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3ADD63F3" w14:textId="77777777" w:rsidR="00857A48" w:rsidRPr="00CD04BF" w:rsidRDefault="00857A48" w:rsidP="008D4ACF">
            <w:r>
              <w:t>Red</w:t>
            </w:r>
          </w:p>
        </w:tc>
        <w:tc>
          <w:tcPr>
            <w:tcW w:w="3828" w:type="dxa"/>
          </w:tcPr>
          <w:p w14:paraId="5A5032CC" w14:textId="77777777" w:rsidR="00857A48" w:rsidRPr="00CD04BF" w:rsidRDefault="00857A48" w:rsidP="008D4ACF">
            <w:pPr>
              <w:cnfStyle w:val="000000100000" w:firstRow="0" w:lastRow="0" w:firstColumn="0" w:lastColumn="0" w:oddVBand="0" w:evenVBand="0" w:oddHBand="1" w:evenHBand="0" w:firstRowFirstColumn="0" w:firstRowLastColumn="0" w:lastRowFirstColumn="0" w:lastRowLastColumn="0"/>
            </w:pPr>
            <w:r>
              <w:t>10</w:t>
            </w:r>
            <w:r w:rsidRPr="00CD04BF">
              <w:t xml:space="preserve"> Mbps Bajada – 1</w:t>
            </w:r>
            <w:r>
              <w:t>0</w:t>
            </w:r>
            <w:r w:rsidRPr="00CD04BF">
              <w:t xml:space="preserve"> Mbps Subida</w:t>
            </w:r>
          </w:p>
        </w:tc>
      </w:tr>
      <w:tr w:rsidR="00857A48" w:rsidRPr="003B592A" w14:paraId="6E47DD07"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B523390" w14:textId="77777777" w:rsidR="00857A48" w:rsidRPr="00CD04BF" w:rsidRDefault="00857A48" w:rsidP="008D4ACF">
            <w:r w:rsidRPr="00CD04BF">
              <w:t>Software</w:t>
            </w:r>
          </w:p>
        </w:tc>
        <w:tc>
          <w:tcPr>
            <w:tcW w:w="3828" w:type="dxa"/>
          </w:tcPr>
          <w:p w14:paraId="7B910CAD" w14:textId="77777777" w:rsidR="00857A48" w:rsidRDefault="00857A48" w:rsidP="00857A48">
            <w:pPr>
              <w:pStyle w:val="listadetabla"/>
              <w:cnfStyle w:val="000000000000" w:firstRow="0" w:lastRow="0" w:firstColumn="0" w:lastColumn="0" w:oddVBand="0" w:evenVBand="0" w:oddHBand="0" w:evenHBand="0" w:firstRowFirstColumn="0" w:firstRowLastColumn="0" w:lastRowFirstColumn="0" w:lastRowLastColumn="0"/>
            </w:pPr>
            <w:r>
              <w:t>Java</w:t>
            </w:r>
          </w:p>
          <w:p w14:paraId="06A0423C" w14:textId="77777777" w:rsidR="00857A48" w:rsidRDefault="00857A48" w:rsidP="00857A48">
            <w:pPr>
              <w:pStyle w:val="listadetabla"/>
              <w:cnfStyle w:val="000000000000" w:firstRow="0" w:lastRow="0" w:firstColumn="0" w:lastColumn="0" w:oddVBand="0" w:evenVBand="0" w:oddHBand="0" w:evenHBand="0" w:firstRowFirstColumn="0" w:firstRowLastColumn="0" w:lastRowFirstColumn="0" w:lastRowLastColumn="0"/>
            </w:pPr>
            <w:r>
              <w:t>MySQL</w:t>
            </w:r>
          </w:p>
          <w:p w14:paraId="6E2D7FD4" w14:textId="77777777" w:rsidR="00857A48" w:rsidRDefault="00857A48" w:rsidP="00857A48">
            <w:pPr>
              <w:pStyle w:val="listadetabla"/>
              <w:cnfStyle w:val="000000000000" w:firstRow="0" w:lastRow="0" w:firstColumn="0" w:lastColumn="0" w:oddVBand="0" w:evenVBand="0" w:oddHBand="0" w:evenHBand="0" w:firstRowFirstColumn="0" w:firstRowLastColumn="0" w:lastRowFirstColumn="0" w:lastRowLastColumn="0"/>
            </w:pPr>
            <w:r>
              <w:t>Apache/PHP</w:t>
            </w:r>
          </w:p>
          <w:p w14:paraId="4D19B52A" w14:textId="73960F7E" w:rsidR="00857A48" w:rsidRPr="00CD04BF" w:rsidRDefault="00857A48" w:rsidP="00857A48">
            <w:pPr>
              <w:pStyle w:val="listadetabla"/>
              <w:cnfStyle w:val="000000000000" w:firstRow="0" w:lastRow="0" w:firstColumn="0" w:lastColumn="0" w:oddVBand="0" w:evenVBand="0" w:oddHBand="0" w:evenHBand="0" w:firstRowFirstColumn="0" w:firstRowLastColumn="0" w:lastRowFirstColumn="0" w:lastRowLastColumn="0"/>
            </w:pPr>
            <w:proofErr w:type="spellStart"/>
            <w:r>
              <w:t>Maven</w:t>
            </w:r>
            <w:proofErr w:type="spellEnd"/>
          </w:p>
        </w:tc>
      </w:tr>
    </w:tbl>
    <w:p w14:paraId="6233A1D9" w14:textId="22B9C516" w:rsidR="00296D3A" w:rsidRPr="00CD04BF" w:rsidRDefault="00F771A9" w:rsidP="00F771A9">
      <w:pPr>
        <w:pStyle w:val="Descripcin"/>
      </w:pPr>
      <w:bookmarkStart w:id="253" w:name="_Toc486449150"/>
      <w:bookmarkStart w:id="254" w:name="_Toc486712541"/>
      <w:r>
        <w:t xml:space="preserve">Tabla </w:t>
      </w:r>
      <w:r w:rsidR="00B56172">
        <w:fldChar w:fldCharType="begin"/>
      </w:r>
      <w:r w:rsidR="00B56172">
        <w:instrText xml:space="preserve"> SEQ Tabla \* ARABIC </w:instrText>
      </w:r>
      <w:r w:rsidR="00B56172">
        <w:fldChar w:fldCharType="separate"/>
      </w:r>
      <w:r w:rsidR="00633160">
        <w:rPr>
          <w:noProof/>
        </w:rPr>
        <w:t>8</w:t>
      </w:r>
      <w:r w:rsidR="00B56172">
        <w:rPr>
          <w:noProof/>
        </w:rPr>
        <w:fldChar w:fldCharType="end"/>
      </w:r>
      <w:r w:rsidR="00296D3A">
        <w:t>: Requerimientos mínimos de Hardware para el Desarroll</w:t>
      </w:r>
      <w:r w:rsidR="00A26684">
        <w:t>o</w:t>
      </w:r>
      <w:r w:rsidR="00296D3A">
        <w:t xml:space="preserve"> (</w:t>
      </w:r>
      <w:r w:rsidR="008D4ACF">
        <w:t>Servicio web</w:t>
      </w:r>
      <w:r w:rsidR="00296D3A">
        <w:t>)</w:t>
      </w:r>
      <w:bookmarkEnd w:id="253"/>
      <w:bookmarkEnd w:id="254"/>
    </w:p>
    <w:p w14:paraId="4784F4CC" w14:textId="77777777" w:rsidR="00936FD3" w:rsidRDefault="00936FD3">
      <w:pPr>
        <w:spacing w:after="0" w:line="276" w:lineRule="auto"/>
        <w:jc w:val="left"/>
        <w:rPr>
          <w:color w:val="434343"/>
          <w:sz w:val="28"/>
          <w:szCs w:val="28"/>
        </w:rPr>
      </w:pPr>
      <w:bookmarkStart w:id="255" w:name="_Toc484123315"/>
      <w:bookmarkStart w:id="256" w:name="_Toc484123418"/>
      <w:r>
        <w:br w:type="page"/>
      </w:r>
    </w:p>
    <w:p w14:paraId="11D8FAAC" w14:textId="3BDEE619" w:rsidR="00296D3A" w:rsidRPr="00936FD3" w:rsidRDefault="001D1F6B" w:rsidP="00936FD3">
      <w:pPr>
        <w:pStyle w:val="Ttulo3"/>
        <w:rPr>
          <w:color w:val="666666"/>
        </w:rPr>
      </w:pPr>
      <w:bookmarkStart w:id="257" w:name="_Toc486449050"/>
      <w:bookmarkStart w:id="258" w:name="_Toc486696762"/>
      <w:bookmarkStart w:id="259" w:name="_Toc486710777"/>
      <w:r>
        <w:lastRenderedPageBreak/>
        <w:t>4</w:t>
      </w:r>
      <w:r w:rsidR="00296D3A">
        <w:t xml:space="preserve">.2.2 </w:t>
      </w:r>
      <w:r w:rsidR="00296D3A" w:rsidRPr="00496486">
        <w:t>Características comerciales de software para desarrollo</w:t>
      </w:r>
      <w:bookmarkEnd w:id="255"/>
      <w:bookmarkEnd w:id="256"/>
      <w:bookmarkEnd w:id="257"/>
      <w:bookmarkEnd w:id="258"/>
      <w:bookmarkEnd w:id="259"/>
    </w:p>
    <w:p w14:paraId="5A23AA59" w14:textId="22832B6F" w:rsidR="00A26684" w:rsidRDefault="00296D3A" w:rsidP="00A26684">
      <w:r w:rsidRPr="00551FB5">
        <w:t>En la siguiente tabla se muestran las características comerciales d</w:t>
      </w:r>
      <w:r>
        <w:t xml:space="preserve">e licencia </w:t>
      </w:r>
      <w:r w:rsidR="00A26684">
        <w:t>del Software</w:t>
      </w:r>
      <w:r>
        <w:t xml:space="preserve"> que se </w:t>
      </w:r>
      <w:r w:rsidRPr="00551FB5">
        <w:t>necesita para el desarrollo del Proyecto.</w:t>
      </w:r>
    </w:p>
    <w:tbl>
      <w:tblPr>
        <w:tblStyle w:val="Tabladecuadrcula4-nfasis1"/>
        <w:tblW w:w="4390" w:type="dxa"/>
        <w:jc w:val="center"/>
        <w:tblLayout w:type="fixed"/>
        <w:tblLook w:val="04A0" w:firstRow="1" w:lastRow="0" w:firstColumn="1" w:lastColumn="0" w:noHBand="0" w:noVBand="1"/>
      </w:tblPr>
      <w:tblGrid>
        <w:gridCol w:w="2263"/>
        <w:gridCol w:w="2127"/>
      </w:tblGrid>
      <w:tr w:rsidR="00857A48" w:rsidRPr="003B592A" w14:paraId="2F188DED" w14:textId="77777777" w:rsidTr="008D4AC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263" w:type="dxa"/>
          </w:tcPr>
          <w:p w14:paraId="2B6E36B6" w14:textId="77777777" w:rsidR="00857A48" w:rsidRPr="00A26684" w:rsidRDefault="00857A48" w:rsidP="008D4ACF">
            <w:pPr>
              <w:jc w:val="center"/>
            </w:pPr>
            <w:r w:rsidRPr="00A26684">
              <w:t>Software</w:t>
            </w:r>
          </w:p>
        </w:tc>
        <w:tc>
          <w:tcPr>
            <w:tcW w:w="2127" w:type="dxa"/>
          </w:tcPr>
          <w:p w14:paraId="3E35C021" w14:textId="77777777" w:rsidR="00857A48" w:rsidRPr="00A26684" w:rsidRDefault="00857A48" w:rsidP="008D4ACF">
            <w:pPr>
              <w:jc w:val="center"/>
              <w:cnfStyle w:val="100000000000" w:firstRow="1" w:lastRow="0" w:firstColumn="0" w:lastColumn="0" w:oddVBand="0" w:evenVBand="0" w:oddHBand="0" w:evenHBand="0" w:firstRowFirstColumn="0" w:firstRowLastColumn="0" w:lastRowFirstColumn="0" w:lastRowLastColumn="0"/>
            </w:pPr>
            <w:r w:rsidRPr="00A26684">
              <w:t>Tipo de Licencia</w:t>
            </w:r>
          </w:p>
        </w:tc>
      </w:tr>
      <w:tr w:rsidR="00857A48" w:rsidRPr="003B592A" w14:paraId="7AFA5C6A"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C099211" w14:textId="77777777" w:rsidR="00857A48" w:rsidRPr="00A26684" w:rsidRDefault="00857A48" w:rsidP="008D4ACF">
            <w:r w:rsidRPr="00A26684">
              <w:t>Jet Brains</w:t>
            </w:r>
          </w:p>
        </w:tc>
        <w:tc>
          <w:tcPr>
            <w:tcW w:w="2127" w:type="dxa"/>
          </w:tcPr>
          <w:p w14:paraId="76356F43" w14:textId="77777777" w:rsidR="00857A48" w:rsidRPr="00A26684" w:rsidRDefault="00857A48" w:rsidP="008D4ACF">
            <w:pPr>
              <w:cnfStyle w:val="000000100000" w:firstRow="0" w:lastRow="0" w:firstColumn="0" w:lastColumn="0" w:oddVBand="0" w:evenVBand="0" w:oddHBand="1" w:evenHBand="0" w:firstRowFirstColumn="0" w:firstRowLastColumn="0" w:lastRowFirstColumn="0" w:lastRowLastColumn="0"/>
            </w:pPr>
            <w:r w:rsidRPr="00A26684">
              <w:t>Comercial</w:t>
            </w:r>
          </w:p>
        </w:tc>
      </w:tr>
      <w:tr w:rsidR="00857A48" w:rsidRPr="003B592A" w14:paraId="28A82E5F"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0FC01EA7" w14:textId="0112F536" w:rsidR="00857A48" w:rsidRPr="00A26684" w:rsidRDefault="00857A48" w:rsidP="008D4ACF">
            <w:r>
              <w:t>Android Studio</w:t>
            </w:r>
          </w:p>
        </w:tc>
        <w:tc>
          <w:tcPr>
            <w:tcW w:w="2127" w:type="dxa"/>
          </w:tcPr>
          <w:p w14:paraId="5864A8AF" w14:textId="32D4F1CF" w:rsidR="00857A48" w:rsidRPr="00A26684" w:rsidRDefault="00857A48" w:rsidP="008D4ACF">
            <w:pPr>
              <w:cnfStyle w:val="000000000000" w:firstRow="0" w:lastRow="0" w:firstColumn="0" w:lastColumn="0" w:oddVBand="0" w:evenVBand="0" w:oddHBand="0" w:evenHBand="0" w:firstRowFirstColumn="0" w:firstRowLastColumn="0" w:lastRowFirstColumn="0" w:lastRowLastColumn="0"/>
            </w:pPr>
            <w:r>
              <w:t>Gratuita</w:t>
            </w:r>
          </w:p>
        </w:tc>
      </w:tr>
      <w:tr w:rsidR="00857A48" w:rsidRPr="003B592A" w14:paraId="4240D438"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1B8511B" w14:textId="77777777" w:rsidR="00857A48" w:rsidRPr="00A26684" w:rsidRDefault="00857A48" w:rsidP="008D4ACF">
            <w:r w:rsidRPr="00A26684">
              <w:t>Java</w:t>
            </w:r>
          </w:p>
        </w:tc>
        <w:tc>
          <w:tcPr>
            <w:tcW w:w="2127" w:type="dxa"/>
          </w:tcPr>
          <w:p w14:paraId="470C69BA" w14:textId="77777777" w:rsidR="00857A48" w:rsidRPr="00A26684" w:rsidRDefault="00857A48" w:rsidP="008D4ACF">
            <w:pPr>
              <w:cnfStyle w:val="000000100000" w:firstRow="0" w:lastRow="0" w:firstColumn="0" w:lastColumn="0" w:oddVBand="0" w:evenVBand="0" w:oddHBand="1" w:evenHBand="0" w:firstRowFirstColumn="0" w:firstRowLastColumn="0" w:lastRowFirstColumn="0" w:lastRowLastColumn="0"/>
            </w:pPr>
            <w:r w:rsidRPr="00A26684">
              <w:t>Gratuita</w:t>
            </w:r>
          </w:p>
        </w:tc>
      </w:tr>
      <w:tr w:rsidR="00857A48" w:rsidRPr="003B592A" w14:paraId="6C37D52F"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DFDE686" w14:textId="00DAC666" w:rsidR="00857A48" w:rsidRPr="00A26684" w:rsidRDefault="00857A48" w:rsidP="008D4ACF">
            <w:r>
              <w:t>Spring/Spring Boot</w:t>
            </w:r>
          </w:p>
        </w:tc>
        <w:tc>
          <w:tcPr>
            <w:tcW w:w="2127" w:type="dxa"/>
          </w:tcPr>
          <w:p w14:paraId="3081521C" w14:textId="7C9A3007" w:rsidR="00857A48" w:rsidRPr="00A26684" w:rsidRDefault="00857A48" w:rsidP="008D4ACF">
            <w:pPr>
              <w:cnfStyle w:val="000000000000" w:firstRow="0" w:lastRow="0" w:firstColumn="0" w:lastColumn="0" w:oddVBand="0" w:evenVBand="0" w:oddHBand="0" w:evenHBand="0" w:firstRowFirstColumn="0" w:firstRowLastColumn="0" w:lastRowFirstColumn="0" w:lastRowLastColumn="0"/>
            </w:pPr>
            <w:r>
              <w:t>Gratuita</w:t>
            </w:r>
          </w:p>
        </w:tc>
      </w:tr>
      <w:tr w:rsidR="00857A48" w:rsidRPr="003B592A" w14:paraId="0BD07F79"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27D39067" w14:textId="42FD3277" w:rsidR="00857A48" w:rsidRDefault="00857A48" w:rsidP="008D4ACF">
            <w:r>
              <w:t>Git</w:t>
            </w:r>
          </w:p>
        </w:tc>
        <w:tc>
          <w:tcPr>
            <w:tcW w:w="2127" w:type="dxa"/>
          </w:tcPr>
          <w:p w14:paraId="7A578D31" w14:textId="4D816FBC" w:rsidR="00857A48" w:rsidRPr="00A26684" w:rsidRDefault="00857A48" w:rsidP="008D4ACF">
            <w:pPr>
              <w:cnfStyle w:val="000000100000" w:firstRow="0" w:lastRow="0" w:firstColumn="0" w:lastColumn="0" w:oddVBand="0" w:evenVBand="0" w:oddHBand="1" w:evenHBand="0" w:firstRowFirstColumn="0" w:firstRowLastColumn="0" w:lastRowFirstColumn="0" w:lastRowLastColumn="0"/>
            </w:pPr>
            <w:r>
              <w:t>Gratuita</w:t>
            </w:r>
          </w:p>
        </w:tc>
      </w:tr>
      <w:tr w:rsidR="00857A48" w:rsidRPr="003B592A" w14:paraId="1D0B4762"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7C120550" w14:textId="18EE967E" w:rsidR="00857A48" w:rsidRDefault="00857A48" w:rsidP="008D4ACF">
            <w:r>
              <w:t>GitHub</w:t>
            </w:r>
          </w:p>
        </w:tc>
        <w:tc>
          <w:tcPr>
            <w:tcW w:w="2127" w:type="dxa"/>
          </w:tcPr>
          <w:p w14:paraId="5A62D827" w14:textId="4621C636" w:rsidR="00857A48" w:rsidRPr="00A26684" w:rsidRDefault="00857A48" w:rsidP="008D4ACF">
            <w:pPr>
              <w:cnfStyle w:val="000000000000" w:firstRow="0" w:lastRow="0" w:firstColumn="0" w:lastColumn="0" w:oddVBand="0" w:evenVBand="0" w:oddHBand="0" w:evenHBand="0" w:firstRowFirstColumn="0" w:firstRowLastColumn="0" w:lastRowFirstColumn="0" w:lastRowLastColumn="0"/>
            </w:pPr>
            <w:r>
              <w:t>Gratuita</w:t>
            </w:r>
          </w:p>
        </w:tc>
      </w:tr>
      <w:tr w:rsidR="00857A48" w:rsidRPr="003B592A" w14:paraId="4B340013"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4C1A4567" w14:textId="77777777" w:rsidR="00857A48" w:rsidRPr="00A26684" w:rsidRDefault="00857A48" w:rsidP="008D4ACF">
            <w:r w:rsidRPr="00A26684">
              <w:t>Explorador Web</w:t>
            </w:r>
          </w:p>
        </w:tc>
        <w:tc>
          <w:tcPr>
            <w:tcW w:w="2127" w:type="dxa"/>
          </w:tcPr>
          <w:p w14:paraId="26E57130" w14:textId="77777777" w:rsidR="00857A48" w:rsidRPr="00A26684" w:rsidRDefault="00857A48" w:rsidP="008D4ACF">
            <w:pPr>
              <w:cnfStyle w:val="000000100000" w:firstRow="0" w:lastRow="0" w:firstColumn="0" w:lastColumn="0" w:oddVBand="0" w:evenVBand="0" w:oddHBand="1" w:evenHBand="0" w:firstRowFirstColumn="0" w:firstRowLastColumn="0" w:lastRowFirstColumn="0" w:lastRowLastColumn="0"/>
            </w:pPr>
            <w:r w:rsidRPr="00A26684">
              <w:t>Gratuita</w:t>
            </w:r>
          </w:p>
        </w:tc>
      </w:tr>
      <w:tr w:rsidR="00857A48" w:rsidRPr="003B592A" w14:paraId="2E64FB7F"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4F3B73D" w14:textId="77777777" w:rsidR="00857A48" w:rsidRPr="00A26684" w:rsidRDefault="00857A48" w:rsidP="008D4ACF">
            <w:r w:rsidRPr="00A26684">
              <w:t>MySQL</w:t>
            </w:r>
          </w:p>
        </w:tc>
        <w:tc>
          <w:tcPr>
            <w:tcW w:w="2127" w:type="dxa"/>
          </w:tcPr>
          <w:p w14:paraId="34C96CF0" w14:textId="77777777" w:rsidR="00857A48" w:rsidRPr="00A26684" w:rsidRDefault="00857A48" w:rsidP="008D4ACF">
            <w:pPr>
              <w:cnfStyle w:val="000000000000" w:firstRow="0" w:lastRow="0" w:firstColumn="0" w:lastColumn="0" w:oddVBand="0" w:evenVBand="0" w:oddHBand="0" w:evenHBand="0" w:firstRowFirstColumn="0" w:firstRowLastColumn="0" w:lastRowFirstColumn="0" w:lastRowLastColumn="0"/>
            </w:pPr>
            <w:r w:rsidRPr="00A26684">
              <w:t>Gratuita</w:t>
            </w:r>
          </w:p>
        </w:tc>
      </w:tr>
      <w:tr w:rsidR="00857A48" w:rsidRPr="003B592A" w14:paraId="3D57A55D"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310F579" w14:textId="77777777" w:rsidR="00857A48" w:rsidRPr="00A26684" w:rsidRDefault="00857A48" w:rsidP="008D4ACF">
            <w:r w:rsidRPr="00A26684">
              <w:t>Apache</w:t>
            </w:r>
          </w:p>
        </w:tc>
        <w:tc>
          <w:tcPr>
            <w:tcW w:w="2127" w:type="dxa"/>
          </w:tcPr>
          <w:p w14:paraId="6CA627F4" w14:textId="77777777" w:rsidR="00857A48" w:rsidRPr="00A26684" w:rsidRDefault="00857A48" w:rsidP="008D4ACF">
            <w:pPr>
              <w:cnfStyle w:val="000000100000" w:firstRow="0" w:lastRow="0" w:firstColumn="0" w:lastColumn="0" w:oddVBand="0" w:evenVBand="0" w:oddHBand="1" w:evenHBand="0" w:firstRowFirstColumn="0" w:firstRowLastColumn="0" w:lastRowFirstColumn="0" w:lastRowLastColumn="0"/>
            </w:pPr>
            <w:r w:rsidRPr="00A26684">
              <w:t>Gratuita</w:t>
            </w:r>
          </w:p>
        </w:tc>
      </w:tr>
      <w:tr w:rsidR="00857A48" w:rsidRPr="003B592A" w14:paraId="178513E2"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666FC603" w14:textId="77777777" w:rsidR="00857A48" w:rsidRPr="00A26684" w:rsidRDefault="00857A48" w:rsidP="008D4ACF">
            <w:r w:rsidRPr="00A26684">
              <w:t>PHP</w:t>
            </w:r>
          </w:p>
        </w:tc>
        <w:tc>
          <w:tcPr>
            <w:tcW w:w="2127" w:type="dxa"/>
          </w:tcPr>
          <w:p w14:paraId="690C4A23" w14:textId="77777777" w:rsidR="00857A48" w:rsidRPr="00A26684" w:rsidRDefault="00857A48" w:rsidP="008D4ACF">
            <w:pPr>
              <w:cnfStyle w:val="000000000000" w:firstRow="0" w:lastRow="0" w:firstColumn="0" w:lastColumn="0" w:oddVBand="0" w:evenVBand="0" w:oddHBand="0" w:evenHBand="0" w:firstRowFirstColumn="0" w:firstRowLastColumn="0" w:lastRowFirstColumn="0" w:lastRowLastColumn="0"/>
            </w:pPr>
            <w:r w:rsidRPr="00A26684">
              <w:t>Gratuita</w:t>
            </w:r>
          </w:p>
        </w:tc>
      </w:tr>
      <w:tr w:rsidR="00857A48" w:rsidRPr="003B592A" w14:paraId="3550F4E9"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67587F8B" w14:textId="77777777" w:rsidR="00857A48" w:rsidRPr="00A26684" w:rsidRDefault="00857A48" w:rsidP="008D4ACF">
            <w:r w:rsidRPr="00A26684">
              <w:t>Windows</w:t>
            </w:r>
          </w:p>
        </w:tc>
        <w:tc>
          <w:tcPr>
            <w:tcW w:w="2127" w:type="dxa"/>
          </w:tcPr>
          <w:p w14:paraId="4921EB69" w14:textId="77777777" w:rsidR="00857A48" w:rsidRPr="00A26684" w:rsidRDefault="00857A48" w:rsidP="008D4ACF">
            <w:pPr>
              <w:cnfStyle w:val="000000100000" w:firstRow="0" w:lastRow="0" w:firstColumn="0" w:lastColumn="0" w:oddVBand="0" w:evenVBand="0" w:oddHBand="1" w:evenHBand="0" w:firstRowFirstColumn="0" w:firstRowLastColumn="0" w:lastRowFirstColumn="0" w:lastRowLastColumn="0"/>
            </w:pPr>
            <w:r w:rsidRPr="00A26684">
              <w:t>Comercial</w:t>
            </w:r>
          </w:p>
        </w:tc>
      </w:tr>
      <w:tr w:rsidR="00857A48" w:rsidRPr="003B592A" w14:paraId="588E9451"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7DD05958" w14:textId="77777777" w:rsidR="00857A48" w:rsidRPr="00A26684" w:rsidRDefault="00857A48" w:rsidP="008D4ACF">
            <w:r w:rsidRPr="00A26684">
              <w:t>Linux</w:t>
            </w:r>
          </w:p>
        </w:tc>
        <w:tc>
          <w:tcPr>
            <w:tcW w:w="2127" w:type="dxa"/>
          </w:tcPr>
          <w:p w14:paraId="3D0088D8" w14:textId="77777777" w:rsidR="00857A48" w:rsidRPr="00A26684" w:rsidRDefault="00857A48" w:rsidP="008D4ACF">
            <w:pPr>
              <w:cnfStyle w:val="000000000000" w:firstRow="0" w:lastRow="0" w:firstColumn="0" w:lastColumn="0" w:oddVBand="0" w:evenVBand="0" w:oddHBand="0" w:evenHBand="0" w:firstRowFirstColumn="0" w:firstRowLastColumn="0" w:lastRowFirstColumn="0" w:lastRowLastColumn="0"/>
            </w:pPr>
            <w:r w:rsidRPr="00A26684">
              <w:t>Gratuita</w:t>
            </w:r>
          </w:p>
        </w:tc>
      </w:tr>
      <w:tr w:rsidR="00857A48" w:rsidRPr="003B592A" w14:paraId="439EF4C7"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0DCDD0F" w14:textId="77777777" w:rsidR="00857A48" w:rsidRPr="00A26684" w:rsidRDefault="00857A48" w:rsidP="008D4ACF">
            <w:r>
              <w:t>Microsoft Office</w:t>
            </w:r>
          </w:p>
        </w:tc>
        <w:tc>
          <w:tcPr>
            <w:tcW w:w="2127" w:type="dxa"/>
          </w:tcPr>
          <w:p w14:paraId="64198F65" w14:textId="77777777" w:rsidR="00857A48" w:rsidRPr="00A26684" w:rsidRDefault="00857A48" w:rsidP="008D4ACF">
            <w:pPr>
              <w:cnfStyle w:val="000000100000" w:firstRow="0" w:lastRow="0" w:firstColumn="0" w:lastColumn="0" w:oddVBand="0" w:evenVBand="0" w:oddHBand="1" w:evenHBand="0" w:firstRowFirstColumn="0" w:firstRowLastColumn="0" w:lastRowFirstColumn="0" w:lastRowLastColumn="0"/>
            </w:pPr>
            <w:r>
              <w:t>Comercial</w:t>
            </w:r>
          </w:p>
        </w:tc>
      </w:tr>
    </w:tbl>
    <w:p w14:paraId="4C3DC16F" w14:textId="540173FB" w:rsidR="00296D3A" w:rsidRPr="00551FB5" w:rsidRDefault="00F771A9" w:rsidP="00F771A9">
      <w:pPr>
        <w:pStyle w:val="Descripcin"/>
      </w:pPr>
      <w:bookmarkStart w:id="260" w:name="_Toc486449151"/>
      <w:bookmarkStart w:id="261" w:name="_Toc486712542"/>
      <w:r>
        <w:t xml:space="preserve">Tabla </w:t>
      </w:r>
      <w:r w:rsidR="00B56172">
        <w:fldChar w:fldCharType="begin"/>
      </w:r>
      <w:r w:rsidR="00B56172">
        <w:instrText xml:space="preserve"> SEQ Tabla \* ARABIC </w:instrText>
      </w:r>
      <w:r w:rsidR="00B56172">
        <w:fldChar w:fldCharType="separate"/>
      </w:r>
      <w:r w:rsidR="00633160">
        <w:rPr>
          <w:noProof/>
        </w:rPr>
        <w:t>9</w:t>
      </w:r>
      <w:r w:rsidR="00B56172">
        <w:rPr>
          <w:noProof/>
        </w:rPr>
        <w:fldChar w:fldCharType="end"/>
      </w:r>
      <w:r w:rsidR="00296D3A">
        <w:t>: Características comerciales de Software de desarrollo</w:t>
      </w:r>
      <w:bookmarkEnd w:id="260"/>
      <w:bookmarkEnd w:id="261"/>
    </w:p>
    <w:p w14:paraId="4070E854" w14:textId="77777777" w:rsidR="00A26684" w:rsidRDefault="00A26684">
      <w:pPr>
        <w:spacing w:after="0" w:line="276" w:lineRule="auto"/>
        <w:jc w:val="left"/>
        <w:rPr>
          <w:color w:val="434343"/>
          <w:sz w:val="28"/>
          <w:szCs w:val="28"/>
        </w:rPr>
      </w:pPr>
      <w:r>
        <w:br w:type="page"/>
      </w:r>
    </w:p>
    <w:p w14:paraId="4855CFFD" w14:textId="66318BD7" w:rsidR="00296D3A" w:rsidRPr="00A26684" w:rsidRDefault="001D1F6B" w:rsidP="00A26684">
      <w:pPr>
        <w:pStyle w:val="Ttulo3"/>
        <w:rPr>
          <w:color w:val="666666"/>
        </w:rPr>
      </w:pPr>
      <w:bookmarkStart w:id="262" w:name="_Toc484123316"/>
      <w:bookmarkStart w:id="263" w:name="_Toc484123419"/>
      <w:bookmarkStart w:id="264" w:name="_Toc486449051"/>
      <w:bookmarkStart w:id="265" w:name="_Toc486696763"/>
      <w:bookmarkStart w:id="266" w:name="_Toc486710778"/>
      <w:r>
        <w:lastRenderedPageBreak/>
        <w:t>4</w:t>
      </w:r>
      <w:r w:rsidR="00296D3A">
        <w:t xml:space="preserve">.2.3 </w:t>
      </w:r>
      <w:r w:rsidR="00296D3A" w:rsidRPr="00496486">
        <w:t>Requisitos Técnicos para puesta en marca</w:t>
      </w:r>
      <w:bookmarkEnd w:id="262"/>
      <w:bookmarkEnd w:id="263"/>
      <w:bookmarkEnd w:id="264"/>
      <w:bookmarkEnd w:id="265"/>
      <w:bookmarkEnd w:id="266"/>
    </w:p>
    <w:p w14:paraId="1DEC9C56" w14:textId="1EE6DFB4" w:rsidR="00296D3A" w:rsidRDefault="00296D3A" w:rsidP="00A26684">
      <w:r w:rsidRPr="00676013">
        <w:t>Respecto a la puesta en marcha del sistema se requiere un servidor que posea los siguientes requerimientos mínimos:</w:t>
      </w:r>
    </w:p>
    <w:tbl>
      <w:tblPr>
        <w:tblStyle w:val="Tabladecuadrcula4-nfasis1"/>
        <w:tblW w:w="8757" w:type="dxa"/>
        <w:tblLayout w:type="fixed"/>
        <w:tblLook w:val="04A0" w:firstRow="1" w:lastRow="0" w:firstColumn="1" w:lastColumn="0" w:noHBand="0" w:noVBand="1"/>
      </w:tblPr>
      <w:tblGrid>
        <w:gridCol w:w="3229"/>
        <w:gridCol w:w="709"/>
        <w:gridCol w:w="4819"/>
      </w:tblGrid>
      <w:tr w:rsidR="00296D3A" w:rsidRPr="003B592A" w14:paraId="4CE03708" w14:textId="77777777" w:rsidTr="00CC5F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8" w:type="dxa"/>
            <w:gridSpan w:val="2"/>
          </w:tcPr>
          <w:p w14:paraId="1936486A" w14:textId="77777777" w:rsidR="00296D3A" w:rsidRPr="003B592A" w:rsidRDefault="00296D3A" w:rsidP="00A26684">
            <w:r>
              <w:t>Característica</w:t>
            </w:r>
          </w:p>
        </w:tc>
        <w:tc>
          <w:tcPr>
            <w:tcW w:w="4819" w:type="dxa"/>
          </w:tcPr>
          <w:p w14:paraId="5284D4B0" w14:textId="77777777" w:rsidR="00296D3A" w:rsidRPr="003B592A" w:rsidRDefault="00296D3A" w:rsidP="00A26684">
            <w:pPr>
              <w:cnfStyle w:val="100000000000" w:firstRow="1" w:lastRow="0" w:firstColumn="0" w:lastColumn="0" w:oddVBand="0" w:evenVBand="0" w:oddHBand="0" w:evenHBand="0" w:firstRowFirstColumn="0" w:firstRowLastColumn="0" w:lastRowFirstColumn="0" w:lastRowLastColumn="0"/>
            </w:pPr>
            <w:r>
              <w:t>Requisito Mínimo</w:t>
            </w:r>
          </w:p>
        </w:tc>
      </w:tr>
      <w:tr w:rsidR="00296D3A" w:rsidRPr="003B592A" w14:paraId="1D02B63E" w14:textId="77777777" w:rsidTr="00CC5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9" w:type="dxa"/>
          </w:tcPr>
          <w:p w14:paraId="50AC189A" w14:textId="77777777" w:rsidR="00296D3A" w:rsidRPr="00CD04BF" w:rsidRDefault="00296D3A" w:rsidP="00A26684">
            <w:r w:rsidRPr="00CD04BF">
              <w:t>Procesador</w:t>
            </w:r>
          </w:p>
        </w:tc>
        <w:tc>
          <w:tcPr>
            <w:tcW w:w="5528" w:type="dxa"/>
            <w:gridSpan w:val="2"/>
          </w:tcPr>
          <w:p w14:paraId="7538BEF5" w14:textId="77777777" w:rsidR="00296D3A" w:rsidRPr="00CD04BF" w:rsidRDefault="00296D3A" w:rsidP="00A26684">
            <w:pPr>
              <w:cnfStyle w:val="000000100000" w:firstRow="0" w:lastRow="0" w:firstColumn="0" w:lastColumn="0" w:oddVBand="0" w:evenVBand="0" w:oddHBand="1" w:evenHBand="0" w:firstRowFirstColumn="0" w:firstRowLastColumn="0" w:lastRowFirstColumn="0" w:lastRowLastColumn="0"/>
            </w:pPr>
            <w:r w:rsidRPr="00CD04BF">
              <w:t xml:space="preserve">Intel </w:t>
            </w:r>
            <w:proofErr w:type="spellStart"/>
            <w:r>
              <w:t>Xeon</w:t>
            </w:r>
            <w:proofErr w:type="spellEnd"/>
            <w:r>
              <w:t xml:space="preserve"> 2.4 </w:t>
            </w:r>
            <w:proofErr w:type="spellStart"/>
            <w:r>
              <w:t>Ghz</w:t>
            </w:r>
            <w:proofErr w:type="spellEnd"/>
            <w:r>
              <w:t xml:space="preserve"> – 4 MB Cache</w:t>
            </w:r>
          </w:p>
        </w:tc>
      </w:tr>
      <w:tr w:rsidR="00296D3A" w:rsidRPr="003B592A" w14:paraId="238F0690" w14:textId="77777777" w:rsidTr="00CC5F4D">
        <w:tc>
          <w:tcPr>
            <w:cnfStyle w:val="001000000000" w:firstRow="0" w:lastRow="0" w:firstColumn="1" w:lastColumn="0" w:oddVBand="0" w:evenVBand="0" w:oddHBand="0" w:evenHBand="0" w:firstRowFirstColumn="0" w:firstRowLastColumn="0" w:lastRowFirstColumn="0" w:lastRowLastColumn="0"/>
            <w:tcW w:w="3229" w:type="dxa"/>
          </w:tcPr>
          <w:p w14:paraId="0C16181B" w14:textId="77777777" w:rsidR="00296D3A" w:rsidRPr="00CD04BF" w:rsidRDefault="00296D3A" w:rsidP="00A26684">
            <w:r w:rsidRPr="00CD04BF">
              <w:t>Sistema Operativo</w:t>
            </w:r>
          </w:p>
        </w:tc>
        <w:tc>
          <w:tcPr>
            <w:tcW w:w="5528" w:type="dxa"/>
            <w:gridSpan w:val="2"/>
          </w:tcPr>
          <w:p w14:paraId="46A78466" w14:textId="77777777" w:rsidR="00296D3A" w:rsidRPr="00CD04BF" w:rsidRDefault="00296D3A" w:rsidP="00A26684">
            <w:pPr>
              <w:cnfStyle w:val="000000000000" w:firstRow="0" w:lastRow="0" w:firstColumn="0" w:lastColumn="0" w:oddVBand="0" w:evenVBand="0" w:oddHBand="0" w:evenHBand="0" w:firstRowFirstColumn="0" w:firstRowLastColumn="0" w:lastRowFirstColumn="0" w:lastRowLastColumn="0"/>
            </w:pPr>
            <w:r>
              <w:t xml:space="preserve">Linux </w:t>
            </w:r>
            <w:proofErr w:type="spellStart"/>
            <w:r>
              <w:t>Centos</w:t>
            </w:r>
            <w:proofErr w:type="spellEnd"/>
            <w:r>
              <w:t xml:space="preserve"> 6</w:t>
            </w:r>
          </w:p>
        </w:tc>
      </w:tr>
      <w:tr w:rsidR="00296D3A" w:rsidRPr="003B592A" w14:paraId="1D9E49DF" w14:textId="77777777" w:rsidTr="00CC5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9" w:type="dxa"/>
          </w:tcPr>
          <w:p w14:paraId="40FB7D0E" w14:textId="77777777" w:rsidR="00296D3A" w:rsidRPr="00CD04BF" w:rsidRDefault="00296D3A" w:rsidP="00A26684">
            <w:r>
              <w:t>Memoria</w:t>
            </w:r>
          </w:p>
        </w:tc>
        <w:tc>
          <w:tcPr>
            <w:tcW w:w="5528" w:type="dxa"/>
            <w:gridSpan w:val="2"/>
          </w:tcPr>
          <w:p w14:paraId="0AF96B83" w14:textId="77777777" w:rsidR="00296D3A" w:rsidRPr="00CD04BF" w:rsidRDefault="00296D3A" w:rsidP="00A26684">
            <w:pPr>
              <w:cnfStyle w:val="000000100000" w:firstRow="0" w:lastRow="0" w:firstColumn="0" w:lastColumn="0" w:oddVBand="0" w:evenVBand="0" w:oddHBand="1" w:evenHBand="0" w:firstRowFirstColumn="0" w:firstRowLastColumn="0" w:lastRowFirstColumn="0" w:lastRowLastColumn="0"/>
            </w:pPr>
            <w:r>
              <w:t xml:space="preserve">2 GB </w:t>
            </w:r>
            <w:proofErr w:type="spellStart"/>
            <w:r>
              <w:t>Ram</w:t>
            </w:r>
            <w:proofErr w:type="spellEnd"/>
            <w:r>
              <w:t xml:space="preserve"> DDR3</w:t>
            </w:r>
          </w:p>
        </w:tc>
      </w:tr>
      <w:tr w:rsidR="00296D3A" w:rsidRPr="003B592A" w14:paraId="78B3B2EF" w14:textId="77777777" w:rsidTr="00CC5F4D">
        <w:tc>
          <w:tcPr>
            <w:cnfStyle w:val="001000000000" w:firstRow="0" w:lastRow="0" w:firstColumn="1" w:lastColumn="0" w:oddVBand="0" w:evenVBand="0" w:oddHBand="0" w:evenHBand="0" w:firstRowFirstColumn="0" w:firstRowLastColumn="0" w:lastRowFirstColumn="0" w:lastRowLastColumn="0"/>
            <w:tcW w:w="3229" w:type="dxa"/>
          </w:tcPr>
          <w:p w14:paraId="5C84BC36" w14:textId="77777777" w:rsidR="00296D3A" w:rsidRPr="00CD04BF" w:rsidRDefault="00296D3A" w:rsidP="00A26684">
            <w:r w:rsidRPr="00CD04BF">
              <w:t>Almacenamiento</w:t>
            </w:r>
          </w:p>
        </w:tc>
        <w:tc>
          <w:tcPr>
            <w:tcW w:w="5528" w:type="dxa"/>
            <w:gridSpan w:val="2"/>
          </w:tcPr>
          <w:p w14:paraId="6B355967" w14:textId="77777777" w:rsidR="00296D3A" w:rsidRPr="00CD04BF" w:rsidRDefault="00296D3A" w:rsidP="00A26684">
            <w:pPr>
              <w:cnfStyle w:val="000000000000" w:firstRow="0" w:lastRow="0" w:firstColumn="0" w:lastColumn="0" w:oddVBand="0" w:evenVBand="0" w:oddHBand="0" w:evenHBand="0" w:firstRowFirstColumn="0" w:firstRowLastColumn="0" w:lastRowFirstColumn="0" w:lastRowLastColumn="0"/>
            </w:pPr>
            <w:r>
              <w:t>20</w:t>
            </w:r>
            <w:r w:rsidRPr="00CD04BF">
              <w:t xml:space="preserve"> GB Sata 3</w:t>
            </w:r>
          </w:p>
        </w:tc>
      </w:tr>
      <w:tr w:rsidR="00296D3A" w:rsidRPr="003B592A" w14:paraId="0A48A49E" w14:textId="77777777" w:rsidTr="00CC5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9" w:type="dxa"/>
          </w:tcPr>
          <w:p w14:paraId="20E47808" w14:textId="77777777" w:rsidR="00296D3A" w:rsidRPr="00CD04BF" w:rsidRDefault="00296D3A" w:rsidP="00A26684">
            <w:r>
              <w:t>Red</w:t>
            </w:r>
          </w:p>
        </w:tc>
        <w:tc>
          <w:tcPr>
            <w:tcW w:w="5528" w:type="dxa"/>
            <w:gridSpan w:val="2"/>
          </w:tcPr>
          <w:p w14:paraId="77DD9276" w14:textId="77777777" w:rsidR="00296D3A" w:rsidRPr="00CD04BF" w:rsidRDefault="00296D3A" w:rsidP="00A26684">
            <w:pPr>
              <w:cnfStyle w:val="000000100000" w:firstRow="0" w:lastRow="0" w:firstColumn="0" w:lastColumn="0" w:oddVBand="0" w:evenVBand="0" w:oddHBand="1" w:evenHBand="0" w:firstRowFirstColumn="0" w:firstRowLastColumn="0" w:lastRowFirstColumn="0" w:lastRowLastColumn="0"/>
            </w:pPr>
            <w:r>
              <w:t>10</w:t>
            </w:r>
            <w:r w:rsidRPr="00CD04BF">
              <w:t xml:space="preserve"> Mbps Bajada – 1</w:t>
            </w:r>
            <w:r>
              <w:t>0</w:t>
            </w:r>
            <w:r w:rsidRPr="00CD04BF">
              <w:t xml:space="preserve"> Mbps Subida</w:t>
            </w:r>
          </w:p>
        </w:tc>
      </w:tr>
      <w:tr w:rsidR="00296D3A" w:rsidRPr="003B592A" w14:paraId="187C9924" w14:textId="77777777" w:rsidTr="00CC5F4D">
        <w:tc>
          <w:tcPr>
            <w:cnfStyle w:val="001000000000" w:firstRow="0" w:lastRow="0" w:firstColumn="1" w:lastColumn="0" w:oddVBand="0" w:evenVBand="0" w:oddHBand="0" w:evenHBand="0" w:firstRowFirstColumn="0" w:firstRowLastColumn="0" w:lastRowFirstColumn="0" w:lastRowLastColumn="0"/>
            <w:tcW w:w="3229" w:type="dxa"/>
          </w:tcPr>
          <w:p w14:paraId="1FDFFCAB" w14:textId="77777777" w:rsidR="00296D3A" w:rsidRPr="00CD04BF" w:rsidRDefault="00296D3A" w:rsidP="00A26684">
            <w:r w:rsidRPr="00CD04BF">
              <w:t>Software</w:t>
            </w:r>
          </w:p>
        </w:tc>
        <w:tc>
          <w:tcPr>
            <w:tcW w:w="5528" w:type="dxa"/>
            <w:gridSpan w:val="2"/>
          </w:tcPr>
          <w:p w14:paraId="6EECF998" w14:textId="77777777" w:rsidR="00296D3A" w:rsidRDefault="00296D3A" w:rsidP="00857A48">
            <w:pPr>
              <w:pStyle w:val="listadetabla"/>
              <w:cnfStyle w:val="000000000000" w:firstRow="0" w:lastRow="0" w:firstColumn="0" w:lastColumn="0" w:oddVBand="0" w:evenVBand="0" w:oddHBand="0" w:evenHBand="0" w:firstRowFirstColumn="0" w:firstRowLastColumn="0" w:lastRowFirstColumn="0" w:lastRowLastColumn="0"/>
            </w:pPr>
            <w:r>
              <w:t>Apache</w:t>
            </w:r>
          </w:p>
          <w:p w14:paraId="14303561" w14:textId="77777777" w:rsidR="00296D3A" w:rsidRPr="00676013" w:rsidRDefault="00296D3A" w:rsidP="00857A48">
            <w:pPr>
              <w:pStyle w:val="listadetabla"/>
              <w:cnfStyle w:val="000000000000" w:firstRow="0" w:lastRow="0" w:firstColumn="0" w:lastColumn="0" w:oddVBand="0" w:evenVBand="0" w:oddHBand="0" w:evenHBand="0" w:firstRowFirstColumn="0" w:firstRowLastColumn="0" w:lastRowFirstColumn="0" w:lastRowLastColumn="0"/>
            </w:pPr>
            <w:r>
              <w:t>PHP</w:t>
            </w:r>
          </w:p>
        </w:tc>
      </w:tr>
    </w:tbl>
    <w:p w14:paraId="7BC25275" w14:textId="691617AB" w:rsidR="00296D3A" w:rsidRDefault="00F771A9" w:rsidP="00F771A9">
      <w:pPr>
        <w:pStyle w:val="Descripcin"/>
      </w:pPr>
      <w:bookmarkStart w:id="267" w:name="_Toc486449152"/>
      <w:bookmarkStart w:id="268" w:name="_Toc486712543"/>
      <w:r>
        <w:t xml:space="preserve">Tabla </w:t>
      </w:r>
      <w:r w:rsidR="00B56172">
        <w:fldChar w:fldCharType="begin"/>
      </w:r>
      <w:r w:rsidR="00B56172">
        <w:instrText xml:space="preserve"> SEQ Tabla \* ARABIC </w:instrText>
      </w:r>
      <w:r w:rsidR="00B56172">
        <w:fldChar w:fldCharType="separate"/>
      </w:r>
      <w:r w:rsidR="00633160">
        <w:rPr>
          <w:noProof/>
        </w:rPr>
        <w:t>10</w:t>
      </w:r>
      <w:r w:rsidR="00B56172">
        <w:rPr>
          <w:noProof/>
        </w:rPr>
        <w:fldChar w:fldCharType="end"/>
      </w:r>
      <w:r w:rsidR="00296D3A">
        <w:t>: Requerimientos del Servidor Web</w:t>
      </w:r>
      <w:bookmarkEnd w:id="267"/>
      <w:bookmarkEnd w:id="268"/>
    </w:p>
    <w:p w14:paraId="4ECDAD04" w14:textId="3B377EC2" w:rsidR="00296D3A" w:rsidRPr="00A26684" w:rsidRDefault="001D1F6B" w:rsidP="00A26684">
      <w:pPr>
        <w:pStyle w:val="Ttulo3"/>
        <w:rPr>
          <w:color w:val="666666"/>
        </w:rPr>
      </w:pPr>
      <w:bookmarkStart w:id="269" w:name="_Toc484123317"/>
      <w:bookmarkStart w:id="270" w:name="_Toc484123420"/>
      <w:bookmarkStart w:id="271" w:name="_Toc486449052"/>
      <w:bookmarkStart w:id="272" w:name="_Toc486696764"/>
      <w:bookmarkStart w:id="273" w:name="_Toc486710779"/>
      <w:r>
        <w:t>4</w:t>
      </w:r>
      <w:r w:rsidR="00296D3A">
        <w:t xml:space="preserve">.2.4 </w:t>
      </w:r>
      <w:r w:rsidR="00296D3A" w:rsidRPr="00496486">
        <w:t>Conclusión</w:t>
      </w:r>
      <w:bookmarkEnd w:id="269"/>
      <w:bookmarkEnd w:id="270"/>
      <w:bookmarkEnd w:id="271"/>
      <w:bookmarkEnd w:id="272"/>
      <w:bookmarkEnd w:id="273"/>
    </w:p>
    <w:p w14:paraId="302BBE32" w14:textId="0BB72B95" w:rsidR="00857A48" w:rsidRDefault="00857A48" w:rsidP="00857A48">
      <w:bookmarkStart w:id="274" w:name="_Toc484123318"/>
      <w:bookmarkStart w:id="275" w:name="_Toc484123421"/>
      <w:r w:rsidRPr="00936FD3">
        <w:t xml:space="preserve">Respecto al estudio de </w:t>
      </w:r>
      <w:r>
        <w:t>f</w:t>
      </w:r>
      <w:r w:rsidRPr="00936FD3">
        <w:t xml:space="preserve">actibilidad </w:t>
      </w:r>
      <w:r>
        <w:t>t</w:t>
      </w:r>
      <w:r w:rsidRPr="00936FD3">
        <w:t>écnica que se realizó, se concluye que con el equipamiento descrito y el Software que se requiere el de</w:t>
      </w:r>
      <w:r>
        <w:t>sarrollo del sistema es factible</w:t>
      </w:r>
      <w:r w:rsidRPr="00936FD3">
        <w:t xml:space="preserve">, además debemos destacar que los servidores presentados en las tablas 2 y 4 tienen costo 0 en la etapa de desarrollo </w:t>
      </w:r>
      <w:r>
        <w:t xml:space="preserve">por beneficio a </w:t>
      </w:r>
      <w:proofErr w:type="spellStart"/>
      <w:r>
        <w:t>tesistas</w:t>
      </w:r>
      <w:proofErr w:type="spellEnd"/>
      <w:r>
        <w:t xml:space="preserve"> en la empresa de hosting.</w:t>
      </w:r>
    </w:p>
    <w:p w14:paraId="26ADBF4F" w14:textId="6B78FC1A" w:rsidR="00296D3A" w:rsidRDefault="001D1F6B" w:rsidP="00A26684">
      <w:pPr>
        <w:pStyle w:val="Ttulo2"/>
      </w:pPr>
      <w:bookmarkStart w:id="276" w:name="_Toc486449053"/>
      <w:bookmarkStart w:id="277" w:name="_Toc486696765"/>
      <w:bookmarkStart w:id="278" w:name="_Toc486710780"/>
      <w:r>
        <w:t>4</w:t>
      </w:r>
      <w:r w:rsidR="00296D3A">
        <w:t>.3</w:t>
      </w:r>
      <w:r w:rsidR="00296D3A" w:rsidRPr="0041535E">
        <w:t xml:space="preserve"> Factibilidad Operativa</w:t>
      </w:r>
      <w:bookmarkEnd w:id="274"/>
      <w:bookmarkEnd w:id="275"/>
      <w:bookmarkEnd w:id="276"/>
      <w:bookmarkEnd w:id="277"/>
      <w:bookmarkEnd w:id="278"/>
    </w:p>
    <w:p w14:paraId="7290F3EA" w14:textId="7A8A50D7" w:rsidR="00296D3A" w:rsidRDefault="001D1F6B" w:rsidP="00A26684">
      <w:pPr>
        <w:pStyle w:val="Ttulo3"/>
      </w:pPr>
      <w:bookmarkStart w:id="279" w:name="_Toc484123319"/>
      <w:bookmarkStart w:id="280" w:name="_Toc484123422"/>
      <w:bookmarkStart w:id="281" w:name="_Toc486449054"/>
      <w:bookmarkStart w:id="282" w:name="_Toc486696766"/>
      <w:bookmarkStart w:id="283" w:name="_Toc486710781"/>
      <w:r>
        <w:t>4</w:t>
      </w:r>
      <w:r w:rsidR="00296D3A">
        <w:t>.3</w:t>
      </w:r>
      <w:r w:rsidR="00296D3A" w:rsidRPr="00496486">
        <w:t>.1 Análisis de Factibilidad Operativa</w:t>
      </w:r>
      <w:bookmarkEnd w:id="279"/>
      <w:bookmarkEnd w:id="280"/>
      <w:bookmarkEnd w:id="281"/>
      <w:bookmarkEnd w:id="282"/>
      <w:bookmarkEnd w:id="283"/>
    </w:p>
    <w:p w14:paraId="630D385D" w14:textId="7DB5AA9A" w:rsidR="00296D3A" w:rsidRDefault="00296D3A" w:rsidP="00A26684">
      <w:r w:rsidRPr="00496486">
        <w:t xml:space="preserve">La factibilidad </w:t>
      </w:r>
      <w:r w:rsidR="00857A48">
        <w:t>o</w:t>
      </w:r>
      <w:r w:rsidRPr="00496486">
        <w:t>perativa ayuda a saber si el sistema puesto en marcha será utilizado por los usuarios finales. Lo anterior se logra realizando un estudio de éstos últimos respecto a la posesión de Smartphone con Android como sistema operativo.</w:t>
      </w:r>
    </w:p>
    <w:p w14:paraId="0802C3B1" w14:textId="77777777" w:rsidR="00857A48" w:rsidRPr="00857A48" w:rsidRDefault="00857A48" w:rsidP="00857A48">
      <w:pPr>
        <w:rPr>
          <w:b/>
        </w:rPr>
      </w:pPr>
      <w:r w:rsidRPr="00857A48">
        <w:rPr>
          <w:b/>
        </w:rPr>
        <w:t>Posesión de Smartphone con Android:</w:t>
      </w:r>
    </w:p>
    <w:p w14:paraId="6D1A1E90" w14:textId="0E2C074C" w:rsidR="00857A48" w:rsidRDefault="00857A48" w:rsidP="00857A48">
      <w:r w:rsidRPr="00936FD3">
        <w:t>Según el est</w:t>
      </w:r>
      <w:r>
        <w:t xml:space="preserve">udio demostrado por </w:t>
      </w:r>
      <w:proofErr w:type="spellStart"/>
      <w:r>
        <w:t>eMarketer</w:t>
      </w:r>
      <w:proofErr w:type="spellEnd"/>
      <w:r w:rsidRPr="00936FD3">
        <w:t xml:space="preserve"> Chile es uno de los países que tiene mayor posesión de teléfonos inteligentes en Latinoamérica</w:t>
      </w:r>
      <w:sdt>
        <w:sdtPr>
          <w:id w:val="-406690327"/>
          <w:citation/>
        </w:sdtPr>
        <w:sdtContent>
          <w:r w:rsidR="00134A24">
            <w:fldChar w:fldCharType="begin"/>
          </w:r>
          <w:r w:rsidR="00134A24">
            <w:instrText xml:space="preserve"> CITATION Jua17 \l 13322 </w:instrText>
          </w:r>
          <w:r w:rsidR="00134A24">
            <w:fldChar w:fldCharType="separate"/>
          </w:r>
          <w:r w:rsidR="002A248F">
            <w:rPr>
              <w:noProof/>
            </w:rPr>
            <w:t xml:space="preserve"> (Majluf, 2017)</w:t>
          </w:r>
          <w:r w:rsidR="00134A24">
            <w:fldChar w:fldCharType="end"/>
          </w:r>
        </w:sdtContent>
      </w:sdt>
      <w:r w:rsidRPr="00936FD3">
        <w:t xml:space="preserve">. </w:t>
      </w:r>
    </w:p>
    <w:p w14:paraId="0C1F6C6B" w14:textId="77777777" w:rsidR="008734A3" w:rsidRDefault="008734A3">
      <w:pPr>
        <w:spacing w:after="0" w:line="276" w:lineRule="auto"/>
        <w:jc w:val="left"/>
        <w:rPr>
          <w:b/>
        </w:rPr>
      </w:pPr>
      <w:r>
        <w:rPr>
          <w:b/>
        </w:rPr>
        <w:br w:type="page"/>
      </w:r>
    </w:p>
    <w:p w14:paraId="67C3C026" w14:textId="77CCEFFB" w:rsidR="00857A48" w:rsidRPr="00857A48" w:rsidRDefault="00857A48" w:rsidP="00857A48">
      <w:pPr>
        <w:rPr>
          <w:b/>
        </w:rPr>
      </w:pPr>
      <w:r w:rsidRPr="00857A48">
        <w:rPr>
          <w:b/>
        </w:rPr>
        <w:lastRenderedPageBreak/>
        <w:t>Consumo de eventos sociales en Chile:</w:t>
      </w:r>
    </w:p>
    <w:p w14:paraId="5BAF6C89" w14:textId="38D84FDD" w:rsidR="00857A48" w:rsidRDefault="00857A48" w:rsidP="00857A48">
      <w:r>
        <w:t>Según publicación del</w:t>
      </w:r>
      <w:r w:rsidRPr="00936FD3">
        <w:t xml:space="preserve"> gobierno de chile</w:t>
      </w:r>
      <w:r>
        <w:t>, en donde se</w:t>
      </w:r>
      <w:r w:rsidRPr="00936FD3">
        <w:t xml:space="preserve"> investigó lo</w:t>
      </w:r>
      <w:r>
        <w:t>s quehaceres de los chilenos en su</w:t>
      </w:r>
      <w:r w:rsidRPr="00936FD3">
        <w:t xml:space="preserve"> tiempo libre</w:t>
      </w:r>
      <w:r>
        <w:t>, demuestra que uno de los pasatiempos más consumidos son los eventos sociales</w:t>
      </w:r>
      <w:sdt>
        <w:sdtPr>
          <w:id w:val="-1956240430"/>
          <w:citation/>
        </w:sdtPr>
        <w:sdtContent>
          <w:r w:rsidR="00134A24">
            <w:fldChar w:fldCharType="begin"/>
          </w:r>
          <w:r w:rsidR="00134A24">
            <w:instrText xml:space="preserve"> CITATION Con17 \l 13322 </w:instrText>
          </w:r>
          <w:r w:rsidR="00134A24">
            <w:fldChar w:fldCharType="separate"/>
          </w:r>
          <w:r w:rsidR="002A248F">
            <w:rPr>
              <w:noProof/>
            </w:rPr>
            <w:t xml:space="preserve"> (Consejo Nacional de la Cultura y las Artes, 2017)</w:t>
          </w:r>
          <w:r w:rsidR="00134A24">
            <w:fldChar w:fldCharType="end"/>
          </w:r>
        </w:sdtContent>
      </w:sdt>
      <w:r>
        <w:t>.</w:t>
      </w:r>
    </w:p>
    <w:p w14:paraId="713E193E" w14:textId="0536932A" w:rsidR="00296D3A" w:rsidRPr="00496486" w:rsidRDefault="001D1F6B" w:rsidP="00A26684">
      <w:pPr>
        <w:pStyle w:val="Ttulo3"/>
      </w:pPr>
      <w:bookmarkStart w:id="284" w:name="_Toc484123320"/>
      <w:bookmarkStart w:id="285" w:name="_Toc484123423"/>
      <w:bookmarkStart w:id="286" w:name="_Toc486449055"/>
      <w:bookmarkStart w:id="287" w:name="_Toc486696767"/>
      <w:bookmarkStart w:id="288" w:name="_Toc486710782"/>
      <w:r>
        <w:t>4</w:t>
      </w:r>
      <w:r w:rsidR="00296D3A">
        <w:t>.3</w:t>
      </w:r>
      <w:r w:rsidR="00296D3A" w:rsidRPr="00496486">
        <w:t>.2 Conclusión</w:t>
      </w:r>
      <w:bookmarkEnd w:id="284"/>
      <w:bookmarkEnd w:id="285"/>
      <w:bookmarkEnd w:id="286"/>
      <w:bookmarkEnd w:id="287"/>
      <w:bookmarkEnd w:id="288"/>
    </w:p>
    <w:p w14:paraId="54AB27A2" w14:textId="77777777" w:rsidR="00857A48" w:rsidRPr="00676013" w:rsidRDefault="00857A48" w:rsidP="00857A48">
      <w:bookmarkStart w:id="289" w:name="_Toc484123321"/>
      <w:bookmarkStart w:id="290" w:name="_Toc484123424"/>
      <w:r w:rsidRPr="00496486">
        <w:t>Respecto al estudio que se realizó en esta sección, se concluye que el sistema puesto en marcha es viable, ya que es una herramienta que será usada por la población chilena y dado el método que se utilizó para el análisis de la usabilidad se garantiza que será una herramienta que brindará una buena expe</w:t>
      </w:r>
      <w:r>
        <w:t>riencia a los usuarios finales.</w:t>
      </w:r>
    </w:p>
    <w:p w14:paraId="3B9E8F7A" w14:textId="31FF098A" w:rsidR="00296D3A" w:rsidRDefault="001D1F6B" w:rsidP="00A26684">
      <w:pPr>
        <w:pStyle w:val="Ttulo2"/>
      </w:pPr>
      <w:bookmarkStart w:id="291" w:name="_Toc486449056"/>
      <w:bookmarkStart w:id="292" w:name="_Toc486696768"/>
      <w:bookmarkStart w:id="293" w:name="_Toc486710783"/>
      <w:r>
        <w:t>4</w:t>
      </w:r>
      <w:r w:rsidR="00296D3A">
        <w:t>.4</w:t>
      </w:r>
      <w:r w:rsidR="00296D3A" w:rsidRPr="0041535E">
        <w:t xml:space="preserve"> Factibilidad Económica</w:t>
      </w:r>
      <w:bookmarkEnd w:id="289"/>
      <w:bookmarkEnd w:id="290"/>
      <w:bookmarkEnd w:id="291"/>
      <w:bookmarkEnd w:id="292"/>
      <w:bookmarkEnd w:id="293"/>
    </w:p>
    <w:p w14:paraId="099750DC" w14:textId="5B66479F" w:rsidR="00857A48" w:rsidRPr="00496486" w:rsidRDefault="00857A48" w:rsidP="00857A48">
      <w:bookmarkStart w:id="294" w:name="_Toc484123322"/>
      <w:bookmarkStart w:id="295" w:name="_Toc484123425"/>
      <w:r>
        <w:t>La factibilidad e</w:t>
      </w:r>
      <w:r w:rsidRPr="00496486">
        <w:t>conómica ayuda a conocer o determinar la</w:t>
      </w:r>
      <w:r>
        <w:t xml:space="preserve"> posibilidad de desarrollar el p</w:t>
      </w:r>
      <w:r w:rsidRPr="00496486">
        <w:t>royecto en base a la estimación de costos y beneficios económicos que se obtendrán una vez puesto en marcha el</w:t>
      </w:r>
      <w:r>
        <w:t xml:space="preserve"> p</w:t>
      </w:r>
      <w:r w:rsidRPr="00496486">
        <w:t>royecto.</w:t>
      </w:r>
    </w:p>
    <w:p w14:paraId="0D05BB07" w14:textId="77777777" w:rsidR="00857A48" w:rsidRPr="00496486" w:rsidRDefault="00857A48" w:rsidP="00857A48">
      <w:r w:rsidRPr="00496486">
        <w:t>Se utilizará el indicador VAN (Valor Actual Neto) para determinar la factibilidad económica del Proyecto, es decir, si el producto es o no rentable.</w:t>
      </w:r>
    </w:p>
    <w:p w14:paraId="2FE4C15E" w14:textId="77777777" w:rsidR="00857A48" w:rsidRDefault="00857A48" w:rsidP="00857A48">
      <w:r w:rsidRPr="00496486">
        <w:t xml:space="preserve">El horizonte con el que se evaluará el Proyecto en cuestión es de </w:t>
      </w:r>
      <w:r>
        <w:t>3</w:t>
      </w:r>
      <w:r w:rsidRPr="00496486">
        <w:t xml:space="preserve"> años.</w:t>
      </w:r>
    </w:p>
    <w:p w14:paraId="4FF295AF" w14:textId="5A931A9B" w:rsidR="00296D3A" w:rsidRPr="00A26684" w:rsidRDefault="001D1F6B" w:rsidP="00A26684">
      <w:pPr>
        <w:pStyle w:val="Ttulo3"/>
      </w:pPr>
      <w:bookmarkStart w:id="296" w:name="_Toc486449057"/>
      <w:bookmarkStart w:id="297" w:name="_Toc486696769"/>
      <w:bookmarkStart w:id="298" w:name="_Toc486710784"/>
      <w:r>
        <w:t>4</w:t>
      </w:r>
      <w:r w:rsidR="00296D3A">
        <w:t>.4</w:t>
      </w:r>
      <w:r w:rsidR="00296D3A" w:rsidRPr="00496486">
        <w:t xml:space="preserve">.1 </w:t>
      </w:r>
      <w:r w:rsidR="00296D3A">
        <w:t>Determinación de Costos</w:t>
      </w:r>
      <w:bookmarkEnd w:id="294"/>
      <w:bookmarkEnd w:id="295"/>
      <w:bookmarkEnd w:id="296"/>
      <w:bookmarkEnd w:id="297"/>
      <w:bookmarkEnd w:id="298"/>
    </w:p>
    <w:p w14:paraId="2865305E" w14:textId="7ED25BF2" w:rsidR="00296D3A" w:rsidRPr="00EC0F7F" w:rsidRDefault="001D1F6B" w:rsidP="00A26684">
      <w:pPr>
        <w:pStyle w:val="Ttulo4"/>
      </w:pPr>
      <w:bookmarkStart w:id="299" w:name="_Toc484123323"/>
      <w:bookmarkStart w:id="300" w:name="_Toc486449058"/>
      <w:bookmarkStart w:id="301" w:name="_Toc486696770"/>
      <w:bookmarkStart w:id="302" w:name="_Toc486710785"/>
      <w:r>
        <w:t>4</w:t>
      </w:r>
      <w:r w:rsidR="00296D3A">
        <w:t>.4</w:t>
      </w:r>
      <w:r w:rsidR="00296D3A" w:rsidRPr="00EC0F7F">
        <w:t>.1.1 Costo de Desarrollo</w:t>
      </w:r>
      <w:bookmarkEnd w:id="299"/>
      <w:bookmarkEnd w:id="300"/>
      <w:bookmarkEnd w:id="301"/>
      <w:bookmarkEnd w:id="302"/>
    </w:p>
    <w:p w14:paraId="2A83A15F" w14:textId="77777777" w:rsidR="00857A48" w:rsidRDefault="00857A48" w:rsidP="00857A48">
      <w:bookmarkStart w:id="303" w:name="_Toc484123324"/>
      <w:r w:rsidRPr="00B10DED">
        <w:t xml:space="preserve">Se requiere de dos </w:t>
      </w:r>
      <w:r>
        <w:t>i</w:t>
      </w:r>
      <w:r w:rsidRPr="00B10DED">
        <w:t xml:space="preserve">ngenieros Civiles en Informática para el desarrollo del Sistema, los cuales poseen un costo de hora/hombre de $ </w:t>
      </w:r>
      <w:r>
        <w:t>7</w:t>
      </w:r>
      <w:r w:rsidRPr="00B10DED">
        <w:t xml:space="preserve">.000 c/u.- La duración total del Proyecto está estimada en </w:t>
      </w:r>
      <w:r>
        <w:t>2 (1/2)</w:t>
      </w:r>
      <w:r w:rsidRPr="00B10DED">
        <w:t xml:space="preserve"> meses aproximadamente (</w:t>
      </w:r>
      <w:r>
        <w:t>10</w:t>
      </w:r>
      <w:r w:rsidRPr="00B10DED">
        <w:t xml:space="preserve"> semanas) considerando un trabajo de </w:t>
      </w:r>
      <w:r>
        <w:t>30</w:t>
      </w:r>
      <w:r w:rsidRPr="00B10DED">
        <w:t xml:space="preserve"> horas semanales. </w:t>
      </w:r>
      <w:r>
        <w:t>Esto genera un gasto total de desarrollo de $4.200.000 aproximadamente.</w:t>
      </w:r>
    </w:p>
    <w:p w14:paraId="2A5F26B9" w14:textId="4B6F8270" w:rsidR="00296D3A" w:rsidRDefault="001D1F6B" w:rsidP="00A26684">
      <w:pPr>
        <w:pStyle w:val="Ttulo4"/>
      </w:pPr>
      <w:bookmarkStart w:id="304" w:name="_Toc486449059"/>
      <w:bookmarkStart w:id="305" w:name="_Toc486696771"/>
      <w:bookmarkStart w:id="306" w:name="_Toc486710786"/>
      <w:r>
        <w:t>4</w:t>
      </w:r>
      <w:r w:rsidR="00296D3A">
        <w:t>.4</w:t>
      </w:r>
      <w:r w:rsidR="00296D3A" w:rsidRPr="00EC0F7F">
        <w:t>.1.2 Costo de Implementación</w:t>
      </w:r>
      <w:bookmarkEnd w:id="303"/>
      <w:bookmarkEnd w:id="304"/>
      <w:bookmarkEnd w:id="305"/>
      <w:bookmarkEnd w:id="306"/>
    </w:p>
    <w:p w14:paraId="7306F902" w14:textId="1392C264" w:rsidR="00857A48" w:rsidRPr="00857A48" w:rsidRDefault="00857A48" w:rsidP="00857A48">
      <w:r>
        <w:t>Los costos de implementación se determinan a partir de los requerimientos técnicos para el desarrollo presentados en los puntos 5.2.1, 5.2.2.</w:t>
      </w:r>
    </w:p>
    <w:p w14:paraId="609E4DCA" w14:textId="0DBA2756" w:rsidR="00857A48" w:rsidRPr="00857A48" w:rsidRDefault="00857A48" w:rsidP="00857A48">
      <w:pPr>
        <w:pStyle w:val="Prrafodelista"/>
      </w:pPr>
      <w:bookmarkStart w:id="307" w:name="_Toc484123325"/>
      <w:r w:rsidRPr="00857A48">
        <w:t xml:space="preserve">Un computador que posee las características mencionadas anteriormente tiene un valor aproximado de $500.000, el software que ocupa tiene un valor de </w:t>
      </w:r>
      <w:r w:rsidRPr="00857A48">
        <w:lastRenderedPageBreak/>
        <w:t>$30.000 (</w:t>
      </w:r>
      <w:r>
        <w:t>l</w:t>
      </w:r>
      <w:r w:rsidRPr="00857A48">
        <w:t>icencia de Windows), $439.000 la licencia de JetBrains y la licencia de Microsoft Office venía gratis con el computador de los ingenieros.</w:t>
      </w:r>
    </w:p>
    <w:p w14:paraId="252BB202" w14:textId="070ECFE1" w:rsidR="00296D3A" w:rsidRPr="00EC0F7F" w:rsidRDefault="001D1F6B" w:rsidP="00A26684">
      <w:pPr>
        <w:pStyle w:val="Ttulo4"/>
      </w:pPr>
      <w:bookmarkStart w:id="308" w:name="_Toc486449060"/>
      <w:bookmarkStart w:id="309" w:name="_Toc486696772"/>
      <w:bookmarkStart w:id="310" w:name="_Toc486710787"/>
      <w:r>
        <w:t>4</w:t>
      </w:r>
      <w:r w:rsidR="00296D3A">
        <w:t>.4</w:t>
      </w:r>
      <w:r w:rsidR="00296D3A" w:rsidRPr="00EC0F7F">
        <w:t>.1.3 Costo de Operación</w:t>
      </w:r>
      <w:bookmarkEnd w:id="307"/>
      <w:bookmarkEnd w:id="308"/>
      <w:bookmarkEnd w:id="309"/>
      <w:bookmarkEnd w:id="310"/>
    </w:p>
    <w:p w14:paraId="1858BAC4" w14:textId="72C48CFC" w:rsidR="00296D3A" w:rsidRDefault="00296D3A" w:rsidP="005A0DEF">
      <w:pPr>
        <w:pStyle w:val="Prrafodelista"/>
      </w:pPr>
      <w:r>
        <w:t>Se necesita un servidor web para la puesta en marcha, el hosting tiene un costo de $65.000 anual.</w:t>
      </w:r>
    </w:p>
    <w:p w14:paraId="06718A3D" w14:textId="1D550D5A" w:rsidR="00296D3A" w:rsidRPr="00A26684" w:rsidRDefault="00296D3A" w:rsidP="005A0DEF">
      <w:pPr>
        <w:pStyle w:val="Prrafodelista"/>
      </w:pPr>
      <w:r>
        <w:t>El valor del arriendo del servidor de desarrollo (</w:t>
      </w:r>
      <w:r w:rsidR="00857A48">
        <w:t>servicio web</w:t>
      </w:r>
      <w:r>
        <w:t>) es de $50.000 mensual.</w:t>
      </w:r>
    </w:p>
    <w:p w14:paraId="4CD0F571" w14:textId="0BFB114E" w:rsidR="00296D3A" w:rsidRPr="00EC0F7F" w:rsidRDefault="001D1F6B" w:rsidP="00A26684">
      <w:pPr>
        <w:pStyle w:val="Ttulo4"/>
      </w:pPr>
      <w:bookmarkStart w:id="311" w:name="_Toc484123326"/>
      <w:bookmarkStart w:id="312" w:name="_Toc486449061"/>
      <w:bookmarkStart w:id="313" w:name="_Toc486696773"/>
      <w:bookmarkStart w:id="314" w:name="_Toc486710788"/>
      <w:r>
        <w:t>4</w:t>
      </w:r>
      <w:r w:rsidR="00296D3A">
        <w:t>.4</w:t>
      </w:r>
      <w:r w:rsidR="00296D3A" w:rsidRPr="00EC0F7F">
        <w:t>.1.4 Resumen de Costo</w:t>
      </w:r>
      <w:bookmarkEnd w:id="311"/>
      <w:bookmarkEnd w:id="312"/>
      <w:bookmarkEnd w:id="313"/>
      <w:bookmarkEnd w:id="314"/>
    </w:p>
    <w:p w14:paraId="3E6BBAFA" w14:textId="1A12FE4F" w:rsidR="00296D3A" w:rsidRPr="00826FAF" w:rsidRDefault="00296D3A" w:rsidP="00A26684">
      <w:r w:rsidRPr="00826FAF">
        <w:t xml:space="preserve">A continuación, se muestra una tabla </w:t>
      </w:r>
      <w:r>
        <w:t xml:space="preserve">resumen que contiene los costos </w:t>
      </w:r>
      <w:r w:rsidRPr="00826FAF">
        <w:t>identificados en las 3 secciones anteriores.</w:t>
      </w:r>
    </w:p>
    <w:tbl>
      <w:tblPr>
        <w:tblStyle w:val="Tabladecuadrcula4-nfasis1"/>
        <w:tblpPr w:leftFromText="141" w:rightFromText="141" w:vertAnchor="text" w:horzAnchor="page" w:tblpX="6751" w:tblpY="159"/>
        <w:tblW w:w="4390" w:type="dxa"/>
        <w:tblLayout w:type="fixed"/>
        <w:tblLook w:val="04A0" w:firstRow="1" w:lastRow="0" w:firstColumn="1" w:lastColumn="0" w:noHBand="0" w:noVBand="1"/>
      </w:tblPr>
      <w:tblGrid>
        <w:gridCol w:w="2972"/>
        <w:gridCol w:w="966"/>
        <w:gridCol w:w="452"/>
      </w:tblGrid>
      <w:tr w:rsidR="00857A48" w:rsidRPr="003B592A" w14:paraId="51702586" w14:textId="77777777" w:rsidTr="00857A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8" w:type="dxa"/>
            <w:gridSpan w:val="2"/>
          </w:tcPr>
          <w:p w14:paraId="474972FF" w14:textId="77777777" w:rsidR="00857A48" w:rsidRPr="003B592A" w:rsidRDefault="00857A48" w:rsidP="00857A48">
            <w:r>
              <w:t>Costos de Implementación</w:t>
            </w:r>
          </w:p>
        </w:tc>
        <w:tc>
          <w:tcPr>
            <w:tcW w:w="452" w:type="dxa"/>
          </w:tcPr>
          <w:p w14:paraId="67CD7E38" w14:textId="77777777" w:rsidR="00857A48" w:rsidRPr="003B592A" w:rsidRDefault="00857A48" w:rsidP="00857A48">
            <w:pPr>
              <w:cnfStyle w:val="100000000000" w:firstRow="1" w:lastRow="0" w:firstColumn="0" w:lastColumn="0" w:oddVBand="0" w:evenVBand="0" w:oddHBand="0" w:evenHBand="0" w:firstRowFirstColumn="0" w:firstRowLastColumn="0" w:lastRowFirstColumn="0" w:lastRowLastColumn="0"/>
            </w:pPr>
          </w:p>
        </w:tc>
      </w:tr>
      <w:tr w:rsidR="00857A48" w:rsidRPr="00CD04BF" w14:paraId="530672C0" w14:textId="77777777" w:rsidTr="00857A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565C7732" w14:textId="77777777" w:rsidR="00857A48" w:rsidRPr="00936FD3" w:rsidRDefault="00857A48" w:rsidP="00857A48">
            <w:pPr>
              <w:rPr>
                <w:b w:val="0"/>
              </w:rPr>
            </w:pPr>
            <w:r w:rsidRPr="00936FD3">
              <w:rPr>
                <w:b w:val="0"/>
              </w:rPr>
              <w:t>Computadores</w:t>
            </w:r>
          </w:p>
        </w:tc>
        <w:tc>
          <w:tcPr>
            <w:tcW w:w="1418" w:type="dxa"/>
            <w:gridSpan w:val="2"/>
          </w:tcPr>
          <w:p w14:paraId="34559A1F" w14:textId="77777777" w:rsidR="00857A48" w:rsidRPr="00CD04BF" w:rsidRDefault="00857A48" w:rsidP="00857A48">
            <w:pPr>
              <w:jc w:val="right"/>
              <w:cnfStyle w:val="000000100000" w:firstRow="0" w:lastRow="0" w:firstColumn="0" w:lastColumn="0" w:oddVBand="0" w:evenVBand="0" w:oddHBand="1" w:evenHBand="0" w:firstRowFirstColumn="0" w:firstRowLastColumn="0" w:lastRowFirstColumn="0" w:lastRowLastColumn="0"/>
            </w:pPr>
            <w:r>
              <w:t>$1.000.000</w:t>
            </w:r>
          </w:p>
        </w:tc>
      </w:tr>
      <w:tr w:rsidR="00857A48" w:rsidRPr="00CD04BF" w14:paraId="36A6A592" w14:textId="77777777" w:rsidTr="00857A48">
        <w:tc>
          <w:tcPr>
            <w:cnfStyle w:val="001000000000" w:firstRow="0" w:lastRow="0" w:firstColumn="1" w:lastColumn="0" w:oddVBand="0" w:evenVBand="0" w:oddHBand="0" w:evenHBand="0" w:firstRowFirstColumn="0" w:firstRowLastColumn="0" w:lastRowFirstColumn="0" w:lastRowLastColumn="0"/>
            <w:tcW w:w="2972" w:type="dxa"/>
          </w:tcPr>
          <w:p w14:paraId="396D0146" w14:textId="77777777" w:rsidR="00857A48" w:rsidRPr="00936FD3" w:rsidRDefault="00857A48" w:rsidP="00857A48">
            <w:pPr>
              <w:rPr>
                <w:b w:val="0"/>
              </w:rPr>
            </w:pPr>
            <w:r w:rsidRPr="00936FD3">
              <w:rPr>
                <w:b w:val="0"/>
              </w:rPr>
              <w:t xml:space="preserve">Licencia </w:t>
            </w:r>
            <w:proofErr w:type="spellStart"/>
            <w:r w:rsidRPr="00936FD3">
              <w:rPr>
                <w:b w:val="0"/>
              </w:rPr>
              <w:t>JetBrain</w:t>
            </w:r>
            <w:proofErr w:type="spellEnd"/>
          </w:p>
        </w:tc>
        <w:tc>
          <w:tcPr>
            <w:tcW w:w="1418" w:type="dxa"/>
            <w:gridSpan w:val="2"/>
          </w:tcPr>
          <w:p w14:paraId="25D6A5E2" w14:textId="77777777" w:rsidR="00857A48" w:rsidRDefault="00857A48" w:rsidP="00857A48">
            <w:pPr>
              <w:jc w:val="right"/>
              <w:cnfStyle w:val="000000000000" w:firstRow="0" w:lastRow="0" w:firstColumn="0" w:lastColumn="0" w:oddVBand="0" w:evenVBand="0" w:oddHBand="0" w:evenHBand="0" w:firstRowFirstColumn="0" w:firstRowLastColumn="0" w:lastRowFirstColumn="0" w:lastRowLastColumn="0"/>
            </w:pPr>
            <w:r>
              <w:t>$878.000</w:t>
            </w:r>
          </w:p>
        </w:tc>
      </w:tr>
      <w:tr w:rsidR="00857A48" w:rsidRPr="00CD04BF" w14:paraId="11A3B730" w14:textId="77777777" w:rsidTr="00857A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322A9D0B" w14:textId="77777777" w:rsidR="00857A48" w:rsidRPr="00936FD3" w:rsidRDefault="00857A48" w:rsidP="00857A48">
            <w:pPr>
              <w:rPr>
                <w:b w:val="0"/>
              </w:rPr>
            </w:pPr>
            <w:r w:rsidRPr="00936FD3">
              <w:rPr>
                <w:b w:val="0"/>
              </w:rPr>
              <w:t>Licencia Windows</w:t>
            </w:r>
          </w:p>
        </w:tc>
        <w:tc>
          <w:tcPr>
            <w:tcW w:w="1418" w:type="dxa"/>
            <w:gridSpan w:val="2"/>
          </w:tcPr>
          <w:p w14:paraId="27D78205" w14:textId="77777777" w:rsidR="00857A48" w:rsidRDefault="00857A48" w:rsidP="00857A48">
            <w:pPr>
              <w:jc w:val="right"/>
              <w:cnfStyle w:val="000000100000" w:firstRow="0" w:lastRow="0" w:firstColumn="0" w:lastColumn="0" w:oddVBand="0" w:evenVBand="0" w:oddHBand="1" w:evenHBand="0" w:firstRowFirstColumn="0" w:firstRowLastColumn="0" w:lastRowFirstColumn="0" w:lastRowLastColumn="0"/>
            </w:pPr>
            <w:r>
              <w:t>$60.000</w:t>
            </w:r>
          </w:p>
        </w:tc>
      </w:tr>
      <w:tr w:rsidR="00857A48" w:rsidRPr="00CD04BF" w14:paraId="19EC90D5" w14:textId="77777777" w:rsidTr="00857A48">
        <w:tc>
          <w:tcPr>
            <w:cnfStyle w:val="001000000000" w:firstRow="0" w:lastRow="0" w:firstColumn="1" w:lastColumn="0" w:oddVBand="0" w:evenVBand="0" w:oddHBand="0" w:evenHBand="0" w:firstRowFirstColumn="0" w:firstRowLastColumn="0" w:lastRowFirstColumn="0" w:lastRowLastColumn="0"/>
            <w:tcW w:w="2972" w:type="dxa"/>
          </w:tcPr>
          <w:p w14:paraId="50B756D9" w14:textId="77777777" w:rsidR="00857A48" w:rsidRPr="00CD04BF" w:rsidRDefault="00857A48" w:rsidP="00857A48">
            <w:r>
              <w:t>Total</w:t>
            </w:r>
          </w:p>
        </w:tc>
        <w:tc>
          <w:tcPr>
            <w:tcW w:w="1418" w:type="dxa"/>
            <w:gridSpan w:val="2"/>
          </w:tcPr>
          <w:p w14:paraId="248B9555" w14:textId="77777777" w:rsidR="00857A48" w:rsidRPr="00CD04BF" w:rsidRDefault="00857A48" w:rsidP="00857A48">
            <w:pPr>
              <w:jc w:val="right"/>
              <w:cnfStyle w:val="000000000000" w:firstRow="0" w:lastRow="0" w:firstColumn="0" w:lastColumn="0" w:oddVBand="0" w:evenVBand="0" w:oddHBand="0" w:evenHBand="0" w:firstRowFirstColumn="0" w:firstRowLastColumn="0" w:lastRowFirstColumn="0" w:lastRowLastColumn="0"/>
            </w:pPr>
            <w:r>
              <w:t>$1.938.000</w:t>
            </w:r>
          </w:p>
        </w:tc>
      </w:tr>
    </w:tbl>
    <w:tbl>
      <w:tblPr>
        <w:tblStyle w:val="Tabladecuadrcula4-nfasis1"/>
        <w:tblpPr w:leftFromText="141" w:rightFromText="141" w:vertAnchor="text" w:horzAnchor="margin" w:tblpY="174"/>
        <w:tblW w:w="4390" w:type="dxa"/>
        <w:tblLayout w:type="fixed"/>
        <w:tblLook w:val="04A0" w:firstRow="1" w:lastRow="0" w:firstColumn="1" w:lastColumn="0" w:noHBand="0" w:noVBand="1"/>
      </w:tblPr>
      <w:tblGrid>
        <w:gridCol w:w="2972"/>
        <w:gridCol w:w="966"/>
        <w:gridCol w:w="452"/>
      </w:tblGrid>
      <w:tr w:rsidR="00857A48" w:rsidRPr="003B592A" w14:paraId="36F6D62A" w14:textId="77777777" w:rsidTr="00857A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8" w:type="dxa"/>
            <w:gridSpan w:val="2"/>
          </w:tcPr>
          <w:p w14:paraId="57F36FD5" w14:textId="77777777" w:rsidR="00857A48" w:rsidRPr="003B592A" w:rsidRDefault="00857A48" w:rsidP="00857A48">
            <w:r>
              <w:t>Costos de Operación</w:t>
            </w:r>
          </w:p>
        </w:tc>
        <w:tc>
          <w:tcPr>
            <w:tcW w:w="452" w:type="dxa"/>
          </w:tcPr>
          <w:p w14:paraId="31161380" w14:textId="77777777" w:rsidR="00857A48" w:rsidRPr="003B592A" w:rsidRDefault="00857A48" w:rsidP="00857A48">
            <w:pPr>
              <w:cnfStyle w:val="100000000000" w:firstRow="1" w:lastRow="0" w:firstColumn="0" w:lastColumn="0" w:oddVBand="0" w:evenVBand="0" w:oddHBand="0" w:evenHBand="0" w:firstRowFirstColumn="0" w:firstRowLastColumn="0" w:lastRowFirstColumn="0" w:lastRowLastColumn="0"/>
            </w:pPr>
          </w:p>
        </w:tc>
      </w:tr>
      <w:tr w:rsidR="00857A48" w:rsidRPr="00CD04BF" w14:paraId="58879C2B" w14:textId="77777777" w:rsidTr="00857A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3682D9BB" w14:textId="7EDBE28A" w:rsidR="00857A48" w:rsidRPr="00936FD3" w:rsidRDefault="00857A48" w:rsidP="00857A48">
            <w:pPr>
              <w:rPr>
                <w:b w:val="0"/>
              </w:rPr>
            </w:pPr>
            <w:r w:rsidRPr="00936FD3">
              <w:rPr>
                <w:b w:val="0"/>
              </w:rPr>
              <w:t>Servidor (</w:t>
            </w:r>
            <w:r w:rsidR="008D4ACF">
              <w:rPr>
                <w:b w:val="0"/>
              </w:rPr>
              <w:t>Servicio web</w:t>
            </w:r>
            <w:r w:rsidRPr="00936FD3">
              <w:rPr>
                <w:b w:val="0"/>
              </w:rPr>
              <w:t>)</w:t>
            </w:r>
          </w:p>
        </w:tc>
        <w:tc>
          <w:tcPr>
            <w:tcW w:w="1418" w:type="dxa"/>
            <w:gridSpan w:val="2"/>
          </w:tcPr>
          <w:p w14:paraId="54E7B7EB" w14:textId="77777777" w:rsidR="00857A48" w:rsidRPr="00CD04BF" w:rsidRDefault="00857A48" w:rsidP="00857A48">
            <w:pPr>
              <w:jc w:val="right"/>
              <w:cnfStyle w:val="000000100000" w:firstRow="0" w:lastRow="0" w:firstColumn="0" w:lastColumn="0" w:oddVBand="0" w:evenVBand="0" w:oddHBand="1" w:evenHBand="0" w:firstRowFirstColumn="0" w:firstRowLastColumn="0" w:lastRowFirstColumn="0" w:lastRowLastColumn="0"/>
            </w:pPr>
            <w:r>
              <w:t>$600.000</w:t>
            </w:r>
          </w:p>
        </w:tc>
      </w:tr>
      <w:tr w:rsidR="00857A48" w:rsidRPr="00CD04BF" w14:paraId="4D5DE3D8" w14:textId="77777777" w:rsidTr="00857A48">
        <w:tc>
          <w:tcPr>
            <w:cnfStyle w:val="001000000000" w:firstRow="0" w:lastRow="0" w:firstColumn="1" w:lastColumn="0" w:oddVBand="0" w:evenVBand="0" w:oddHBand="0" w:evenHBand="0" w:firstRowFirstColumn="0" w:firstRowLastColumn="0" w:lastRowFirstColumn="0" w:lastRowLastColumn="0"/>
            <w:tcW w:w="2972" w:type="dxa"/>
          </w:tcPr>
          <w:p w14:paraId="657F09BE" w14:textId="77777777" w:rsidR="00857A48" w:rsidRPr="00936FD3" w:rsidRDefault="00857A48" w:rsidP="00857A48">
            <w:pPr>
              <w:rPr>
                <w:b w:val="0"/>
              </w:rPr>
            </w:pPr>
            <w:r w:rsidRPr="00936FD3">
              <w:rPr>
                <w:b w:val="0"/>
              </w:rPr>
              <w:t>Hosting Web</w:t>
            </w:r>
          </w:p>
        </w:tc>
        <w:tc>
          <w:tcPr>
            <w:tcW w:w="1418" w:type="dxa"/>
            <w:gridSpan w:val="2"/>
          </w:tcPr>
          <w:p w14:paraId="55A59BFC" w14:textId="77777777" w:rsidR="00857A48" w:rsidRDefault="00857A48" w:rsidP="00857A48">
            <w:pPr>
              <w:jc w:val="right"/>
              <w:cnfStyle w:val="000000000000" w:firstRow="0" w:lastRow="0" w:firstColumn="0" w:lastColumn="0" w:oddVBand="0" w:evenVBand="0" w:oddHBand="0" w:evenHBand="0" w:firstRowFirstColumn="0" w:firstRowLastColumn="0" w:lastRowFirstColumn="0" w:lastRowLastColumn="0"/>
            </w:pPr>
            <w:r>
              <w:t>$65.000</w:t>
            </w:r>
          </w:p>
        </w:tc>
      </w:tr>
      <w:tr w:rsidR="00857A48" w:rsidRPr="00CD04BF" w14:paraId="3B4D7A6B" w14:textId="77777777" w:rsidTr="00857A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25FAB262" w14:textId="77777777" w:rsidR="00857A48" w:rsidRPr="00CD04BF" w:rsidRDefault="00857A48" w:rsidP="00857A48">
            <w:r>
              <w:t>Total</w:t>
            </w:r>
          </w:p>
        </w:tc>
        <w:tc>
          <w:tcPr>
            <w:tcW w:w="1418" w:type="dxa"/>
            <w:gridSpan w:val="2"/>
          </w:tcPr>
          <w:p w14:paraId="1D9A1612" w14:textId="77777777" w:rsidR="00857A48" w:rsidRPr="00CD04BF" w:rsidRDefault="00857A48" w:rsidP="00857A48">
            <w:pPr>
              <w:jc w:val="right"/>
              <w:cnfStyle w:val="000000100000" w:firstRow="0" w:lastRow="0" w:firstColumn="0" w:lastColumn="0" w:oddVBand="0" w:evenVBand="0" w:oddHBand="1" w:evenHBand="0" w:firstRowFirstColumn="0" w:firstRowLastColumn="0" w:lastRowFirstColumn="0" w:lastRowLastColumn="0"/>
            </w:pPr>
            <w:r>
              <w:t>$665.000</w:t>
            </w:r>
          </w:p>
        </w:tc>
      </w:tr>
      <w:tr w:rsidR="00857A48" w:rsidRPr="00CD04BF" w14:paraId="6E40FC4E" w14:textId="77777777" w:rsidTr="00857A48">
        <w:tc>
          <w:tcPr>
            <w:cnfStyle w:val="001000000000" w:firstRow="0" w:lastRow="0" w:firstColumn="1" w:lastColumn="0" w:oddVBand="0" w:evenVBand="0" w:oddHBand="0" w:evenHBand="0" w:firstRowFirstColumn="0" w:firstRowLastColumn="0" w:lastRowFirstColumn="0" w:lastRowLastColumn="0"/>
            <w:tcW w:w="2972" w:type="dxa"/>
          </w:tcPr>
          <w:p w14:paraId="265E3875" w14:textId="77777777" w:rsidR="00857A48" w:rsidRDefault="00857A48" w:rsidP="00857A48">
            <w:r>
              <w:t>Costo Total</w:t>
            </w:r>
          </w:p>
        </w:tc>
        <w:tc>
          <w:tcPr>
            <w:tcW w:w="1418" w:type="dxa"/>
            <w:gridSpan w:val="2"/>
          </w:tcPr>
          <w:p w14:paraId="07A8B554" w14:textId="77777777" w:rsidR="00857A48" w:rsidRDefault="00857A48" w:rsidP="00857A48">
            <w:pPr>
              <w:jc w:val="right"/>
              <w:cnfStyle w:val="000000000000" w:firstRow="0" w:lastRow="0" w:firstColumn="0" w:lastColumn="0" w:oddVBand="0" w:evenVBand="0" w:oddHBand="0" w:evenHBand="0" w:firstRowFirstColumn="0" w:firstRowLastColumn="0" w:lastRowFirstColumn="0" w:lastRowLastColumn="0"/>
            </w:pPr>
            <w:r>
              <w:t>$6.803.000</w:t>
            </w:r>
          </w:p>
        </w:tc>
      </w:tr>
    </w:tbl>
    <w:p w14:paraId="0170D9CE" w14:textId="77777777" w:rsidR="00296D3A" w:rsidRDefault="00296D3A" w:rsidP="00A26684"/>
    <w:p w14:paraId="3960DD1D" w14:textId="77777777" w:rsidR="00296D3A" w:rsidRDefault="00296D3A" w:rsidP="00A26684"/>
    <w:p w14:paraId="7F992705" w14:textId="3BE8073F" w:rsidR="00857A48" w:rsidRDefault="00857A48" w:rsidP="00F771A9">
      <w:pPr>
        <w:pStyle w:val="Descripcin"/>
      </w:pPr>
    </w:p>
    <w:p w14:paraId="4F6AC28B" w14:textId="2C61068E" w:rsidR="00857A48" w:rsidRDefault="00857A48" w:rsidP="00857A48"/>
    <w:p w14:paraId="2145471C" w14:textId="77777777" w:rsidR="00857A48" w:rsidRPr="00857A48" w:rsidRDefault="00857A48" w:rsidP="00857A48"/>
    <w:p w14:paraId="009BA9BC" w14:textId="77777777" w:rsidR="00857A48" w:rsidRDefault="00857A48" w:rsidP="00857A48">
      <w:pPr>
        <w:pStyle w:val="Descripcin"/>
        <w:jc w:val="both"/>
      </w:pPr>
    </w:p>
    <w:tbl>
      <w:tblPr>
        <w:tblStyle w:val="Tabladecuadrcula4-nfasis1"/>
        <w:tblpPr w:leftFromText="141" w:rightFromText="141" w:vertAnchor="text" w:horzAnchor="page" w:tblpX="3841" w:tblpY="490"/>
        <w:tblW w:w="4390" w:type="dxa"/>
        <w:tblLayout w:type="fixed"/>
        <w:tblLook w:val="04A0" w:firstRow="1" w:lastRow="0" w:firstColumn="1" w:lastColumn="0" w:noHBand="0" w:noVBand="1"/>
      </w:tblPr>
      <w:tblGrid>
        <w:gridCol w:w="2972"/>
        <w:gridCol w:w="966"/>
        <w:gridCol w:w="452"/>
      </w:tblGrid>
      <w:tr w:rsidR="00857A48" w:rsidRPr="003B592A" w14:paraId="786850AB" w14:textId="77777777" w:rsidTr="00857A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8" w:type="dxa"/>
            <w:gridSpan w:val="2"/>
          </w:tcPr>
          <w:p w14:paraId="25816593" w14:textId="77777777" w:rsidR="00857A48" w:rsidRPr="003B592A" w:rsidRDefault="00857A48" w:rsidP="00857A48">
            <w:r>
              <w:t>Costos de Desarrollo</w:t>
            </w:r>
          </w:p>
        </w:tc>
        <w:tc>
          <w:tcPr>
            <w:tcW w:w="452" w:type="dxa"/>
          </w:tcPr>
          <w:p w14:paraId="70228C2B" w14:textId="77777777" w:rsidR="00857A48" w:rsidRPr="003B592A" w:rsidRDefault="00857A48" w:rsidP="00857A48">
            <w:pPr>
              <w:cnfStyle w:val="100000000000" w:firstRow="1" w:lastRow="0" w:firstColumn="0" w:lastColumn="0" w:oddVBand="0" w:evenVBand="0" w:oddHBand="0" w:evenHBand="0" w:firstRowFirstColumn="0" w:firstRowLastColumn="0" w:lastRowFirstColumn="0" w:lastRowLastColumn="0"/>
            </w:pPr>
          </w:p>
        </w:tc>
      </w:tr>
      <w:tr w:rsidR="00857A48" w:rsidRPr="003B592A" w14:paraId="2189CA31" w14:textId="77777777" w:rsidTr="00857A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54EBA47C" w14:textId="77777777" w:rsidR="00857A48" w:rsidRPr="00936FD3" w:rsidRDefault="00857A48" w:rsidP="00857A48">
            <w:pPr>
              <w:rPr>
                <w:b w:val="0"/>
              </w:rPr>
            </w:pPr>
            <w:r w:rsidRPr="00936FD3">
              <w:rPr>
                <w:b w:val="0"/>
              </w:rPr>
              <w:t>Costo personal de desarrollo</w:t>
            </w:r>
          </w:p>
        </w:tc>
        <w:tc>
          <w:tcPr>
            <w:tcW w:w="1418" w:type="dxa"/>
            <w:gridSpan w:val="2"/>
          </w:tcPr>
          <w:p w14:paraId="6F120654" w14:textId="77777777" w:rsidR="00857A48" w:rsidRPr="00CD04BF" w:rsidRDefault="00857A48" w:rsidP="00857A48">
            <w:pPr>
              <w:jc w:val="right"/>
              <w:cnfStyle w:val="000000100000" w:firstRow="0" w:lastRow="0" w:firstColumn="0" w:lastColumn="0" w:oddVBand="0" w:evenVBand="0" w:oddHBand="1" w:evenHBand="0" w:firstRowFirstColumn="0" w:firstRowLastColumn="0" w:lastRowFirstColumn="0" w:lastRowLastColumn="0"/>
            </w:pPr>
            <w:r>
              <w:t>$4.200.000</w:t>
            </w:r>
          </w:p>
        </w:tc>
      </w:tr>
      <w:tr w:rsidR="00857A48" w:rsidRPr="003B592A" w14:paraId="53F8B1FF" w14:textId="77777777" w:rsidTr="00857A48">
        <w:tc>
          <w:tcPr>
            <w:cnfStyle w:val="001000000000" w:firstRow="0" w:lastRow="0" w:firstColumn="1" w:lastColumn="0" w:oddVBand="0" w:evenVBand="0" w:oddHBand="0" w:evenHBand="0" w:firstRowFirstColumn="0" w:firstRowLastColumn="0" w:lastRowFirstColumn="0" w:lastRowLastColumn="0"/>
            <w:tcW w:w="2972" w:type="dxa"/>
          </w:tcPr>
          <w:p w14:paraId="3E1E6F13" w14:textId="77777777" w:rsidR="00857A48" w:rsidRPr="00CD04BF" w:rsidRDefault="00857A48" w:rsidP="00857A48">
            <w:r>
              <w:t>Total</w:t>
            </w:r>
          </w:p>
        </w:tc>
        <w:tc>
          <w:tcPr>
            <w:tcW w:w="1418" w:type="dxa"/>
            <w:gridSpan w:val="2"/>
          </w:tcPr>
          <w:p w14:paraId="30980B5D" w14:textId="77777777" w:rsidR="00857A48" w:rsidRPr="00CD04BF" w:rsidRDefault="00857A48" w:rsidP="00857A48">
            <w:pPr>
              <w:jc w:val="right"/>
              <w:cnfStyle w:val="000000000000" w:firstRow="0" w:lastRow="0" w:firstColumn="0" w:lastColumn="0" w:oddVBand="0" w:evenVBand="0" w:oddHBand="0" w:evenHBand="0" w:firstRowFirstColumn="0" w:firstRowLastColumn="0" w:lastRowFirstColumn="0" w:lastRowLastColumn="0"/>
            </w:pPr>
            <w:r>
              <w:t>$4.200.000</w:t>
            </w:r>
          </w:p>
        </w:tc>
      </w:tr>
    </w:tbl>
    <w:p w14:paraId="7E59C9B8" w14:textId="77777777" w:rsidR="00857A48" w:rsidRDefault="00857A48" w:rsidP="00857A48">
      <w:pPr>
        <w:pStyle w:val="Descripcin"/>
        <w:jc w:val="both"/>
      </w:pPr>
    </w:p>
    <w:p w14:paraId="3F7698C4" w14:textId="77777777" w:rsidR="00857A48" w:rsidRDefault="00857A48" w:rsidP="00857A48">
      <w:pPr>
        <w:pStyle w:val="Descripcin"/>
        <w:jc w:val="both"/>
      </w:pPr>
    </w:p>
    <w:p w14:paraId="78055FED" w14:textId="77777777" w:rsidR="00857A48" w:rsidRDefault="00857A48" w:rsidP="00857A48">
      <w:pPr>
        <w:pStyle w:val="Descripcin"/>
        <w:jc w:val="both"/>
      </w:pPr>
    </w:p>
    <w:p w14:paraId="47A6975B" w14:textId="77777777" w:rsidR="00857A48" w:rsidRDefault="00857A48" w:rsidP="00857A48">
      <w:pPr>
        <w:pStyle w:val="Descripcin"/>
        <w:jc w:val="both"/>
      </w:pPr>
    </w:p>
    <w:p w14:paraId="292D1E37" w14:textId="77777777" w:rsidR="00857A48" w:rsidRDefault="00857A48" w:rsidP="00857A48">
      <w:pPr>
        <w:pStyle w:val="Descripcin"/>
      </w:pPr>
    </w:p>
    <w:p w14:paraId="39CB3563" w14:textId="0A444576" w:rsidR="00857A48" w:rsidRPr="00857A48" w:rsidRDefault="00857A48" w:rsidP="00857A48">
      <w:pPr>
        <w:pStyle w:val="Descripcin"/>
      </w:pPr>
      <w:bookmarkStart w:id="315" w:name="_Toc486449153"/>
      <w:bookmarkStart w:id="316" w:name="_Toc486712544"/>
      <w:r>
        <w:t xml:space="preserve">Tabla </w:t>
      </w:r>
      <w:r w:rsidR="00B56172">
        <w:fldChar w:fldCharType="begin"/>
      </w:r>
      <w:r w:rsidR="00B56172">
        <w:instrText xml:space="preserve"> SEQ Tabla \* ARABIC </w:instrText>
      </w:r>
      <w:r w:rsidR="00B56172">
        <w:fldChar w:fldCharType="separate"/>
      </w:r>
      <w:r w:rsidR="00633160">
        <w:rPr>
          <w:noProof/>
        </w:rPr>
        <w:t>11</w:t>
      </w:r>
      <w:r w:rsidR="00B56172">
        <w:rPr>
          <w:noProof/>
        </w:rPr>
        <w:fldChar w:fldCharType="end"/>
      </w:r>
      <w:r>
        <w:t>: Resumen de Costos</w:t>
      </w:r>
      <w:bookmarkEnd w:id="315"/>
      <w:bookmarkEnd w:id="316"/>
    </w:p>
    <w:p w14:paraId="26D06C9F" w14:textId="77777777" w:rsidR="008734A3" w:rsidRDefault="008734A3">
      <w:pPr>
        <w:spacing w:after="0" w:line="276" w:lineRule="auto"/>
        <w:jc w:val="left"/>
        <w:rPr>
          <w:color w:val="434343"/>
          <w:sz w:val="28"/>
          <w:szCs w:val="28"/>
        </w:rPr>
      </w:pPr>
      <w:bookmarkStart w:id="317" w:name="_Toc484123327"/>
      <w:bookmarkStart w:id="318" w:name="_Toc484123426"/>
      <w:bookmarkStart w:id="319" w:name="_Toc486449062"/>
      <w:bookmarkStart w:id="320" w:name="_Toc486696774"/>
      <w:bookmarkStart w:id="321" w:name="_Toc486710789"/>
      <w:r>
        <w:br w:type="page"/>
      </w:r>
    </w:p>
    <w:p w14:paraId="14F37170" w14:textId="55EAABDF" w:rsidR="00296D3A" w:rsidRPr="00A26684" w:rsidRDefault="001D1F6B" w:rsidP="00A26684">
      <w:pPr>
        <w:pStyle w:val="Ttulo3"/>
      </w:pPr>
      <w:r>
        <w:lastRenderedPageBreak/>
        <w:t>4</w:t>
      </w:r>
      <w:r w:rsidR="00296D3A">
        <w:t>.4.2</w:t>
      </w:r>
      <w:r w:rsidR="00296D3A" w:rsidRPr="00496486">
        <w:t xml:space="preserve"> </w:t>
      </w:r>
      <w:r w:rsidR="00296D3A">
        <w:t>Determinación de Ingresos y Beneficios</w:t>
      </w:r>
      <w:bookmarkEnd w:id="317"/>
      <w:bookmarkEnd w:id="318"/>
      <w:bookmarkEnd w:id="319"/>
      <w:bookmarkEnd w:id="320"/>
      <w:bookmarkEnd w:id="321"/>
    </w:p>
    <w:p w14:paraId="3A1AC4CD" w14:textId="1CD32FD3" w:rsidR="00857A48" w:rsidRPr="00A26684" w:rsidRDefault="00857A48" w:rsidP="008D4ACF">
      <w:r>
        <w:t xml:space="preserve">El ingreso será percibido mediante publicidad que se presentará en la pantalla de inicio de la aplicación y en los costados laterales del menú de la </w:t>
      </w:r>
      <w:r w:rsidR="005C7F78">
        <w:t>aplicación</w:t>
      </w:r>
      <w:r>
        <w:t xml:space="preserve"> web del sistema.</w:t>
      </w:r>
    </w:p>
    <w:p w14:paraId="2FFCD154" w14:textId="77777777" w:rsidR="00857A48" w:rsidRPr="00A26684" w:rsidRDefault="00857A48" w:rsidP="008D4ACF">
      <w:r>
        <w:t>Se calcula que la aplicación será instalada en 70 dispositivos nuevos al mes, lo que implica que se generará un total de 450 clics por usuarios y un total de 1400 impresiones de anuncios al mes.</w:t>
      </w:r>
    </w:p>
    <w:p w14:paraId="10F749BA" w14:textId="77777777" w:rsidR="00857A48" w:rsidRPr="00240855" w:rsidRDefault="00857A48" w:rsidP="00857A48">
      <w:r>
        <w:t>Los valores promedios que pagan las compañías de publicidad por clic es de $10 y por impresión es de $4.</w:t>
      </w:r>
    </w:p>
    <w:tbl>
      <w:tblPr>
        <w:tblStyle w:val="Tabladecuadrcula4-nfasis1"/>
        <w:tblW w:w="3823" w:type="dxa"/>
        <w:jc w:val="center"/>
        <w:tblLayout w:type="fixed"/>
        <w:tblLook w:val="04A0" w:firstRow="1" w:lastRow="0" w:firstColumn="1" w:lastColumn="0" w:noHBand="0" w:noVBand="1"/>
      </w:tblPr>
      <w:tblGrid>
        <w:gridCol w:w="2734"/>
        <w:gridCol w:w="96"/>
        <w:gridCol w:w="993"/>
      </w:tblGrid>
      <w:tr w:rsidR="00857A48" w:rsidRPr="00C93060" w14:paraId="35D6D9C4" w14:textId="77777777" w:rsidTr="008D4ACF">
        <w:trPr>
          <w:cnfStyle w:val="100000000000" w:firstRow="1" w:lastRow="0" w:firstColumn="0" w:lastColumn="0" w:oddVBand="0" w:evenVBand="0" w:oddHBand="0"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2734" w:type="dxa"/>
          </w:tcPr>
          <w:p w14:paraId="4E1258C3" w14:textId="77777777" w:rsidR="00857A48" w:rsidRPr="00C93060" w:rsidRDefault="00857A48" w:rsidP="008D4ACF">
            <w:r w:rsidRPr="00C93060">
              <w:t>Ingreso en el primer mes</w:t>
            </w:r>
          </w:p>
        </w:tc>
        <w:tc>
          <w:tcPr>
            <w:tcW w:w="1089" w:type="dxa"/>
            <w:gridSpan w:val="2"/>
          </w:tcPr>
          <w:p w14:paraId="30E3FFBE" w14:textId="77777777" w:rsidR="00857A48" w:rsidRPr="00C93060" w:rsidRDefault="00857A48" w:rsidP="008D4ACF">
            <w:pPr>
              <w:cnfStyle w:val="100000000000" w:firstRow="1" w:lastRow="0" w:firstColumn="0" w:lastColumn="0" w:oddVBand="0" w:evenVBand="0" w:oddHBand="0" w:evenHBand="0" w:firstRowFirstColumn="0" w:firstRowLastColumn="0" w:lastRowFirstColumn="0" w:lastRowLastColumn="0"/>
            </w:pPr>
          </w:p>
        </w:tc>
      </w:tr>
      <w:tr w:rsidR="00857A48" w:rsidRPr="00C93060" w14:paraId="7FD234E0" w14:textId="77777777" w:rsidTr="008D4ACF">
        <w:trPr>
          <w:cnfStyle w:val="000000100000" w:firstRow="0" w:lastRow="0" w:firstColumn="0" w:lastColumn="0" w:oddVBand="0" w:evenVBand="0" w:oddHBand="1"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2830" w:type="dxa"/>
            <w:gridSpan w:val="2"/>
          </w:tcPr>
          <w:p w14:paraId="0E6D0175" w14:textId="77777777" w:rsidR="00857A48" w:rsidRPr="00C93060" w:rsidRDefault="00857A48" w:rsidP="008D4ACF">
            <w:r w:rsidRPr="00C93060">
              <w:t>Ingreso por Impresión</w:t>
            </w:r>
          </w:p>
        </w:tc>
        <w:tc>
          <w:tcPr>
            <w:tcW w:w="993" w:type="dxa"/>
          </w:tcPr>
          <w:p w14:paraId="06DDA366" w14:textId="77777777" w:rsidR="00857A48" w:rsidRPr="00C93060" w:rsidRDefault="00857A48" w:rsidP="008D4ACF">
            <w:pPr>
              <w:jc w:val="right"/>
              <w:cnfStyle w:val="000000100000" w:firstRow="0" w:lastRow="0" w:firstColumn="0" w:lastColumn="0" w:oddVBand="0" w:evenVBand="0" w:oddHBand="1" w:evenHBand="0" w:firstRowFirstColumn="0" w:firstRowLastColumn="0" w:lastRowFirstColumn="0" w:lastRowLastColumn="0"/>
            </w:pPr>
            <w:r w:rsidRPr="00C93060">
              <w:t>$5.600</w:t>
            </w:r>
          </w:p>
        </w:tc>
      </w:tr>
      <w:tr w:rsidR="00857A48" w:rsidRPr="00C93060" w14:paraId="220020E9" w14:textId="77777777" w:rsidTr="008D4ACF">
        <w:trPr>
          <w:trHeight w:val="360"/>
          <w:jc w:val="center"/>
        </w:trPr>
        <w:tc>
          <w:tcPr>
            <w:cnfStyle w:val="001000000000" w:firstRow="0" w:lastRow="0" w:firstColumn="1" w:lastColumn="0" w:oddVBand="0" w:evenVBand="0" w:oddHBand="0" w:evenHBand="0" w:firstRowFirstColumn="0" w:firstRowLastColumn="0" w:lastRowFirstColumn="0" w:lastRowLastColumn="0"/>
            <w:tcW w:w="2830" w:type="dxa"/>
            <w:gridSpan w:val="2"/>
          </w:tcPr>
          <w:p w14:paraId="3E4377C0" w14:textId="77777777" w:rsidR="00857A48" w:rsidRPr="00C93060" w:rsidRDefault="00857A48" w:rsidP="008D4ACF">
            <w:r w:rsidRPr="00C93060">
              <w:t>Ingresos por Clic</w:t>
            </w:r>
          </w:p>
        </w:tc>
        <w:tc>
          <w:tcPr>
            <w:tcW w:w="993" w:type="dxa"/>
          </w:tcPr>
          <w:p w14:paraId="3D55DCB0" w14:textId="77777777" w:rsidR="00857A48" w:rsidRPr="00C93060" w:rsidRDefault="00857A48" w:rsidP="008D4ACF">
            <w:pPr>
              <w:jc w:val="right"/>
              <w:cnfStyle w:val="000000000000" w:firstRow="0" w:lastRow="0" w:firstColumn="0" w:lastColumn="0" w:oddVBand="0" w:evenVBand="0" w:oddHBand="0" w:evenHBand="0" w:firstRowFirstColumn="0" w:firstRowLastColumn="0" w:lastRowFirstColumn="0" w:lastRowLastColumn="0"/>
            </w:pPr>
            <w:r w:rsidRPr="00C93060">
              <w:t>$4.500</w:t>
            </w:r>
          </w:p>
        </w:tc>
      </w:tr>
      <w:tr w:rsidR="00857A48" w:rsidRPr="00C93060" w14:paraId="3E56134F" w14:textId="77777777" w:rsidTr="008D4ACF">
        <w:trPr>
          <w:cnfStyle w:val="000000100000" w:firstRow="0" w:lastRow="0" w:firstColumn="0" w:lastColumn="0" w:oddVBand="0" w:evenVBand="0" w:oddHBand="1"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2830" w:type="dxa"/>
            <w:gridSpan w:val="2"/>
          </w:tcPr>
          <w:p w14:paraId="79FB3D5E" w14:textId="77777777" w:rsidR="00857A48" w:rsidRPr="00C93060" w:rsidRDefault="00857A48" w:rsidP="008D4ACF">
            <w:r w:rsidRPr="00C93060">
              <w:t>Total</w:t>
            </w:r>
          </w:p>
        </w:tc>
        <w:tc>
          <w:tcPr>
            <w:tcW w:w="993" w:type="dxa"/>
          </w:tcPr>
          <w:p w14:paraId="366E3E3A" w14:textId="77777777" w:rsidR="00857A48" w:rsidRPr="00C93060" w:rsidRDefault="00857A48" w:rsidP="008D4ACF">
            <w:pPr>
              <w:jc w:val="right"/>
              <w:cnfStyle w:val="000000100000" w:firstRow="0" w:lastRow="0" w:firstColumn="0" w:lastColumn="0" w:oddVBand="0" w:evenVBand="0" w:oddHBand="1" w:evenHBand="0" w:firstRowFirstColumn="0" w:firstRowLastColumn="0" w:lastRowFirstColumn="0" w:lastRowLastColumn="0"/>
            </w:pPr>
            <w:r w:rsidRPr="00C93060">
              <w:t>$10.100</w:t>
            </w:r>
          </w:p>
        </w:tc>
      </w:tr>
    </w:tbl>
    <w:p w14:paraId="0A6C821B" w14:textId="2E8F85E4" w:rsidR="00296D3A" w:rsidRPr="00EB1880" w:rsidRDefault="00F771A9" w:rsidP="00F771A9">
      <w:pPr>
        <w:pStyle w:val="Descripcin"/>
        <w:sectPr w:rsidR="00296D3A" w:rsidRPr="00EB1880" w:rsidSect="00D67BCE">
          <w:pgSz w:w="12240" w:h="15840"/>
          <w:pgMar w:top="1418" w:right="1701" w:bottom="1418" w:left="1701" w:header="0" w:footer="720" w:gutter="0"/>
          <w:cols w:space="720"/>
          <w:docGrid w:linePitch="299"/>
        </w:sectPr>
      </w:pPr>
      <w:bookmarkStart w:id="322" w:name="_Toc486449154"/>
      <w:bookmarkStart w:id="323" w:name="_Toc486712545"/>
      <w:r>
        <w:t xml:space="preserve">Tabla </w:t>
      </w:r>
      <w:r w:rsidR="00B56172">
        <w:fldChar w:fldCharType="begin"/>
      </w:r>
      <w:r w:rsidR="00B56172">
        <w:instrText xml:space="preserve"> SEQ Tabla \* ARABIC </w:instrText>
      </w:r>
      <w:r w:rsidR="00B56172">
        <w:fldChar w:fldCharType="separate"/>
      </w:r>
      <w:r w:rsidR="00633160">
        <w:rPr>
          <w:noProof/>
        </w:rPr>
        <w:t>12</w:t>
      </w:r>
      <w:r w:rsidR="00B56172">
        <w:rPr>
          <w:noProof/>
        </w:rPr>
        <w:fldChar w:fldCharType="end"/>
      </w:r>
      <w:r w:rsidR="00A26684">
        <w:t>: Ingreso por publicidad</w:t>
      </w:r>
      <w:bookmarkEnd w:id="322"/>
      <w:bookmarkEnd w:id="323"/>
    </w:p>
    <w:p w14:paraId="215494F4" w14:textId="77777777" w:rsidR="00A26684" w:rsidRDefault="00A26684">
      <w:pPr>
        <w:spacing w:after="0" w:line="276" w:lineRule="auto"/>
        <w:jc w:val="left"/>
      </w:pPr>
      <w:r>
        <w:lastRenderedPageBreak/>
        <w:br w:type="page"/>
      </w:r>
    </w:p>
    <w:p w14:paraId="7747CAE3" w14:textId="77777777" w:rsidR="00A26684" w:rsidRDefault="00A26684" w:rsidP="00A26684">
      <w:pPr>
        <w:sectPr w:rsidR="00A26684" w:rsidSect="00D67BCE">
          <w:type w:val="continuous"/>
          <w:pgSz w:w="12240" w:h="15840"/>
          <w:pgMar w:top="1418" w:right="1701" w:bottom="1418" w:left="1701" w:header="0" w:footer="720" w:gutter="0"/>
          <w:cols w:space="720"/>
        </w:sectPr>
      </w:pPr>
    </w:p>
    <w:p w14:paraId="5A02F623" w14:textId="77777777" w:rsidR="00857A48" w:rsidRPr="00A26684" w:rsidRDefault="00857A48" w:rsidP="00857A48">
      <w:pPr>
        <w:rPr>
          <w:rFonts w:eastAsia="Trebuchet MS"/>
          <w:b/>
        </w:rPr>
      </w:pPr>
      <w:r w:rsidRPr="003E4075">
        <w:lastRenderedPageBreak/>
        <w:t xml:space="preserve">En la siguiente tabla se tabulan los ingresos que se obtendrán por concepto de publicidad en cada mes durante un período de </w:t>
      </w:r>
      <w:r>
        <w:t xml:space="preserve">3 </w:t>
      </w:r>
      <w:r w:rsidRPr="003E4075">
        <w:t>años</w:t>
      </w:r>
      <w:r>
        <w:rPr>
          <w:rStyle w:val="Refdenotaalpie"/>
        </w:rPr>
        <w:footnoteReference w:id="4"/>
      </w:r>
      <w:r w:rsidRPr="003E4075">
        <w:rPr>
          <w:rFonts w:eastAsia="Trebuchet MS"/>
          <w:b/>
        </w:rPr>
        <w:t>.</w:t>
      </w:r>
    </w:p>
    <w:tbl>
      <w:tblPr>
        <w:tblStyle w:val="Tabladecuadrcula4-nfasis1"/>
        <w:tblW w:w="14338" w:type="dxa"/>
        <w:jc w:val="center"/>
        <w:tblLayout w:type="fixed"/>
        <w:tblLook w:val="04A0" w:firstRow="1" w:lastRow="0" w:firstColumn="1" w:lastColumn="0" w:noHBand="0" w:noVBand="1"/>
      </w:tblPr>
      <w:tblGrid>
        <w:gridCol w:w="729"/>
        <w:gridCol w:w="993"/>
        <w:gridCol w:w="992"/>
        <w:gridCol w:w="993"/>
        <w:gridCol w:w="1134"/>
        <w:gridCol w:w="992"/>
        <w:gridCol w:w="992"/>
        <w:gridCol w:w="992"/>
        <w:gridCol w:w="993"/>
        <w:gridCol w:w="992"/>
        <w:gridCol w:w="992"/>
        <w:gridCol w:w="992"/>
        <w:gridCol w:w="993"/>
        <w:gridCol w:w="1559"/>
      </w:tblGrid>
      <w:tr w:rsidR="00857A48" w:rsidRPr="003B592A" w14:paraId="7EDD5E80" w14:textId="77777777" w:rsidTr="008D4ACF">
        <w:trPr>
          <w:cnfStyle w:val="100000000000" w:firstRow="1" w:lastRow="0" w:firstColumn="0" w:lastColumn="0" w:oddVBand="0" w:evenVBand="0" w:oddHBand="0" w:evenHBand="0" w:firstRowFirstColumn="0" w:firstRowLastColumn="0" w:lastRowFirstColumn="0" w:lastRowLastColumn="0"/>
          <w:trHeight w:val="440"/>
          <w:jc w:val="center"/>
        </w:trPr>
        <w:tc>
          <w:tcPr>
            <w:cnfStyle w:val="001000000000" w:firstRow="0" w:lastRow="0" w:firstColumn="1" w:lastColumn="0" w:oddVBand="0" w:evenVBand="0" w:oddHBand="0" w:evenHBand="0" w:firstRowFirstColumn="0" w:firstRowLastColumn="0" w:lastRowFirstColumn="0" w:lastRowLastColumn="0"/>
            <w:tcW w:w="729" w:type="dxa"/>
          </w:tcPr>
          <w:p w14:paraId="0C75D20B" w14:textId="77777777" w:rsidR="00857A48" w:rsidRPr="003B592A" w:rsidRDefault="00857A48" w:rsidP="008D4ACF">
            <w:pPr>
              <w:jc w:val="center"/>
            </w:pPr>
            <w:r>
              <w:t>Año</w:t>
            </w:r>
          </w:p>
        </w:tc>
        <w:tc>
          <w:tcPr>
            <w:tcW w:w="993" w:type="dxa"/>
          </w:tcPr>
          <w:p w14:paraId="1F07A32D" w14:textId="77777777" w:rsidR="00857A48" w:rsidRDefault="00857A48" w:rsidP="008D4ACF">
            <w:pPr>
              <w:jc w:val="center"/>
              <w:cnfStyle w:val="100000000000" w:firstRow="1" w:lastRow="0" w:firstColumn="0" w:lastColumn="0" w:oddVBand="0" w:evenVBand="0" w:oddHBand="0" w:evenHBand="0" w:firstRowFirstColumn="0" w:firstRowLastColumn="0" w:lastRowFirstColumn="0" w:lastRowLastColumn="0"/>
            </w:pPr>
            <w:r>
              <w:t>1</w:t>
            </w:r>
          </w:p>
        </w:tc>
        <w:tc>
          <w:tcPr>
            <w:tcW w:w="992" w:type="dxa"/>
          </w:tcPr>
          <w:p w14:paraId="030BAB26"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2</w:t>
            </w:r>
          </w:p>
        </w:tc>
        <w:tc>
          <w:tcPr>
            <w:tcW w:w="993" w:type="dxa"/>
          </w:tcPr>
          <w:p w14:paraId="71B19450"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3</w:t>
            </w:r>
          </w:p>
        </w:tc>
        <w:tc>
          <w:tcPr>
            <w:tcW w:w="1134" w:type="dxa"/>
          </w:tcPr>
          <w:p w14:paraId="4493B428"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4</w:t>
            </w:r>
          </w:p>
        </w:tc>
        <w:tc>
          <w:tcPr>
            <w:tcW w:w="992" w:type="dxa"/>
          </w:tcPr>
          <w:p w14:paraId="71732D15"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5</w:t>
            </w:r>
          </w:p>
        </w:tc>
        <w:tc>
          <w:tcPr>
            <w:tcW w:w="992" w:type="dxa"/>
          </w:tcPr>
          <w:p w14:paraId="6A957490"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6</w:t>
            </w:r>
          </w:p>
        </w:tc>
        <w:tc>
          <w:tcPr>
            <w:tcW w:w="992" w:type="dxa"/>
          </w:tcPr>
          <w:p w14:paraId="02A5B4EC"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7</w:t>
            </w:r>
          </w:p>
        </w:tc>
        <w:tc>
          <w:tcPr>
            <w:tcW w:w="993" w:type="dxa"/>
          </w:tcPr>
          <w:p w14:paraId="2A1A77D6"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8</w:t>
            </w:r>
          </w:p>
        </w:tc>
        <w:tc>
          <w:tcPr>
            <w:tcW w:w="992" w:type="dxa"/>
          </w:tcPr>
          <w:p w14:paraId="547405C4"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9</w:t>
            </w:r>
          </w:p>
        </w:tc>
        <w:tc>
          <w:tcPr>
            <w:tcW w:w="992" w:type="dxa"/>
          </w:tcPr>
          <w:p w14:paraId="020E0374"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10</w:t>
            </w:r>
          </w:p>
        </w:tc>
        <w:tc>
          <w:tcPr>
            <w:tcW w:w="992" w:type="dxa"/>
          </w:tcPr>
          <w:p w14:paraId="6EA7250C"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11</w:t>
            </w:r>
          </w:p>
        </w:tc>
        <w:tc>
          <w:tcPr>
            <w:tcW w:w="993" w:type="dxa"/>
          </w:tcPr>
          <w:p w14:paraId="1D452823"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12</w:t>
            </w:r>
          </w:p>
        </w:tc>
        <w:tc>
          <w:tcPr>
            <w:tcW w:w="1559" w:type="dxa"/>
          </w:tcPr>
          <w:p w14:paraId="01218AFB" w14:textId="77777777" w:rsidR="00857A48" w:rsidRDefault="00857A48" w:rsidP="008D4ACF">
            <w:pPr>
              <w:jc w:val="center"/>
              <w:cnfStyle w:val="100000000000" w:firstRow="1" w:lastRow="0" w:firstColumn="0" w:lastColumn="0" w:oddVBand="0" w:evenVBand="0" w:oddHBand="0" w:evenHBand="0" w:firstRowFirstColumn="0" w:firstRowLastColumn="0" w:lastRowFirstColumn="0" w:lastRowLastColumn="0"/>
            </w:pPr>
            <w:r>
              <w:t>Total Anual</w:t>
            </w:r>
          </w:p>
        </w:tc>
      </w:tr>
      <w:tr w:rsidR="00857A48" w:rsidRPr="00CD04BF" w14:paraId="316C833A" w14:textId="77777777" w:rsidTr="008D4ACF">
        <w:trPr>
          <w:cnfStyle w:val="000000100000" w:firstRow="0" w:lastRow="0" w:firstColumn="0" w:lastColumn="0" w:oddVBand="0" w:evenVBand="0" w:oddHBand="1" w:evenHBand="0" w:firstRowFirstColumn="0" w:firstRowLastColumn="0" w:lastRowFirstColumn="0" w:lastRowLastColumn="0"/>
          <w:trHeight w:val="398"/>
          <w:jc w:val="center"/>
        </w:trPr>
        <w:tc>
          <w:tcPr>
            <w:cnfStyle w:val="001000000000" w:firstRow="0" w:lastRow="0" w:firstColumn="1" w:lastColumn="0" w:oddVBand="0" w:evenVBand="0" w:oddHBand="0" w:evenHBand="0" w:firstRowFirstColumn="0" w:firstRowLastColumn="0" w:lastRowFirstColumn="0" w:lastRowLastColumn="0"/>
            <w:tcW w:w="729" w:type="dxa"/>
          </w:tcPr>
          <w:p w14:paraId="0D7F51DC" w14:textId="77777777" w:rsidR="00857A48" w:rsidRPr="0029345D" w:rsidRDefault="00857A48" w:rsidP="008D4ACF">
            <w:pPr>
              <w:jc w:val="right"/>
              <w:rPr>
                <w:sz w:val="18"/>
              </w:rPr>
            </w:pPr>
            <w:r>
              <w:rPr>
                <w:sz w:val="18"/>
              </w:rPr>
              <w:t>Año 1</w:t>
            </w:r>
          </w:p>
        </w:tc>
        <w:tc>
          <w:tcPr>
            <w:tcW w:w="993" w:type="dxa"/>
          </w:tcPr>
          <w:p w14:paraId="68741F97"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Pr>
                <w:sz w:val="18"/>
              </w:rPr>
              <w:t>$10.100</w:t>
            </w:r>
          </w:p>
        </w:tc>
        <w:tc>
          <w:tcPr>
            <w:tcW w:w="992" w:type="dxa"/>
          </w:tcPr>
          <w:p w14:paraId="49ECC650"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20.200</w:t>
            </w:r>
          </w:p>
        </w:tc>
        <w:tc>
          <w:tcPr>
            <w:tcW w:w="993" w:type="dxa"/>
          </w:tcPr>
          <w:p w14:paraId="1B80B877"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30.300</w:t>
            </w:r>
          </w:p>
        </w:tc>
        <w:tc>
          <w:tcPr>
            <w:tcW w:w="1134" w:type="dxa"/>
          </w:tcPr>
          <w:p w14:paraId="3431790F"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40.400</w:t>
            </w:r>
          </w:p>
        </w:tc>
        <w:tc>
          <w:tcPr>
            <w:tcW w:w="992" w:type="dxa"/>
          </w:tcPr>
          <w:p w14:paraId="68FE0765"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50.500</w:t>
            </w:r>
          </w:p>
        </w:tc>
        <w:tc>
          <w:tcPr>
            <w:tcW w:w="992" w:type="dxa"/>
          </w:tcPr>
          <w:p w14:paraId="746E8A73"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60.600</w:t>
            </w:r>
          </w:p>
        </w:tc>
        <w:tc>
          <w:tcPr>
            <w:tcW w:w="992" w:type="dxa"/>
          </w:tcPr>
          <w:p w14:paraId="4FC25909"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70.700</w:t>
            </w:r>
          </w:p>
        </w:tc>
        <w:tc>
          <w:tcPr>
            <w:tcW w:w="993" w:type="dxa"/>
          </w:tcPr>
          <w:p w14:paraId="6DDE8077"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80.800</w:t>
            </w:r>
          </w:p>
        </w:tc>
        <w:tc>
          <w:tcPr>
            <w:tcW w:w="992" w:type="dxa"/>
          </w:tcPr>
          <w:p w14:paraId="0BF3390A"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90.900</w:t>
            </w:r>
          </w:p>
        </w:tc>
        <w:tc>
          <w:tcPr>
            <w:tcW w:w="992" w:type="dxa"/>
          </w:tcPr>
          <w:p w14:paraId="0CDFE604"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101.000</w:t>
            </w:r>
          </w:p>
        </w:tc>
        <w:tc>
          <w:tcPr>
            <w:tcW w:w="992" w:type="dxa"/>
          </w:tcPr>
          <w:p w14:paraId="0487CF78"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111.100</w:t>
            </w:r>
          </w:p>
        </w:tc>
        <w:tc>
          <w:tcPr>
            <w:tcW w:w="993" w:type="dxa"/>
          </w:tcPr>
          <w:p w14:paraId="692EE1EB"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121.200</w:t>
            </w:r>
          </w:p>
        </w:tc>
        <w:tc>
          <w:tcPr>
            <w:tcW w:w="1559" w:type="dxa"/>
          </w:tcPr>
          <w:p w14:paraId="469DDE78" w14:textId="77777777" w:rsidR="00857A48" w:rsidRPr="00CD04BF" w:rsidRDefault="00857A48" w:rsidP="008D4ACF">
            <w:pPr>
              <w:jc w:val="right"/>
              <w:cnfStyle w:val="000000100000" w:firstRow="0" w:lastRow="0" w:firstColumn="0" w:lastColumn="0" w:oddVBand="0" w:evenVBand="0" w:oddHBand="1" w:evenHBand="0" w:firstRowFirstColumn="0" w:firstRowLastColumn="0" w:lastRowFirstColumn="0" w:lastRowLastColumn="0"/>
            </w:pPr>
            <w:r>
              <w:t>$777.800</w:t>
            </w:r>
          </w:p>
        </w:tc>
      </w:tr>
      <w:tr w:rsidR="00857A48" w:rsidRPr="00CD04BF" w14:paraId="434B260E" w14:textId="77777777" w:rsidTr="008D4ACF">
        <w:trPr>
          <w:trHeight w:val="383"/>
          <w:jc w:val="center"/>
        </w:trPr>
        <w:tc>
          <w:tcPr>
            <w:cnfStyle w:val="001000000000" w:firstRow="0" w:lastRow="0" w:firstColumn="1" w:lastColumn="0" w:oddVBand="0" w:evenVBand="0" w:oddHBand="0" w:evenHBand="0" w:firstRowFirstColumn="0" w:firstRowLastColumn="0" w:lastRowFirstColumn="0" w:lastRowLastColumn="0"/>
            <w:tcW w:w="729" w:type="dxa"/>
          </w:tcPr>
          <w:p w14:paraId="2AF3158C" w14:textId="77777777" w:rsidR="00857A48" w:rsidRPr="0029345D" w:rsidRDefault="00857A48" w:rsidP="008D4ACF">
            <w:pPr>
              <w:jc w:val="right"/>
              <w:rPr>
                <w:sz w:val="18"/>
              </w:rPr>
            </w:pPr>
            <w:r>
              <w:rPr>
                <w:sz w:val="18"/>
              </w:rPr>
              <w:t>Año 2</w:t>
            </w:r>
          </w:p>
        </w:tc>
        <w:tc>
          <w:tcPr>
            <w:tcW w:w="993" w:type="dxa"/>
          </w:tcPr>
          <w:p w14:paraId="4A8E6EA8"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Pr>
                <w:sz w:val="18"/>
              </w:rPr>
              <w:t>$131.300</w:t>
            </w:r>
          </w:p>
        </w:tc>
        <w:tc>
          <w:tcPr>
            <w:tcW w:w="992" w:type="dxa"/>
          </w:tcPr>
          <w:p w14:paraId="5537F1DB"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sidRPr="0029345D">
              <w:rPr>
                <w:sz w:val="18"/>
              </w:rPr>
              <w:t>$141.400</w:t>
            </w:r>
          </w:p>
        </w:tc>
        <w:tc>
          <w:tcPr>
            <w:tcW w:w="993" w:type="dxa"/>
          </w:tcPr>
          <w:p w14:paraId="5E463BB1"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sidRPr="0029345D">
              <w:rPr>
                <w:sz w:val="18"/>
              </w:rPr>
              <w:t>$151.500</w:t>
            </w:r>
          </w:p>
        </w:tc>
        <w:tc>
          <w:tcPr>
            <w:tcW w:w="1134" w:type="dxa"/>
          </w:tcPr>
          <w:p w14:paraId="476CED09"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sidRPr="0029345D">
              <w:rPr>
                <w:sz w:val="18"/>
              </w:rPr>
              <w:t>$161.600</w:t>
            </w:r>
          </w:p>
        </w:tc>
        <w:tc>
          <w:tcPr>
            <w:tcW w:w="992" w:type="dxa"/>
          </w:tcPr>
          <w:p w14:paraId="38CE5626"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sidRPr="0029345D">
              <w:rPr>
                <w:sz w:val="18"/>
              </w:rPr>
              <w:t>$171.700</w:t>
            </w:r>
          </w:p>
        </w:tc>
        <w:tc>
          <w:tcPr>
            <w:tcW w:w="992" w:type="dxa"/>
          </w:tcPr>
          <w:p w14:paraId="5ECBCE83"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sidRPr="0029345D">
              <w:rPr>
                <w:sz w:val="18"/>
              </w:rPr>
              <w:t>$181.800</w:t>
            </w:r>
          </w:p>
        </w:tc>
        <w:tc>
          <w:tcPr>
            <w:tcW w:w="992" w:type="dxa"/>
          </w:tcPr>
          <w:p w14:paraId="4BBE6835"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sidRPr="0029345D">
              <w:rPr>
                <w:sz w:val="18"/>
              </w:rPr>
              <w:t>$191.900</w:t>
            </w:r>
          </w:p>
        </w:tc>
        <w:tc>
          <w:tcPr>
            <w:tcW w:w="993" w:type="dxa"/>
          </w:tcPr>
          <w:p w14:paraId="62B09351"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sidRPr="0029345D">
              <w:rPr>
                <w:sz w:val="18"/>
              </w:rPr>
              <w:t>$202.000</w:t>
            </w:r>
          </w:p>
        </w:tc>
        <w:tc>
          <w:tcPr>
            <w:tcW w:w="992" w:type="dxa"/>
          </w:tcPr>
          <w:p w14:paraId="2B107101"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sidRPr="0029345D">
              <w:rPr>
                <w:sz w:val="18"/>
              </w:rPr>
              <w:t>$212.100</w:t>
            </w:r>
          </w:p>
        </w:tc>
        <w:tc>
          <w:tcPr>
            <w:tcW w:w="992" w:type="dxa"/>
          </w:tcPr>
          <w:p w14:paraId="30CC0064"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sidRPr="0029345D">
              <w:rPr>
                <w:sz w:val="18"/>
              </w:rPr>
              <w:t>$222.200</w:t>
            </w:r>
          </w:p>
        </w:tc>
        <w:tc>
          <w:tcPr>
            <w:tcW w:w="992" w:type="dxa"/>
          </w:tcPr>
          <w:p w14:paraId="1D37CBAE"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sidRPr="0029345D">
              <w:rPr>
                <w:sz w:val="18"/>
              </w:rPr>
              <w:t>$232.300</w:t>
            </w:r>
          </w:p>
        </w:tc>
        <w:tc>
          <w:tcPr>
            <w:tcW w:w="993" w:type="dxa"/>
          </w:tcPr>
          <w:p w14:paraId="008D9367"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sidRPr="0029345D">
              <w:rPr>
                <w:sz w:val="18"/>
              </w:rPr>
              <w:t>$242.400</w:t>
            </w:r>
          </w:p>
        </w:tc>
        <w:tc>
          <w:tcPr>
            <w:tcW w:w="1559" w:type="dxa"/>
          </w:tcPr>
          <w:p w14:paraId="525C8AF1" w14:textId="77777777" w:rsidR="00857A48" w:rsidRDefault="00857A48" w:rsidP="008D4ACF">
            <w:pPr>
              <w:jc w:val="right"/>
              <w:cnfStyle w:val="000000000000" w:firstRow="0" w:lastRow="0" w:firstColumn="0" w:lastColumn="0" w:oddVBand="0" w:evenVBand="0" w:oddHBand="0" w:evenHBand="0" w:firstRowFirstColumn="0" w:firstRowLastColumn="0" w:lastRowFirstColumn="0" w:lastRowLastColumn="0"/>
            </w:pPr>
            <w:r>
              <w:t>$2.242.200</w:t>
            </w:r>
          </w:p>
        </w:tc>
      </w:tr>
      <w:tr w:rsidR="00857A48" w:rsidRPr="00CD04BF" w14:paraId="1A456034" w14:textId="77777777" w:rsidTr="008D4ACF">
        <w:trPr>
          <w:cnfStyle w:val="000000100000" w:firstRow="0" w:lastRow="0" w:firstColumn="0" w:lastColumn="0" w:oddVBand="0" w:evenVBand="0" w:oddHBand="1" w:evenHBand="0" w:firstRowFirstColumn="0" w:firstRowLastColumn="0" w:lastRowFirstColumn="0" w:lastRowLastColumn="0"/>
          <w:trHeight w:val="398"/>
          <w:jc w:val="center"/>
        </w:trPr>
        <w:tc>
          <w:tcPr>
            <w:cnfStyle w:val="001000000000" w:firstRow="0" w:lastRow="0" w:firstColumn="1" w:lastColumn="0" w:oddVBand="0" w:evenVBand="0" w:oddHBand="0" w:evenHBand="0" w:firstRowFirstColumn="0" w:firstRowLastColumn="0" w:lastRowFirstColumn="0" w:lastRowLastColumn="0"/>
            <w:tcW w:w="729" w:type="dxa"/>
          </w:tcPr>
          <w:p w14:paraId="34FFB89C" w14:textId="77777777" w:rsidR="00857A48" w:rsidRPr="0029345D" w:rsidRDefault="00857A48" w:rsidP="008D4ACF">
            <w:pPr>
              <w:jc w:val="right"/>
              <w:rPr>
                <w:sz w:val="18"/>
              </w:rPr>
            </w:pPr>
            <w:r>
              <w:rPr>
                <w:sz w:val="18"/>
              </w:rPr>
              <w:t>Año 3</w:t>
            </w:r>
          </w:p>
        </w:tc>
        <w:tc>
          <w:tcPr>
            <w:tcW w:w="993" w:type="dxa"/>
          </w:tcPr>
          <w:p w14:paraId="515A0420"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Pr>
                <w:sz w:val="18"/>
              </w:rPr>
              <w:t>$252.500</w:t>
            </w:r>
          </w:p>
        </w:tc>
        <w:tc>
          <w:tcPr>
            <w:tcW w:w="992" w:type="dxa"/>
          </w:tcPr>
          <w:p w14:paraId="055D1619"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262.600</w:t>
            </w:r>
          </w:p>
        </w:tc>
        <w:tc>
          <w:tcPr>
            <w:tcW w:w="993" w:type="dxa"/>
          </w:tcPr>
          <w:p w14:paraId="5F2561B8"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272.700</w:t>
            </w:r>
          </w:p>
        </w:tc>
        <w:tc>
          <w:tcPr>
            <w:tcW w:w="1134" w:type="dxa"/>
          </w:tcPr>
          <w:p w14:paraId="3822C93A"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282.800</w:t>
            </w:r>
          </w:p>
        </w:tc>
        <w:tc>
          <w:tcPr>
            <w:tcW w:w="992" w:type="dxa"/>
          </w:tcPr>
          <w:p w14:paraId="298E99CD"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292.900</w:t>
            </w:r>
          </w:p>
        </w:tc>
        <w:tc>
          <w:tcPr>
            <w:tcW w:w="992" w:type="dxa"/>
          </w:tcPr>
          <w:p w14:paraId="5EAF1E3E"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303.000</w:t>
            </w:r>
          </w:p>
        </w:tc>
        <w:tc>
          <w:tcPr>
            <w:tcW w:w="992" w:type="dxa"/>
          </w:tcPr>
          <w:p w14:paraId="7F282961"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313.100</w:t>
            </w:r>
          </w:p>
        </w:tc>
        <w:tc>
          <w:tcPr>
            <w:tcW w:w="993" w:type="dxa"/>
          </w:tcPr>
          <w:p w14:paraId="42C86DEB"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323.200</w:t>
            </w:r>
          </w:p>
        </w:tc>
        <w:tc>
          <w:tcPr>
            <w:tcW w:w="992" w:type="dxa"/>
          </w:tcPr>
          <w:p w14:paraId="1E2D97A1"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333.300</w:t>
            </w:r>
          </w:p>
        </w:tc>
        <w:tc>
          <w:tcPr>
            <w:tcW w:w="992" w:type="dxa"/>
          </w:tcPr>
          <w:p w14:paraId="561ECB5C"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343.400</w:t>
            </w:r>
          </w:p>
        </w:tc>
        <w:tc>
          <w:tcPr>
            <w:tcW w:w="992" w:type="dxa"/>
          </w:tcPr>
          <w:p w14:paraId="766C7A63"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353.500</w:t>
            </w:r>
          </w:p>
        </w:tc>
        <w:tc>
          <w:tcPr>
            <w:tcW w:w="993" w:type="dxa"/>
          </w:tcPr>
          <w:p w14:paraId="3AA00C5F"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363.600</w:t>
            </w:r>
          </w:p>
        </w:tc>
        <w:tc>
          <w:tcPr>
            <w:tcW w:w="1559" w:type="dxa"/>
          </w:tcPr>
          <w:p w14:paraId="29075B46" w14:textId="77777777" w:rsidR="00857A48" w:rsidRPr="00153DD4" w:rsidRDefault="00857A48" w:rsidP="008D4ACF">
            <w:pPr>
              <w:jc w:val="right"/>
              <w:cnfStyle w:val="000000100000" w:firstRow="0" w:lastRow="0" w:firstColumn="0" w:lastColumn="0" w:oddVBand="0" w:evenVBand="0" w:oddHBand="1" w:evenHBand="0" w:firstRowFirstColumn="0" w:firstRowLastColumn="0" w:lastRowFirstColumn="0" w:lastRowLastColumn="0"/>
            </w:pPr>
            <w:r>
              <w:t>$3.696.600</w:t>
            </w:r>
          </w:p>
        </w:tc>
      </w:tr>
    </w:tbl>
    <w:p w14:paraId="50A67593" w14:textId="42C0E699" w:rsidR="00A26684" w:rsidRDefault="00F771A9" w:rsidP="00F771A9">
      <w:pPr>
        <w:pStyle w:val="Descripcin"/>
        <w:sectPr w:rsidR="00A26684" w:rsidSect="00D67BCE">
          <w:pgSz w:w="15840" w:h="12240" w:orient="landscape"/>
          <w:pgMar w:top="1701" w:right="1418" w:bottom="1701" w:left="1418" w:header="0" w:footer="720" w:gutter="0"/>
          <w:cols w:space="720"/>
        </w:sectPr>
      </w:pPr>
      <w:bookmarkStart w:id="324" w:name="_Toc486449155"/>
      <w:bookmarkStart w:id="325" w:name="_Toc486712546"/>
      <w:r>
        <w:t xml:space="preserve">Tabla </w:t>
      </w:r>
      <w:r w:rsidR="00B56172">
        <w:fldChar w:fldCharType="begin"/>
      </w:r>
      <w:r w:rsidR="00B56172">
        <w:instrText xml:space="preserve"> SEQ Tabla \* ARABIC </w:instrText>
      </w:r>
      <w:r w:rsidR="00B56172">
        <w:fldChar w:fldCharType="separate"/>
      </w:r>
      <w:r w:rsidR="00633160">
        <w:rPr>
          <w:noProof/>
        </w:rPr>
        <w:t>13</w:t>
      </w:r>
      <w:r w:rsidR="00B56172">
        <w:rPr>
          <w:noProof/>
        </w:rPr>
        <w:fldChar w:fldCharType="end"/>
      </w:r>
      <w:r w:rsidR="00296D3A">
        <w:t>: Detalle ingreso mensual</w:t>
      </w:r>
      <w:bookmarkEnd w:id="324"/>
      <w:bookmarkEnd w:id="325"/>
    </w:p>
    <w:p w14:paraId="032DC690" w14:textId="16E82877" w:rsidR="00F800F2" w:rsidRPr="00A26684" w:rsidRDefault="001D1F6B" w:rsidP="00F800F2">
      <w:pPr>
        <w:pStyle w:val="Ttulo3"/>
      </w:pPr>
      <w:bookmarkStart w:id="326" w:name="_Toc486449063"/>
      <w:bookmarkStart w:id="327" w:name="_Toc486696775"/>
      <w:bookmarkStart w:id="328" w:name="_Toc486710790"/>
      <w:r>
        <w:lastRenderedPageBreak/>
        <w:t>4</w:t>
      </w:r>
      <w:r w:rsidR="00F800F2">
        <w:t>.4.3</w:t>
      </w:r>
      <w:r w:rsidR="00F800F2" w:rsidRPr="00496486">
        <w:t xml:space="preserve"> </w:t>
      </w:r>
      <w:r w:rsidR="00F800F2">
        <w:t>Flujo de Caja</w:t>
      </w:r>
      <w:bookmarkEnd w:id="326"/>
      <w:bookmarkEnd w:id="327"/>
      <w:bookmarkEnd w:id="328"/>
    </w:p>
    <w:p w14:paraId="2D2E37AB" w14:textId="77777777" w:rsidR="002379E3" w:rsidRDefault="002379E3" w:rsidP="002379E3">
      <w:r w:rsidRPr="00F800F2">
        <w:t>En esta sección se utilizará el indicador VAN para analizar la factibilidad del producto y así tener un criterio de decisión frente a éste.</w:t>
      </w:r>
    </w:p>
    <w:tbl>
      <w:tblPr>
        <w:tblStyle w:val="Tabladecuadrcula4-nfasis1"/>
        <w:tblW w:w="7225" w:type="dxa"/>
        <w:jc w:val="center"/>
        <w:tblLayout w:type="fixed"/>
        <w:tblLook w:val="04A0" w:firstRow="1" w:lastRow="0" w:firstColumn="1" w:lastColumn="0" w:noHBand="0" w:noVBand="1"/>
      </w:tblPr>
      <w:tblGrid>
        <w:gridCol w:w="1696"/>
        <w:gridCol w:w="1418"/>
        <w:gridCol w:w="1417"/>
        <w:gridCol w:w="1276"/>
        <w:gridCol w:w="1418"/>
      </w:tblGrid>
      <w:tr w:rsidR="002379E3" w:rsidRPr="003B592A" w14:paraId="2FD38E10" w14:textId="77777777" w:rsidTr="008D4ACF">
        <w:trPr>
          <w:cnfStyle w:val="100000000000" w:firstRow="1" w:lastRow="0" w:firstColumn="0" w:lastColumn="0" w:oddVBand="0" w:evenVBand="0" w:oddHBand="0"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1696" w:type="dxa"/>
          </w:tcPr>
          <w:p w14:paraId="171FE63B" w14:textId="77777777" w:rsidR="002379E3" w:rsidRPr="003B592A" w:rsidRDefault="002379E3" w:rsidP="008D4ACF">
            <w:bookmarkStart w:id="329" w:name="_Hlk484678570"/>
          </w:p>
        </w:tc>
        <w:tc>
          <w:tcPr>
            <w:tcW w:w="1418" w:type="dxa"/>
          </w:tcPr>
          <w:p w14:paraId="3DD02E7D" w14:textId="77777777" w:rsidR="002379E3" w:rsidRPr="003B592A" w:rsidRDefault="002379E3" w:rsidP="008D4ACF">
            <w:pPr>
              <w:jc w:val="center"/>
              <w:cnfStyle w:val="100000000000" w:firstRow="1" w:lastRow="0" w:firstColumn="0" w:lastColumn="0" w:oddVBand="0" w:evenVBand="0" w:oddHBand="0" w:evenHBand="0" w:firstRowFirstColumn="0" w:firstRowLastColumn="0" w:lastRowFirstColumn="0" w:lastRowLastColumn="0"/>
            </w:pPr>
            <w:r>
              <w:t>Año 0</w:t>
            </w:r>
          </w:p>
        </w:tc>
        <w:tc>
          <w:tcPr>
            <w:tcW w:w="1417" w:type="dxa"/>
          </w:tcPr>
          <w:p w14:paraId="76944F11" w14:textId="77777777" w:rsidR="002379E3" w:rsidRPr="003B592A" w:rsidRDefault="002379E3" w:rsidP="008D4ACF">
            <w:pPr>
              <w:jc w:val="center"/>
              <w:cnfStyle w:val="100000000000" w:firstRow="1" w:lastRow="0" w:firstColumn="0" w:lastColumn="0" w:oddVBand="0" w:evenVBand="0" w:oddHBand="0" w:evenHBand="0" w:firstRowFirstColumn="0" w:firstRowLastColumn="0" w:lastRowFirstColumn="0" w:lastRowLastColumn="0"/>
            </w:pPr>
            <w:r>
              <w:t>Año 1</w:t>
            </w:r>
          </w:p>
        </w:tc>
        <w:tc>
          <w:tcPr>
            <w:tcW w:w="1276" w:type="dxa"/>
          </w:tcPr>
          <w:p w14:paraId="32AA4154" w14:textId="77777777" w:rsidR="002379E3" w:rsidRPr="003B592A" w:rsidRDefault="002379E3" w:rsidP="008D4ACF">
            <w:pPr>
              <w:jc w:val="center"/>
              <w:cnfStyle w:val="100000000000" w:firstRow="1" w:lastRow="0" w:firstColumn="0" w:lastColumn="0" w:oddVBand="0" w:evenVBand="0" w:oddHBand="0" w:evenHBand="0" w:firstRowFirstColumn="0" w:firstRowLastColumn="0" w:lastRowFirstColumn="0" w:lastRowLastColumn="0"/>
            </w:pPr>
            <w:r>
              <w:t>Año 2</w:t>
            </w:r>
          </w:p>
        </w:tc>
        <w:tc>
          <w:tcPr>
            <w:tcW w:w="1418" w:type="dxa"/>
          </w:tcPr>
          <w:p w14:paraId="4898FA9F" w14:textId="77777777" w:rsidR="002379E3" w:rsidRPr="003B592A" w:rsidRDefault="002379E3" w:rsidP="008D4ACF">
            <w:pPr>
              <w:jc w:val="center"/>
              <w:cnfStyle w:val="100000000000" w:firstRow="1" w:lastRow="0" w:firstColumn="0" w:lastColumn="0" w:oddVBand="0" w:evenVBand="0" w:oddHBand="0" w:evenHBand="0" w:firstRowFirstColumn="0" w:firstRowLastColumn="0" w:lastRowFirstColumn="0" w:lastRowLastColumn="0"/>
            </w:pPr>
            <w:r>
              <w:t>Año 3</w:t>
            </w:r>
          </w:p>
        </w:tc>
      </w:tr>
      <w:bookmarkEnd w:id="329"/>
      <w:tr w:rsidR="002379E3" w:rsidRPr="00CD04BF" w14:paraId="7CCE7C2B" w14:textId="77777777" w:rsidTr="008D4ACF">
        <w:trPr>
          <w:cnfStyle w:val="000000100000" w:firstRow="0" w:lastRow="0" w:firstColumn="0" w:lastColumn="0" w:oddVBand="0" w:evenVBand="0" w:oddHBand="1"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1696" w:type="dxa"/>
          </w:tcPr>
          <w:p w14:paraId="61FDCFA8" w14:textId="77777777" w:rsidR="002379E3" w:rsidRPr="00255778" w:rsidRDefault="002379E3" w:rsidP="008D4ACF">
            <w:pPr>
              <w:rPr>
                <w:color w:val="auto"/>
                <w:sz w:val="20"/>
                <w:szCs w:val="20"/>
              </w:rPr>
            </w:pPr>
            <w:r w:rsidRPr="00255778">
              <w:rPr>
                <w:color w:val="auto"/>
                <w:sz w:val="20"/>
                <w:szCs w:val="20"/>
              </w:rPr>
              <w:t>(+) Ingresos</w:t>
            </w:r>
          </w:p>
        </w:tc>
        <w:tc>
          <w:tcPr>
            <w:tcW w:w="1418" w:type="dxa"/>
          </w:tcPr>
          <w:p w14:paraId="611443AF" w14:textId="77777777" w:rsidR="002379E3" w:rsidRPr="00255778" w:rsidRDefault="002379E3" w:rsidP="008D4ACF">
            <w:pPr>
              <w:jc w:val="cente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1417" w:type="dxa"/>
          </w:tcPr>
          <w:p w14:paraId="617580BD" w14:textId="77777777" w:rsidR="002379E3" w:rsidRPr="00255778" w:rsidRDefault="002379E3" w:rsidP="008D4ACF">
            <w:pPr>
              <w:jc w:val="cente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1276" w:type="dxa"/>
          </w:tcPr>
          <w:p w14:paraId="73D8CFA3" w14:textId="77777777" w:rsidR="002379E3" w:rsidRPr="00255778" w:rsidRDefault="002379E3" w:rsidP="008D4ACF">
            <w:pPr>
              <w:jc w:val="cente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1418" w:type="dxa"/>
          </w:tcPr>
          <w:p w14:paraId="5FA29F84" w14:textId="77777777" w:rsidR="002379E3" w:rsidRPr="00255778" w:rsidRDefault="002379E3" w:rsidP="008D4ACF">
            <w:pPr>
              <w:jc w:val="cente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2379E3" w:rsidRPr="00CD04BF" w14:paraId="3DE2AF00" w14:textId="77777777" w:rsidTr="008D4ACF">
        <w:trPr>
          <w:trHeight w:val="360"/>
          <w:jc w:val="center"/>
        </w:trPr>
        <w:tc>
          <w:tcPr>
            <w:cnfStyle w:val="001000000000" w:firstRow="0" w:lastRow="0" w:firstColumn="1" w:lastColumn="0" w:oddVBand="0" w:evenVBand="0" w:oddHBand="0" w:evenHBand="0" w:firstRowFirstColumn="0" w:firstRowLastColumn="0" w:lastRowFirstColumn="0" w:lastRowLastColumn="0"/>
            <w:tcW w:w="1696" w:type="dxa"/>
          </w:tcPr>
          <w:p w14:paraId="187E6912" w14:textId="77777777" w:rsidR="002379E3" w:rsidRPr="00255778" w:rsidRDefault="002379E3" w:rsidP="008D4ACF">
            <w:pPr>
              <w:rPr>
                <w:sz w:val="20"/>
                <w:szCs w:val="20"/>
              </w:rPr>
            </w:pPr>
            <w:r w:rsidRPr="00255778">
              <w:rPr>
                <w:sz w:val="20"/>
                <w:szCs w:val="20"/>
              </w:rPr>
              <w:t>Publicidad</w:t>
            </w:r>
          </w:p>
        </w:tc>
        <w:tc>
          <w:tcPr>
            <w:tcW w:w="1418" w:type="dxa"/>
          </w:tcPr>
          <w:p w14:paraId="44919D4C" w14:textId="77777777" w:rsidR="002379E3"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w:t>
            </w:r>
          </w:p>
        </w:tc>
        <w:tc>
          <w:tcPr>
            <w:tcW w:w="1417" w:type="dxa"/>
          </w:tcPr>
          <w:p w14:paraId="214C4A92" w14:textId="77777777" w:rsidR="002379E3"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77.800</w:t>
            </w:r>
          </w:p>
        </w:tc>
        <w:tc>
          <w:tcPr>
            <w:tcW w:w="1276" w:type="dxa"/>
          </w:tcPr>
          <w:p w14:paraId="06D59457" w14:textId="77777777" w:rsidR="002379E3"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242.200</w:t>
            </w:r>
          </w:p>
        </w:tc>
        <w:tc>
          <w:tcPr>
            <w:tcW w:w="1418" w:type="dxa"/>
          </w:tcPr>
          <w:p w14:paraId="4AA88427" w14:textId="77777777" w:rsidR="002379E3"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696.600</w:t>
            </w:r>
          </w:p>
        </w:tc>
      </w:tr>
      <w:tr w:rsidR="002379E3" w:rsidRPr="00CD04BF" w14:paraId="669AF0F9" w14:textId="77777777" w:rsidTr="008D4ACF">
        <w:trPr>
          <w:cnfStyle w:val="000000100000" w:firstRow="0" w:lastRow="0" w:firstColumn="0" w:lastColumn="0" w:oddVBand="0" w:evenVBand="0" w:oddHBand="1"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1696" w:type="dxa"/>
          </w:tcPr>
          <w:p w14:paraId="3C605CE1" w14:textId="77777777" w:rsidR="002379E3" w:rsidRPr="00255778" w:rsidRDefault="002379E3" w:rsidP="008D4ACF">
            <w:pPr>
              <w:rPr>
                <w:sz w:val="20"/>
                <w:szCs w:val="20"/>
              </w:rPr>
            </w:pPr>
            <w:r w:rsidRPr="00255778">
              <w:rPr>
                <w:sz w:val="20"/>
                <w:szCs w:val="20"/>
              </w:rPr>
              <w:t>(-) Costos</w:t>
            </w:r>
          </w:p>
        </w:tc>
        <w:tc>
          <w:tcPr>
            <w:tcW w:w="1418" w:type="dxa"/>
          </w:tcPr>
          <w:p w14:paraId="57D80153"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417" w:type="dxa"/>
          </w:tcPr>
          <w:p w14:paraId="14B7A1F9"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276" w:type="dxa"/>
          </w:tcPr>
          <w:p w14:paraId="63CD989C"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418" w:type="dxa"/>
          </w:tcPr>
          <w:p w14:paraId="616479A1"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p>
        </w:tc>
      </w:tr>
      <w:tr w:rsidR="002379E3" w:rsidRPr="00CD04BF" w14:paraId="4A61FEA1" w14:textId="77777777" w:rsidTr="008D4ACF">
        <w:trPr>
          <w:trHeight w:val="374"/>
          <w:jc w:val="center"/>
        </w:trPr>
        <w:tc>
          <w:tcPr>
            <w:cnfStyle w:val="001000000000" w:firstRow="0" w:lastRow="0" w:firstColumn="1" w:lastColumn="0" w:oddVBand="0" w:evenVBand="0" w:oddHBand="0" w:evenHBand="0" w:firstRowFirstColumn="0" w:firstRowLastColumn="0" w:lastRowFirstColumn="0" w:lastRowLastColumn="0"/>
            <w:tcW w:w="1696" w:type="dxa"/>
          </w:tcPr>
          <w:p w14:paraId="611B7857" w14:textId="77777777" w:rsidR="002379E3" w:rsidRPr="00255778" w:rsidRDefault="002379E3" w:rsidP="008D4ACF">
            <w:pPr>
              <w:rPr>
                <w:sz w:val="20"/>
                <w:szCs w:val="20"/>
              </w:rPr>
            </w:pPr>
            <w:r w:rsidRPr="00255778">
              <w:rPr>
                <w:sz w:val="20"/>
                <w:szCs w:val="20"/>
              </w:rPr>
              <w:t>Servidor Web</w:t>
            </w:r>
          </w:p>
        </w:tc>
        <w:tc>
          <w:tcPr>
            <w:tcW w:w="1418" w:type="dxa"/>
          </w:tcPr>
          <w:p w14:paraId="75E4936B"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0.000)</w:t>
            </w:r>
          </w:p>
        </w:tc>
        <w:tc>
          <w:tcPr>
            <w:tcW w:w="1417" w:type="dxa"/>
          </w:tcPr>
          <w:p w14:paraId="5CF86CB3"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0.000</w:t>
            </w:r>
          </w:p>
        </w:tc>
        <w:tc>
          <w:tcPr>
            <w:tcW w:w="1276" w:type="dxa"/>
          </w:tcPr>
          <w:p w14:paraId="416F008B"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0.000</w:t>
            </w:r>
          </w:p>
        </w:tc>
        <w:tc>
          <w:tcPr>
            <w:tcW w:w="1418" w:type="dxa"/>
          </w:tcPr>
          <w:p w14:paraId="5A74B574"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0.000</w:t>
            </w:r>
          </w:p>
        </w:tc>
      </w:tr>
      <w:tr w:rsidR="002379E3" w:rsidRPr="00CD04BF" w14:paraId="13203029" w14:textId="77777777" w:rsidTr="008D4ACF">
        <w:trPr>
          <w:cnfStyle w:val="000000100000" w:firstRow="0" w:lastRow="0" w:firstColumn="0" w:lastColumn="0" w:oddVBand="0" w:evenVBand="0" w:oddHBand="1"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1696" w:type="dxa"/>
          </w:tcPr>
          <w:p w14:paraId="2C723803" w14:textId="77777777" w:rsidR="002379E3" w:rsidRPr="00255778" w:rsidRDefault="002379E3" w:rsidP="008D4ACF">
            <w:pPr>
              <w:rPr>
                <w:sz w:val="20"/>
                <w:szCs w:val="20"/>
              </w:rPr>
            </w:pPr>
            <w:r w:rsidRPr="00255778">
              <w:rPr>
                <w:sz w:val="20"/>
                <w:szCs w:val="20"/>
              </w:rPr>
              <w:t>Servidor WS</w:t>
            </w:r>
          </w:p>
        </w:tc>
        <w:tc>
          <w:tcPr>
            <w:tcW w:w="1418" w:type="dxa"/>
          </w:tcPr>
          <w:p w14:paraId="34DB968B"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00.000)</w:t>
            </w:r>
          </w:p>
        </w:tc>
        <w:tc>
          <w:tcPr>
            <w:tcW w:w="1417" w:type="dxa"/>
          </w:tcPr>
          <w:p w14:paraId="672B28F6"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00.000</w:t>
            </w:r>
          </w:p>
        </w:tc>
        <w:tc>
          <w:tcPr>
            <w:tcW w:w="1276" w:type="dxa"/>
          </w:tcPr>
          <w:p w14:paraId="7DCF56BB"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00.000</w:t>
            </w:r>
          </w:p>
        </w:tc>
        <w:tc>
          <w:tcPr>
            <w:tcW w:w="1418" w:type="dxa"/>
          </w:tcPr>
          <w:p w14:paraId="163F3D52"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00.000</w:t>
            </w:r>
          </w:p>
        </w:tc>
      </w:tr>
      <w:tr w:rsidR="002379E3" w:rsidRPr="00CD04BF" w14:paraId="31151947" w14:textId="77777777" w:rsidTr="008D4ACF">
        <w:trPr>
          <w:trHeight w:val="374"/>
          <w:jc w:val="center"/>
        </w:trPr>
        <w:tc>
          <w:tcPr>
            <w:cnfStyle w:val="001000000000" w:firstRow="0" w:lastRow="0" w:firstColumn="1" w:lastColumn="0" w:oddVBand="0" w:evenVBand="0" w:oddHBand="0" w:evenHBand="0" w:firstRowFirstColumn="0" w:firstRowLastColumn="0" w:lastRowFirstColumn="0" w:lastRowLastColumn="0"/>
            <w:tcW w:w="1696" w:type="dxa"/>
          </w:tcPr>
          <w:p w14:paraId="54E43F4E" w14:textId="77777777" w:rsidR="002379E3" w:rsidRPr="00255778" w:rsidRDefault="002379E3" w:rsidP="008D4ACF">
            <w:pPr>
              <w:rPr>
                <w:sz w:val="20"/>
                <w:szCs w:val="20"/>
              </w:rPr>
            </w:pPr>
            <w:r w:rsidRPr="00255778">
              <w:rPr>
                <w:sz w:val="20"/>
                <w:szCs w:val="20"/>
              </w:rPr>
              <w:t>(-) Inversión</w:t>
            </w:r>
          </w:p>
        </w:tc>
        <w:tc>
          <w:tcPr>
            <w:tcW w:w="1418" w:type="dxa"/>
          </w:tcPr>
          <w:p w14:paraId="535D65D5"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417" w:type="dxa"/>
          </w:tcPr>
          <w:p w14:paraId="411875B2"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tcPr>
          <w:p w14:paraId="6267F4EB"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418" w:type="dxa"/>
          </w:tcPr>
          <w:p w14:paraId="492BD19C"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p>
        </w:tc>
      </w:tr>
      <w:tr w:rsidR="002379E3" w:rsidRPr="00CD04BF" w14:paraId="38A6B6B1" w14:textId="77777777" w:rsidTr="008D4ACF">
        <w:trPr>
          <w:cnfStyle w:val="000000100000" w:firstRow="0" w:lastRow="0" w:firstColumn="0" w:lastColumn="0" w:oddVBand="0" w:evenVBand="0" w:oddHBand="1"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1696" w:type="dxa"/>
          </w:tcPr>
          <w:p w14:paraId="117776D6" w14:textId="77777777" w:rsidR="002379E3" w:rsidRPr="00255778" w:rsidRDefault="002379E3" w:rsidP="008D4ACF">
            <w:pPr>
              <w:rPr>
                <w:sz w:val="20"/>
                <w:szCs w:val="20"/>
              </w:rPr>
            </w:pPr>
            <w:r w:rsidRPr="00255778">
              <w:rPr>
                <w:sz w:val="20"/>
                <w:szCs w:val="20"/>
              </w:rPr>
              <w:t>Personal</w:t>
            </w:r>
          </w:p>
        </w:tc>
        <w:tc>
          <w:tcPr>
            <w:tcW w:w="1418" w:type="dxa"/>
          </w:tcPr>
          <w:p w14:paraId="2F16B281"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p>
        </w:tc>
        <w:tc>
          <w:tcPr>
            <w:tcW w:w="1417" w:type="dxa"/>
          </w:tcPr>
          <w:p w14:paraId="14CAD2A3"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p>
        </w:tc>
        <w:tc>
          <w:tcPr>
            <w:tcW w:w="1276" w:type="dxa"/>
          </w:tcPr>
          <w:p w14:paraId="43FF6D8A"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p>
        </w:tc>
        <w:tc>
          <w:tcPr>
            <w:tcW w:w="1418" w:type="dxa"/>
          </w:tcPr>
          <w:p w14:paraId="391A150F"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p>
        </w:tc>
      </w:tr>
      <w:tr w:rsidR="002379E3" w:rsidRPr="00CD04BF" w14:paraId="5B51A242" w14:textId="77777777" w:rsidTr="008D4ACF">
        <w:trPr>
          <w:trHeight w:val="374"/>
          <w:jc w:val="center"/>
        </w:trPr>
        <w:tc>
          <w:tcPr>
            <w:cnfStyle w:val="001000000000" w:firstRow="0" w:lastRow="0" w:firstColumn="1" w:lastColumn="0" w:oddVBand="0" w:evenVBand="0" w:oddHBand="0" w:evenHBand="0" w:firstRowFirstColumn="0" w:firstRowLastColumn="0" w:lastRowFirstColumn="0" w:lastRowLastColumn="0"/>
            <w:tcW w:w="1696" w:type="dxa"/>
          </w:tcPr>
          <w:p w14:paraId="6EBB80C3" w14:textId="77777777" w:rsidR="002379E3" w:rsidRPr="00255778" w:rsidRDefault="002379E3" w:rsidP="008D4ACF">
            <w:pPr>
              <w:rPr>
                <w:sz w:val="20"/>
                <w:szCs w:val="20"/>
              </w:rPr>
            </w:pPr>
            <w:r w:rsidRPr="00255778">
              <w:rPr>
                <w:sz w:val="20"/>
                <w:szCs w:val="20"/>
              </w:rPr>
              <w:t>Computadores</w:t>
            </w:r>
          </w:p>
        </w:tc>
        <w:tc>
          <w:tcPr>
            <w:tcW w:w="1418" w:type="dxa"/>
          </w:tcPr>
          <w:p w14:paraId="2A47983A"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0.000)</w:t>
            </w:r>
          </w:p>
        </w:tc>
        <w:tc>
          <w:tcPr>
            <w:tcW w:w="1417" w:type="dxa"/>
          </w:tcPr>
          <w:p w14:paraId="17A7A564"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tcPr>
          <w:p w14:paraId="1580A946"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418" w:type="dxa"/>
          </w:tcPr>
          <w:p w14:paraId="03EAA1E6"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p>
        </w:tc>
      </w:tr>
      <w:tr w:rsidR="002379E3" w:rsidRPr="00CD04BF" w14:paraId="163D2523" w14:textId="77777777" w:rsidTr="008D4ACF">
        <w:trPr>
          <w:cnfStyle w:val="000000100000" w:firstRow="0" w:lastRow="0" w:firstColumn="0" w:lastColumn="0" w:oddVBand="0" w:evenVBand="0" w:oddHBand="1"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1696" w:type="dxa"/>
          </w:tcPr>
          <w:p w14:paraId="65CAB689" w14:textId="77777777" w:rsidR="002379E3" w:rsidRPr="00255778" w:rsidRDefault="002379E3" w:rsidP="008D4ACF">
            <w:pPr>
              <w:rPr>
                <w:sz w:val="20"/>
                <w:szCs w:val="20"/>
              </w:rPr>
            </w:pPr>
            <w:r w:rsidRPr="00255778">
              <w:rPr>
                <w:sz w:val="20"/>
                <w:szCs w:val="20"/>
              </w:rPr>
              <w:t>Licencias</w:t>
            </w:r>
          </w:p>
        </w:tc>
        <w:tc>
          <w:tcPr>
            <w:tcW w:w="1418" w:type="dxa"/>
          </w:tcPr>
          <w:p w14:paraId="2CC98993"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38.000)</w:t>
            </w:r>
          </w:p>
        </w:tc>
        <w:tc>
          <w:tcPr>
            <w:tcW w:w="1417" w:type="dxa"/>
          </w:tcPr>
          <w:p w14:paraId="4AAFA425"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276" w:type="dxa"/>
          </w:tcPr>
          <w:p w14:paraId="4F38EDD1"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418" w:type="dxa"/>
          </w:tcPr>
          <w:p w14:paraId="5608449D"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p>
        </w:tc>
      </w:tr>
      <w:tr w:rsidR="002379E3" w:rsidRPr="00CD04BF" w14:paraId="25B6F3A4" w14:textId="77777777" w:rsidTr="008D4ACF">
        <w:trPr>
          <w:trHeight w:val="374"/>
          <w:jc w:val="center"/>
        </w:trPr>
        <w:tc>
          <w:tcPr>
            <w:cnfStyle w:val="001000000000" w:firstRow="0" w:lastRow="0" w:firstColumn="1" w:lastColumn="0" w:oddVBand="0" w:evenVBand="0" w:oddHBand="0" w:evenHBand="0" w:firstRowFirstColumn="0" w:firstRowLastColumn="0" w:lastRowFirstColumn="0" w:lastRowLastColumn="0"/>
            <w:tcW w:w="1696" w:type="dxa"/>
          </w:tcPr>
          <w:p w14:paraId="42C66AFC" w14:textId="77777777" w:rsidR="002379E3" w:rsidRPr="00255778" w:rsidRDefault="002379E3" w:rsidP="008D4ACF">
            <w:pPr>
              <w:rPr>
                <w:sz w:val="20"/>
                <w:szCs w:val="20"/>
              </w:rPr>
            </w:pPr>
            <w:r w:rsidRPr="00255778">
              <w:rPr>
                <w:sz w:val="20"/>
                <w:szCs w:val="20"/>
              </w:rPr>
              <w:t>Total</w:t>
            </w:r>
          </w:p>
        </w:tc>
        <w:tc>
          <w:tcPr>
            <w:tcW w:w="1418" w:type="dxa"/>
          </w:tcPr>
          <w:p w14:paraId="51031306"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2.598.000)</w:t>
            </w:r>
          </w:p>
        </w:tc>
        <w:tc>
          <w:tcPr>
            <w:tcW w:w="1417" w:type="dxa"/>
          </w:tcPr>
          <w:p w14:paraId="7DFD9FF9"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117.800</w:t>
            </w:r>
          </w:p>
        </w:tc>
        <w:tc>
          <w:tcPr>
            <w:tcW w:w="1276" w:type="dxa"/>
          </w:tcPr>
          <w:p w14:paraId="05EF08A6"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1.582.200</w:t>
            </w:r>
          </w:p>
        </w:tc>
        <w:tc>
          <w:tcPr>
            <w:tcW w:w="1418" w:type="dxa"/>
          </w:tcPr>
          <w:p w14:paraId="3E2B7F14"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3.036.600</w:t>
            </w:r>
          </w:p>
        </w:tc>
      </w:tr>
    </w:tbl>
    <w:p w14:paraId="00857659" w14:textId="61C2AA97" w:rsidR="00F800F2" w:rsidRDefault="00F771A9" w:rsidP="00F771A9">
      <w:pPr>
        <w:pStyle w:val="Descripcin"/>
      </w:pPr>
      <w:bookmarkStart w:id="330" w:name="_Toc486449156"/>
      <w:bookmarkStart w:id="331" w:name="_Toc486712547"/>
      <w:r>
        <w:t xml:space="preserve">Tabla </w:t>
      </w:r>
      <w:r w:rsidR="00B56172">
        <w:fldChar w:fldCharType="begin"/>
      </w:r>
      <w:r w:rsidR="00B56172">
        <w:instrText xml:space="preserve"> SEQ Tabla \* ARABIC </w:instrText>
      </w:r>
      <w:r w:rsidR="00B56172">
        <w:fldChar w:fldCharType="separate"/>
      </w:r>
      <w:r w:rsidR="00633160">
        <w:rPr>
          <w:noProof/>
        </w:rPr>
        <w:t>14</w:t>
      </w:r>
      <w:r w:rsidR="00B56172">
        <w:rPr>
          <w:noProof/>
        </w:rPr>
        <w:fldChar w:fldCharType="end"/>
      </w:r>
      <w:r w:rsidR="00F800F2">
        <w:t>: Flujo de caja</w:t>
      </w:r>
      <w:r w:rsidR="00F800F2">
        <w:rPr>
          <w:rStyle w:val="Refdenotaalpie"/>
        </w:rPr>
        <w:footnoteReference w:id="5"/>
      </w:r>
      <w:bookmarkEnd w:id="330"/>
      <w:bookmarkEnd w:id="331"/>
    </w:p>
    <w:p w14:paraId="1B06D33E" w14:textId="77777777" w:rsidR="00F800F2" w:rsidRDefault="00F800F2">
      <w:pPr>
        <w:spacing w:after="0" w:line="276" w:lineRule="auto"/>
        <w:jc w:val="left"/>
        <w:rPr>
          <w:color w:val="434343"/>
          <w:sz w:val="28"/>
          <w:szCs w:val="28"/>
        </w:rPr>
      </w:pPr>
      <w:r>
        <w:br w:type="page"/>
      </w:r>
    </w:p>
    <w:p w14:paraId="3F3D23F1" w14:textId="3252FA44" w:rsidR="00F800F2" w:rsidRDefault="001D1F6B" w:rsidP="00F800F2">
      <w:pPr>
        <w:pStyle w:val="Ttulo3"/>
      </w:pPr>
      <w:bookmarkStart w:id="332" w:name="_Toc486449064"/>
      <w:bookmarkStart w:id="333" w:name="_Toc486696776"/>
      <w:bookmarkStart w:id="334" w:name="_Toc486710791"/>
      <w:r>
        <w:lastRenderedPageBreak/>
        <w:t>4</w:t>
      </w:r>
      <w:r w:rsidR="00F800F2">
        <w:t>.4.3</w:t>
      </w:r>
      <w:r w:rsidR="00F800F2" w:rsidRPr="00496486">
        <w:t xml:space="preserve"> </w:t>
      </w:r>
      <w:r w:rsidR="00F800F2">
        <w:t>Cálculo del VAN</w:t>
      </w:r>
      <w:bookmarkEnd w:id="332"/>
      <w:bookmarkEnd w:id="333"/>
      <w:bookmarkEnd w:id="334"/>
    </w:p>
    <w:p w14:paraId="643E37D4" w14:textId="77777777" w:rsidR="00F800F2" w:rsidRPr="00B77FC3" w:rsidRDefault="00F800F2" w:rsidP="00F800F2">
      <w:r w:rsidRPr="00B77FC3">
        <w:t>La siguiente ecuación sirve para el cálculo del Indicador VAN</w:t>
      </w:r>
    </w:p>
    <w:p w14:paraId="41F0BCB2" w14:textId="77777777" w:rsidR="00F800F2" w:rsidRDefault="00F800F2" w:rsidP="00F800F2">
      <w:pPr>
        <w:spacing w:line="200" w:lineRule="exact"/>
        <w:rPr>
          <w:rFonts w:ascii="Times New Roman" w:eastAsia="Times New Roman" w:hAnsi="Times New Roman"/>
        </w:rPr>
      </w:pPr>
      <w:r>
        <w:rPr>
          <w:rFonts w:ascii="Times New Roman" w:eastAsia="Times New Roman" w:hAnsi="Times New Roman"/>
          <w:noProof/>
        </w:rPr>
        <w:drawing>
          <wp:anchor distT="0" distB="0" distL="114300" distR="114300" simplePos="0" relativeHeight="251659264" behindDoc="1" locked="0" layoutInCell="0" allowOverlap="1" wp14:anchorId="7C4F0280" wp14:editId="7E1FE746">
            <wp:simplePos x="0" y="0"/>
            <wp:positionH relativeFrom="column">
              <wp:posOffset>1950085</wp:posOffset>
            </wp:positionH>
            <wp:positionV relativeFrom="paragraph">
              <wp:posOffset>269875</wp:posOffset>
            </wp:positionV>
            <wp:extent cx="1951355" cy="555625"/>
            <wp:effectExtent l="0" t="0" r="0" b="0"/>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51355" cy="555625"/>
                    </a:xfrm>
                    <a:prstGeom prst="rect">
                      <a:avLst/>
                    </a:prstGeom>
                    <a:noFill/>
                  </pic:spPr>
                </pic:pic>
              </a:graphicData>
            </a:graphic>
            <wp14:sizeRelH relativeFrom="page">
              <wp14:pctWidth>0</wp14:pctWidth>
            </wp14:sizeRelH>
            <wp14:sizeRelV relativeFrom="page">
              <wp14:pctHeight>0</wp14:pctHeight>
            </wp14:sizeRelV>
          </wp:anchor>
        </w:drawing>
      </w:r>
    </w:p>
    <w:p w14:paraId="4B83DC18" w14:textId="77777777" w:rsidR="00F800F2" w:rsidRDefault="00F800F2" w:rsidP="00F800F2">
      <w:pPr>
        <w:spacing w:line="200" w:lineRule="exact"/>
        <w:rPr>
          <w:rFonts w:ascii="Times New Roman" w:eastAsia="Times New Roman" w:hAnsi="Times New Roman"/>
        </w:rPr>
      </w:pPr>
    </w:p>
    <w:p w14:paraId="1C9F5FFC" w14:textId="77777777" w:rsidR="00F800F2" w:rsidRDefault="00F800F2" w:rsidP="00F800F2">
      <w:pPr>
        <w:spacing w:line="200" w:lineRule="exact"/>
        <w:rPr>
          <w:rFonts w:ascii="Times New Roman" w:eastAsia="Times New Roman" w:hAnsi="Times New Roman"/>
        </w:rPr>
      </w:pPr>
    </w:p>
    <w:p w14:paraId="49B0C03F" w14:textId="11F9D7BD" w:rsidR="00F800F2" w:rsidRDefault="00F800F2" w:rsidP="00F800F2">
      <w:pPr>
        <w:spacing w:line="338" w:lineRule="exact"/>
        <w:rPr>
          <w:rFonts w:ascii="Times New Roman" w:eastAsia="Times New Roman" w:hAnsi="Times New Roman"/>
        </w:rPr>
      </w:pPr>
    </w:p>
    <w:p w14:paraId="1CCC0688" w14:textId="58097855" w:rsidR="00F800F2" w:rsidRDefault="00921FEF" w:rsidP="00921FEF">
      <w:pPr>
        <w:pStyle w:val="Descripcin"/>
      </w:pPr>
      <w:bookmarkStart w:id="335" w:name="_Toc486448693"/>
      <w:bookmarkStart w:id="336" w:name="_Toc486712588"/>
      <w:r>
        <w:t xml:space="preserve">Figura </w:t>
      </w:r>
      <w:r w:rsidR="00B56172">
        <w:fldChar w:fldCharType="begin"/>
      </w:r>
      <w:r w:rsidR="00B56172">
        <w:instrText xml:space="preserve"> SEQ Figura \* ARABIC </w:instrText>
      </w:r>
      <w:r w:rsidR="00B56172">
        <w:fldChar w:fldCharType="separate"/>
      </w:r>
      <w:r w:rsidR="00633160">
        <w:rPr>
          <w:noProof/>
        </w:rPr>
        <w:t>6</w:t>
      </w:r>
      <w:r w:rsidR="00B56172">
        <w:rPr>
          <w:noProof/>
        </w:rPr>
        <w:fldChar w:fldCharType="end"/>
      </w:r>
      <w:r w:rsidR="00F800F2">
        <w:t>: Ecuación cálculo de VAN</w:t>
      </w:r>
      <w:bookmarkEnd w:id="335"/>
      <w:bookmarkEnd w:id="336"/>
    </w:p>
    <w:p w14:paraId="5A235A7C" w14:textId="77777777" w:rsidR="00F800F2" w:rsidRDefault="00F800F2" w:rsidP="00F800F2">
      <w:pPr>
        <w:spacing w:line="193" w:lineRule="exact"/>
        <w:rPr>
          <w:rFonts w:ascii="Times New Roman" w:eastAsia="Times New Roman" w:hAnsi="Times New Roman"/>
        </w:rPr>
      </w:pPr>
    </w:p>
    <w:p w14:paraId="252735E1" w14:textId="385CCF56" w:rsidR="00F800F2" w:rsidRPr="00F800F2" w:rsidRDefault="00F800F2" w:rsidP="00F800F2">
      <w:r w:rsidRPr="00B77FC3">
        <w:t>Dónde:</w:t>
      </w:r>
    </w:p>
    <w:p w14:paraId="6C4AC9E2" w14:textId="77777777" w:rsidR="00F800F2" w:rsidRPr="00100F2B" w:rsidRDefault="00F800F2" w:rsidP="005A0DEF">
      <w:pPr>
        <w:pStyle w:val="Prrafodelista"/>
        <w:rPr>
          <w:rFonts w:eastAsia="Symbol"/>
        </w:rPr>
      </w:pPr>
      <w:proofErr w:type="spellStart"/>
      <w:r w:rsidRPr="00100F2B">
        <w:rPr>
          <w:b/>
        </w:rPr>
        <w:t>V</w:t>
      </w:r>
      <w:r w:rsidRPr="00100F2B">
        <w:rPr>
          <w:b/>
          <w:sz w:val="27"/>
          <w:vertAlign w:val="subscript"/>
        </w:rPr>
        <w:t>t</w:t>
      </w:r>
      <w:proofErr w:type="spellEnd"/>
      <w:r w:rsidRPr="00F800F2">
        <w:t xml:space="preserve"> representa los flujos de caja para el periodo t.</w:t>
      </w:r>
    </w:p>
    <w:p w14:paraId="0C2FD871" w14:textId="77777777" w:rsidR="00F800F2" w:rsidRPr="00100F2B" w:rsidRDefault="00F800F2" w:rsidP="005A0DEF">
      <w:pPr>
        <w:pStyle w:val="Prrafodelista"/>
        <w:rPr>
          <w:rFonts w:eastAsia="Symbol"/>
        </w:rPr>
      </w:pPr>
      <w:r w:rsidRPr="00100F2B">
        <w:rPr>
          <w:b/>
        </w:rPr>
        <w:t>I</w:t>
      </w:r>
      <w:r w:rsidRPr="00100F2B">
        <w:rPr>
          <w:b/>
          <w:sz w:val="27"/>
          <w:vertAlign w:val="subscript"/>
        </w:rPr>
        <w:t>0</w:t>
      </w:r>
      <w:r w:rsidRPr="00F800F2">
        <w:t xml:space="preserve"> representa la inversión total inicial.</w:t>
      </w:r>
    </w:p>
    <w:p w14:paraId="228F2BE9" w14:textId="77777777" w:rsidR="00F800F2" w:rsidRPr="00100F2B" w:rsidRDefault="00F800F2" w:rsidP="005A0DEF">
      <w:pPr>
        <w:pStyle w:val="Prrafodelista"/>
        <w:rPr>
          <w:rFonts w:eastAsia="Symbol"/>
        </w:rPr>
      </w:pPr>
      <w:r w:rsidRPr="00100F2B">
        <w:rPr>
          <w:b/>
        </w:rPr>
        <w:t>n</w:t>
      </w:r>
      <w:r w:rsidRPr="00F800F2">
        <w:t xml:space="preserve"> es el número de periodos considerados.</w:t>
      </w:r>
    </w:p>
    <w:p w14:paraId="1D7A185E" w14:textId="3641BBD5" w:rsidR="0083696A" w:rsidRPr="00100F2B" w:rsidRDefault="00F800F2" w:rsidP="005A0DEF">
      <w:pPr>
        <w:pStyle w:val="Prrafodelista"/>
        <w:rPr>
          <w:rFonts w:eastAsia="Symbol"/>
        </w:rPr>
      </w:pPr>
      <w:r w:rsidRPr="00100F2B">
        <w:rPr>
          <w:b/>
        </w:rPr>
        <w:t>k</w:t>
      </w:r>
      <w:r w:rsidRPr="00F800F2">
        <w:t xml:space="preserve"> es la tasa de descuento o mínima rentabilidad exigida</w:t>
      </w:r>
      <w:r>
        <w:rPr>
          <w:rStyle w:val="Refdenotaalpie"/>
          <w:rFonts w:eastAsia="Times New Roman"/>
        </w:rPr>
        <w:footnoteReference w:id="6"/>
      </w:r>
      <w:r w:rsidRPr="00F800F2">
        <w:t>.</w:t>
      </w:r>
    </w:p>
    <w:p w14:paraId="12C66702" w14:textId="38D338CC" w:rsidR="0083696A" w:rsidRPr="0083696A" w:rsidRDefault="0083696A" w:rsidP="0083696A">
      <w:pPr>
        <w:spacing w:line="239" w:lineRule="auto"/>
        <w:rPr>
          <w:rFonts w:eastAsia="Times New Roman"/>
        </w:rPr>
      </w:pPr>
      <w:r w:rsidRPr="0083696A">
        <w:rPr>
          <w:rFonts w:eastAsia="Times New Roman"/>
          <w:b/>
        </w:rPr>
        <w:t>VAN</w:t>
      </w:r>
      <w:r>
        <w:rPr>
          <w:rFonts w:eastAsia="Times New Roman"/>
        </w:rPr>
        <w:t xml:space="preserve"> = -(2.598.000) + </w:t>
      </w:r>
      <m:oMath>
        <m:f>
          <m:fPr>
            <m:ctrlPr>
              <w:rPr>
                <w:rFonts w:ascii="Cambria Math" w:eastAsia="Times New Roman" w:hAnsi="Cambria Math"/>
              </w:rPr>
            </m:ctrlPr>
          </m:fPr>
          <m:num>
            <m:r>
              <w:rPr>
                <w:rFonts w:ascii="Cambria Math" w:eastAsia="Times New Roman" w:hAnsi="Cambria Math"/>
              </w:rPr>
              <m:t>117.800</m:t>
            </m:r>
          </m:num>
          <m:den>
            <m:sSup>
              <m:sSupPr>
                <m:ctrlPr>
                  <w:rPr>
                    <w:rFonts w:ascii="Cambria Math" w:eastAsia="Times New Roman" w:hAnsi="Cambria Math"/>
                  </w:rPr>
                </m:ctrlPr>
              </m:sSupPr>
              <m:e>
                <m:d>
                  <m:dPr>
                    <m:ctrlPr>
                      <w:rPr>
                        <w:rFonts w:ascii="Cambria Math" w:eastAsia="Times New Roman" w:hAnsi="Cambria Math"/>
                      </w:rPr>
                    </m:ctrlPr>
                  </m:dPr>
                  <m:e>
                    <m:r>
                      <w:rPr>
                        <w:rFonts w:ascii="Cambria Math" w:eastAsia="Times New Roman" w:hAnsi="Cambria Math"/>
                      </w:rPr>
                      <m:t>1+0,12</m:t>
                    </m:r>
                  </m:e>
                </m:d>
              </m:e>
              <m:sup>
                <m:r>
                  <w:rPr>
                    <w:rFonts w:ascii="Cambria Math" w:eastAsia="Times New Roman" w:hAnsi="Cambria Math"/>
                  </w:rPr>
                  <m:t>1</m:t>
                </m:r>
              </m:sup>
            </m:sSup>
          </m:den>
        </m:f>
        <m:r>
          <w:rPr>
            <w:rFonts w:ascii="Cambria Math" w:eastAsia="Times New Roman" w:hAnsi="Cambria Math"/>
          </w:rPr>
          <m:t>+</m:t>
        </m:r>
        <m:f>
          <m:fPr>
            <m:ctrlPr>
              <w:rPr>
                <w:rFonts w:ascii="Cambria Math" w:eastAsia="Times New Roman" w:hAnsi="Cambria Math"/>
              </w:rPr>
            </m:ctrlPr>
          </m:fPr>
          <m:num>
            <m:r>
              <w:rPr>
                <w:rFonts w:ascii="Cambria Math" w:eastAsia="Times New Roman" w:hAnsi="Cambria Math"/>
              </w:rPr>
              <m:t>1.582.200</m:t>
            </m:r>
          </m:num>
          <m:den>
            <m:sSup>
              <m:sSupPr>
                <m:ctrlPr>
                  <w:rPr>
                    <w:rFonts w:ascii="Cambria Math" w:eastAsia="Times New Roman" w:hAnsi="Cambria Math"/>
                  </w:rPr>
                </m:ctrlPr>
              </m:sSupPr>
              <m:e>
                <m:d>
                  <m:dPr>
                    <m:ctrlPr>
                      <w:rPr>
                        <w:rFonts w:ascii="Cambria Math" w:eastAsia="Times New Roman" w:hAnsi="Cambria Math"/>
                      </w:rPr>
                    </m:ctrlPr>
                  </m:dPr>
                  <m:e>
                    <m:r>
                      <w:rPr>
                        <w:rFonts w:ascii="Cambria Math" w:eastAsia="Times New Roman" w:hAnsi="Cambria Math"/>
                      </w:rPr>
                      <m:t>1+0,12</m:t>
                    </m:r>
                  </m:e>
                </m:d>
              </m:e>
              <m:sup>
                <m:r>
                  <w:rPr>
                    <w:rFonts w:ascii="Cambria Math" w:eastAsia="Times New Roman" w:hAnsi="Cambria Math"/>
                  </w:rPr>
                  <m:t>2</m:t>
                </m:r>
              </m:sup>
            </m:sSup>
          </m:den>
        </m:f>
        <m:r>
          <w:rPr>
            <w:rFonts w:ascii="Cambria Math" w:eastAsia="Times New Roman" w:hAnsi="Cambria Math"/>
          </w:rPr>
          <m:t>+</m:t>
        </m:r>
        <m:f>
          <m:fPr>
            <m:ctrlPr>
              <w:rPr>
                <w:rFonts w:ascii="Cambria Math" w:eastAsia="Times New Roman" w:hAnsi="Cambria Math"/>
              </w:rPr>
            </m:ctrlPr>
          </m:fPr>
          <m:num>
            <m:r>
              <w:rPr>
                <w:rFonts w:ascii="Cambria Math" w:eastAsia="Times New Roman" w:hAnsi="Cambria Math"/>
              </w:rPr>
              <m:t>3.036.600</m:t>
            </m:r>
          </m:num>
          <m:den>
            <m:sSup>
              <m:sSupPr>
                <m:ctrlPr>
                  <w:rPr>
                    <w:rFonts w:ascii="Cambria Math" w:eastAsia="Times New Roman" w:hAnsi="Cambria Math"/>
                  </w:rPr>
                </m:ctrlPr>
              </m:sSupPr>
              <m:e>
                <m:d>
                  <m:dPr>
                    <m:ctrlPr>
                      <w:rPr>
                        <w:rFonts w:ascii="Cambria Math" w:eastAsia="Times New Roman" w:hAnsi="Cambria Math"/>
                      </w:rPr>
                    </m:ctrlPr>
                  </m:dPr>
                  <m:e>
                    <m:r>
                      <w:rPr>
                        <w:rFonts w:ascii="Cambria Math" w:eastAsia="Times New Roman" w:hAnsi="Cambria Math"/>
                      </w:rPr>
                      <m:t>1+0,12</m:t>
                    </m:r>
                  </m:e>
                </m:d>
              </m:e>
              <m:sup>
                <m:r>
                  <w:rPr>
                    <w:rFonts w:ascii="Cambria Math" w:eastAsia="Times New Roman" w:hAnsi="Cambria Math"/>
                  </w:rPr>
                  <m:t>3</m:t>
                </m:r>
              </m:sup>
            </m:sSup>
          </m:den>
        </m:f>
      </m:oMath>
    </w:p>
    <w:p w14:paraId="6FBBE33F" w14:textId="3487EDF2" w:rsidR="0083696A" w:rsidRDefault="0083696A" w:rsidP="0083696A">
      <w:r w:rsidRPr="0083696A">
        <w:rPr>
          <w:b/>
        </w:rPr>
        <w:t>VAN</w:t>
      </w:r>
      <w:r>
        <w:t xml:space="preserve"> = -(2.598.000) + 105.178 + 1.261.320 + 2.161.391</w:t>
      </w:r>
    </w:p>
    <w:p w14:paraId="1609E026" w14:textId="77777777" w:rsidR="0083696A" w:rsidRDefault="0083696A" w:rsidP="0083696A">
      <w:pPr>
        <w:rPr>
          <w:b/>
        </w:rPr>
      </w:pPr>
      <w:r w:rsidRPr="0083696A">
        <w:rPr>
          <w:b/>
        </w:rPr>
        <w:t>VAN</w:t>
      </w:r>
      <w:r>
        <w:t xml:space="preserve"> </w:t>
      </w:r>
      <w:r w:rsidRPr="00B8082F">
        <w:rPr>
          <w:b/>
        </w:rPr>
        <w:t>= $929.889</w:t>
      </w:r>
    </w:p>
    <w:p w14:paraId="3F33F9F4" w14:textId="00B75170" w:rsidR="0083696A" w:rsidRDefault="001D1F6B" w:rsidP="0083696A">
      <w:pPr>
        <w:pStyle w:val="Ttulo3"/>
      </w:pPr>
      <w:bookmarkStart w:id="337" w:name="_Toc486449065"/>
      <w:bookmarkStart w:id="338" w:name="_Toc486696777"/>
      <w:bookmarkStart w:id="339" w:name="_Toc486710792"/>
      <w:r>
        <w:t>4</w:t>
      </w:r>
      <w:r w:rsidR="0083696A">
        <w:t>.4.3</w:t>
      </w:r>
      <w:r w:rsidR="0083696A" w:rsidRPr="00496486">
        <w:t xml:space="preserve"> </w:t>
      </w:r>
      <w:r w:rsidR="0083696A">
        <w:t>Conclusión</w:t>
      </w:r>
      <w:bookmarkEnd w:id="337"/>
      <w:bookmarkEnd w:id="338"/>
      <w:bookmarkEnd w:id="339"/>
    </w:p>
    <w:p w14:paraId="2D913044" w14:textId="00B5BB65" w:rsidR="00921FEF" w:rsidRPr="0083696A" w:rsidRDefault="00921FEF" w:rsidP="00921FEF">
      <w:r w:rsidRPr="0083696A">
        <w:t xml:space="preserve">Con el fin de analizar la </w:t>
      </w:r>
      <w:r>
        <w:t>f</w:t>
      </w:r>
      <w:r w:rsidRPr="0083696A">
        <w:t xml:space="preserve">actibilidad </w:t>
      </w:r>
      <w:r>
        <w:t>e</w:t>
      </w:r>
      <w:r w:rsidRPr="0083696A">
        <w:t xml:space="preserve">conómica se utilizó como indicador el </w:t>
      </w:r>
      <w:r w:rsidRPr="0083696A">
        <w:rPr>
          <w:b/>
        </w:rPr>
        <w:t>VAN</w:t>
      </w:r>
      <w:r w:rsidRPr="0083696A">
        <w:t xml:space="preserve">, el cual arrojó un equivalente a </w:t>
      </w:r>
      <w:r w:rsidRPr="0083696A">
        <w:rPr>
          <w:b/>
        </w:rPr>
        <w:t>$ 929.889</w:t>
      </w:r>
      <w:r w:rsidRPr="0083696A">
        <w:t>.</w:t>
      </w:r>
      <w:r w:rsidR="00070739">
        <w:t>- Este resultado indica que el p</w:t>
      </w:r>
      <w:r w:rsidRPr="0083696A">
        <w:t xml:space="preserve">royecto es conveniente a realizar, ya que le genera valor a cualquier inversionista que desee llevarlo a cabo, tomando en consideración un costo de oportunidad (r) equivalente a </w:t>
      </w:r>
      <w:r w:rsidRPr="0083696A">
        <w:rPr>
          <w:b/>
        </w:rPr>
        <w:t>12%</w:t>
      </w:r>
      <w:r w:rsidRPr="0083696A">
        <w:t>.</w:t>
      </w:r>
    </w:p>
    <w:p w14:paraId="5CD7EBB4" w14:textId="77777777" w:rsidR="00D67BCE" w:rsidRDefault="00D67BCE" w:rsidP="001D1F6B">
      <w:pPr>
        <w:pStyle w:val="capitulo"/>
        <w:sectPr w:rsidR="00D67BCE" w:rsidSect="00D67BCE">
          <w:pgSz w:w="12240" w:h="15840"/>
          <w:pgMar w:top="1418" w:right="1701" w:bottom="1418" w:left="1701" w:header="0" w:footer="720" w:gutter="0"/>
          <w:cols w:space="720"/>
        </w:sectPr>
      </w:pPr>
    </w:p>
    <w:p w14:paraId="371A973C" w14:textId="715B7657" w:rsidR="001D1F6B" w:rsidRDefault="001D1F6B" w:rsidP="001D1F6B">
      <w:pPr>
        <w:pStyle w:val="capitulo"/>
      </w:pPr>
      <w:r>
        <w:lastRenderedPageBreak/>
        <w:t>Capítulo 5</w:t>
      </w:r>
    </w:p>
    <w:p w14:paraId="063EC397" w14:textId="4B86F286" w:rsidR="00D67BCE" w:rsidRDefault="001D1F6B" w:rsidP="002A248F">
      <w:pPr>
        <w:pStyle w:val="Ttulo1"/>
        <w:sectPr w:rsidR="00D67BCE" w:rsidSect="00D67BCE">
          <w:pgSz w:w="12240" w:h="15840"/>
          <w:pgMar w:top="1418" w:right="1701" w:bottom="1418" w:left="1701" w:header="0" w:footer="720" w:gutter="0"/>
          <w:cols w:space="720"/>
          <w:vAlign w:val="center"/>
        </w:sectPr>
      </w:pPr>
      <w:bookmarkStart w:id="340" w:name="_Toc486710793"/>
      <w:r w:rsidRPr="0041535E">
        <w:t>Análisis</w:t>
      </w:r>
      <w:bookmarkEnd w:id="340"/>
    </w:p>
    <w:p w14:paraId="0E8DD3E4" w14:textId="3C3203D0" w:rsidR="001A52DB" w:rsidRDefault="001D1F6B" w:rsidP="002A248F">
      <w:pPr>
        <w:pStyle w:val="Ttulo2"/>
      </w:pPr>
      <w:bookmarkStart w:id="341" w:name="_Toc484123328"/>
      <w:bookmarkStart w:id="342" w:name="_Toc484123427"/>
      <w:bookmarkStart w:id="343" w:name="_Toc486449066"/>
      <w:bookmarkStart w:id="344" w:name="_Toc486696778"/>
      <w:bookmarkStart w:id="345" w:name="_Toc486710794"/>
      <w:r>
        <w:lastRenderedPageBreak/>
        <w:t>5</w:t>
      </w:r>
      <w:r w:rsidR="004A6F06" w:rsidRPr="0041535E">
        <w:t>.1 Casos de Uso</w:t>
      </w:r>
      <w:bookmarkEnd w:id="341"/>
      <w:bookmarkEnd w:id="342"/>
      <w:bookmarkEnd w:id="343"/>
      <w:bookmarkEnd w:id="344"/>
      <w:bookmarkEnd w:id="345"/>
    </w:p>
    <w:p w14:paraId="0D50AD9C" w14:textId="77777777" w:rsidR="00964105" w:rsidRDefault="00964105" w:rsidP="00964105">
      <w:r w:rsidRPr="00785BA0">
        <w:t>En el contexto de ingeniería del software, un caso de uso es una secuencia de interacciones que se desarrollarán entre un sistema y sus actores en respuesta a un evento que inicia un actor principal sobre el propio sistema.</w:t>
      </w:r>
    </w:p>
    <w:p w14:paraId="5545C8C5" w14:textId="43B6565C" w:rsidR="00964105" w:rsidRPr="00964105" w:rsidRDefault="00964105" w:rsidP="00964105">
      <w:bookmarkStart w:id="346" w:name="_u7hqmx1qcd6s" w:colFirst="0" w:colLast="0"/>
      <w:bookmarkEnd w:id="346"/>
      <w:r w:rsidRPr="00785BA0">
        <w:t>A continuación, se presentarán los actores, diagramas y e</w:t>
      </w:r>
      <w:r>
        <w:t xml:space="preserve">specificación de casos de uso correspondientes a la </w:t>
      </w:r>
      <w:r w:rsidR="005C7F78">
        <w:t>aplicación</w:t>
      </w:r>
      <w:r>
        <w:t xml:space="preserve"> web y la aplicación móvil.</w:t>
      </w:r>
    </w:p>
    <w:p w14:paraId="72068860" w14:textId="101B94D8" w:rsidR="001A52DB" w:rsidRDefault="001D1F6B" w:rsidP="00670242">
      <w:pPr>
        <w:pStyle w:val="Ttulo3"/>
      </w:pPr>
      <w:bookmarkStart w:id="347" w:name="_xqplsvdo7dh3" w:colFirst="0" w:colLast="0"/>
      <w:bookmarkStart w:id="348" w:name="_Toc484123329"/>
      <w:bookmarkStart w:id="349" w:name="_Toc484123428"/>
      <w:bookmarkStart w:id="350" w:name="_Toc486449067"/>
      <w:bookmarkStart w:id="351" w:name="_Toc486696779"/>
      <w:bookmarkStart w:id="352" w:name="_Toc486710795"/>
      <w:bookmarkEnd w:id="347"/>
      <w:r>
        <w:t>5</w:t>
      </w:r>
      <w:r w:rsidR="004A6F06" w:rsidRPr="0041535E">
        <w:t>.1.1 Actores</w:t>
      </w:r>
      <w:bookmarkEnd w:id="348"/>
      <w:bookmarkEnd w:id="349"/>
      <w:bookmarkEnd w:id="350"/>
      <w:bookmarkEnd w:id="351"/>
      <w:bookmarkEnd w:id="352"/>
    </w:p>
    <w:p w14:paraId="7FAAADB4" w14:textId="77777777" w:rsidR="001A52DB" w:rsidRPr="0041535E" w:rsidRDefault="004A6F06" w:rsidP="005A0DEF">
      <w:pPr>
        <w:pStyle w:val="Prrafodelista"/>
      </w:pPr>
      <w:r w:rsidRPr="00100F2B">
        <w:rPr>
          <w:b/>
        </w:rPr>
        <w:t>Usuario invitado:</w:t>
      </w:r>
      <w:r w:rsidRPr="0041535E">
        <w:t xml:space="preserve"> Rol desempeñado por una persona que visita el sistema y tiene un acceso restringido. Requiere de conocimientos técnicos básicos de uso de páginas web y aplicaciones móviles.</w:t>
      </w:r>
    </w:p>
    <w:p w14:paraId="51D6C2B5" w14:textId="77777777" w:rsidR="001A52DB" w:rsidRPr="0041535E" w:rsidRDefault="004A6F06" w:rsidP="005A0DEF">
      <w:pPr>
        <w:pStyle w:val="Prrafodelista"/>
      </w:pPr>
      <w:r w:rsidRPr="00100F2B">
        <w:rPr>
          <w:b/>
        </w:rPr>
        <w:t xml:space="preserve">Usuario registrado: </w:t>
      </w:r>
      <w:r w:rsidRPr="0041535E">
        <w:t>Rol desempeñado por una persona que se registra en el sistema para acceder a todas las funciones disponibles. Requiere de conocimientos técnicos básicos de uso de páginas web y aplicaciones móviles.</w:t>
      </w:r>
    </w:p>
    <w:p w14:paraId="76154D44" w14:textId="56E3C15D" w:rsidR="001A52DB" w:rsidRPr="00100F2B" w:rsidRDefault="004A6F06" w:rsidP="005A0DEF">
      <w:pPr>
        <w:pStyle w:val="Prrafodelista"/>
        <w:rPr>
          <w:b/>
        </w:rPr>
      </w:pPr>
      <w:r w:rsidRPr="00100F2B">
        <w:rPr>
          <w:b/>
        </w:rPr>
        <w:t>Administrador:</w:t>
      </w:r>
      <w:r w:rsidRPr="0041535E">
        <w:t xml:space="preserve"> </w:t>
      </w:r>
      <w:r w:rsidRPr="00785BA0">
        <w:t>Rol desempeñado por una persona que controla y administra la información del sistema. Requiere altos conocimientos técnicos para modificar la información que estará disponible en el sistema.</w:t>
      </w:r>
      <w:bookmarkStart w:id="353" w:name="_wqx7txfzld9i" w:colFirst="0" w:colLast="0"/>
      <w:bookmarkEnd w:id="353"/>
    </w:p>
    <w:p w14:paraId="448B5AD8" w14:textId="05B5A1FB" w:rsidR="001A52DB" w:rsidRPr="0041535E" w:rsidRDefault="004A6F06" w:rsidP="00A26684">
      <w:r w:rsidRPr="0041535E">
        <w:br w:type="page"/>
      </w:r>
      <w:bookmarkStart w:id="354" w:name="_1rghpi6i7lu7" w:colFirst="0" w:colLast="0"/>
      <w:bookmarkEnd w:id="354"/>
    </w:p>
    <w:p w14:paraId="3128DACD" w14:textId="49C23358" w:rsidR="001A52DB" w:rsidRDefault="001D1F6B" w:rsidP="00670242">
      <w:pPr>
        <w:pStyle w:val="Ttulo3"/>
      </w:pPr>
      <w:bookmarkStart w:id="355" w:name="_ue9soz4wg7n3" w:colFirst="0" w:colLast="0"/>
      <w:bookmarkStart w:id="356" w:name="_Toc484123330"/>
      <w:bookmarkStart w:id="357" w:name="_Toc484123429"/>
      <w:bookmarkStart w:id="358" w:name="_Toc486449068"/>
      <w:bookmarkStart w:id="359" w:name="_Toc486696780"/>
      <w:bookmarkStart w:id="360" w:name="_Toc486710796"/>
      <w:bookmarkEnd w:id="355"/>
      <w:r>
        <w:lastRenderedPageBreak/>
        <w:t>5</w:t>
      </w:r>
      <w:r w:rsidR="004A6F06" w:rsidRPr="0041535E">
        <w:t>.1.2 Diagramas de casos de uso y descripción</w:t>
      </w:r>
      <w:bookmarkEnd w:id="356"/>
      <w:bookmarkEnd w:id="357"/>
      <w:bookmarkEnd w:id="358"/>
      <w:bookmarkEnd w:id="359"/>
      <w:bookmarkEnd w:id="360"/>
    </w:p>
    <w:p w14:paraId="01BE0DB5" w14:textId="2A06D458" w:rsidR="00964105" w:rsidRPr="00964105" w:rsidRDefault="00964105" w:rsidP="00964105">
      <w:r>
        <w:t xml:space="preserve">Lo diagramas y descripción de casos de uso a continuación muestran </w:t>
      </w:r>
      <w:r w:rsidR="008F0926">
        <w:t xml:space="preserve">la interacción que tienen los actores con el sistema, separados por </w:t>
      </w:r>
      <w:r w:rsidR="005C7F78">
        <w:t>aplicación</w:t>
      </w:r>
      <w:r w:rsidR="008F0926">
        <w:t xml:space="preserve"> web y aplicación móvil.</w:t>
      </w:r>
    </w:p>
    <w:p w14:paraId="54F23888" w14:textId="7EB0AF24" w:rsidR="001A52DB" w:rsidRPr="0041535E" w:rsidRDefault="001D1F6B" w:rsidP="00662B8E">
      <w:pPr>
        <w:pStyle w:val="Ttulo4"/>
      </w:pPr>
      <w:bookmarkStart w:id="361" w:name="_Toc484123331"/>
      <w:bookmarkStart w:id="362" w:name="_Toc486449069"/>
      <w:bookmarkStart w:id="363" w:name="_Toc486696781"/>
      <w:bookmarkStart w:id="364" w:name="_Toc486710797"/>
      <w:r>
        <w:t>5</w:t>
      </w:r>
      <w:r w:rsidR="004A6F06" w:rsidRPr="0041535E">
        <w:t xml:space="preserve">.1.2.1 Diagramas de casos de uso para la </w:t>
      </w:r>
      <w:r w:rsidR="005C7F78">
        <w:t>aplicación</w:t>
      </w:r>
      <w:r w:rsidR="004A6F06" w:rsidRPr="0041535E">
        <w:t xml:space="preserve"> web</w:t>
      </w:r>
      <w:bookmarkEnd w:id="361"/>
      <w:bookmarkEnd w:id="362"/>
      <w:bookmarkEnd w:id="363"/>
      <w:bookmarkEnd w:id="364"/>
    </w:p>
    <w:p w14:paraId="6B6FAD2B" w14:textId="4B044981" w:rsidR="001A52DB" w:rsidRDefault="00662B8E" w:rsidP="00CC5F4D">
      <w:pPr>
        <w:jc w:val="center"/>
      </w:pPr>
      <w:r w:rsidRPr="00662B8E">
        <w:rPr>
          <w:noProof/>
        </w:rPr>
        <w:drawing>
          <wp:inline distT="0" distB="0" distL="0" distR="0" wp14:anchorId="6D83743E" wp14:editId="095A0636">
            <wp:extent cx="4086225" cy="6423482"/>
            <wp:effectExtent l="0" t="0" r="0" b="0"/>
            <wp:docPr id="17" name="Imagen 17" descr="D:\Dropbox\Tesis Definitiva\CU de la Página Web (usuario registr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Dropbox\Tesis Definitiva\CU de la Página Web (usuario registrado).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90929" cy="6430877"/>
                    </a:xfrm>
                    <a:prstGeom prst="rect">
                      <a:avLst/>
                    </a:prstGeom>
                    <a:noFill/>
                    <a:ln>
                      <a:noFill/>
                    </a:ln>
                  </pic:spPr>
                </pic:pic>
              </a:graphicData>
            </a:graphic>
          </wp:inline>
        </w:drawing>
      </w:r>
    </w:p>
    <w:p w14:paraId="47EDDE36" w14:textId="615E0252" w:rsidR="00873CC3" w:rsidRDefault="005E37AC" w:rsidP="005E37AC">
      <w:pPr>
        <w:pStyle w:val="Descripcin"/>
      </w:pPr>
      <w:bookmarkStart w:id="365" w:name="_Toc486448694"/>
      <w:bookmarkStart w:id="366" w:name="_Toc486712589"/>
      <w:r>
        <w:t xml:space="preserve">Figura </w:t>
      </w:r>
      <w:r w:rsidR="00B56172">
        <w:fldChar w:fldCharType="begin"/>
      </w:r>
      <w:r w:rsidR="00B56172">
        <w:instrText xml:space="preserve"> SEQ Figura \* ARABIC </w:instrText>
      </w:r>
      <w:r w:rsidR="00B56172">
        <w:fldChar w:fldCharType="separate"/>
      </w:r>
      <w:r w:rsidR="00633160">
        <w:rPr>
          <w:noProof/>
        </w:rPr>
        <w:t>7</w:t>
      </w:r>
      <w:r w:rsidR="00B56172">
        <w:rPr>
          <w:noProof/>
        </w:rPr>
        <w:fldChar w:fldCharType="end"/>
      </w:r>
      <w:r>
        <w:t>:</w:t>
      </w:r>
      <w:r w:rsidR="00CC5F4D">
        <w:t xml:space="preserve"> Diagrama de casos de uso para la </w:t>
      </w:r>
      <w:r w:rsidR="005C7F78">
        <w:t>aplicación</w:t>
      </w:r>
      <w:r w:rsidR="00CC5F4D">
        <w:t xml:space="preserve"> web</w:t>
      </w:r>
      <w:bookmarkEnd w:id="365"/>
      <w:bookmarkEnd w:id="366"/>
      <w:r w:rsidR="00CC5F4D">
        <w:t xml:space="preserve"> </w:t>
      </w:r>
      <w:bookmarkStart w:id="367" w:name="_aickjb5qnlxo" w:colFirst="0" w:colLast="0"/>
      <w:bookmarkEnd w:id="367"/>
    </w:p>
    <w:p w14:paraId="5731295A" w14:textId="294C5AE2" w:rsidR="00873CC3" w:rsidRDefault="001D1F6B" w:rsidP="00873CC3">
      <w:pPr>
        <w:pStyle w:val="Ttulo4"/>
      </w:pPr>
      <w:bookmarkStart w:id="368" w:name="_Toc484123332"/>
      <w:bookmarkStart w:id="369" w:name="_Toc486449070"/>
      <w:bookmarkStart w:id="370" w:name="_Toc486696782"/>
      <w:bookmarkStart w:id="371" w:name="_Toc486710798"/>
      <w:r>
        <w:lastRenderedPageBreak/>
        <w:t>5</w:t>
      </w:r>
      <w:r w:rsidR="00873CC3">
        <w:t>.1.2.2 Diagramas de casos de usos para la aplicación móvil</w:t>
      </w:r>
      <w:bookmarkEnd w:id="368"/>
      <w:bookmarkEnd w:id="369"/>
      <w:bookmarkEnd w:id="370"/>
      <w:bookmarkEnd w:id="371"/>
    </w:p>
    <w:p w14:paraId="7BBAF1CE" w14:textId="139A3C57" w:rsidR="009408E7" w:rsidRDefault="009408E7" w:rsidP="009408E7">
      <w:pPr>
        <w:spacing w:after="0" w:line="276" w:lineRule="auto"/>
        <w:jc w:val="center"/>
      </w:pPr>
      <w:r w:rsidRPr="009408E7">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t xml:space="preserve"> </w:t>
      </w:r>
    </w:p>
    <w:p w14:paraId="1F09888F" w14:textId="3E97B6F8" w:rsidR="00601001" w:rsidRDefault="008F0926" w:rsidP="008F0926">
      <w:pPr>
        <w:ind w:firstLine="720"/>
        <w:jc w:val="center"/>
      </w:pPr>
      <w:r w:rsidRPr="008F0926">
        <w:rPr>
          <w:noProof/>
        </w:rPr>
        <w:drawing>
          <wp:inline distT="0" distB="0" distL="0" distR="0" wp14:anchorId="0970B22D" wp14:editId="6643B4D4">
            <wp:extent cx="4793478" cy="4543425"/>
            <wp:effectExtent l="0" t="0" r="7620" b="0"/>
            <wp:docPr id="15" name="Imagen 15" descr="D:\Dropbox\Tesis Definitiva\CU de la App móvil (usuario registr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ropbox\Tesis Definitiva\CU de la App móvil (usuario registrado).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97246" cy="4546997"/>
                    </a:xfrm>
                    <a:prstGeom prst="rect">
                      <a:avLst/>
                    </a:prstGeom>
                    <a:noFill/>
                    <a:ln>
                      <a:noFill/>
                    </a:ln>
                  </pic:spPr>
                </pic:pic>
              </a:graphicData>
            </a:graphic>
          </wp:inline>
        </w:drawing>
      </w:r>
    </w:p>
    <w:p w14:paraId="45DCA592" w14:textId="198DED2C" w:rsidR="00601001" w:rsidRPr="0041535E" w:rsidRDefault="00B851FB" w:rsidP="005E37AC">
      <w:pPr>
        <w:pStyle w:val="Descripcin"/>
      </w:pPr>
      <w:r>
        <w:tab/>
      </w:r>
      <w:bookmarkStart w:id="372" w:name="_Toc486448695"/>
      <w:bookmarkStart w:id="373" w:name="_Toc486712590"/>
      <w:r w:rsidR="005E37AC">
        <w:t xml:space="preserve">Figura </w:t>
      </w:r>
      <w:r w:rsidR="00B56172">
        <w:fldChar w:fldCharType="begin"/>
      </w:r>
      <w:r w:rsidR="00B56172">
        <w:instrText xml:space="preserve"> SEQ Figura \* ARABIC </w:instrText>
      </w:r>
      <w:r w:rsidR="00B56172">
        <w:fldChar w:fldCharType="separate"/>
      </w:r>
      <w:r w:rsidR="00633160">
        <w:rPr>
          <w:noProof/>
        </w:rPr>
        <w:t>8</w:t>
      </w:r>
      <w:r w:rsidR="00B56172">
        <w:rPr>
          <w:noProof/>
        </w:rPr>
        <w:fldChar w:fldCharType="end"/>
      </w:r>
      <w:r w:rsidR="00601001">
        <w:t>: Diagrama de casos de uso p</w:t>
      </w:r>
      <w:r w:rsidR="00A255CD">
        <w:t>ara la aplicación móvil</w:t>
      </w:r>
      <w:bookmarkEnd w:id="372"/>
      <w:bookmarkEnd w:id="373"/>
    </w:p>
    <w:p w14:paraId="318C3801" w14:textId="31F56302" w:rsidR="00873CC3" w:rsidRPr="00601001" w:rsidRDefault="00873CC3" w:rsidP="00601001">
      <w:pPr>
        <w:tabs>
          <w:tab w:val="left" w:pos="3615"/>
        </w:tabs>
      </w:pPr>
    </w:p>
    <w:p w14:paraId="02E493E4" w14:textId="1B579D55" w:rsidR="00601001" w:rsidRDefault="00601001" w:rsidP="00601001">
      <w:pPr>
        <w:spacing w:after="0" w:line="276" w:lineRule="auto"/>
        <w:jc w:val="left"/>
      </w:pPr>
    </w:p>
    <w:p w14:paraId="5110FB06" w14:textId="77777777" w:rsidR="00601001" w:rsidRDefault="00601001" w:rsidP="00601001">
      <w:pPr>
        <w:spacing w:after="0" w:line="276" w:lineRule="auto"/>
        <w:jc w:val="left"/>
      </w:pPr>
    </w:p>
    <w:p w14:paraId="6075B9FC" w14:textId="0CC71501" w:rsidR="001A52DB" w:rsidRPr="00601001" w:rsidRDefault="00057BCE" w:rsidP="0056670E">
      <w:pPr>
        <w:pStyle w:val="Ttulo4"/>
        <w:rPr>
          <w:color w:val="434343"/>
          <w:sz w:val="28"/>
          <w:szCs w:val="28"/>
        </w:rPr>
      </w:pPr>
      <w:r>
        <w:br w:type="page"/>
      </w:r>
      <w:bookmarkStart w:id="374" w:name="_Toc484123333"/>
      <w:bookmarkStart w:id="375" w:name="_Toc486449071"/>
      <w:bookmarkStart w:id="376" w:name="_Toc486696783"/>
      <w:bookmarkStart w:id="377" w:name="_Toc486710799"/>
      <w:r w:rsidR="001D1F6B">
        <w:lastRenderedPageBreak/>
        <w:t>5</w:t>
      </w:r>
      <w:r w:rsidR="00873CC3">
        <w:t>.1.2.3</w:t>
      </w:r>
      <w:r w:rsidR="004A6F06" w:rsidRPr="0041535E">
        <w:t xml:space="preserve"> Especificación de los casos de uso de la </w:t>
      </w:r>
      <w:r w:rsidR="005C7F78">
        <w:t>aplicación</w:t>
      </w:r>
      <w:r w:rsidR="004A6F06" w:rsidRPr="0041535E">
        <w:t xml:space="preserve"> web</w:t>
      </w:r>
      <w:bookmarkEnd w:id="374"/>
      <w:r w:rsidR="00895DBF">
        <w:rPr>
          <w:rStyle w:val="Refdenotaalpie"/>
        </w:rPr>
        <w:footnoteReference w:id="7"/>
      </w:r>
      <w:bookmarkEnd w:id="375"/>
      <w:bookmarkEnd w:id="376"/>
      <w:bookmarkEnd w:id="377"/>
    </w:p>
    <w:p w14:paraId="444CCF97" w14:textId="7F3192E5" w:rsidR="0041535E" w:rsidRPr="0041535E" w:rsidRDefault="001D1F6B" w:rsidP="00873CC3">
      <w:pPr>
        <w:pStyle w:val="Ttulo5"/>
      </w:pPr>
      <w:bookmarkStart w:id="378" w:name="_y8el9mg48tvd" w:colFirst="0" w:colLast="0"/>
      <w:bookmarkStart w:id="379" w:name="_zg5dtnpa6vci" w:colFirst="0" w:colLast="0"/>
      <w:bookmarkStart w:id="380" w:name="_Toc484123334"/>
      <w:bookmarkStart w:id="381" w:name="_Toc486449072"/>
      <w:bookmarkStart w:id="382" w:name="_Toc486696784"/>
      <w:bookmarkStart w:id="383" w:name="_Toc486710800"/>
      <w:bookmarkEnd w:id="378"/>
      <w:bookmarkEnd w:id="379"/>
      <w:r>
        <w:t>5</w:t>
      </w:r>
      <w:r w:rsidR="00873CC3">
        <w:t>.1.2.3.1</w:t>
      </w:r>
      <w:r w:rsidR="0041535E" w:rsidRPr="0041535E">
        <w:t xml:space="preserve"> Caso de uso: Registrarse</w:t>
      </w:r>
      <w:bookmarkEnd w:id="380"/>
      <w:bookmarkEnd w:id="381"/>
      <w:bookmarkEnd w:id="382"/>
      <w:bookmarkEnd w:id="383"/>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0F27C5" w14:paraId="47F9C8CD" w14:textId="77777777" w:rsidTr="0041535E">
        <w:trPr>
          <w:trHeight w:val="227"/>
          <w:jc w:val="center"/>
        </w:trPr>
        <w:tc>
          <w:tcPr>
            <w:tcW w:w="1977" w:type="dxa"/>
          </w:tcPr>
          <w:p w14:paraId="5F224ED7" w14:textId="77777777" w:rsidR="0041535E" w:rsidRPr="000F27C5" w:rsidRDefault="0041535E" w:rsidP="008F0926">
            <w:pPr>
              <w:pStyle w:val="Sinespaciado"/>
            </w:pPr>
            <w:r w:rsidRPr="008F0926">
              <w:rPr>
                <w:b/>
              </w:rPr>
              <w:t>Nombre</w:t>
            </w:r>
          </w:p>
        </w:tc>
        <w:tc>
          <w:tcPr>
            <w:tcW w:w="4011" w:type="dxa"/>
            <w:gridSpan w:val="2"/>
          </w:tcPr>
          <w:p w14:paraId="423769F8" w14:textId="77777777" w:rsidR="0041535E" w:rsidRPr="000F27C5" w:rsidRDefault="0041535E" w:rsidP="008F0926">
            <w:pPr>
              <w:pStyle w:val="Sinespaciado"/>
            </w:pPr>
            <w:r w:rsidRPr="008F0926">
              <w:rPr>
                <w:b/>
              </w:rPr>
              <w:t>Registrarse</w:t>
            </w:r>
          </w:p>
        </w:tc>
        <w:tc>
          <w:tcPr>
            <w:tcW w:w="824" w:type="dxa"/>
          </w:tcPr>
          <w:p w14:paraId="62E91D18" w14:textId="77777777" w:rsidR="0041535E" w:rsidRPr="008F0926" w:rsidRDefault="0041535E" w:rsidP="008F0926">
            <w:pPr>
              <w:pStyle w:val="Sinespaciado"/>
              <w:rPr>
                <w:b/>
              </w:rPr>
            </w:pPr>
            <w:r w:rsidRPr="008F0926">
              <w:rPr>
                <w:b/>
              </w:rPr>
              <w:t>ID</w:t>
            </w:r>
          </w:p>
        </w:tc>
        <w:tc>
          <w:tcPr>
            <w:tcW w:w="2010" w:type="dxa"/>
          </w:tcPr>
          <w:p w14:paraId="240DFEEE" w14:textId="6A6EA1C0" w:rsidR="0041535E" w:rsidRPr="008F0926" w:rsidRDefault="000F27C5" w:rsidP="008F0926">
            <w:pPr>
              <w:pStyle w:val="Sinespaciado"/>
              <w:rPr>
                <w:b/>
              </w:rPr>
            </w:pPr>
            <w:r w:rsidRPr="008F0926">
              <w:rPr>
                <w:b/>
              </w:rPr>
              <w:t>CUSWPW</w:t>
            </w:r>
            <w:r w:rsidR="0041535E" w:rsidRPr="008F0926">
              <w:rPr>
                <w:b/>
              </w:rPr>
              <w:t>_01</w:t>
            </w:r>
          </w:p>
        </w:tc>
      </w:tr>
      <w:tr w:rsidR="0041535E" w:rsidRPr="0041535E" w14:paraId="7B9B130C" w14:textId="77777777" w:rsidTr="0041535E">
        <w:trPr>
          <w:trHeight w:val="227"/>
          <w:jc w:val="center"/>
        </w:trPr>
        <w:tc>
          <w:tcPr>
            <w:tcW w:w="1977" w:type="dxa"/>
          </w:tcPr>
          <w:p w14:paraId="5499403B" w14:textId="77777777" w:rsidR="0041535E" w:rsidRPr="00585EDB" w:rsidRDefault="0041535E" w:rsidP="008F0926">
            <w:pPr>
              <w:pStyle w:val="Sinespaciado"/>
            </w:pPr>
            <w:r w:rsidRPr="00585EDB">
              <w:t>Actores</w:t>
            </w:r>
          </w:p>
        </w:tc>
        <w:tc>
          <w:tcPr>
            <w:tcW w:w="6845" w:type="dxa"/>
            <w:gridSpan w:val="4"/>
          </w:tcPr>
          <w:p w14:paraId="1641F685" w14:textId="48ED7C40" w:rsidR="0041535E" w:rsidRPr="0041535E" w:rsidRDefault="0041535E" w:rsidP="008F0926">
            <w:pPr>
              <w:pStyle w:val="listadetabla"/>
            </w:pPr>
            <w:r w:rsidRPr="0041535E">
              <w:t>Usuario no registrado</w:t>
            </w:r>
            <w:r w:rsidR="00070739">
              <w:t>.</w:t>
            </w:r>
          </w:p>
        </w:tc>
      </w:tr>
      <w:tr w:rsidR="0041535E" w:rsidRPr="0041535E" w14:paraId="7FFB368B" w14:textId="77777777" w:rsidTr="0041535E">
        <w:trPr>
          <w:trHeight w:val="227"/>
          <w:jc w:val="center"/>
        </w:trPr>
        <w:tc>
          <w:tcPr>
            <w:tcW w:w="1977" w:type="dxa"/>
          </w:tcPr>
          <w:p w14:paraId="07369F2F" w14:textId="77777777" w:rsidR="0041535E" w:rsidRPr="00585EDB" w:rsidRDefault="0041535E" w:rsidP="008F0926">
            <w:pPr>
              <w:pStyle w:val="Sinespaciado"/>
            </w:pPr>
            <w:r w:rsidRPr="00585EDB">
              <w:t>Referencias</w:t>
            </w:r>
          </w:p>
        </w:tc>
        <w:tc>
          <w:tcPr>
            <w:tcW w:w="6845" w:type="dxa"/>
            <w:gridSpan w:val="4"/>
          </w:tcPr>
          <w:p w14:paraId="5585903C" w14:textId="77777777" w:rsidR="0041535E" w:rsidRPr="0041535E" w:rsidRDefault="0041535E" w:rsidP="008F0926">
            <w:pPr>
              <w:pStyle w:val="listadetabla"/>
            </w:pPr>
            <w:r w:rsidRPr="0041535E">
              <w:t>RF_STKSWE_W_03: Registrar usuario.</w:t>
            </w:r>
          </w:p>
        </w:tc>
      </w:tr>
      <w:tr w:rsidR="0041535E" w:rsidRPr="0041535E" w14:paraId="6CBA9201" w14:textId="77777777" w:rsidTr="0041535E">
        <w:trPr>
          <w:trHeight w:val="227"/>
          <w:jc w:val="center"/>
        </w:trPr>
        <w:tc>
          <w:tcPr>
            <w:tcW w:w="1977" w:type="dxa"/>
          </w:tcPr>
          <w:p w14:paraId="63687026" w14:textId="77777777" w:rsidR="0041535E" w:rsidRPr="00585EDB" w:rsidRDefault="0041535E" w:rsidP="008F0926">
            <w:pPr>
              <w:pStyle w:val="Sinespaciado"/>
            </w:pPr>
            <w:r w:rsidRPr="00585EDB">
              <w:t>Precondiciones</w:t>
            </w:r>
          </w:p>
        </w:tc>
        <w:tc>
          <w:tcPr>
            <w:tcW w:w="6845" w:type="dxa"/>
            <w:gridSpan w:val="4"/>
          </w:tcPr>
          <w:p w14:paraId="38A3532C" w14:textId="5A0DDA8B" w:rsidR="0041535E" w:rsidRPr="0041535E" w:rsidRDefault="0041535E" w:rsidP="008F0926">
            <w:pPr>
              <w:pStyle w:val="listadetabla"/>
            </w:pPr>
            <w:r w:rsidRPr="0041535E">
              <w:t>No hay</w:t>
            </w:r>
            <w:r w:rsidR="00070739">
              <w:t>.</w:t>
            </w:r>
          </w:p>
        </w:tc>
      </w:tr>
      <w:tr w:rsidR="0041535E" w:rsidRPr="0041535E" w14:paraId="6B026D23" w14:textId="77777777" w:rsidTr="0041535E">
        <w:trPr>
          <w:trHeight w:val="227"/>
          <w:jc w:val="center"/>
        </w:trPr>
        <w:tc>
          <w:tcPr>
            <w:tcW w:w="1977" w:type="dxa"/>
            <w:tcBorders>
              <w:bottom w:val="single" w:sz="6" w:space="0" w:color="auto"/>
            </w:tcBorders>
          </w:tcPr>
          <w:p w14:paraId="4C801418"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688FAD90" w14:textId="77777777" w:rsidR="0041535E" w:rsidRPr="0041535E" w:rsidRDefault="0041535E" w:rsidP="008F0926">
            <w:pPr>
              <w:pStyle w:val="listadetabla"/>
            </w:pPr>
            <w:r w:rsidRPr="0041535E">
              <w:t>El usuario deberá ser ingresado al sistema.</w:t>
            </w:r>
          </w:p>
        </w:tc>
      </w:tr>
      <w:tr w:rsidR="0041535E" w:rsidRPr="0041535E" w14:paraId="3619CE09" w14:textId="77777777" w:rsidTr="0041535E">
        <w:trPr>
          <w:trHeight w:val="227"/>
          <w:jc w:val="center"/>
        </w:trPr>
        <w:tc>
          <w:tcPr>
            <w:tcW w:w="1977" w:type="dxa"/>
            <w:tcBorders>
              <w:top w:val="double" w:sz="4" w:space="0" w:color="auto"/>
            </w:tcBorders>
          </w:tcPr>
          <w:p w14:paraId="5721D345"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47B2EC23" w14:textId="77777777" w:rsidR="0041535E" w:rsidRPr="0041535E" w:rsidRDefault="0041535E" w:rsidP="008F0926">
            <w:pPr>
              <w:pStyle w:val="Sinespaciado"/>
            </w:pPr>
            <w:r w:rsidRPr="0041535E">
              <w:t>El actor podrá tener acceso al registro de una nueva cuenta que permita realizar las acciones de un usuario registrado.</w:t>
            </w:r>
          </w:p>
        </w:tc>
      </w:tr>
      <w:tr w:rsidR="0041535E" w:rsidRPr="000F27C5" w14:paraId="1806C787" w14:textId="77777777" w:rsidTr="0041535E">
        <w:trPr>
          <w:trHeight w:val="227"/>
          <w:jc w:val="center"/>
        </w:trPr>
        <w:tc>
          <w:tcPr>
            <w:tcW w:w="1977" w:type="dxa"/>
            <w:vMerge w:val="restart"/>
          </w:tcPr>
          <w:p w14:paraId="17020883" w14:textId="77777777" w:rsidR="0041535E" w:rsidRPr="008F0926" w:rsidRDefault="0041535E" w:rsidP="008F0926">
            <w:pPr>
              <w:pStyle w:val="Sinespaciado"/>
              <w:rPr>
                <w:b/>
              </w:rPr>
            </w:pPr>
            <w:r w:rsidRPr="008F0926">
              <w:rPr>
                <w:b/>
              </w:rPr>
              <w:t>Flujo Principal</w:t>
            </w:r>
          </w:p>
        </w:tc>
        <w:tc>
          <w:tcPr>
            <w:tcW w:w="3580" w:type="dxa"/>
            <w:tcBorders>
              <w:bottom w:val="single" w:sz="6" w:space="0" w:color="auto"/>
            </w:tcBorders>
          </w:tcPr>
          <w:p w14:paraId="440D49E1" w14:textId="77777777" w:rsidR="0041535E" w:rsidRPr="008F0926" w:rsidRDefault="0041535E" w:rsidP="008F0926">
            <w:pPr>
              <w:pStyle w:val="Sinespaciado"/>
              <w:rPr>
                <w:b/>
              </w:rPr>
            </w:pPr>
            <w:r w:rsidRPr="008F0926">
              <w:rPr>
                <w:b/>
              </w:rPr>
              <w:t>Usuario no registrado</w:t>
            </w:r>
          </w:p>
        </w:tc>
        <w:tc>
          <w:tcPr>
            <w:tcW w:w="3265" w:type="dxa"/>
            <w:gridSpan w:val="3"/>
            <w:tcBorders>
              <w:bottom w:val="single" w:sz="6" w:space="0" w:color="auto"/>
            </w:tcBorders>
          </w:tcPr>
          <w:p w14:paraId="4CD810BC" w14:textId="77777777" w:rsidR="0041535E" w:rsidRPr="000F27C5" w:rsidRDefault="0041535E" w:rsidP="008F0926">
            <w:pPr>
              <w:pStyle w:val="Sinespaciado"/>
            </w:pPr>
            <w:r w:rsidRPr="008F0926">
              <w:rPr>
                <w:b/>
              </w:rPr>
              <w:t>Sistema</w:t>
            </w:r>
          </w:p>
        </w:tc>
      </w:tr>
      <w:tr w:rsidR="0041535E" w:rsidRPr="0041535E" w14:paraId="0F6D2952" w14:textId="77777777" w:rsidTr="0041535E">
        <w:trPr>
          <w:trHeight w:val="227"/>
          <w:jc w:val="center"/>
        </w:trPr>
        <w:tc>
          <w:tcPr>
            <w:tcW w:w="1977" w:type="dxa"/>
            <w:vMerge/>
          </w:tcPr>
          <w:p w14:paraId="5721479B" w14:textId="77777777" w:rsidR="0041535E" w:rsidRPr="008F0926" w:rsidRDefault="0041535E" w:rsidP="008F0926">
            <w:pPr>
              <w:pStyle w:val="Sinespaciado"/>
              <w:rPr>
                <w:b/>
              </w:rPr>
            </w:pPr>
          </w:p>
        </w:tc>
        <w:tc>
          <w:tcPr>
            <w:tcW w:w="3580" w:type="dxa"/>
            <w:tcBorders>
              <w:bottom w:val="single" w:sz="6" w:space="0" w:color="auto"/>
            </w:tcBorders>
          </w:tcPr>
          <w:p w14:paraId="32C4DCAD" w14:textId="77777777" w:rsidR="0041535E" w:rsidRPr="0041535E" w:rsidRDefault="0041535E" w:rsidP="008F0926">
            <w:pPr>
              <w:pStyle w:val="Sinespaciado"/>
            </w:pPr>
            <w:r w:rsidRPr="0041535E">
              <w:t>1. El caso de uso empieza cuando el actor selecciona la opción para crear una cuenta en el sistema.</w:t>
            </w:r>
          </w:p>
        </w:tc>
        <w:tc>
          <w:tcPr>
            <w:tcW w:w="3265" w:type="dxa"/>
            <w:gridSpan w:val="3"/>
            <w:tcBorders>
              <w:bottom w:val="single" w:sz="6" w:space="0" w:color="auto"/>
            </w:tcBorders>
          </w:tcPr>
          <w:p w14:paraId="4552AABF" w14:textId="13AB3E5F" w:rsidR="0041535E" w:rsidRPr="0041535E" w:rsidRDefault="0041535E" w:rsidP="008F0926">
            <w:pPr>
              <w:pStyle w:val="Sinespaciado"/>
            </w:pPr>
            <w:r w:rsidRPr="0041535E">
              <w:t>2. El sistema despliega un formulario con los datos de entrada IEE_02</w:t>
            </w:r>
            <w:r w:rsidR="00070739">
              <w:t>.</w:t>
            </w:r>
          </w:p>
        </w:tc>
      </w:tr>
      <w:tr w:rsidR="0041535E" w:rsidRPr="0041535E" w14:paraId="6F6CEDEF" w14:textId="77777777" w:rsidTr="0041535E">
        <w:trPr>
          <w:trHeight w:val="227"/>
          <w:jc w:val="center"/>
        </w:trPr>
        <w:tc>
          <w:tcPr>
            <w:tcW w:w="1977" w:type="dxa"/>
            <w:vMerge/>
          </w:tcPr>
          <w:p w14:paraId="69D6F0A6" w14:textId="77777777" w:rsidR="0041535E" w:rsidRPr="008F0926" w:rsidRDefault="0041535E" w:rsidP="008F0926">
            <w:pPr>
              <w:pStyle w:val="Sinespaciado"/>
              <w:rPr>
                <w:b/>
              </w:rPr>
            </w:pPr>
          </w:p>
        </w:tc>
        <w:tc>
          <w:tcPr>
            <w:tcW w:w="3580" w:type="dxa"/>
            <w:tcBorders>
              <w:bottom w:val="single" w:sz="6" w:space="0" w:color="auto"/>
            </w:tcBorders>
          </w:tcPr>
          <w:p w14:paraId="75DB038B" w14:textId="77777777" w:rsidR="0041535E" w:rsidRPr="0041535E" w:rsidRDefault="0041535E" w:rsidP="008F0926">
            <w:pPr>
              <w:pStyle w:val="Sinespaciado"/>
            </w:pPr>
            <w:r w:rsidRPr="0041535E">
              <w:t>3. El actor ingresa los datos solicitados en el formulario.</w:t>
            </w:r>
          </w:p>
        </w:tc>
        <w:tc>
          <w:tcPr>
            <w:tcW w:w="3265" w:type="dxa"/>
            <w:gridSpan w:val="3"/>
            <w:tcBorders>
              <w:bottom w:val="single" w:sz="6" w:space="0" w:color="auto"/>
            </w:tcBorders>
          </w:tcPr>
          <w:p w14:paraId="6E23D345" w14:textId="77777777" w:rsidR="0041535E" w:rsidRPr="0041535E" w:rsidRDefault="0041535E" w:rsidP="008F0926">
            <w:pPr>
              <w:pStyle w:val="Sinespaciado"/>
            </w:pPr>
            <w:r w:rsidRPr="0041535E">
              <w:t>4. El sistema verifica que los datos ingresados son correctos.</w:t>
            </w:r>
          </w:p>
        </w:tc>
      </w:tr>
      <w:tr w:rsidR="0041535E" w:rsidRPr="0041535E" w14:paraId="2258FBAF" w14:textId="77777777" w:rsidTr="0041535E">
        <w:trPr>
          <w:trHeight w:val="227"/>
          <w:jc w:val="center"/>
        </w:trPr>
        <w:tc>
          <w:tcPr>
            <w:tcW w:w="1977" w:type="dxa"/>
            <w:vMerge/>
            <w:tcBorders>
              <w:bottom w:val="single" w:sz="6" w:space="0" w:color="auto"/>
            </w:tcBorders>
          </w:tcPr>
          <w:p w14:paraId="40F0CB02" w14:textId="77777777" w:rsidR="0041535E" w:rsidRPr="008F0926" w:rsidRDefault="0041535E" w:rsidP="008F0926">
            <w:pPr>
              <w:pStyle w:val="Sinespaciado"/>
              <w:rPr>
                <w:b/>
              </w:rPr>
            </w:pPr>
          </w:p>
        </w:tc>
        <w:tc>
          <w:tcPr>
            <w:tcW w:w="3580" w:type="dxa"/>
            <w:tcBorders>
              <w:bottom w:val="single" w:sz="6" w:space="0" w:color="auto"/>
            </w:tcBorders>
          </w:tcPr>
          <w:p w14:paraId="70A8D5D4" w14:textId="77777777" w:rsidR="0041535E" w:rsidRPr="0041535E" w:rsidRDefault="0041535E" w:rsidP="008F0926">
            <w:pPr>
              <w:pStyle w:val="Sinespaciado"/>
            </w:pPr>
          </w:p>
        </w:tc>
        <w:tc>
          <w:tcPr>
            <w:tcW w:w="3265" w:type="dxa"/>
            <w:gridSpan w:val="3"/>
            <w:tcBorders>
              <w:bottom w:val="single" w:sz="6" w:space="0" w:color="auto"/>
            </w:tcBorders>
          </w:tcPr>
          <w:p w14:paraId="18201882" w14:textId="77777777" w:rsidR="0041535E" w:rsidRPr="0041535E" w:rsidRDefault="0041535E" w:rsidP="008F0926">
            <w:pPr>
              <w:pStyle w:val="Sinespaciado"/>
            </w:pPr>
            <w:r w:rsidRPr="0041535E">
              <w:t>5. El sistema notifica al actor que la cuenta ha sido creada con éxito.</w:t>
            </w:r>
          </w:p>
        </w:tc>
      </w:tr>
      <w:tr w:rsidR="0041535E" w:rsidRPr="000F27C5" w14:paraId="4026A2F8" w14:textId="77777777" w:rsidTr="0041535E">
        <w:trPr>
          <w:trHeight w:val="103"/>
          <w:jc w:val="center"/>
        </w:trPr>
        <w:tc>
          <w:tcPr>
            <w:tcW w:w="1977" w:type="dxa"/>
            <w:tcBorders>
              <w:bottom w:val="single" w:sz="4" w:space="0" w:color="auto"/>
            </w:tcBorders>
          </w:tcPr>
          <w:p w14:paraId="4ABC34DA" w14:textId="77777777" w:rsidR="0041535E" w:rsidRPr="008F0926" w:rsidRDefault="0041535E" w:rsidP="008F0926">
            <w:pPr>
              <w:pStyle w:val="Sinespaciado"/>
              <w:rPr>
                <w:b/>
              </w:rPr>
            </w:pPr>
            <w:r w:rsidRPr="008F0926">
              <w:rPr>
                <w:b/>
              </w:rPr>
              <w:t>Flujos Alternos</w:t>
            </w:r>
          </w:p>
        </w:tc>
        <w:tc>
          <w:tcPr>
            <w:tcW w:w="3580" w:type="dxa"/>
            <w:tcBorders>
              <w:bottom w:val="single" w:sz="4" w:space="0" w:color="auto"/>
            </w:tcBorders>
          </w:tcPr>
          <w:p w14:paraId="31446597" w14:textId="77777777" w:rsidR="0041535E" w:rsidRPr="008F0926" w:rsidRDefault="0041535E" w:rsidP="008F0926">
            <w:pPr>
              <w:pStyle w:val="Sinespaciado"/>
              <w:rPr>
                <w:b/>
              </w:rPr>
            </w:pPr>
            <w:r w:rsidRPr="008F0926">
              <w:rPr>
                <w:b/>
              </w:rPr>
              <w:t>Usuario no registrado</w:t>
            </w:r>
          </w:p>
        </w:tc>
        <w:tc>
          <w:tcPr>
            <w:tcW w:w="3265" w:type="dxa"/>
            <w:gridSpan w:val="3"/>
            <w:tcBorders>
              <w:bottom w:val="single" w:sz="4" w:space="0" w:color="auto"/>
            </w:tcBorders>
          </w:tcPr>
          <w:p w14:paraId="27FA15E4" w14:textId="77777777" w:rsidR="0041535E" w:rsidRPr="000F27C5" w:rsidRDefault="0041535E" w:rsidP="008F0926">
            <w:pPr>
              <w:pStyle w:val="Sinespaciado"/>
            </w:pPr>
            <w:r w:rsidRPr="008F0926">
              <w:rPr>
                <w:b/>
              </w:rPr>
              <w:t>Sistema</w:t>
            </w:r>
          </w:p>
        </w:tc>
      </w:tr>
      <w:tr w:rsidR="0041535E" w:rsidRPr="0041535E" w14:paraId="79A57FAE" w14:textId="77777777" w:rsidTr="0041535E">
        <w:trPr>
          <w:trHeight w:val="103"/>
          <w:jc w:val="center"/>
        </w:trPr>
        <w:tc>
          <w:tcPr>
            <w:tcW w:w="1977" w:type="dxa"/>
            <w:tcBorders>
              <w:top w:val="single" w:sz="4" w:space="0" w:color="auto"/>
              <w:bottom w:val="double" w:sz="4" w:space="0" w:color="auto"/>
            </w:tcBorders>
          </w:tcPr>
          <w:p w14:paraId="2546E773" w14:textId="77777777" w:rsidR="0041535E" w:rsidRPr="008F0926" w:rsidRDefault="0041535E" w:rsidP="008F0926">
            <w:pPr>
              <w:pStyle w:val="Sinespaciado"/>
              <w:rPr>
                <w:b/>
              </w:rPr>
            </w:pPr>
          </w:p>
        </w:tc>
        <w:tc>
          <w:tcPr>
            <w:tcW w:w="3580" w:type="dxa"/>
            <w:tcBorders>
              <w:top w:val="single" w:sz="4" w:space="0" w:color="auto"/>
              <w:bottom w:val="double" w:sz="4" w:space="0" w:color="auto"/>
            </w:tcBorders>
          </w:tcPr>
          <w:p w14:paraId="2C29FB13" w14:textId="77777777" w:rsidR="0041535E" w:rsidRPr="0041535E" w:rsidRDefault="0041535E" w:rsidP="008F0926">
            <w:pPr>
              <w:pStyle w:val="Sinespaciado"/>
            </w:pPr>
          </w:p>
        </w:tc>
        <w:tc>
          <w:tcPr>
            <w:tcW w:w="3265" w:type="dxa"/>
            <w:gridSpan w:val="3"/>
            <w:tcBorders>
              <w:top w:val="single" w:sz="4" w:space="0" w:color="auto"/>
              <w:bottom w:val="double" w:sz="4" w:space="0" w:color="auto"/>
            </w:tcBorders>
          </w:tcPr>
          <w:p w14:paraId="6191C8A3" w14:textId="1B431A7D" w:rsidR="0041535E" w:rsidRPr="0041535E" w:rsidRDefault="0041535E" w:rsidP="008F0926">
            <w:pPr>
              <w:pStyle w:val="Sinespaciado"/>
            </w:pPr>
            <w:r w:rsidRPr="0041535E">
              <w:t>5.a</w:t>
            </w:r>
            <w:r w:rsidR="000F6C67">
              <w:t>.</w:t>
            </w:r>
            <w:r w:rsidRPr="0041535E">
              <w:t xml:space="preserve"> El sistema notifica que los datos ingresados son incorrectos, y solicita que sean ingresados nuevamente.</w:t>
            </w:r>
          </w:p>
          <w:p w14:paraId="30CB1305" w14:textId="797F5C2D" w:rsidR="0041535E" w:rsidRPr="0041535E" w:rsidRDefault="000F27C5" w:rsidP="008F0926">
            <w:pPr>
              <w:pStyle w:val="Sinespaciado"/>
            </w:pPr>
            <w:r>
              <w:t>6.a</w:t>
            </w:r>
            <w:r w:rsidR="000F6C67">
              <w:t>.</w:t>
            </w:r>
            <w:r w:rsidR="0041535E" w:rsidRPr="0041535E">
              <w:t xml:space="preserve"> Vuelve al paso 2.</w:t>
            </w:r>
          </w:p>
        </w:tc>
      </w:tr>
    </w:tbl>
    <w:p w14:paraId="5D202062" w14:textId="650C40ED" w:rsidR="0041535E" w:rsidRPr="0041535E" w:rsidRDefault="00F771A9" w:rsidP="00F771A9">
      <w:pPr>
        <w:pStyle w:val="Descripcin"/>
      </w:pPr>
      <w:bookmarkStart w:id="384" w:name="_Toc486449157"/>
      <w:bookmarkStart w:id="385" w:name="_Toc486712548"/>
      <w:r>
        <w:t xml:space="preserve">Tabla </w:t>
      </w:r>
      <w:r w:rsidR="00B56172">
        <w:fldChar w:fldCharType="begin"/>
      </w:r>
      <w:r w:rsidR="00B56172">
        <w:instrText xml:space="preserve"> SEQ Tabla \* ARABIC </w:instrText>
      </w:r>
      <w:r w:rsidR="00B56172">
        <w:fldChar w:fldCharType="separate"/>
      </w:r>
      <w:r w:rsidR="00633160">
        <w:rPr>
          <w:noProof/>
        </w:rPr>
        <w:t>15</w:t>
      </w:r>
      <w:r w:rsidR="00B56172">
        <w:rPr>
          <w:noProof/>
        </w:rPr>
        <w:fldChar w:fldCharType="end"/>
      </w:r>
      <w:r w:rsidR="00601001">
        <w:t xml:space="preserve">: Especificación de casos de uso de la </w:t>
      </w:r>
      <w:r w:rsidR="005C7F78">
        <w:t>aplicación</w:t>
      </w:r>
      <w:r w:rsidR="00601001">
        <w:t xml:space="preserve"> web</w:t>
      </w:r>
      <w:bookmarkEnd w:id="384"/>
      <w:bookmarkEnd w:id="385"/>
    </w:p>
    <w:p w14:paraId="33920BED" w14:textId="77777777" w:rsidR="00121F8C" w:rsidRDefault="00121F8C">
      <w:pPr>
        <w:spacing w:after="0" w:line="276" w:lineRule="auto"/>
        <w:jc w:val="left"/>
        <w:rPr>
          <w:color w:val="666666"/>
        </w:rPr>
      </w:pPr>
      <w:bookmarkStart w:id="386" w:name="_Toc484123335"/>
      <w:bookmarkStart w:id="387" w:name="_Toc486449073"/>
      <w:bookmarkStart w:id="388" w:name="_Toc486696785"/>
      <w:r>
        <w:br w:type="page"/>
      </w:r>
    </w:p>
    <w:p w14:paraId="4286CC1E" w14:textId="5ABE8E18" w:rsidR="0041535E" w:rsidRPr="0041535E" w:rsidRDefault="001D1F6B" w:rsidP="00873CC3">
      <w:pPr>
        <w:pStyle w:val="Ttulo5"/>
      </w:pPr>
      <w:bookmarkStart w:id="389" w:name="_Toc486710801"/>
      <w:r>
        <w:lastRenderedPageBreak/>
        <w:t>5</w:t>
      </w:r>
      <w:r w:rsidR="0041535E" w:rsidRPr="0041535E">
        <w:t>.1.</w:t>
      </w:r>
      <w:r w:rsidR="00873CC3">
        <w:t>2.</w:t>
      </w:r>
      <w:r w:rsidR="0041535E" w:rsidRPr="0041535E">
        <w:t>3.2 Caso de uso: Visualizar Evento</w:t>
      </w:r>
      <w:bookmarkEnd w:id="386"/>
      <w:bookmarkEnd w:id="387"/>
      <w:bookmarkEnd w:id="388"/>
      <w:bookmarkEnd w:id="389"/>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8F0926" w14:paraId="647662BB" w14:textId="77777777" w:rsidTr="0041535E">
        <w:trPr>
          <w:trHeight w:val="227"/>
          <w:jc w:val="center"/>
        </w:trPr>
        <w:tc>
          <w:tcPr>
            <w:tcW w:w="1977" w:type="dxa"/>
          </w:tcPr>
          <w:p w14:paraId="485169F3" w14:textId="77777777" w:rsidR="0041535E" w:rsidRPr="008F0926" w:rsidRDefault="0041535E" w:rsidP="008F0926">
            <w:pPr>
              <w:pStyle w:val="Sinespaciado"/>
              <w:rPr>
                <w:b/>
              </w:rPr>
            </w:pPr>
            <w:r w:rsidRPr="008F0926">
              <w:rPr>
                <w:b/>
              </w:rPr>
              <w:t>Nombre</w:t>
            </w:r>
          </w:p>
        </w:tc>
        <w:tc>
          <w:tcPr>
            <w:tcW w:w="4011" w:type="dxa"/>
            <w:gridSpan w:val="2"/>
          </w:tcPr>
          <w:p w14:paraId="765A5AF4" w14:textId="77777777" w:rsidR="0041535E" w:rsidRPr="008F0926" w:rsidRDefault="0041535E" w:rsidP="008F0926">
            <w:pPr>
              <w:pStyle w:val="Sinespaciado"/>
              <w:rPr>
                <w:b/>
              </w:rPr>
            </w:pPr>
            <w:r w:rsidRPr="008F0926">
              <w:rPr>
                <w:b/>
              </w:rPr>
              <w:t>Visualizar Evento</w:t>
            </w:r>
          </w:p>
        </w:tc>
        <w:tc>
          <w:tcPr>
            <w:tcW w:w="824" w:type="dxa"/>
          </w:tcPr>
          <w:p w14:paraId="03602E04" w14:textId="77777777" w:rsidR="0041535E" w:rsidRPr="008F0926" w:rsidRDefault="0041535E" w:rsidP="008F0926">
            <w:pPr>
              <w:pStyle w:val="Sinespaciado"/>
              <w:rPr>
                <w:b/>
              </w:rPr>
            </w:pPr>
            <w:r w:rsidRPr="008F0926">
              <w:rPr>
                <w:b/>
              </w:rPr>
              <w:t>ID</w:t>
            </w:r>
          </w:p>
        </w:tc>
        <w:tc>
          <w:tcPr>
            <w:tcW w:w="2010" w:type="dxa"/>
          </w:tcPr>
          <w:p w14:paraId="1BD20E2C" w14:textId="06E87840" w:rsidR="0041535E" w:rsidRPr="008F0926" w:rsidRDefault="000F27C5" w:rsidP="008F0926">
            <w:pPr>
              <w:pStyle w:val="Sinespaciado"/>
              <w:rPr>
                <w:b/>
              </w:rPr>
            </w:pPr>
            <w:r w:rsidRPr="008F0926">
              <w:rPr>
                <w:b/>
              </w:rPr>
              <w:t>CUSWPW</w:t>
            </w:r>
            <w:r w:rsidR="0041535E" w:rsidRPr="008F0926">
              <w:rPr>
                <w:b/>
              </w:rPr>
              <w:t>_02</w:t>
            </w:r>
          </w:p>
        </w:tc>
      </w:tr>
      <w:tr w:rsidR="0041535E" w:rsidRPr="0041535E" w14:paraId="309EA762" w14:textId="77777777" w:rsidTr="0041535E">
        <w:trPr>
          <w:trHeight w:val="227"/>
          <w:jc w:val="center"/>
        </w:trPr>
        <w:tc>
          <w:tcPr>
            <w:tcW w:w="1977" w:type="dxa"/>
          </w:tcPr>
          <w:p w14:paraId="2CB69B58" w14:textId="77777777" w:rsidR="0041535E" w:rsidRPr="00585EDB" w:rsidRDefault="0041535E" w:rsidP="008F0926">
            <w:pPr>
              <w:pStyle w:val="Sinespaciado"/>
            </w:pPr>
            <w:r w:rsidRPr="00585EDB">
              <w:t>Actores</w:t>
            </w:r>
          </w:p>
        </w:tc>
        <w:tc>
          <w:tcPr>
            <w:tcW w:w="6845" w:type="dxa"/>
            <w:gridSpan w:val="4"/>
          </w:tcPr>
          <w:p w14:paraId="747238A9" w14:textId="3D711361" w:rsidR="0041535E" w:rsidRPr="0041535E" w:rsidRDefault="0041535E" w:rsidP="007D13B6">
            <w:pPr>
              <w:pStyle w:val="listadetabla"/>
            </w:pPr>
            <w:r w:rsidRPr="0041535E">
              <w:t>Usuario no registrado</w:t>
            </w:r>
            <w:r w:rsidR="00070739">
              <w:t>.</w:t>
            </w:r>
          </w:p>
          <w:p w14:paraId="5CF4A65A" w14:textId="3B1E60D3" w:rsidR="0041535E" w:rsidRPr="0041535E" w:rsidRDefault="0041535E" w:rsidP="007D13B6">
            <w:pPr>
              <w:pStyle w:val="listadetabla"/>
            </w:pPr>
            <w:r w:rsidRPr="0041535E">
              <w:t>Usuario registrado</w:t>
            </w:r>
            <w:r w:rsidR="00070739">
              <w:t>.</w:t>
            </w:r>
          </w:p>
        </w:tc>
      </w:tr>
      <w:tr w:rsidR="0041535E" w:rsidRPr="0041535E" w14:paraId="401061FB" w14:textId="77777777" w:rsidTr="0041535E">
        <w:trPr>
          <w:trHeight w:val="227"/>
          <w:jc w:val="center"/>
        </w:trPr>
        <w:tc>
          <w:tcPr>
            <w:tcW w:w="1977" w:type="dxa"/>
          </w:tcPr>
          <w:p w14:paraId="51882887" w14:textId="77777777" w:rsidR="0041535E" w:rsidRPr="00585EDB" w:rsidRDefault="0041535E" w:rsidP="008F0926">
            <w:pPr>
              <w:pStyle w:val="Sinespaciado"/>
            </w:pPr>
            <w:r w:rsidRPr="00585EDB">
              <w:t>Referencias</w:t>
            </w:r>
          </w:p>
        </w:tc>
        <w:tc>
          <w:tcPr>
            <w:tcW w:w="6845" w:type="dxa"/>
            <w:gridSpan w:val="4"/>
          </w:tcPr>
          <w:p w14:paraId="6F879948" w14:textId="5C671C73" w:rsidR="0041535E" w:rsidRPr="0041535E" w:rsidRDefault="00C45C9D" w:rsidP="007D13B6">
            <w:pPr>
              <w:pStyle w:val="listadetabla"/>
            </w:pPr>
            <w:r>
              <w:t>RF_STKSWE_W_07</w:t>
            </w:r>
            <w:r w:rsidR="0041535E" w:rsidRPr="0041535E">
              <w:t>: Visualizar información evento.</w:t>
            </w:r>
          </w:p>
        </w:tc>
      </w:tr>
      <w:tr w:rsidR="0041535E" w:rsidRPr="0041535E" w14:paraId="19CEC347" w14:textId="77777777" w:rsidTr="0041535E">
        <w:trPr>
          <w:trHeight w:val="227"/>
          <w:jc w:val="center"/>
        </w:trPr>
        <w:tc>
          <w:tcPr>
            <w:tcW w:w="1977" w:type="dxa"/>
          </w:tcPr>
          <w:p w14:paraId="4F8BB9B7" w14:textId="77777777" w:rsidR="0041535E" w:rsidRPr="00585EDB" w:rsidRDefault="0041535E" w:rsidP="008F0926">
            <w:pPr>
              <w:pStyle w:val="Sinespaciado"/>
            </w:pPr>
            <w:r w:rsidRPr="00585EDB">
              <w:t>Precondiciones</w:t>
            </w:r>
          </w:p>
        </w:tc>
        <w:tc>
          <w:tcPr>
            <w:tcW w:w="6845" w:type="dxa"/>
            <w:gridSpan w:val="4"/>
          </w:tcPr>
          <w:p w14:paraId="1D44895B" w14:textId="77777777" w:rsidR="0041535E" w:rsidRDefault="0041535E" w:rsidP="003A7971">
            <w:pPr>
              <w:pStyle w:val="listadetabla"/>
            </w:pPr>
            <w:r w:rsidRPr="0041535E">
              <w:t xml:space="preserve">El evento a </w:t>
            </w:r>
            <w:r w:rsidR="003A7971">
              <w:t>mostrar</w:t>
            </w:r>
            <w:r w:rsidRPr="0041535E">
              <w:t xml:space="preserve"> deber pertenecer al sistema.</w:t>
            </w:r>
          </w:p>
          <w:p w14:paraId="3E609206" w14:textId="46D7E41B" w:rsidR="003A7971" w:rsidRPr="0041535E" w:rsidRDefault="003A7971" w:rsidP="003A7971">
            <w:pPr>
              <w:pStyle w:val="listadetabla"/>
            </w:pPr>
            <w:r>
              <w:t>El usuario debe tener una lista de eventos en la cual se le permita seleccionar uno.</w:t>
            </w:r>
          </w:p>
        </w:tc>
      </w:tr>
      <w:tr w:rsidR="0041535E" w:rsidRPr="0041535E" w14:paraId="7A55E372" w14:textId="77777777" w:rsidTr="0041535E">
        <w:trPr>
          <w:trHeight w:val="227"/>
          <w:jc w:val="center"/>
        </w:trPr>
        <w:tc>
          <w:tcPr>
            <w:tcW w:w="1977" w:type="dxa"/>
            <w:tcBorders>
              <w:bottom w:val="single" w:sz="6" w:space="0" w:color="auto"/>
            </w:tcBorders>
          </w:tcPr>
          <w:p w14:paraId="2C263F21"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5250A1A4" w14:textId="3536B9E5" w:rsidR="0041535E" w:rsidRPr="0041535E" w:rsidRDefault="0041535E" w:rsidP="007D13B6">
            <w:pPr>
              <w:pStyle w:val="listadetabla"/>
            </w:pPr>
            <w:r w:rsidRPr="0041535E">
              <w:t>No hay</w:t>
            </w:r>
            <w:r w:rsidR="00070739">
              <w:t>.</w:t>
            </w:r>
          </w:p>
        </w:tc>
      </w:tr>
      <w:tr w:rsidR="0041535E" w:rsidRPr="0041535E" w14:paraId="607924B4" w14:textId="77777777" w:rsidTr="0041535E">
        <w:trPr>
          <w:trHeight w:val="227"/>
          <w:jc w:val="center"/>
        </w:trPr>
        <w:tc>
          <w:tcPr>
            <w:tcW w:w="1977" w:type="dxa"/>
            <w:tcBorders>
              <w:top w:val="double" w:sz="4" w:space="0" w:color="auto"/>
            </w:tcBorders>
          </w:tcPr>
          <w:p w14:paraId="4C038892"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3E9B2221" w14:textId="77777777" w:rsidR="0041535E" w:rsidRPr="0041535E" w:rsidRDefault="0041535E" w:rsidP="008F0926">
            <w:pPr>
              <w:pStyle w:val="Sinespaciado"/>
            </w:pPr>
            <w:r w:rsidRPr="0041535E">
              <w:t>El actor podrá visualizar los datos de un evento de su interés.</w:t>
            </w:r>
          </w:p>
        </w:tc>
      </w:tr>
      <w:tr w:rsidR="0041535E" w:rsidRPr="007D13B6" w14:paraId="4287DE51" w14:textId="77777777" w:rsidTr="0041535E">
        <w:trPr>
          <w:trHeight w:val="227"/>
          <w:jc w:val="center"/>
        </w:trPr>
        <w:tc>
          <w:tcPr>
            <w:tcW w:w="1977" w:type="dxa"/>
            <w:vMerge w:val="restart"/>
          </w:tcPr>
          <w:p w14:paraId="2281E9A1"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6CEC8FF7" w14:textId="77777777" w:rsidR="0041535E" w:rsidRPr="007D13B6" w:rsidRDefault="0041535E" w:rsidP="008F0926">
            <w:pPr>
              <w:pStyle w:val="Sinespaciado"/>
              <w:rPr>
                <w:b/>
              </w:rPr>
            </w:pPr>
            <w:r w:rsidRPr="007D13B6">
              <w:rPr>
                <w:b/>
              </w:rPr>
              <w:t>Usuario registrado / no registrado</w:t>
            </w:r>
          </w:p>
        </w:tc>
        <w:tc>
          <w:tcPr>
            <w:tcW w:w="3265" w:type="dxa"/>
            <w:gridSpan w:val="3"/>
            <w:tcBorders>
              <w:bottom w:val="single" w:sz="6" w:space="0" w:color="auto"/>
            </w:tcBorders>
          </w:tcPr>
          <w:p w14:paraId="4A5BE5B3" w14:textId="77777777" w:rsidR="0041535E" w:rsidRPr="007D13B6" w:rsidRDefault="0041535E" w:rsidP="008F0926">
            <w:pPr>
              <w:pStyle w:val="Sinespaciado"/>
              <w:rPr>
                <w:b/>
              </w:rPr>
            </w:pPr>
            <w:r w:rsidRPr="007D13B6">
              <w:rPr>
                <w:b/>
              </w:rPr>
              <w:t>Sistema</w:t>
            </w:r>
          </w:p>
        </w:tc>
      </w:tr>
      <w:tr w:rsidR="0041535E" w:rsidRPr="0041535E" w14:paraId="3E0CAF06" w14:textId="77777777" w:rsidTr="0041535E">
        <w:trPr>
          <w:trHeight w:val="227"/>
          <w:jc w:val="center"/>
        </w:trPr>
        <w:tc>
          <w:tcPr>
            <w:tcW w:w="1977" w:type="dxa"/>
            <w:vMerge/>
          </w:tcPr>
          <w:p w14:paraId="71689E8B" w14:textId="77777777" w:rsidR="0041535E" w:rsidRPr="00585EDB" w:rsidRDefault="0041535E" w:rsidP="008F0926">
            <w:pPr>
              <w:pStyle w:val="Sinespaciado"/>
            </w:pPr>
          </w:p>
        </w:tc>
        <w:tc>
          <w:tcPr>
            <w:tcW w:w="3580" w:type="dxa"/>
            <w:tcBorders>
              <w:bottom w:val="single" w:sz="6" w:space="0" w:color="auto"/>
            </w:tcBorders>
          </w:tcPr>
          <w:p w14:paraId="55972186" w14:textId="328F9B43" w:rsidR="0041535E" w:rsidRPr="0041535E" w:rsidRDefault="0041535E" w:rsidP="008F0926">
            <w:pPr>
              <w:pStyle w:val="Sinespaciado"/>
            </w:pPr>
            <w:r w:rsidRPr="0041535E">
              <w:t>1. El caso de uso empieza cuando el actor selecciona un evento</w:t>
            </w:r>
            <w:r w:rsidR="00070739">
              <w:t>.</w:t>
            </w:r>
          </w:p>
        </w:tc>
        <w:tc>
          <w:tcPr>
            <w:tcW w:w="3265" w:type="dxa"/>
            <w:gridSpan w:val="3"/>
            <w:tcBorders>
              <w:bottom w:val="single" w:sz="6" w:space="0" w:color="auto"/>
            </w:tcBorders>
          </w:tcPr>
          <w:p w14:paraId="21EDE23B" w14:textId="7FD6B7BC" w:rsidR="0041535E" w:rsidRPr="0041535E" w:rsidRDefault="0041535E" w:rsidP="008F0926">
            <w:pPr>
              <w:pStyle w:val="Sinespaciado"/>
            </w:pPr>
            <w:r w:rsidRPr="0041535E">
              <w:t>2. El sistema despliega los datos de salida IES_02</w:t>
            </w:r>
            <w:r w:rsidR="00070739">
              <w:t>.</w:t>
            </w:r>
          </w:p>
        </w:tc>
      </w:tr>
      <w:tr w:rsidR="0041535E" w:rsidRPr="007D13B6" w14:paraId="028BC787" w14:textId="77777777" w:rsidTr="0041535E">
        <w:trPr>
          <w:trHeight w:val="103"/>
          <w:jc w:val="center"/>
        </w:trPr>
        <w:tc>
          <w:tcPr>
            <w:tcW w:w="1977" w:type="dxa"/>
            <w:tcBorders>
              <w:bottom w:val="single" w:sz="4" w:space="0" w:color="auto"/>
            </w:tcBorders>
          </w:tcPr>
          <w:p w14:paraId="07A35EDC" w14:textId="77777777" w:rsidR="0041535E" w:rsidRPr="007D13B6" w:rsidRDefault="0041535E" w:rsidP="008F0926">
            <w:pPr>
              <w:pStyle w:val="Sinespaciado"/>
              <w:rPr>
                <w:b/>
              </w:rPr>
            </w:pPr>
            <w:r w:rsidRPr="007D13B6">
              <w:rPr>
                <w:b/>
              </w:rPr>
              <w:t>Flujos Alternos</w:t>
            </w:r>
          </w:p>
        </w:tc>
        <w:tc>
          <w:tcPr>
            <w:tcW w:w="6845" w:type="dxa"/>
            <w:gridSpan w:val="4"/>
            <w:tcBorders>
              <w:bottom w:val="single" w:sz="4" w:space="0" w:color="auto"/>
            </w:tcBorders>
          </w:tcPr>
          <w:p w14:paraId="217AE40F" w14:textId="7623B134" w:rsidR="0041535E" w:rsidRPr="007D13B6" w:rsidRDefault="0041535E" w:rsidP="008F0926">
            <w:pPr>
              <w:pStyle w:val="Sinespaciado"/>
              <w:rPr>
                <w:b/>
              </w:rPr>
            </w:pPr>
            <w:r w:rsidRPr="007D13B6">
              <w:rPr>
                <w:b/>
              </w:rPr>
              <w:t>No hay flujos alternos</w:t>
            </w:r>
            <w:r w:rsidR="00070739">
              <w:rPr>
                <w:b/>
              </w:rPr>
              <w:t>.</w:t>
            </w:r>
          </w:p>
        </w:tc>
      </w:tr>
    </w:tbl>
    <w:p w14:paraId="0F3DE146" w14:textId="58F852D4" w:rsidR="00057BCE" w:rsidRDefault="00F771A9" w:rsidP="00F771A9">
      <w:pPr>
        <w:pStyle w:val="Descripcin"/>
      </w:pPr>
      <w:bookmarkStart w:id="390" w:name="_Toc486449158"/>
      <w:bookmarkStart w:id="391" w:name="_Toc486712549"/>
      <w:r>
        <w:t xml:space="preserve">Tabla </w:t>
      </w:r>
      <w:r w:rsidR="00B56172">
        <w:fldChar w:fldCharType="begin"/>
      </w:r>
      <w:r w:rsidR="00B56172">
        <w:instrText xml:space="preserve"> SEQ Tabla \* ARABIC </w:instrText>
      </w:r>
      <w:r w:rsidR="00B56172">
        <w:fldChar w:fldCharType="separate"/>
      </w:r>
      <w:r w:rsidR="00633160">
        <w:rPr>
          <w:noProof/>
        </w:rPr>
        <w:t>16</w:t>
      </w:r>
      <w:r w:rsidR="00B56172">
        <w:rPr>
          <w:noProof/>
        </w:rPr>
        <w:fldChar w:fldCharType="end"/>
      </w:r>
      <w:r w:rsidR="00601001">
        <w:t xml:space="preserve">: Especificación de casos de uso de la </w:t>
      </w:r>
      <w:r w:rsidR="005C7F78">
        <w:t>aplicación</w:t>
      </w:r>
      <w:r w:rsidR="00601001">
        <w:t xml:space="preserve"> web</w:t>
      </w:r>
      <w:bookmarkEnd w:id="390"/>
      <w:bookmarkEnd w:id="391"/>
    </w:p>
    <w:p w14:paraId="545EFD6F" w14:textId="76DC5D13" w:rsidR="0041535E" w:rsidRPr="0041535E" w:rsidRDefault="001D1F6B" w:rsidP="00D821CC">
      <w:pPr>
        <w:pStyle w:val="Ttulo5"/>
      </w:pPr>
      <w:bookmarkStart w:id="392" w:name="_Toc484123337"/>
      <w:bookmarkStart w:id="393" w:name="_Toc486449074"/>
      <w:bookmarkStart w:id="394" w:name="_Toc486696786"/>
      <w:bookmarkStart w:id="395" w:name="_Toc486710802"/>
      <w:r>
        <w:t>5</w:t>
      </w:r>
      <w:r w:rsidR="0041535E" w:rsidRPr="0041535E">
        <w:t>.1.</w:t>
      </w:r>
      <w:r w:rsidR="00E03A94">
        <w:t>2.2</w:t>
      </w:r>
      <w:r w:rsidR="0041535E" w:rsidRPr="0041535E">
        <w:t>3.4 Caso de uso: Buscar Evento</w:t>
      </w:r>
      <w:bookmarkEnd w:id="392"/>
      <w:bookmarkEnd w:id="393"/>
      <w:bookmarkEnd w:id="394"/>
      <w:bookmarkEnd w:id="395"/>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556A1254" w14:textId="77777777" w:rsidTr="0041535E">
        <w:trPr>
          <w:trHeight w:val="227"/>
          <w:jc w:val="center"/>
        </w:trPr>
        <w:tc>
          <w:tcPr>
            <w:tcW w:w="1977" w:type="dxa"/>
          </w:tcPr>
          <w:p w14:paraId="5B2D6ED4" w14:textId="77777777" w:rsidR="0041535E" w:rsidRPr="007D13B6" w:rsidRDefault="0041535E" w:rsidP="008F0926">
            <w:pPr>
              <w:pStyle w:val="Sinespaciado"/>
              <w:rPr>
                <w:b/>
              </w:rPr>
            </w:pPr>
            <w:r w:rsidRPr="007D13B6">
              <w:rPr>
                <w:b/>
              </w:rPr>
              <w:t>Nombre</w:t>
            </w:r>
          </w:p>
        </w:tc>
        <w:tc>
          <w:tcPr>
            <w:tcW w:w="4011" w:type="dxa"/>
            <w:gridSpan w:val="2"/>
          </w:tcPr>
          <w:p w14:paraId="79019D3E" w14:textId="77777777" w:rsidR="0041535E" w:rsidRPr="007D13B6" w:rsidRDefault="0041535E" w:rsidP="008F0926">
            <w:pPr>
              <w:pStyle w:val="Sinespaciado"/>
              <w:rPr>
                <w:b/>
              </w:rPr>
            </w:pPr>
            <w:r w:rsidRPr="007D13B6">
              <w:rPr>
                <w:b/>
              </w:rPr>
              <w:t>Buscar Evento</w:t>
            </w:r>
          </w:p>
        </w:tc>
        <w:tc>
          <w:tcPr>
            <w:tcW w:w="824" w:type="dxa"/>
          </w:tcPr>
          <w:p w14:paraId="4DFA58BF" w14:textId="77777777" w:rsidR="0041535E" w:rsidRPr="007D13B6" w:rsidRDefault="0041535E" w:rsidP="008F0926">
            <w:pPr>
              <w:pStyle w:val="Sinespaciado"/>
              <w:rPr>
                <w:b/>
              </w:rPr>
            </w:pPr>
            <w:r w:rsidRPr="007D13B6">
              <w:rPr>
                <w:b/>
              </w:rPr>
              <w:t>ID</w:t>
            </w:r>
          </w:p>
        </w:tc>
        <w:tc>
          <w:tcPr>
            <w:tcW w:w="2010" w:type="dxa"/>
          </w:tcPr>
          <w:p w14:paraId="182B6FBB" w14:textId="38CE2829" w:rsidR="0041535E" w:rsidRPr="007D13B6" w:rsidRDefault="000F27C5" w:rsidP="008F0926">
            <w:pPr>
              <w:pStyle w:val="Sinespaciado"/>
              <w:rPr>
                <w:b/>
              </w:rPr>
            </w:pPr>
            <w:r w:rsidRPr="007D13B6">
              <w:rPr>
                <w:b/>
              </w:rPr>
              <w:t>CUSWPW</w:t>
            </w:r>
            <w:r w:rsidR="00C45C9D">
              <w:rPr>
                <w:b/>
              </w:rPr>
              <w:t>_03</w:t>
            </w:r>
          </w:p>
        </w:tc>
      </w:tr>
      <w:tr w:rsidR="0041535E" w:rsidRPr="0041535E" w14:paraId="2C292593" w14:textId="77777777" w:rsidTr="0041535E">
        <w:trPr>
          <w:trHeight w:val="227"/>
          <w:jc w:val="center"/>
        </w:trPr>
        <w:tc>
          <w:tcPr>
            <w:tcW w:w="1977" w:type="dxa"/>
          </w:tcPr>
          <w:p w14:paraId="614DFF99" w14:textId="77777777" w:rsidR="0041535E" w:rsidRPr="00585EDB" w:rsidRDefault="0041535E" w:rsidP="008F0926">
            <w:pPr>
              <w:pStyle w:val="Sinespaciado"/>
            </w:pPr>
            <w:r w:rsidRPr="00585EDB">
              <w:t>Actores</w:t>
            </w:r>
          </w:p>
        </w:tc>
        <w:tc>
          <w:tcPr>
            <w:tcW w:w="6845" w:type="dxa"/>
            <w:gridSpan w:val="4"/>
          </w:tcPr>
          <w:p w14:paraId="08537DAE" w14:textId="2DCAE40D" w:rsidR="0041535E" w:rsidRPr="0041535E" w:rsidRDefault="0041535E" w:rsidP="007D13B6">
            <w:pPr>
              <w:pStyle w:val="listadetabla"/>
            </w:pPr>
            <w:r w:rsidRPr="0041535E">
              <w:t>Usuario no registrado</w:t>
            </w:r>
            <w:r w:rsidR="00070739">
              <w:t>.</w:t>
            </w:r>
          </w:p>
          <w:p w14:paraId="060941AC" w14:textId="7536BF3F" w:rsidR="0041535E" w:rsidRPr="0041535E" w:rsidRDefault="0041535E" w:rsidP="007D13B6">
            <w:pPr>
              <w:pStyle w:val="listadetabla"/>
            </w:pPr>
            <w:r w:rsidRPr="0041535E">
              <w:t>Usuario Registrado</w:t>
            </w:r>
            <w:r w:rsidR="00070739">
              <w:t>.</w:t>
            </w:r>
          </w:p>
        </w:tc>
      </w:tr>
      <w:tr w:rsidR="0041535E" w:rsidRPr="002A248F" w14:paraId="44CDF5F2" w14:textId="77777777" w:rsidTr="0041535E">
        <w:trPr>
          <w:trHeight w:val="227"/>
          <w:jc w:val="center"/>
        </w:trPr>
        <w:tc>
          <w:tcPr>
            <w:tcW w:w="1977" w:type="dxa"/>
          </w:tcPr>
          <w:p w14:paraId="419333D2" w14:textId="77777777" w:rsidR="0041535E" w:rsidRPr="00585EDB" w:rsidRDefault="0041535E" w:rsidP="008F0926">
            <w:pPr>
              <w:pStyle w:val="Sinespaciado"/>
            </w:pPr>
            <w:r w:rsidRPr="00585EDB">
              <w:t>Referencias</w:t>
            </w:r>
          </w:p>
        </w:tc>
        <w:tc>
          <w:tcPr>
            <w:tcW w:w="6845" w:type="dxa"/>
            <w:gridSpan w:val="4"/>
          </w:tcPr>
          <w:p w14:paraId="4737DAB4" w14:textId="136BA09C" w:rsidR="0041535E" w:rsidRPr="00C42FBA" w:rsidRDefault="00C45C9D" w:rsidP="007D13B6">
            <w:pPr>
              <w:pStyle w:val="listadetabla"/>
              <w:rPr>
                <w:lang w:val="en-US"/>
              </w:rPr>
            </w:pPr>
            <w:r w:rsidRPr="00C42FBA">
              <w:rPr>
                <w:lang w:val="en-US"/>
              </w:rPr>
              <w:t>RF_STKSWE_W_08</w:t>
            </w:r>
            <w:r w:rsidR="0041535E" w:rsidRPr="00C42FBA">
              <w:rPr>
                <w:lang w:val="en-US"/>
              </w:rPr>
              <w:t xml:space="preserve">: </w:t>
            </w:r>
            <w:proofErr w:type="spellStart"/>
            <w:r w:rsidR="0041535E" w:rsidRPr="00C42FBA">
              <w:rPr>
                <w:lang w:val="en-US"/>
              </w:rPr>
              <w:t>Buscar</w:t>
            </w:r>
            <w:proofErr w:type="spellEnd"/>
            <w:r w:rsidR="0041535E" w:rsidRPr="00C42FBA">
              <w:rPr>
                <w:lang w:val="en-US"/>
              </w:rPr>
              <w:t xml:space="preserve"> </w:t>
            </w:r>
            <w:proofErr w:type="spellStart"/>
            <w:r w:rsidR="0041535E" w:rsidRPr="00C42FBA">
              <w:rPr>
                <w:lang w:val="en-US"/>
              </w:rPr>
              <w:t>evento</w:t>
            </w:r>
            <w:proofErr w:type="spellEnd"/>
            <w:r w:rsidR="00070739" w:rsidRPr="002A248F">
              <w:rPr>
                <w:lang w:val="en-US"/>
              </w:rPr>
              <w:t>.</w:t>
            </w:r>
          </w:p>
        </w:tc>
      </w:tr>
      <w:tr w:rsidR="0041535E" w:rsidRPr="0041535E" w14:paraId="151A8464" w14:textId="77777777" w:rsidTr="0041535E">
        <w:trPr>
          <w:trHeight w:val="227"/>
          <w:jc w:val="center"/>
        </w:trPr>
        <w:tc>
          <w:tcPr>
            <w:tcW w:w="1977" w:type="dxa"/>
          </w:tcPr>
          <w:p w14:paraId="2C61147D" w14:textId="77777777" w:rsidR="0041535E" w:rsidRPr="00585EDB" w:rsidRDefault="0041535E" w:rsidP="008F0926">
            <w:pPr>
              <w:pStyle w:val="Sinespaciado"/>
            </w:pPr>
            <w:r w:rsidRPr="00585EDB">
              <w:t>Precondiciones</w:t>
            </w:r>
          </w:p>
        </w:tc>
        <w:tc>
          <w:tcPr>
            <w:tcW w:w="6845" w:type="dxa"/>
            <w:gridSpan w:val="4"/>
          </w:tcPr>
          <w:p w14:paraId="235BD581" w14:textId="6DEBCD65" w:rsidR="0041535E" w:rsidRPr="0041535E" w:rsidRDefault="0041535E" w:rsidP="007D13B6">
            <w:pPr>
              <w:pStyle w:val="listadetabla"/>
            </w:pPr>
            <w:r w:rsidRPr="0041535E">
              <w:t>No hay</w:t>
            </w:r>
            <w:r w:rsidR="003A7971">
              <w:t xml:space="preserve"> precondiciones.</w:t>
            </w:r>
          </w:p>
        </w:tc>
      </w:tr>
      <w:tr w:rsidR="0041535E" w:rsidRPr="0041535E" w14:paraId="6F4F5B7F" w14:textId="77777777" w:rsidTr="0041535E">
        <w:trPr>
          <w:trHeight w:val="227"/>
          <w:jc w:val="center"/>
        </w:trPr>
        <w:tc>
          <w:tcPr>
            <w:tcW w:w="1977" w:type="dxa"/>
            <w:tcBorders>
              <w:bottom w:val="single" w:sz="6" w:space="0" w:color="auto"/>
            </w:tcBorders>
          </w:tcPr>
          <w:p w14:paraId="3555B197"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338ACFB7" w14:textId="4E98A8BC" w:rsidR="0041535E" w:rsidRPr="0041535E" w:rsidRDefault="003A7971" w:rsidP="007D13B6">
            <w:pPr>
              <w:pStyle w:val="listadetabla"/>
            </w:pPr>
            <w:r>
              <w:t>No hay postcondiciones.</w:t>
            </w:r>
          </w:p>
        </w:tc>
      </w:tr>
      <w:tr w:rsidR="0041535E" w:rsidRPr="0041535E" w14:paraId="4F73F980" w14:textId="77777777" w:rsidTr="0041535E">
        <w:trPr>
          <w:trHeight w:val="227"/>
          <w:jc w:val="center"/>
        </w:trPr>
        <w:tc>
          <w:tcPr>
            <w:tcW w:w="1977" w:type="dxa"/>
            <w:tcBorders>
              <w:top w:val="double" w:sz="4" w:space="0" w:color="auto"/>
            </w:tcBorders>
          </w:tcPr>
          <w:p w14:paraId="527603EF"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1481B7C7" w14:textId="77777777" w:rsidR="0041535E" w:rsidRPr="0041535E" w:rsidRDefault="0041535E" w:rsidP="008F0926">
            <w:pPr>
              <w:pStyle w:val="Sinespaciado"/>
            </w:pPr>
            <w:r w:rsidRPr="0041535E">
              <w:t>El actor podrá buscar un evento en particular.</w:t>
            </w:r>
          </w:p>
        </w:tc>
      </w:tr>
      <w:tr w:rsidR="0041535E" w:rsidRPr="007D13B6" w14:paraId="1A8697D1" w14:textId="77777777" w:rsidTr="0041535E">
        <w:trPr>
          <w:trHeight w:val="227"/>
          <w:jc w:val="center"/>
        </w:trPr>
        <w:tc>
          <w:tcPr>
            <w:tcW w:w="1977" w:type="dxa"/>
            <w:vMerge w:val="restart"/>
          </w:tcPr>
          <w:p w14:paraId="2F3783C9"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7FC77927" w14:textId="77777777" w:rsidR="0041535E" w:rsidRPr="007D13B6" w:rsidRDefault="0041535E" w:rsidP="008F0926">
            <w:pPr>
              <w:pStyle w:val="Sinespaciado"/>
              <w:rPr>
                <w:b/>
              </w:rPr>
            </w:pPr>
            <w:r w:rsidRPr="007D13B6">
              <w:rPr>
                <w:b/>
              </w:rPr>
              <w:t>Usuario registrado / no registrado</w:t>
            </w:r>
          </w:p>
        </w:tc>
        <w:tc>
          <w:tcPr>
            <w:tcW w:w="3265" w:type="dxa"/>
            <w:gridSpan w:val="3"/>
            <w:tcBorders>
              <w:bottom w:val="single" w:sz="6" w:space="0" w:color="auto"/>
            </w:tcBorders>
          </w:tcPr>
          <w:p w14:paraId="227FC3C8" w14:textId="77777777" w:rsidR="0041535E" w:rsidRPr="007D13B6" w:rsidRDefault="0041535E" w:rsidP="008F0926">
            <w:pPr>
              <w:pStyle w:val="Sinespaciado"/>
              <w:rPr>
                <w:b/>
              </w:rPr>
            </w:pPr>
            <w:r w:rsidRPr="007D13B6">
              <w:rPr>
                <w:b/>
              </w:rPr>
              <w:t>Sistema</w:t>
            </w:r>
          </w:p>
        </w:tc>
      </w:tr>
      <w:tr w:rsidR="0041535E" w:rsidRPr="0041535E" w14:paraId="31903D4D" w14:textId="77777777" w:rsidTr="0041535E">
        <w:trPr>
          <w:trHeight w:val="227"/>
          <w:jc w:val="center"/>
        </w:trPr>
        <w:tc>
          <w:tcPr>
            <w:tcW w:w="1977" w:type="dxa"/>
            <w:vMerge/>
          </w:tcPr>
          <w:p w14:paraId="387ADD55" w14:textId="77777777" w:rsidR="0041535E" w:rsidRPr="00585EDB" w:rsidRDefault="0041535E" w:rsidP="008F0926">
            <w:pPr>
              <w:pStyle w:val="Sinespaciado"/>
            </w:pPr>
          </w:p>
        </w:tc>
        <w:tc>
          <w:tcPr>
            <w:tcW w:w="3580" w:type="dxa"/>
            <w:tcBorders>
              <w:bottom w:val="single" w:sz="6" w:space="0" w:color="auto"/>
            </w:tcBorders>
          </w:tcPr>
          <w:p w14:paraId="5C89C664" w14:textId="41FE81DD" w:rsidR="0041535E" w:rsidRPr="0041535E" w:rsidRDefault="0041535E" w:rsidP="008F0926">
            <w:pPr>
              <w:pStyle w:val="Sinespaciado"/>
            </w:pPr>
            <w:r w:rsidRPr="0041535E">
              <w:t>1. El caso de uso empieza cuando el actor selecciona la</w:t>
            </w:r>
            <w:r w:rsidR="003A7971">
              <w:t xml:space="preserve"> opción</w:t>
            </w:r>
            <w:r w:rsidRPr="0041535E">
              <w:t xml:space="preserve"> de buscar un evento.</w:t>
            </w:r>
          </w:p>
        </w:tc>
        <w:tc>
          <w:tcPr>
            <w:tcW w:w="3265" w:type="dxa"/>
            <w:gridSpan w:val="3"/>
            <w:tcBorders>
              <w:bottom w:val="single" w:sz="6" w:space="0" w:color="auto"/>
            </w:tcBorders>
          </w:tcPr>
          <w:p w14:paraId="2C8CD33B" w14:textId="77777777" w:rsidR="0041535E" w:rsidRPr="0041535E" w:rsidRDefault="0041535E" w:rsidP="008F0926">
            <w:pPr>
              <w:pStyle w:val="Sinespaciado"/>
            </w:pPr>
            <w:r w:rsidRPr="0041535E">
              <w:t>2. El sistema despliega un formulario con los datos de entrada IEE_09.</w:t>
            </w:r>
          </w:p>
        </w:tc>
      </w:tr>
      <w:tr w:rsidR="0041535E" w:rsidRPr="0041535E" w14:paraId="1441AD03" w14:textId="77777777" w:rsidTr="0041535E">
        <w:trPr>
          <w:trHeight w:val="227"/>
          <w:jc w:val="center"/>
        </w:trPr>
        <w:tc>
          <w:tcPr>
            <w:tcW w:w="1977" w:type="dxa"/>
            <w:vMerge/>
          </w:tcPr>
          <w:p w14:paraId="058C75AA" w14:textId="77777777" w:rsidR="0041535E" w:rsidRPr="00585EDB" w:rsidRDefault="0041535E" w:rsidP="008F0926">
            <w:pPr>
              <w:pStyle w:val="Sinespaciado"/>
            </w:pPr>
          </w:p>
        </w:tc>
        <w:tc>
          <w:tcPr>
            <w:tcW w:w="3580" w:type="dxa"/>
            <w:tcBorders>
              <w:bottom w:val="single" w:sz="6" w:space="0" w:color="auto"/>
            </w:tcBorders>
          </w:tcPr>
          <w:p w14:paraId="788AA131" w14:textId="4F5CD9E7" w:rsidR="0041535E" w:rsidRPr="0041535E" w:rsidRDefault="0041535E" w:rsidP="008F0926">
            <w:pPr>
              <w:pStyle w:val="Sinespaciado"/>
            </w:pPr>
            <w:r w:rsidRPr="0041535E">
              <w:t>3. El actor ingresa</w:t>
            </w:r>
            <w:r w:rsidR="003A7971">
              <w:t xml:space="preserve"> a lo menos uno de</w:t>
            </w:r>
            <w:r w:rsidRPr="0041535E">
              <w:t xml:space="preserve"> los datos solicitados en el formulario.</w:t>
            </w:r>
          </w:p>
        </w:tc>
        <w:tc>
          <w:tcPr>
            <w:tcW w:w="3265" w:type="dxa"/>
            <w:gridSpan w:val="3"/>
            <w:tcBorders>
              <w:bottom w:val="single" w:sz="6" w:space="0" w:color="auto"/>
            </w:tcBorders>
          </w:tcPr>
          <w:p w14:paraId="7956DBF8" w14:textId="77777777" w:rsidR="0041535E" w:rsidRPr="0041535E" w:rsidRDefault="0041535E" w:rsidP="008F0926">
            <w:pPr>
              <w:pStyle w:val="Sinespaciado"/>
            </w:pPr>
            <w:r w:rsidRPr="0041535E">
              <w:t>4. El sistema verifica que al menos exista uno de los datos solicitados.</w:t>
            </w:r>
          </w:p>
        </w:tc>
      </w:tr>
      <w:tr w:rsidR="0041535E" w:rsidRPr="0041535E" w14:paraId="4F4C816E" w14:textId="77777777" w:rsidTr="0041535E">
        <w:trPr>
          <w:trHeight w:val="227"/>
          <w:jc w:val="center"/>
        </w:trPr>
        <w:tc>
          <w:tcPr>
            <w:tcW w:w="1977" w:type="dxa"/>
            <w:vMerge/>
            <w:tcBorders>
              <w:bottom w:val="single" w:sz="6" w:space="0" w:color="auto"/>
            </w:tcBorders>
          </w:tcPr>
          <w:p w14:paraId="3696FF91" w14:textId="77777777" w:rsidR="0041535E" w:rsidRPr="00585EDB" w:rsidRDefault="0041535E" w:rsidP="008F0926">
            <w:pPr>
              <w:pStyle w:val="Sinespaciado"/>
            </w:pPr>
          </w:p>
        </w:tc>
        <w:tc>
          <w:tcPr>
            <w:tcW w:w="3580" w:type="dxa"/>
            <w:tcBorders>
              <w:bottom w:val="single" w:sz="6" w:space="0" w:color="auto"/>
            </w:tcBorders>
          </w:tcPr>
          <w:p w14:paraId="59D72F59" w14:textId="77777777" w:rsidR="0041535E" w:rsidRPr="0041535E" w:rsidRDefault="0041535E" w:rsidP="008F0926">
            <w:pPr>
              <w:pStyle w:val="Sinespaciado"/>
            </w:pPr>
          </w:p>
        </w:tc>
        <w:tc>
          <w:tcPr>
            <w:tcW w:w="3265" w:type="dxa"/>
            <w:gridSpan w:val="3"/>
            <w:tcBorders>
              <w:bottom w:val="single" w:sz="6" w:space="0" w:color="auto"/>
            </w:tcBorders>
          </w:tcPr>
          <w:p w14:paraId="2F4042B9" w14:textId="79125B5A" w:rsidR="0041535E" w:rsidRPr="0041535E" w:rsidRDefault="0041535E" w:rsidP="008F0926">
            <w:pPr>
              <w:pStyle w:val="Sinespaciado"/>
            </w:pPr>
            <w:r w:rsidRPr="0041535E">
              <w:t xml:space="preserve">5. </w:t>
            </w:r>
            <w:r w:rsidR="00E34999">
              <w:t>El sistema encuentra una o más coincidencias, por lo tanto despliega una lista con los resultados</w:t>
            </w:r>
            <w:r w:rsidR="003A7971">
              <w:t xml:space="preserve"> figurados en un mapa</w:t>
            </w:r>
            <w:r w:rsidRPr="0041535E">
              <w:t>.</w:t>
            </w:r>
          </w:p>
        </w:tc>
      </w:tr>
      <w:tr w:rsidR="0041535E" w:rsidRPr="007D13B6" w14:paraId="6EB0E34C" w14:textId="77777777" w:rsidTr="0041535E">
        <w:trPr>
          <w:trHeight w:val="103"/>
          <w:jc w:val="center"/>
        </w:trPr>
        <w:tc>
          <w:tcPr>
            <w:tcW w:w="1977" w:type="dxa"/>
            <w:tcBorders>
              <w:bottom w:val="single" w:sz="4" w:space="0" w:color="auto"/>
            </w:tcBorders>
          </w:tcPr>
          <w:p w14:paraId="450E4B14"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50630A3E" w14:textId="77777777" w:rsidR="0041535E" w:rsidRPr="007D13B6" w:rsidRDefault="0041535E" w:rsidP="008F0926">
            <w:pPr>
              <w:pStyle w:val="Sinespaciado"/>
              <w:rPr>
                <w:b/>
              </w:rPr>
            </w:pPr>
            <w:r w:rsidRPr="007D13B6">
              <w:rPr>
                <w:b/>
              </w:rPr>
              <w:t>Usuario registrado / no registrado</w:t>
            </w:r>
          </w:p>
        </w:tc>
        <w:tc>
          <w:tcPr>
            <w:tcW w:w="3265" w:type="dxa"/>
            <w:gridSpan w:val="3"/>
            <w:tcBorders>
              <w:bottom w:val="single" w:sz="4" w:space="0" w:color="auto"/>
            </w:tcBorders>
          </w:tcPr>
          <w:p w14:paraId="028CCD69" w14:textId="77777777" w:rsidR="0041535E" w:rsidRPr="007D13B6" w:rsidRDefault="0041535E" w:rsidP="008F0926">
            <w:pPr>
              <w:pStyle w:val="Sinespaciado"/>
              <w:rPr>
                <w:b/>
              </w:rPr>
            </w:pPr>
            <w:r w:rsidRPr="007D13B6">
              <w:rPr>
                <w:b/>
              </w:rPr>
              <w:t>Sistema</w:t>
            </w:r>
          </w:p>
        </w:tc>
      </w:tr>
      <w:tr w:rsidR="0041535E" w:rsidRPr="0041535E" w14:paraId="3A2AD352" w14:textId="77777777" w:rsidTr="0041535E">
        <w:trPr>
          <w:trHeight w:val="103"/>
          <w:jc w:val="center"/>
        </w:trPr>
        <w:tc>
          <w:tcPr>
            <w:tcW w:w="1977" w:type="dxa"/>
            <w:tcBorders>
              <w:bottom w:val="double" w:sz="4" w:space="0" w:color="auto"/>
            </w:tcBorders>
          </w:tcPr>
          <w:p w14:paraId="1D31B42C"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16D9CAF6" w14:textId="77777777" w:rsidR="0041535E" w:rsidRPr="0041535E" w:rsidRDefault="0041535E" w:rsidP="008F0926">
            <w:pPr>
              <w:pStyle w:val="Sinespaciado"/>
            </w:pPr>
          </w:p>
        </w:tc>
        <w:tc>
          <w:tcPr>
            <w:tcW w:w="3265" w:type="dxa"/>
            <w:gridSpan w:val="3"/>
            <w:tcBorders>
              <w:top w:val="single" w:sz="4" w:space="0" w:color="auto"/>
              <w:bottom w:val="double" w:sz="4" w:space="0" w:color="auto"/>
            </w:tcBorders>
          </w:tcPr>
          <w:p w14:paraId="3C4C0414" w14:textId="33003E46" w:rsidR="0041535E" w:rsidRPr="0041535E" w:rsidRDefault="0041535E" w:rsidP="008F0926">
            <w:pPr>
              <w:pStyle w:val="Sinespaciado"/>
            </w:pPr>
            <w:r w:rsidRPr="0041535E">
              <w:t>5.</w:t>
            </w:r>
            <w:r w:rsidR="00E34999">
              <w:t>a</w:t>
            </w:r>
            <w:r w:rsidR="000F6C67">
              <w:t>.</w:t>
            </w:r>
            <w:r w:rsidRPr="0041535E">
              <w:t xml:space="preserve"> El sistema notifica que no hay ningún evento que coincida con los datos ingresados.</w:t>
            </w:r>
          </w:p>
          <w:p w14:paraId="4B453C65" w14:textId="5EC45F0F" w:rsidR="0041535E" w:rsidRPr="0041535E" w:rsidRDefault="000F27C5" w:rsidP="008F0926">
            <w:pPr>
              <w:pStyle w:val="Sinespaciado"/>
            </w:pPr>
            <w:r>
              <w:t>6.a</w:t>
            </w:r>
            <w:r w:rsidR="000F6C67">
              <w:t>.</w:t>
            </w:r>
            <w:r w:rsidR="0041535E" w:rsidRPr="0041535E">
              <w:t xml:space="preserve"> Vuelve al paso 2.</w:t>
            </w:r>
          </w:p>
        </w:tc>
      </w:tr>
    </w:tbl>
    <w:p w14:paraId="17F9C875" w14:textId="68436721" w:rsidR="0041535E" w:rsidRPr="0041535E" w:rsidRDefault="00F771A9" w:rsidP="00F771A9">
      <w:pPr>
        <w:pStyle w:val="Descripcin"/>
      </w:pPr>
      <w:bookmarkStart w:id="396" w:name="_Toc486449159"/>
      <w:bookmarkStart w:id="397" w:name="_Toc486712550"/>
      <w:r>
        <w:t xml:space="preserve">Tabla </w:t>
      </w:r>
      <w:r w:rsidR="00B56172">
        <w:fldChar w:fldCharType="begin"/>
      </w:r>
      <w:r w:rsidR="00B56172">
        <w:instrText xml:space="preserve"> SEQ Tabla \* ARABIC </w:instrText>
      </w:r>
      <w:r w:rsidR="00B56172">
        <w:fldChar w:fldCharType="separate"/>
      </w:r>
      <w:r w:rsidR="00633160">
        <w:rPr>
          <w:noProof/>
        </w:rPr>
        <w:t>17</w:t>
      </w:r>
      <w:r w:rsidR="00B56172">
        <w:rPr>
          <w:noProof/>
        </w:rPr>
        <w:fldChar w:fldCharType="end"/>
      </w:r>
      <w:r w:rsidR="00601001">
        <w:t xml:space="preserve">: Especificación de casos de uso de la </w:t>
      </w:r>
      <w:r w:rsidR="005C7F78">
        <w:t>aplicación</w:t>
      </w:r>
      <w:r w:rsidR="00601001">
        <w:t xml:space="preserve"> web</w:t>
      </w:r>
      <w:bookmarkEnd w:id="396"/>
      <w:bookmarkEnd w:id="397"/>
    </w:p>
    <w:p w14:paraId="68B28374" w14:textId="37E44C71" w:rsidR="0041535E" w:rsidRPr="0041535E" w:rsidRDefault="001D1F6B" w:rsidP="00E03A94">
      <w:pPr>
        <w:pStyle w:val="Ttulo5"/>
      </w:pPr>
      <w:bookmarkStart w:id="398" w:name="_Toc484123338"/>
      <w:bookmarkStart w:id="399" w:name="_Toc486449075"/>
      <w:bookmarkStart w:id="400" w:name="_Toc486696787"/>
      <w:bookmarkStart w:id="401" w:name="_Toc486710803"/>
      <w:r>
        <w:lastRenderedPageBreak/>
        <w:t>5</w:t>
      </w:r>
      <w:r w:rsidR="0041535E" w:rsidRPr="0041535E">
        <w:t>.1.</w:t>
      </w:r>
      <w:r w:rsidR="00E03A94">
        <w:t>2.</w:t>
      </w:r>
      <w:r w:rsidR="0041535E" w:rsidRPr="0041535E">
        <w:t>3.5 Caso de uso: Iniciar Sesión</w:t>
      </w:r>
      <w:bookmarkEnd w:id="398"/>
      <w:bookmarkEnd w:id="399"/>
      <w:bookmarkEnd w:id="400"/>
      <w:bookmarkEnd w:id="401"/>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7FAEE4D7" w14:textId="77777777" w:rsidTr="0041535E">
        <w:trPr>
          <w:trHeight w:val="227"/>
          <w:jc w:val="center"/>
        </w:trPr>
        <w:tc>
          <w:tcPr>
            <w:tcW w:w="1977" w:type="dxa"/>
          </w:tcPr>
          <w:p w14:paraId="2369E2DE" w14:textId="77777777" w:rsidR="0041535E" w:rsidRPr="007D13B6" w:rsidRDefault="0041535E" w:rsidP="008F0926">
            <w:pPr>
              <w:pStyle w:val="Sinespaciado"/>
              <w:rPr>
                <w:b/>
              </w:rPr>
            </w:pPr>
            <w:r w:rsidRPr="007D13B6">
              <w:rPr>
                <w:b/>
              </w:rPr>
              <w:t>Nombre</w:t>
            </w:r>
          </w:p>
        </w:tc>
        <w:tc>
          <w:tcPr>
            <w:tcW w:w="4011" w:type="dxa"/>
            <w:gridSpan w:val="2"/>
          </w:tcPr>
          <w:p w14:paraId="30311D71" w14:textId="77777777" w:rsidR="0041535E" w:rsidRPr="007D13B6" w:rsidRDefault="0041535E" w:rsidP="008F0926">
            <w:pPr>
              <w:pStyle w:val="Sinespaciado"/>
              <w:rPr>
                <w:b/>
              </w:rPr>
            </w:pPr>
            <w:r w:rsidRPr="007D13B6">
              <w:rPr>
                <w:b/>
              </w:rPr>
              <w:t>Iniciar Sesión</w:t>
            </w:r>
          </w:p>
        </w:tc>
        <w:tc>
          <w:tcPr>
            <w:tcW w:w="824" w:type="dxa"/>
          </w:tcPr>
          <w:p w14:paraId="674333C4" w14:textId="77777777" w:rsidR="0041535E" w:rsidRPr="007D13B6" w:rsidRDefault="0041535E" w:rsidP="008F0926">
            <w:pPr>
              <w:pStyle w:val="Sinespaciado"/>
              <w:rPr>
                <w:b/>
              </w:rPr>
            </w:pPr>
            <w:r w:rsidRPr="007D13B6">
              <w:rPr>
                <w:b/>
              </w:rPr>
              <w:t>ID</w:t>
            </w:r>
          </w:p>
        </w:tc>
        <w:tc>
          <w:tcPr>
            <w:tcW w:w="2010" w:type="dxa"/>
          </w:tcPr>
          <w:p w14:paraId="1825DD7E" w14:textId="3968711A" w:rsidR="0041535E" w:rsidRPr="007D13B6" w:rsidRDefault="000F27C5" w:rsidP="008F0926">
            <w:pPr>
              <w:pStyle w:val="Sinespaciado"/>
              <w:rPr>
                <w:b/>
              </w:rPr>
            </w:pPr>
            <w:r w:rsidRPr="007D13B6">
              <w:rPr>
                <w:b/>
              </w:rPr>
              <w:t>CUSWPW</w:t>
            </w:r>
            <w:r w:rsidR="00C45C9D">
              <w:rPr>
                <w:b/>
              </w:rPr>
              <w:t>_04</w:t>
            </w:r>
          </w:p>
        </w:tc>
      </w:tr>
      <w:tr w:rsidR="0041535E" w:rsidRPr="0041535E" w14:paraId="455D3D12" w14:textId="77777777" w:rsidTr="0041535E">
        <w:trPr>
          <w:trHeight w:val="227"/>
          <w:jc w:val="center"/>
        </w:trPr>
        <w:tc>
          <w:tcPr>
            <w:tcW w:w="1977" w:type="dxa"/>
          </w:tcPr>
          <w:p w14:paraId="738E038A" w14:textId="77777777" w:rsidR="0041535E" w:rsidRPr="00585EDB" w:rsidRDefault="0041535E" w:rsidP="008F0926">
            <w:pPr>
              <w:pStyle w:val="Sinespaciado"/>
            </w:pPr>
            <w:r w:rsidRPr="00585EDB">
              <w:t>Actores</w:t>
            </w:r>
          </w:p>
        </w:tc>
        <w:tc>
          <w:tcPr>
            <w:tcW w:w="6845" w:type="dxa"/>
            <w:gridSpan w:val="4"/>
          </w:tcPr>
          <w:p w14:paraId="2A2AB3A7" w14:textId="61FBAA0D" w:rsidR="0041535E" w:rsidRPr="0041535E" w:rsidRDefault="0041535E" w:rsidP="007D13B6">
            <w:pPr>
              <w:pStyle w:val="listadetabla"/>
            </w:pPr>
            <w:r w:rsidRPr="0041535E">
              <w:t>Usuario registrado</w:t>
            </w:r>
            <w:r w:rsidR="00070739">
              <w:t>.</w:t>
            </w:r>
          </w:p>
          <w:p w14:paraId="433AE483" w14:textId="08E692AF" w:rsidR="0041535E" w:rsidRPr="0041535E" w:rsidRDefault="0041535E" w:rsidP="007D13B6">
            <w:pPr>
              <w:pStyle w:val="listadetabla"/>
            </w:pPr>
            <w:r w:rsidRPr="0041535E">
              <w:t>Administrador</w:t>
            </w:r>
            <w:r w:rsidR="00070739">
              <w:t>.</w:t>
            </w:r>
          </w:p>
        </w:tc>
      </w:tr>
      <w:tr w:rsidR="0041535E" w:rsidRPr="0041535E" w14:paraId="0EAEF713" w14:textId="77777777" w:rsidTr="0041535E">
        <w:trPr>
          <w:trHeight w:val="227"/>
          <w:jc w:val="center"/>
        </w:trPr>
        <w:tc>
          <w:tcPr>
            <w:tcW w:w="1977" w:type="dxa"/>
          </w:tcPr>
          <w:p w14:paraId="24FCC052" w14:textId="77777777" w:rsidR="0041535E" w:rsidRPr="00585EDB" w:rsidRDefault="0041535E" w:rsidP="008F0926">
            <w:pPr>
              <w:pStyle w:val="Sinespaciado"/>
            </w:pPr>
            <w:r w:rsidRPr="00585EDB">
              <w:t>Referencias</w:t>
            </w:r>
          </w:p>
        </w:tc>
        <w:tc>
          <w:tcPr>
            <w:tcW w:w="6845" w:type="dxa"/>
            <w:gridSpan w:val="4"/>
          </w:tcPr>
          <w:p w14:paraId="0F6AC908" w14:textId="21D6ABD1" w:rsidR="0041535E" w:rsidRPr="0041535E" w:rsidRDefault="0041535E" w:rsidP="007D13B6">
            <w:pPr>
              <w:pStyle w:val="listadetabla"/>
            </w:pPr>
            <w:r w:rsidRPr="0041535E">
              <w:t>RF_STKSWE_W_01: Iniciar sesión</w:t>
            </w:r>
            <w:r w:rsidR="00070739">
              <w:t>.</w:t>
            </w:r>
          </w:p>
        </w:tc>
      </w:tr>
      <w:tr w:rsidR="0041535E" w:rsidRPr="0041535E" w14:paraId="63C34425" w14:textId="77777777" w:rsidTr="0041535E">
        <w:trPr>
          <w:trHeight w:val="227"/>
          <w:jc w:val="center"/>
        </w:trPr>
        <w:tc>
          <w:tcPr>
            <w:tcW w:w="1977" w:type="dxa"/>
          </w:tcPr>
          <w:p w14:paraId="69494C19" w14:textId="77777777" w:rsidR="0041535E" w:rsidRPr="00585EDB" w:rsidRDefault="0041535E" w:rsidP="008F0926">
            <w:pPr>
              <w:pStyle w:val="Sinespaciado"/>
            </w:pPr>
            <w:r w:rsidRPr="00585EDB">
              <w:t>Precondiciones</w:t>
            </w:r>
          </w:p>
        </w:tc>
        <w:tc>
          <w:tcPr>
            <w:tcW w:w="6845" w:type="dxa"/>
            <w:gridSpan w:val="4"/>
          </w:tcPr>
          <w:p w14:paraId="3BF93DC3" w14:textId="77777777" w:rsidR="0041535E" w:rsidRPr="0041535E" w:rsidRDefault="0041535E" w:rsidP="007D13B6">
            <w:pPr>
              <w:pStyle w:val="listadetabla"/>
            </w:pPr>
            <w:r w:rsidRPr="0041535E">
              <w:t>El usuario debe estar registrado en el sistema.</w:t>
            </w:r>
          </w:p>
        </w:tc>
      </w:tr>
      <w:tr w:rsidR="0041535E" w:rsidRPr="0041535E" w14:paraId="1CB6BCEA" w14:textId="77777777" w:rsidTr="0041535E">
        <w:trPr>
          <w:trHeight w:val="227"/>
          <w:jc w:val="center"/>
        </w:trPr>
        <w:tc>
          <w:tcPr>
            <w:tcW w:w="1977" w:type="dxa"/>
            <w:tcBorders>
              <w:bottom w:val="single" w:sz="6" w:space="0" w:color="auto"/>
            </w:tcBorders>
          </w:tcPr>
          <w:p w14:paraId="551A2545"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67149C22" w14:textId="77777777" w:rsidR="0041535E" w:rsidRPr="0041535E" w:rsidRDefault="0041535E" w:rsidP="007D13B6">
            <w:pPr>
              <w:pStyle w:val="listadetabla"/>
            </w:pPr>
            <w:r w:rsidRPr="0041535E">
              <w:t>El usuario tendrá acceso a todas las funcionalidades del sistema definidas para su rol.</w:t>
            </w:r>
          </w:p>
        </w:tc>
      </w:tr>
      <w:tr w:rsidR="0041535E" w:rsidRPr="0041535E" w14:paraId="07F00DB2" w14:textId="77777777" w:rsidTr="0041535E">
        <w:trPr>
          <w:trHeight w:val="227"/>
          <w:jc w:val="center"/>
        </w:trPr>
        <w:tc>
          <w:tcPr>
            <w:tcW w:w="1977" w:type="dxa"/>
            <w:tcBorders>
              <w:top w:val="double" w:sz="4" w:space="0" w:color="auto"/>
            </w:tcBorders>
          </w:tcPr>
          <w:p w14:paraId="297A1A73"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4C558585" w14:textId="77777777" w:rsidR="0041535E" w:rsidRPr="0041535E" w:rsidRDefault="0041535E" w:rsidP="008F0926">
            <w:pPr>
              <w:pStyle w:val="Sinespaciado"/>
            </w:pPr>
            <w:r w:rsidRPr="0041535E">
              <w:t>El actor accede al sistema ingresando su nombre de usuario y contraseña.</w:t>
            </w:r>
          </w:p>
        </w:tc>
      </w:tr>
      <w:tr w:rsidR="0041535E" w:rsidRPr="007D13B6" w14:paraId="385738F9" w14:textId="77777777" w:rsidTr="0041535E">
        <w:trPr>
          <w:trHeight w:val="227"/>
          <w:jc w:val="center"/>
        </w:trPr>
        <w:tc>
          <w:tcPr>
            <w:tcW w:w="1977" w:type="dxa"/>
            <w:vMerge w:val="restart"/>
          </w:tcPr>
          <w:p w14:paraId="1F4A18FE"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78AD8C01"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6" w:space="0" w:color="auto"/>
            </w:tcBorders>
          </w:tcPr>
          <w:p w14:paraId="34E10A5C" w14:textId="77777777" w:rsidR="0041535E" w:rsidRPr="007D13B6" w:rsidRDefault="0041535E" w:rsidP="008F0926">
            <w:pPr>
              <w:pStyle w:val="Sinespaciado"/>
              <w:rPr>
                <w:b/>
              </w:rPr>
            </w:pPr>
            <w:r w:rsidRPr="007D13B6">
              <w:rPr>
                <w:b/>
              </w:rPr>
              <w:t>Sistema</w:t>
            </w:r>
          </w:p>
        </w:tc>
      </w:tr>
      <w:tr w:rsidR="0041535E" w:rsidRPr="0041535E" w14:paraId="0F47D6E3" w14:textId="77777777" w:rsidTr="0041535E">
        <w:trPr>
          <w:trHeight w:val="227"/>
          <w:jc w:val="center"/>
        </w:trPr>
        <w:tc>
          <w:tcPr>
            <w:tcW w:w="1977" w:type="dxa"/>
            <w:vMerge/>
          </w:tcPr>
          <w:p w14:paraId="0531823A" w14:textId="77777777" w:rsidR="0041535E" w:rsidRPr="00585EDB" w:rsidRDefault="0041535E" w:rsidP="008F0926">
            <w:pPr>
              <w:pStyle w:val="Sinespaciado"/>
            </w:pPr>
          </w:p>
        </w:tc>
        <w:tc>
          <w:tcPr>
            <w:tcW w:w="3580" w:type="dxa"/>
            <w:tcBorders>
              <w:bottom w:val="single" w:sz="6" w:space="0" w:color="auto"/>
            </w:tcBorders>
          </w:tcPr>
          <w:p w14:paraId="575D8F69" w14:textId="77777777" w:rsidR="0041535E" w:rsidRPr="0041535E" w:rsidRDefault="0041535E" w:rsidP="008F0926">
            <w:pPr>
              <w:pStyle w:val="Sinespaciado"/>
            </w:pPr>
            <w:r w:rsidRPr="0041535E">
              <w:t>1. El caso de uso empieza cuando el actor selecciona la opción para iniciar sesión en el sistema.</w:t>
            </w:r>
          </w:p>
        </w:tc>
        <w:tc>
          <w:tcPr>
            <w:tcW w:w="3265" w:type="dxa"/>
            <w:gridSpan w:val="3"/>
            <w:tcBorders>
              <w:bottom w:val="single" w:sz="6" w:space="0" w:color="auto"/>
            </w:tcBorders>
          </w:tcPr>
          <w:p w14:paraId="3B538CA8" w14:textId="77777777" w:rsidR="0041535E" w:rsidRPr="0041535E" w:rsidRDefault="0041535E" w:rsidP="008F0926">
            <w:pPr>
              <w:pStyle w:val="Sinespaciado"/>
            </w:pPr>
            <w:r w:rsidRPr="0041535E">
              <w:t>2. El sistema despliega un formulario con los datos de entrada IEE_01.</w:t>
            </w:r>
          </w:p>
        </w:tc>
      </w:tr>
      <w:tr w:rsidR="0041535E" w:rsidRPr="0041535E" w14:paraId="1525A4B8" w14:textId="77777777" w:rsidTr="0041535E">
        <w:trPr>
          <w:trHeight w:val="227"/>
          <w:jc w:val="center"/>
        </w:trPr>
        <w:tc>
          <w:tcPr>
            <w:tcW w:w="1977" w:type="dxa"/>
            <w:vMerge/>
          </w:tcPr>
          <w:p w14:paraId="520B6B60" w14:textId="77777777" w:rsidR="0041535E" w:rsidRPr="00585EDB" w:rsidRDefault="0041535E" w:rsidP="008F0926">
            <w:pPr>
              <w:pStyle w:val="Sinespaciado"/>
            </w:pPr>
          </w:p>
        </w:tc>
        <w:tc>
          <w:tcPr>
            <w:tcW w:w="3580" w:type="dxa"/>
            <w:tcBorders>
              <w:bottom w:val="single" w:sz="6" w:space="0" w:color="auto"/>
            </w:tcBorders>
          </w:tcPr>
          <w:p w14:paraId="1B232276" w14:textId="77777777" w:rsidR="0041535E" w:rsidRPr="0041535E" w:rsidRDefault="0041535E" w:rsidP="008F0926">
            <w:pPr>
              <w:pStyle w:val="Sinespaciado"/>
            </w:pPr>
            <w:r w:rsidRPr="0041535E">
              <w:t>3. El actor ingresa los datos solicitados en el formulario.</w:t>
            </w:r>
          </w:p>
        </w:tc>
        <w:tc>
          <w:tcPr>
            <w:tcW w:w="3265" w:type="dxa"/>
            <w:gridSpan w:val="3"/>
            <w:tcBorders>
              <w:bottom w:val="single" w:sz="6" w:space="0" w:color="auto"/>
            </w:tcBorders>
          </w:tcPr>
          <w:p w14:paraId="2DEDC184" w14:textId="77777777" w:rsidR="0041535E" w:rsidRPr="0041535E" w:rsidRDefault="0041535E" w:rsidP="008F0926">
            <w:pPr>
              <w:pStyle w:val="Sinespaciado"/>
            </w:pPr>
            <w:r w:rsidRPr="0041535E">
              <w:t>4. El sistema verifica que los datos ingresados son correctos.</w:t>
            </w:r>
          </w:p>
        </w:tc>
      </w:tr>
      <w:tr w:rsidR="0041535E" w:rsidRPr="0041535E" w14:paraId="5823FB04" w14:textId="77777777" w:rsidTr="0041535E">
        <w:trPr>
          <w:trHeight w:val="227"/>
          <w:jc w:val="center"/>
        </w:trPr>
        <w:tc>
          <w:tcPr>
            <w:tcW w:w="1977" w:type="dxa"/>
            <w:vMerge/>
            <w:tcBorders>
              <w:bottom w:val="single" w:sz="6" w:space="0" w:color="auto"/>
            </w:tcBorders>
          </w:tcPr>
          <w:p w14:paraId="602CF06C" w14:textId="77777777" w:rsidR="0041535E" w:rsidRPr="00585EDB" w:rsidRDefault="0041535E" w:rsidP="008F0926">
            <w:pPr>
              <w:pStyle w:val="Sinespaciado"/>
            </w:pPr>
          </w:p>
        </w:tc>
        <w:tc>
          <w:tcPr>
            <w:tcW w:w="3580" w:type="dxa"/>
            <w:tcBorders>
              <w:bottom w:val="single" w:sz="6" w:space="0" w:color="auto"/>
            </w:tcBorders>
          </w:tcPr>
          <w:p w14:paraId="37104750" w14:textId="77777777" w:rsidR="0041535E" w:rsidRPr="0041535E" w:rsidRDefault="0041535E" w:rsidP="008F0926">
            <w:pPr>
              <w:pStyle w:val="Sinespaciado"/>
            </w:pPr>
          </w:p>
        </w:tc>
        <w:tc>
          <w:tcPr>
            <w:tcW w:w="3265" w:type="dxa"/>
            <w:gridSpan w:val="3"/>
            <w:tcBorders>
              <w:bottom w:val="single" w:sz="6" w:space="0" w:color="auto"/>
            </w:tcBorders>
          </w:tcPr>
          <w:p w14:paraId="068C8702" w14:textId="1C04FA2D" w:rsidR="0041535E" w:rsidRPr="0041535E" w:rsidRDefault="0041535E" w:rsidP="003A7971">
            <w:pPr>
              <w:pStyle w:val="Sinespaciado"/>
            </w:pPr>
            <w:r w:rsidRPr="0041535E">
              <w:t xml:space="preserve">5. El sistema notifica al actor que </w:t>
            </w:r>
            <w:r w:rsidR="003A7971">
              <w:t xml:space="preserve">ha </w:t>
            </w:r>
            <w:r w:rsidRPr="0041535E">
              <w:t>ingresado correctamente al sistema y muestra la página principal con las funcionalidades definidas para su rol.</w:t>
            </w:r>
          </w:p>
        </w:tc>
      </w:tr>
      <w:tr w:rsidR="0041535E" w:rsidRPr="007D13B6" w14:paraId="5F108864" w14:textId="77777777" w:rsidTr="0041535E">
        <w:trPr>
          <w:trHeight w:val="103"/>
          <w:jc w:val="center"/>
        </w:trPr>
        <w:tc>
          <w:tcPr>
            <w:tcW w:w="1977" w:type="dxa"/>
            <w:tcBorders>
              <w:bottom w:val="single" w:sz="4" w:space="0" w:color="auto"/>
            </w:tcBorders>
          </w:tcPr>
          <w:p w14:paraId="7761B77E"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7AC96451"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4" w:space="0" w:color="auto"/>
            </w:tcBorders>
          </w:tcPr>
          <w:p w14:paraId="1B1A67E5" w14:textId="77777777" w:rsidR="0041535E" w:rsidRPr="007D13B6" w:rsidRDefault="0041535E" w:rsidP="008F0926">
            <w:pPr>
              <w:pStyle w:val="Sinespaciado"/>
              <w:rPr>
                <w:b/>
              </w:rPr>
            </w:pPr>
            <w:r w:rsidRPr="007D13B6">
              <w:rPr>
                <w:b/>
              </w:rPr>
              <w:t>Sistema</w:t>
            </w:r>
          </w:p>
        </w:tc>
      </w:tr>
      <w:tr w:rsidR="0041535E" w:rsidRPr="0041535E" w14:paraId="16A12971" w14:textId="77777777" w:rsidTr="0041535E">
        <w:trPr>
          <w:trHeight w:val="103"/>
          <w:jc w:val="center"/>
        </w:trPr>
        <w:tc>
          <w:tcPr>
            <w:tcW w:w="1977" w:type="dxa"/>
            <w:tcBorders>
              <w:top w:val="single" w:sz="4" w:space="0" w:color="auto"/>
              <w:bottom w:val="double" w:sz="4" w:space="0" w:color="auto"/>
            </w:tcBorders>
          </w:tcPr>
          <w:p w14:paraId="184D5A1E"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6A86F90D" w14:textId="77777777" w:rsidR="0041535E" w:rsidRPr="0041535E" w:rsidRDefault="0041535E" w:rsidP="008F0926">
            <w:pPr>
              <w:pStyle w:val="Sinespaciado"/>
            </w:pPr>
          </w:p>
        </w:tc>
        <w:tc>
          <w:tcPr>
            <w:tcW w:w="3265" w:type="dxa"/>
            <w:gridSpan w:val="3"/>
            <w:tcBorders>
              <w:top w:val="single" w:sz="4" w:space="0" w:color="auto"/>
              <w:bottom w:val="double" w:sz="4" w:space="0" w:color="auto"/>
            </w:tcBorders>
          </w:tcPr>
          <w:p w14:paraId="570D64DA" w14:textId="03DCDCA2" w:rsidR="0041535E" w:rsidRPr="0041535E" w:rsidRDefault="0041535E" w:rsidP="008F0926">
            <w:pPr>
              <w:pStyle w:val="Sinespaciado"/>
            </w:pPr>
            <w:r w:rsidRPr="0041535E">
              <w:t>5.a</w:t>
            </w:r>
            <w:r w:rsidR="000F6C67">
              <w:t>.</w:t>
            </w:r>
            <w:r w:rsidRPr="0041535E">
              <w:t xml:space="preserve"> El sistema notifica que los datos ingresados son incorrectos, y solicita que sean ingresados nuevamente.</w:t>
            </w:r>
          </w:p>
          <w:p w14:paraId="37E2E613" w14:textId="7BF033B6" w:rsidR="0041535E" w:rsidRPr="0041535E" w:rsidRDefault="000F27C5" w:rsidP="008F0926">
            <w:pPr>
              <w:pStyle w:val="Sinespaciado"/>
            </w:pPr>
            <w:r>
              <w:t>6.a</w:t>
            </w:r>
            <w:r w:rsidR="000F6C67">
              <w:t>.</w:t>
            </w:r>
            <w:r w:rsidR="0041535E" w:rsidRPr="0041535E">
              <w:t xml:space="preserve"> Vuelve al paso 2.</w:t>
            </w:r>
          </w:p>
        </w:tc>
      </w:tr>
    </w:tbl>
    <w:p w14:paraId="3FBF92EA" w14:textId="698A9589" w:rsidR="0041535E" w:rsidRPr="0041535E" w:rsidRDefault="00F771A9" w:rsidP="00F771A9">
      <w:pPr>
        <w:pStyle w:val="Descripcin"/>
      </w:pPr>
      <w:bookmarkStart w:id="402" w:name="_Toc486449160"/>
      <w:bookmarkStart w:id="403" w:name="_Toc486712551"/>
      <w:r>
        <w:t xml:space="preserve">Tabla </w:t>
      </w:r>
      <w:r w:rsidR="00B56172">
        <w:fldChar w:fldCharType="begin"/>
      </w:r>
      <w:r w:rsidR="00B56172">
        <w:instrText xml:space="preserve"> SEQ Tabla \* ARABIC </w:instrText>
      </w:r>
      <w:r w:rsidR="00B56172">
        <w:fldChar w:fldCharType="separate"/>
      </w:r>
      <w:r w:rsidR="00633160">
        <w:rPr>
          <w:noProof/>
        </w:rPr>
        <w:t>18</w:t>
      </w:r>
      <w:r w:rsidR="00B56172">
        <w:rPr>
          <w:noProof/>
        </w:rPr>
        <w:fldChar w:fldCharType="end"/>
      </w:r>
      <w:r>
        <w:t>:</w:t>
      </w:r>
      <w:r w:rsidR="00601001">
        <w:t xml:space="preserve"> Especificación de casos de uso de la </w:t>
      </w:r>
      <w:r w:rsidR="005C7F78">
        <w:t>aplicación</w:t>
      </w:r>
      <w:r w:rsidR="00601001">
        <w:t xml:space="preserve"> web</w:t>
      </w:r>
      <w:bookmarkEnd w:id="402"/>
      <w:bookmarkEnd w:id="403"/>
    </w:p>
    <w:p w14:paraId="17175BD8" w14:textId="77777777" w:rsidR="00121F8C" w:rsidRDefault="00121F8C">
      <w:pPr>
        <w:spacing w:after="0" w:line="276" w:lineRule="auto"/>
        <w:jc w:val="left"/>
        <w:rPr>
          <w:color w:val="666666"/>
        </w:rPr>
      </w:pPr>
      <w:bookmarkStart w:id="404" w:name="_Toc484123339"/>
      <w:bookmarkStart w:id="405" w:name="_Toc486449076"/>
      <w:bookmarkStart w:id="406" w:name="_Toc486696788"/>
      <w:r>
        <w:br w:type="page"/>
      </w:r>
    </w:p>
    <w:p w14:paraId="04CC8041" w14:textId="71FC0215" w:rsidR="0041535E" w:rsidRPr="0041535E" w:rsidRDefault="001D1F6B" w:rsidP="00E03A94">
      <w:pPr>
        <w:pStyle w:val="Ttulo5"/>
      </w:pPr>
      <w:bookmarkStart w:id="407" w:name="_Toc486710804"/>
      <w:r>
        <w:lastRenderedPageBreak/>
        <w:t>5</w:t>
      </w:r>
      <w:r w:rsidR="0041535E" w:rsidRPr="0041535E">
        <w:t>.1.</w:t>
      </w:r>
      <w:r w:rsidR="00E03A94">
        <w:t>2.</w:t>
      </w:r>
      <w:r w:rsidR="0041535E" w:rsidRPr="0041535E">
        <w:t>3.6 Caso de uso: Cerrar Sesión</w:t>
      </w:r>
      <w:bookmarkEnd w:id="404"/>
      <w:bookmarkEnd w:id="405"/>
      <w:bookmarkEnd w:id="406"/>
      <w:bookmarkEnd w:id="407"/>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2347A0CB" w14:textId="77777777" w:rsidTr="0041535E">
        <w:trPr>
          <w:trHeight w:val="227"/>
          <w:jc w:val="center"/>
        </w:trPr>
        <w:tc>
          <w:tcPr>
            <w:tcW w:w="1977" w:type="dxa"/>
          </w:tcPr>
          <w:p w14:paraId="3460F80F" w14:textId="77777777" w:rsidR="0041535E" w:rsidRPr="007D13B6" w:rsidRDefault="0041535E" w:rsidP="008F0926">
            <w:pPr>
              <w:pStyle w:val="Sinespaciado"/>
              <w:rPr>
                <w:b/>
              </w:rPr>
            </w:pPr>
            <w:r w:rsidRPr="007D13B6">
              <w:rPr>
                <w:b/>
              </w:rPr>
              <w:t>Nombre</w:t>
            </w:r>
          </w:p>
        </w:tc>
        <w:tc>
          <w:tcPr>
            <w:tcW w:w="4011" w:type="dxa"/>
            <w:gridSpan w:val="2"/>
          </w:tcPr>
          <w:p w14:paraId="07192501" w14:textId="16CC0EAD" w:rsidR="0041535E" w:rsidRPr="007D13B6" w:rsidRDefault="00043BB2" w:rsidP="008F0926">
            <w:pPr>
              <w:pStyle w:val="Sinespaciado"/>
              <w:rPr>
                <w:b/>
              </w:rPr>
            </w:pPr>
            <w:r>
              <w:rPr>
                <w:b/>
              </w:rPr>
              <w:t>Cerrar Sesión</w:t>
            </w:r>
          </w:p>
        </w:tc>
        <w:tc>
          <w:tcPr>
            <w:tcW w:w="824" w:type="dxa"/>
          </w:tcPr>
          <w:p w14:paraId="6AAD4AC3" w14:textId="77777777" w:rsidR="0041535E" w:rsidRPr="007D13B6" w:rsidRDefault="0041535E" w:rsidP="008F0926">
            <w:pPr>
              <w:pStyle w:val="Sinespaciado"/>
              <w:rPr>
                <w:b/>
              </w:rPr>
            </w:pPr>
            <w:r w:rsidRPr="007D13B6">
              <w:rPr>
                <w:b/>
              </w:rPr>
              <w:t>ID</w:t>
            </w:r>
          </w:p>
        </w:tc>
        <w:tc>
          <w:tcPr>
            <w:tcW w:w="2010" w:type="dxa"/>
          </w:tcPr>
          <w:p w14:paraId="151A0BE9" w14:textId="053635F5" w:rsidR="0041535E" w:rsidRPr="007D13B6" w:rsidRDefault="000F27C5" w:rsidP="008F0926">
            <w:pPr>
              <w:pStyle w:val="Sinespaciado"/>
              <w:rPr>
                <w:b/>
              </w:rPr>
            </w:pPr>
            <w:r w:rsidRPr="007D13B6">
              <w:rPr>
                <w:b/>
              </w:rPr>
              <w:t>CUSWPW</w:t>
            </w:r>
            <w:r w:rsidR="00C45C9D">
              <w:rPr>
                <w:b/>
              </w:rPr>
              <w:t>_05</w:t>
            </w:r>
          </w:p>
        </w:tc>
      </w:tr>
      <w:tr w:rsidR="0041535E" w:rsidRPr="0041535E" w14:paraId="1E2C4717" w14:textId="77777777" w:rsidTr="0041535E">
        <w:trPr>
          <w:trHeight w:val="227"/>
          <w:jc w:val="center"/>
        </w:trPr>
        <w:tc>
          <w:tcPr>
            <w:tcW w:w="1977" w:type="dxa"/>
          </w:tcPr>
          <w:p w14:paraId="0DF0599A" w14:textId="77777777" w:rsidR="0041535E" w:rsidRPr="00585EDB" w:rsidRDefault="0041535E" w:rsidP="008F0926">
            <w:pPr>
              <w:pStyle w:val="Sinespaciado"/>
            </w:pPr>
            <w:r w:rsidRPr="00585EDB">
              <w:t>Actores</w:t>
            </w:r>
          </w:p>
        </w:tc>
        <w:tc>
          <w:tcPr>
            <w:tcW w:w="6845" w:type="dxa"/>
            <w:gridSpan w:val="4"/>
          </w:tcPr>
          <w:p w14:paraId="58AA11DB" w14:textId="50D009CD" w:rsidR="0041535E" w:rsidRPr="0041535E" w:rsidRDefault="0041535E" w:rsidP="007D13B6">
            <w:pPr>
              <w:pStyle w:val="listadetabla"/>
            </w:pPr>
            <w:r w:rsidRPr="0041535E">
              <w:t>Usuario registrado</w:t>
            </w:r>
            <w:r w:rsidR="00070739">
              <w:t>.</w:t>
            </w:r>
          </w:p>
          <w:p w14:paraId="0F7BDF25" w14:textId="232AD1D3" w:rsidR="0041535E" w:rsidRPr="0041535E" w:rsidRDefault="0041535E" w:rsidP="007D13B6">
            <w:pPr>
              <w:pStyle w:val="listadetabla"/>
            </w:pPr>
            <w:r w:rsidRPr="0041535E">
              <w:t>Administrador</w:t>
            </w:r>
            <w:r w:rsidR="00070739">
              <w:t>.</w:t>
            </w:r>
          </w:p>
        </w:tc>
      </w:tr>
      <w:tr w:rsidR="0041535E" w:rsidRPr="0041535E" w14:paraId="3CCCBB2E" w14:textId="77777777" w:rsidTr="0041535E">
        <w:trPr>
          <w:trHeight w:val="227"/>
          <w:jc w:val="center"/>
        </w:trPr>
        <w:tc>
          <w:tcPr>
            <w:tcW w:w="1977" w:type="dxa"/>
          </w:tcPr>
          <w:p w14:paraId="23AFFD1F" w14:textId="77777777" w:rsidR="0041535E" w:rsidRPr="00585EDB" w:rsidRDefault="0041535E" w:rsidP="008F0926">
            <w:pPr>
              <w:pStyle w:val="Sinespaciado"/>
            </w:pPr>
            <w:r w:rsidRPr="00585EDB">
              <w:t>Referencias</w:t>
            </w:r>
          </w:p>
        </w:tc>
        <w:tc>
          <w:tcPr>
            <w:tcW w:w="6845" w:type="dxa"/>
            <w:gridSpan w:val="4"/>
          </w:tcPr>
          <w:p w14:paraId="318E57D8" w14:textId="6B49D16E" w:rsidR="0041535E" w:rsidRPr="0041535E" w:rsidRDefault="0041535E" w:rsidP="007D13B6">
            <w:pPr>
              <w:pStyle w:val="listadetabla"/>
            </w:pPr>
            <w:r w:rsidRPr="0041535E">
              <w:t>RF_STKSWE_W_02: Cerrar sesión</w:t>
            </w:r>
            <w:r w:rsidR="00070739">
              <w:t>.</w:t>
            </w:r>
          </w:p>
        </w:tc>
      </w:tr>
      <w:tr w:rsidR="0041535E" w:rsidRPr="0041535E" w14:paraId="436332DA" w14:textId="77777777" w:rsidTr="0041535E">
        <w:trPr>
          <w:trHeight w:val="227"/>
          <w:jc w:val="center"/>
        </w:trPr>
        <w:tc>
          <w:tcPr>
            <w:tcW w:w="1977" w:type="dxa"/>
          </w:tcPr>
          <w:p w14:paraId="1535B904" w14:textId="77777777" w:rsidR="0041535E" w:rsidRPr="00585EDB" w:rsidRDefault="0041535E" w:rsidP="008F0926">
            <w:pPr>
              <w:pStyle w:val="Sinespaciado"/>
            </w:pPr>
            <w:r w:rsidRPr="00585EDB">
              <w:t>Precondiciones</w:t>
            </w:r>
          </w:p>
        </w:tc>
        <w:tc>
          <w:tcPr>
            <w:tcW w:w="6845" w:type="dxa"/>
            <w:gridSpan w:val="4"/>
          </w:tcPr>
          <w:p w14:paraId="4907981B" w14:textId="77777777" w:rsidR="0041535E" w:rsidRPr="0041535E" w:rsidRDefault="0041535E" w:rsidP="007D13B6">
            <w:pPr>
              <w:pStyle w:val="listadetabla"/>
            </w:pPr>
            <w:r w:rsidRPr="0041535E">
              <w:t>El actor debe haber iniciado sesión en el sistema.</w:t>
            </w:r>
          </w:p>
        </w:tc>
      </w:tr>
      <w:tr w:rsidR="0041535E" w:rsidRPr="0041535E" w14:paraId="73752939" w14:textId="77777777" w:rsidTr="0041535E">
        <w:trPr>
          <w:trHeight w:val="227"/>
          <w:jc w:val="center"/>
        </w:trPr>
        <w:tc>
          <w:tcPr>
            <w:tcW w:w="1977" w:type="dxa"/>
            <w:tcBorders>
              <w:bottom w:val="single" w:sz="6" w:space="0" w:color="auto"/>
            </w:tcBorders>
          </w:tcPr>
          <w:p w14:paraId="4FA2B660"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303B7145" w14:textId="77777777" w:rsidR="0041535E" w:rsidRPr="0041535E" w:rsidRDefault="0041535E" w:rsidP="007D13B6">
            <w:pPr>
              <w:pStyle w:val="listadetabla"/>
            </w:pPr>
            <w:r w:rsidRPr="0041535E">
              <w:t>La sesión del actor queda cerrada.</w:t>
            </w:r>
          </w:p>
        </w:tc>
      </w:tr>
      <w:tr w:rsidR="0041535E" w:rsidRPr="0041535E" w14:paraId="07CBF8FD" w14:textId="77777777" w:rsidTr="0041535E">
        <w:trPr>
          <w:trHeight w:val="227"/>
          <w:jc w:val="center"/>
        </w:trPr>
        <w:tc>
          <w:tcPr>
            <w:tcW w:w="1977" w:type="dxa"/>
            <w:tcBorders>
              <w:top w:val="double" w:sz="4" w:space="0" w:color="auto"/>
            </w:tcBorders>
          </w:tcPr>
          <w:p w14:paraId="70BB62A5"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5FC4465B" w14:textId="77777777" w:rsidR="0041535E" w:rsidRPr="0041535E" w:rsidRDefault="0041535E" w:rsidP="008F0926">
            <w:pPr>
              <w:pStyle w:val="Sinespaciado"/>
            </w:pPr>
            <w:r w:rsidRPr="0041535E">
              <w:t>El actor podrá cerrar sesión en el sistema.</w:t>
            </w:r>
          </w:p>
        </w:tc>
      </w:tr>
      <w:tr w:rsidR="0041535E" w:rsidRPr="007D13B6" w14:paraId="472FC7D8" w14:textId="77777777" w:rsidTr="0041535E">
        <w:trPr>
          <w:trHeight w:val="227"/>
          <w:jc w:val="center"/>
        </w:trPr>
        <w:tc>
          <w:tcPr>
            <w:tcW w:w="1977" w:type="dxa"/>
            <w:vMerge w:val="restart"/>
          </w:tcPr>
          <w:p w14:paraId="371BB2EA"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3CAB8CE8"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6" w:space="0" w:color="auto"/>
            </w:tcBorders>
          </w:tcPr>
          <w:p w14:paraId="1C496837" w14:textId="77777777" w:rsidR="0041535E" w:rsidRPr="007D13B6" w:rsidRDefault="0041535E" w:rsidP="008F0926">
            <w:pPr>
              <w:pStyle w:val="Sinespaciado"/>
              <w:rPr>
                <w:b/>
              </w:rPr>
            </w:pPr>
            <w:r w:rsidRPr="007D13B6">
              <w:rPr>
                <w:b/>
              </w:rPr>
              <w:t>Sistema</w:t>
            </w:r>
          </w:p>
        </w:tc>
      </w:tr>
      <w:tr w:rsidR="0041535E" w:rsidRPr="0041535E" w14:paraId="4BAA5110" w14:textId="77777777" w:rsidTr="0041535E">
        <w:trPr>
          <w:trHeight w:val="227"/>
          <w:jc w:val="center"/>
        </w:trPr>
        <w:tc>
          <w:tcPr>
            <w:tcW w:w="1977" w:type="dxa"/>
            <w:vMerge/>
          </w:tcPr>
          <w:p w14:paraId="0F127659" w14:textId="77777777" w:rsidR="0041535E" w:rsidRPr="00585EDB" w:rsidRDefault="0041535E" w:rsidP="008F0926">
            <w:pPr>
              <w:pStyle w:val="Sinespaciado"/>
            </w:pPr>
          </w:p>
        </w:tc>
        <w:tc>
          <w:tcPr>
            <w:tcW w:w="3580" w:type="dxa"/>
            <w:tcBorders>
              <w:bottom w:val="single" w:sz="6" w:space="0" w:color="auto"/>
            </w:tcBorders>
          </w:tcPr>
          <w:p w14:paraId="5252F5BE" w14:textId="77777777" w:rsidR="0041535E" w:rsidRPr="0041535E" w:rsidRDefault="0041535E" w:rsidP="008F0926">
            <w:pPr>
              <w:pStyle w:val="Sinespaciado"/>
            </w:pPr>
            <w:r w:rsidRPr="0041535E">
              <w:t>1. El caso de uso empieza cuando el actor selecciona la opción para cerrar la sesión en el sistema.</w:t>
            </w:r>
          </w:p>
        </w:tc>
        <w:tc>
          <w:tcPr>
            <w:tcW w:w="3265" w:type="dxa"/>
            <w:gridSpan w:val="3"/>
            <w:tcBorders>
              <w:bottom w:val="single" w:sz="6" w:space="0" w:color="auto"/>
            </w:tcBorders>
          </w:tcPr>
          <w:p w14:paraId="53AA69D1" w14:textId="2BF18038" w:rsidR="0041535E" w:rsidRPr="0041535E" w:rsidRDefault="0041535E" w:rsidP="00043BB2">
            <w:pPr>
              <w:pStyle w:val="Sinespaciado"/>
            </w:pPr>
            <w:r w:rsidRPr="0041535E">
              <w:t xml:space="preserve">2. </w:t>
            </w:r>
            <w:r w:rsidR="00043BB2">
              <w:t>El</w:t>
            </w:r>
            <w:r w:rsidRPr="0041535E">
              <w:t xml:space="preserve"> sistema pide al actor confirmar la acción.</w:t>
            </w:r>
          </w:p>
        </w:tc>
      </w:tr>
      <w:tr w:rsidR="0041535E" w:rsidRPr="0041535E" w14:paraId="61E27830" w14:textId="77777777" w:rsidTr="0041535E">
        <w:trPr>
          <w:trHeight w:val="227"/>
          <w:jc w:val="center"/>
        </w:trPr>
        <w:tc>
          <w:tcPr>
            <w:tcW w:w="1977" w:type="dxa"/>
            <w:vMerge/>
          </w:tcPr>
          <w:p w14:paraId="5FF4C05B" w14:textId="77777777" w:rsidR="0041535E" w:rsidRPr="00585EDB" w:rsidRDefault="0041535E" w:rsidP="008F0926">
            <w:pPr>
              <w:pStyle w:val="Sinespaciado"/>
            </w:pPr>
          </w:p>
        </w:tc>
        <w:tc>
          <w:tcPr>
            <w:tcW w:w="3580" w:type="dxa"/>
            <w:tcBorders>
              <w:bottom w:val="single" w:sz="6" w:space="0" w:color="auto"/>
            </w:tcBorders>
          </w:tcPr>
          <w:p w14:paraId="4B845254" w14:textId="77777777" w:rsidR="0041535E" w:rsidRPr="0041535E" w:rsidRDefault="0041535E" w:rsidP="008F0926">
            <w:pPr>
              <w:pStyle w:val="Sinespaciado"/>
            </w:pPr>
            <w:r w:rsidRPr="0041535E">
              <w:t>3. El actor confirma la acción.</w:t>
            </w:r>
          </w:p>
        </w:tc>
        <w:tc>
          <w:tcPr>
            <w:tcW w:w="3265" w:type="dxa"/>
            <w:gridSpan w:val="3"/>
            <w:tcBorders>
              <w:bottom w:val="single" w:sz="6" w:space="0" w:color="auto"/>
            </w:tcBorders>
          </w:tcPr>
          <w:p w14:paraId="2E57303E" w14:textId="77777777" w:rsidR="0041535E" w:rsidRPr="0041535E" w:rsidRDefault="0041535E" w:rsidP="008F0926">
            <w:pPr>
              <w:pStyle w:val="Sinespaciado"/>
            </w:pPr>
            <w:r w:rsidRPr="0041535E">
              <w:t>4. El sistema finaliza la sesión.</w:t>
            </w:r>
          </w:p>
        </w:tc>
      </w:tr>
      <w:tr w:rsidR="0041535E" w:rsidRPr="007D13B6" w14:paraId="69E486E2" w14:textId="77777777" w:rsidTr="0041535E">
        <w:trPr>
          <w:trHeight w:val="103"/>
          <w:jc w:val="center"/>
        </w:trPr>
        <w:tc>
          <w:tcPr>
            <w:tcW w:w="1977" w:type="dxa"/>
            <w:tcBorders>
              <w:bottom w:val="single" w:sz="4" w:space="0" w:color="auto"/>
            </w:tcBorders>
          </w:tcPr>
          <w:p w14:paraId="4829B615"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033B2C02"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4" w:space="0" w:color="auto"/>
            </w:tcBorders>
          </w:tcPr>
          <w:p w14:paraId="1013FD2E" w14:textId="77777777" w:rsidR="0041535E" w:rsidRPr="007D13B6" w:rsidRDefault="0041535E" w:rsidP="008F0926">
            <w:pPr>
              <w:pStyle w:val="Sinespaciado"/>
              <w:rPr>
                <w:b/>
              </w:rPr>
            </w:pPr>
            <w:r w:rsidRPr="007D13B6">
              <w:rPr>
                <w:b/>
              </w:rPr>
              <w:t>Sistema</w:t>
            </w:r>
          </w:p>
        </w:tc>
      </w:tr>
      <w:tr w:rsidR="0041535E" w:rsidRPr="0041535E" w14:paraId="2E20352E" w14:textId="77777777" w:rsidTr="0041535E">
        <w:trPr>
          <w:trHeight w:val="103"/>
          <w:jc w:val="center"/>
        </w:trPr>
        <w:tc>
          <w:tcPr>
            <w:tcW w:w="1977" w:type="dxa"/>
            <w:tcBorders>
              <w:top w:val="single" w:sz="4" w:space="0" w:color="auto"/>
              <w:bottom w:val="double" w:sz="4" w:space="0" w:color="auto"/>
            </w:tcBorders>
          </w:tcPr>
          <w:p w14:paraId="7F176D48"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40C8538D" w14:textId="49A7D929" w:rsidR="0041535E" w:rsidRPr="0041535E" w:rsidRDefault="0041535E" w:rsidP="008F0926">
            <w:pPr>
              <w:pStyle w:val="Sinespaciado"/>
            </w:pPr>
            <w:r w:rsidRPr="0041535E">
              <w:t>3.a. El actor no confirma la acción</w:t>
            </w:r>
            <w:r w:rsidR="00070739">
              <w:t>.</w:t>
            </w:r>
          </w:p>
        </w:tc>
        <w:tc>
          <w:tcPr>
            <w:tcW w:w="3265" w:type="dxa"/>
            <w:gridSpan w:val="3"/>
            <w:tcBorders>
              <w:top w:val="single" w:sz="4" w:space="0" w:color="auto"/>
              <w:bottom w:val="double" w:sz="4" w:space="0" w:color="auto"/>
            </w:tcBorders>
          </w:tcPr>
          <w:p w14:paraId="603A0D61" w14:textId="77777777" w:rsidR="0041535E" w:rsidRPr="0041535E" w:rsidRDefault="0041535E" w:rsidP="008F0926">
            <w:pPr>
              <w:pStyle w:val="Sinespaciado"/>
            </w:pPr>
            <w:r w:rsidRPr="0041535E">
              <w:t>4.a. El sistema no finaliza la sesión.</w:t>
            </w:r>
          </w:p>
        </w:tc>
      </w:tr>
    </w:tbl>
    <w:p w14:paraId="24A4F19E" w14:textId="27FCFF02" w:rsidR="0041535E" w:rsidRPr="0041535E" w:rsidRDefault="00F771A9" w:rsidP="00F771A9">
      <w:pPr>
        <w:pStyle w:val="Descripcin"/>
      </w:pPr>
      <w:bookmarkStart w:id="408" w:name="_Toc486449161"/>
      <w:bookmarkStart w:id="409" w:name="_Toc486712552"/>
      <w:r>
        <w:t xml:space="preserve">Tabla </w:t>
      </w:r>
      <w:r w:rsidR="00B56172">
        <w:fldChar w:fldCharType="begin"/>
      </w:r>
      <w:r w:rsidR="00B56172">
        <w:instrText xml:space="preserve"> SEQ Tabla \* ARABIC </w:instrText>
      </w:r>
      <w:r w:rsidR="00B56172">
        <w:fldChar w:fldCharType="separate"/>
      </w:r>
      <w:r w:rsidR="00633160">
        <w:rPr>
          <w:noProof/>
        </w:rPr>
        <w:t>19</w:t>
      </w:r>
      <w:r w:rsidR="00B56172">
        <w:rPr>
          <w:noProof/>
        </w:rPr>
        <w:fldChar w:fldCharType="end"/>
      </w:r>
      <w:r w:rsidR="00601001">
        <w:t xml:space="preserve">: Especificación de casos de uso de la </w:t>
      </w:r>
      <w:r w:rsidR="005C7F78">
        <w:t>aplicación</w:t>
      </w:r>
      <w:r w:rsidR="00601001">
        <w:t xml:space="preserve"> web</w:t>
      </w:r>
      <w:bookmarkEnd w:id="408"/>
      <w:bookmarkEnd w:id="409"/>
    </w:p>
    <w:p w14:paraId="38165BEB" w14:textId="3582C87B" w:rsidR="0041535E" w:rsidRPr="0041535E" w:rsidRDefault="001D1F6B" w:rsidP="007D13B6">
      <w:pPr>
        <w:pStyle w:val="Ttulo5"/>
      </w:pPr>
      <w:bookmarkStart w:id="410" w:name="_Toc484123340"/>
      <w:bookmarkStart w:id="411" w:name="_Toc486449077"/>
      <w:bookmarkStart w:id="412" w:name="_Toc486696789"/>
      <w:bookmarkStart w:id="413" w:name="_Toc486710805"/>
      <w:r>
        <w:t>5</w:t>
      </w:r>
      <w:r w:rsidR="0041535E" w:rsidRPr="0041535E">
        <w:t>.1.3.7 Caso de uso: Ver Perfil</w:t>
      </w:r>
      <w:bookmarkEnd w:id="410"/>
      <w:bookmarkEnd w:id="411"/>
      <w:bookmarkEnd w:id="412"/>
      <w:bookmarkEnd w:id="413"/>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18720347" w14:textId="77777777" w:rsidTr="0041535E">
        <w:trPr>
          <w:trHeight w:val="227"/>
          <w:jc w:val="center"/>
        </w:trPr>
        <w:tc>
          <w:tcPr>
            <w:tcW w:w="1977" w:type="dxa"/>
          </w:tcPr>
          <w:p w14:paraId="4CD11BA4" w14:textId="77777777" w:rsidR="0041535E" w:rsidRPr="007D13B6" w:rsidRDefault="0041535E" w:rsidP="008F0926">
            <w:pPr>
              <w:pStyle w:val="Sinespaciado"/>
              <w:rPr>
                <w:b/>
              </w:rPr>
            </w:pPr>
            <w:r w:rsidRPr="007D13B6">
              <w:rPr>
                <w:b/>
              </w:rPr>
              <w:t>Nombre</w:t>
            </w:r>
          </w:p>
        </w:tc>
        <w:tc>
          <w:tcPr>
            <w:tcW w:w="4011" w:type="dxa"/>
            <w:gridSpan w:val="2"/>
          </w:tcPr>
          <w:p w14:paraId="0D1E312E" w14:textId="77777777" w:rsidR="0041535E" w:rsidRPr="007D13B6" w:rsidRDefault="0041535E" w:rsidP="008F0926">
            <w:pPr>
              <w:pStyle w:val="Sinespaciado"/>
              <w:rPr>
                <w:b/>
              </w:rPr>
            </w:pPr>
            <w:r w:rsidRPr="007D13B6">
              <w:rPr>
                <w:b/>
              </w:rPr>
              <w:t>Ver Perfil</w:t>
            </w:r>
          </w:p>
        </w:tc>
        <w:tc>
          <w:tcPr>
            <w:tcW w:w="824" w:type="dxa"/>
          </w:tcPr>
          <w:p w14:paraId="5A5179F1" w14:textId="77777777" w:rsidR="0041535E" w:rsidRPr="007D13B6" w:rsidRDefault="0041535E" w:rsidP="008F0926">
            <w:pPr>
              <w:pStyle w:val="Sinespaciado"/>
              <w:rPr>
                <w:b/>
              </w:rPr>
            </w:pPr>
            <w:r w:rsidRPr="007D13B6">
              <w:rPr>
                <w:b/>
              </w:rPr>
              <w:t>ID</w:t>
            </w:r>
          </w:p>
        </w:tc>
        <w:tc>
          <w:tcPr>
            <w:tcW w:w="2010" w:type="dxa"/>
          </w:tcPr>
          <w:p w14:paraId="02BFF04A" w14:textId="3C483BF1" w:rsidR="0041535E" w:rsidRPr="007D13B6" w:rsidRDefault="000F27C5" w:rsidP="008F0926">
            <w:pPr>
              <w:pStyle w:val="Sinespaciado"/>
              <w:rPr>
                <w:b/>
              </w:rPr>
            </w:pPr>
            <w:r w:rsidRPr="007D13B6">
              <w:rPr>
                <w:b/>
              </w:rPr>
              <w:t>CUSWPW</w:t>
            </w:r>
            <w:r w:rsidR="00C45C9D">
              <w:rPr>
                <w:b/>
              </w:rPr>
              <w:t>_06</w:t>
            </w:r>
          </w:p>
        </w:tc>
      </w:tr>
      <w:tr w:rsidR="0041535E" w:rsidRPr="0041535E" w14:paraId="5DD1D126" w14:textId="77777777" w:rsidTr="0041535E">
        <w:trPr>
          <w:trHeight w:val="227"/>
          <w:jc w:val="center"/>
        </w:trPr>
        <w:tc>
          <w:tcPr>
            <w:tcW w:w="1977" w:type="dxa"/>
          </w:tcPr>
          <w:p w14:paraId="68F47DB4" w14:textId="77777777" w:rsidR="0041535E" w:rsidRPr="00585EDB" w:rsidRDefault="0041535E" w:rsidP="008F0926">
            <w:pPr>
              <w:pStyle w:val="Sinespaciado"/>
            </w:pPr>
            <w:r w:rsidRPr="00585EDB">
              <w:t>Actores</w:t>
            </w:r>
          </w:p>
        </w:tc>
        <w:tc>
          <w:tcPr>
            <w:tcW w:w="6845" w:type="dxa"/>
            <w:gridSpan w:val="4"/>
          </w:tcPr>
          <w:p w14:paraId="06875B1B" w14:textId="5277F9BD" w:rsidR="0041535E" w:rsidRPr="0041535E" w:rsidRDefault="0041535E" w:rsidP="007D13B6">
            <w:pPr>
              <w:pStyle w:val="listadetabla"/>
            </w:pPr>
            <w:r w:rsidRPr="0041535E">
              <w:t>Usuario Registrado</w:t>
            </w:r>
            <w:r w:rsidR="00070739">
              <w:t>.</w:t>
            </w:r>
          </w:p>
          <w:p w14:paraId="11BEBFD4" w14:textId="331BBB89" w:rsidR="0041535E" w:rsidRPr="0041535E" w:rsidRDefault="0041535E" w:rsidP="007D13B6">
            <w:pPr>
              <w:pStyle w:val="listadetabla"/>
            </w:pPr>
            <w:r w:rsidRPr="0041535E">
              <w:t>Administrador</w:t>
            </w:r>
            <w:r w:rsidR="00070739">
              <w:t>.</w:t>
            </w:r>
          </w:p>
        </w:tc>
      </w:tr>
      <w:tr w:rsidR="0041535E" w:rsidRPr="0041535E" w14:paraId="2877B915" w14:textId="77777777" w:rsidTr="0041535E">
        <w:trPr>
          <w:trHeight w:val="227"/>
          <w:jc w:val="center"/>
        </w:trPr>
        <w:tc>
          <w:tcPr>
            <w:tcW w:w="1977" w:type="dxa"/>
          </w:tcPr>
          <w:p w14:paraId="5551944B" w14:textId="77777777" w:rsidR="0041535E" w:rsidRPr="00585EDB" w:rsidRDefault="0041535E" w:rsidP="008F0926">
            <w:pPr>
              <w:pStyle w:val="Sinespaciado"/>
            </w:pPr>
            <w:r w:rsidRPr="00585EDB">
              <w:t>Referencias</w:t>
            </w:r>
          </w:p>
        </w:tc>
        <w:tc>
          <w:tcPr>
            <w:tcW w:w="6845" w:type="dxa"/>
            <w:gridSpan w:val="4"/>
          </w:tcPr>
          <w:p w14:paraId="35B2D3E5" w14:textId="07249366" w:rsidR="0041535E" w:rsidRPr="0041535E" w:rsidRDefault="0041535E" w:rsidP="007D13B6">
            <w:pPr>
              <w:pStyle w:val="listadetabla"/>
            </w:pPr>
            <w:r w:rsidRPr="0041535E">
              <w:t>RF_STKSWE_W_05: Ver Perfil de usuario</w:t>
            </w:r>
            <w:r w:rsidR="00070739">
              <w:t>.</w:t>
            </w:r>
          </w:p>
        </w:tc>
      </w:tr>
      <w:tr w:rsidR="0041535E" w:rsidRPr="0041535E" w14:paraId="6EEE423C" w14:textId="77777777" w:rsidTr="0041535E">
        <w:trPr>
          <w:trHeight w:val="227"/>
          <w:jc w:val="center"/>
        </w:trPr>
        <w:tc>
          <w:tcPr>
            <w:tcW w:w="1977" w:type="dxa"/>
          </w:tcPr>
          <w:p w14:paraId="140419A6" w14:textId="77777777" w:rsidR="0041535E" w:rsidRPr="00585EDB" w:rsidRDefault="0041535E" w:rsidP="008F0926">
            <w:pPr>
              <w:pStyle w:val="Sinespaciado"/>
            </w:pPr>
            <w:r w:rsidRPr="00585EDB">
              <w:t>Precondiciones</w:t>
            </w:r>
          </w:p>
        </w:tc>
        <w:tc>
          <w:tcPr>
            <w:tcW w:w="6845" w:type="dxa"/>
            <w:gridSpan w:val="4"/>
          </w:tcPr>
          <w:p w14:paraId="2E818A70" w14:textId="77777777" w:rsidR="0041535E" w:rsidRDefault="0041535E" w:rsidP="007D13B6">
            <w:pPr>
              <w:pStyle w:val="listadetabla"/>
            </w:pPr>
            <w:r w:rsidRPr="0041535E">
              <w:t>El actor debe tener la sesión iniciada.</w:t>
            </w:r>
          </w:p>
          <w:p w14:paraId="11DE1C94" w14:textId="36D9D565" w:rsidR="00043BB2" w:rsidRPr="00043BB2" w:rsidRDefault="00043BB2" w:rsidP="00043BB2">
            <w:pPr>
              <w:pStyle w:val="listadetabla"/>
            </w:pPr>
            <w:r>
              <w:t xml:space="preserve">Un usuario registrado debe haber realizado el caso de uso </w:t>
            </w:r>
            <w:r w:rsidRPr="008F0926">
              <w:rPr>
                <w:b/>
              </w:rPr>
              <w:t>CUSWPW_02</w:t>
            </w:r>
            <w:r>
              <w:rPr>
                <w:b/>
              </w:rPr>
              <w:t>.</w:t>
            </w:r>
          </w:p>
          <w:p w14:paraId="7C589F90" w14:textId="76226D4C" w:rsidR="00043BB2" w:rsidRPr="00043BB2" w:rsidRDefault="00043BB2" w:rsidP="00C42FBA">
            <w:pPr>
              <w:pStyle w:val="listadetabla"/>
            </w:pPr>
            <w:r>
              <w:t xml:space="preserve">Para el administrador </w:t>
            </w:r>
            <w:r w:rsidR="00E71662">
              <w:t>debe haber realizado el caso de uso</w:t>
            </w:r>
            <w:r w:rsidR="00C42FBA">
              <w:t xml:space="preserve"> </w:t>
            </w:r>
            <w:r w:rsidR="00E71662" w:rsidRPr="007D13B6">
              <w:rPr>
                <w:b/>
              </w:rPr>
              <w:t>CUSWPW</w:t>
            </w:r>
            <w:r w:rsidR="00C45C9D">
              <w:rPr>
                <w:b/>
              </w:rPr>
              <w:t>_18</w:t>
            </w:r>
            <w:r w:rsidR="00E71662">
              <w:rPr>
                <w:b/>
              </w:rPr>
              <w:t>.</w:t>
            </w:r>
          </w:p>
        </w:tc>
      </w:tr>
      <w:tr w:rsidR="0041535E" w:rsidRPr="0041535E" w14:paraId="4CA0615A" w14:textId="77777777" w:rsidTr="0041535E">
        <w:trPr>
          <w:trHeight w:val="227"/>
          <w:jc w:val="center"/>
        </w:trPr>
        <w:tc>
          <w:tcPr>
            <w:tcW w:w="1977" w:type="dxa"/>
            <w:tcBorders>
              <w:bottom w:val="single" w:sz="6" w:space="0" w:color="auto"/>
            </w:tcBorders>
          </w:tcPr>
          <w:p w14:paraId="456FD96E"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6EF51E82" w14:textId="00002B39" w:rsidR="0041535E" w:rsidRPr="0041535E" w:rsidRDefault="0041535E" w:rsidP="007D13B6">
            <w:pPr>
              <w:pStyle w:val="listadetabla"/>
            </w:pPr>
            <w:r w:rsidRPr="0041535E">
              <w:t>No hay postcondiciones</w:t>
            </w:r>
            <w:r w:rsidR="007D13B6">
              <w:t>.</w:t>
            </w:r>
          </w:p>
        </w:tc>
      </w:tr>
      <w:tr w:rsidR="0041535E" w:rsidRPr="0041535E" w14:paraId="70579653" w14:textId="77777777" w:rsidTr="0041535E">
        <w:trPr>
          <w:trHeight w:val="227"/>
          <w:jc w:val="center"/>
        </w:trPr>
        <w:tc>
          <w:tcPr>
            <w:tcW w:w="1977" w:type="dxa"/>
            <w:tcBorders>
              <w:top w:val="double" w:sz="4" w:space="0" w:color="auto"/>
            </w:tcBorders>
          </w:tcPr>
          <w:p w14:paraId="3FC3AAEA"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50809817" w14:textId="77777777" w:rsidR="0041535E" w:rsidRPr="0041535E" w:rsidRDefault="0041535E" w:rsidP="008F0926">
            <w:pPr>
              <w:pStyle w:val="Sinespaciado"/>
            </w:pPr>
            <w:r w:rsidRPr="0041535E">
              <w:t>El actor podrá tener acceso al perfil de un usuario en particular.</w:t>
            </w:r>
          </w:p>
        </w:tc>
      </w:tr>
      <w:tr w:rsidR="0041535E" w:rsidRPr="007D13B6" w14:paraId="2145D0B0" w14:textId="77777777" w:rsidTr="0041535E">
        <w:trPr>
          <w:trHeight w:val="227"/>
          <w:jc w:val="center"/>
        </w:trPr>
        <w:tc>
          <w:tcPr>
            <w:tcW w:w="1977" w:type="dxa"/>
            <w:vMerge w:val="restart"/>
          </w:tcPr>
          <w:p w14:paraId="6B2EE489"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01025BAD"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6" w:space="0" w:color="auto"/>
            </w:tcBorders>
          </w:tcPr>
          <w:p w14:paraId="5283B1B8" w14:textId="77777777" w:rsidR="0041535E" w:rsidRPr="007D13B6" w:rsidRDefault="0041535E" w:rsidP="008F0926">
            <w:pPr>
              <w:pStyle w:val="Sinespaciado"/>
              <w:rPr>
                <w:b/>
              </w:rPr>
            </w:pPr>
            <w:r w:rsidRPr="007D13B6">
              <w:rPr>
                <w:b/>
              </w:rPr>
              <w:t>Sistema</w:t>
            </w:r>
          </w:p>
        </w:tc>
      </w:tr>
      <w:tr w:rsidR="0041535E" w:rsidRPr="0041535E" w14:paraId="38D484E0" w14:textId="77777777" w:rsidTr="0041535E">
        <w:trPr>
          <w:trHeight w:val="227"/>
          <w:jc w:val="center"/>
        </w:trPr>
        <w:tc>
          <w:tcPr>
            <w:tcW w:w="1977" w:type="dxa"/>
            <w:vMerge/>
          </w:tcPr>
          <w:p w14:paraId="0E63C403" w14:textId="77777777" w:rsidR="0041535E" w:rsidRPr="00585EDB" w:rsidRDefault="0041535E" w:rsidP="008F0926">
            <w:pPr>
              <w:pStyle w:val="Sinespaciado"/>
            </w:pPr>
          </w:p>
        </w:tc>
        <w:tc>
          <w:tcPr>
            <w:tcW w:w="3580" w:type="dxa"/>
            <w:tcBorders>
              <w:bottom w:val="single" w:sz="6" w:space="0" w:color="auto"/>
            </w:tcBorders>
          </w:tcPr>
          <w:p w14:paraId="246352ED" w14:textId="77777777" w:rsidR="0041535E" w:rsidRPr="0041535E" w:rsidRDefault="0041535E" w:rsidP="008F0926">
            <w:pPr>
              <w:pStyle w:val="Sinespaciado"/>
            </w:pPr>
            <w:r w:rsidRPr="0041535E">
              <w:t>1. El caso de uso empieza cuando el actor selecciona la opción de ver un perfil.</w:t>
            </w:r>
          </w:p>
        </w:tc>
        <w:tc>
          <w:tcPr>
            <w:tcW w:w="3265" w:type="dxa"/>
            <w:gridSpan w:val="3"/>
            <w:tcBorders>
              <w:bottom w:val="single" w:sz="6" w:space="0" w:color="auto"/>
            </w:tcBorders>
          </w:tcPr>
          <w:p w14:paraId="11710B8B" w14:textId="65E89656" w:rsidR="0041535E" w:rsidRPr="0041535E" w:rsidRDefault="0041535E" w:rsidP="008F0926">
            <w:pPr>
              <w:pStyle w:val="Sinespaciado"/>
            </w:pPr>
            <w:r w:rsidRPr="0041535E">
              <w:t>2. El sistema despliega los datos de salida IES_07</w:t>
            </w:r>
            <w:r w:rsidR="00070739">
              <w:t>.</w:t>
            </w:r>
          </w:p>
        </w:tc>
      </w:tr>
      <w:tr w:rsidR="0041535E" w:rsidRPr="007D13B6" w14:paraId="0AA8A0CA" w14:textId="77777777" w:rsidTr="0041535E">
        <w:trPr>
          <w:trHeight w:val="103"/>
          <w:jc w:val="center"/>
        </w:trPr>
        <w:tc>
          <w:tcPr>
            <w:tcW w:w="1977" w:type="dxa"/>
            <w:tcBorders>
              <w:bottom w:val="single" w:sz="4" w:space="0" w:color="auto"/>
            </w:tcBorders>
          </w:tcPr>
          <w:p w14:paraId="4BFA53C0" w14:textId="77777777" w:rsidR="0041535E" w:rsidRPr="007D13B6" w:rsidRDefault="0041535E" w:rsidP="008F0926">
            <w:pPr>
              <w:pStyle w:val="Sinespaciado"/>
              <w:rPr>
                <w:b/>
              </w:rPr>
            </w:pPr>
            <w:r w:rsidRPr="007D13B6">
              <w:rPr>
                <w:b/>
              </w:rPr>
              <w:t>Flujos Alternos</w:t>
            </w:r>
          </w:p>
        </w:tc>
        <w:tc>
          <w:tcPr>
            <w:tcW w:w="6845" w:type="dxa"/>
            <w:gridSpan w:val="4"/>
            <w:tcBorders>
              <w:bottom w:val="single" w:sz="4" w:space="0" w:color="auto"/>
            </w:tcBorders>
          </w:tcPr>
          <w:p w14:paraId="5D6BC670" w14:textId="7470EA41" w:rsidR="0041535E" w:rsidRPr="007D13B6" w:rsidRDefault="0041535E" w:rsidP="008F0926">
            <w:pPr>
              <w:pStyle w:val="Sinespaciado"/>
              <w:rPr>
                <w:b/>
              </w:rPr>
            </w:pPr>
            <w:r w:rsidRPr="007D13B6">
              <w:rPr>
                <w:b/>
              </w:rPr>
              <w:t>No hay flujos alternos</w:t>
            </w:r>
            <w:r w:rsidR="00070739">
              <w:rPr>
                <w:b/>
              </w:rPr>
              <w:t>.</w:t>
            </w:r>
          </w:p>
        </w:tc>
      </w:tr>
    </w:tbl>
    <w:p w14:paraId="5C0ECE3D" w14:textId="51CD087F" w:rsidR="00057BCE" w:rsidRDefault="00F771A9" w:rsidP="00F771A9">
      <w:pPr>
        <w:pStyle w:val="Descripcin"/>
      </w:pPr>
      <w:bookmarkStart w:id="414" w:name="_Toc486449162"/>
      <w:bookmarkStart w:id="415" w:name="_Toc486712553"/>
      <w:r>
        <w:t xml:space="preserve">Tabla </w:t>
      </w:r>
      <w:r w:rsidR="00B56172">
        <w:fldChar w:fldCharType="begin"/>
      </w:r>
      <w:r w:rsidR="00B56172">
        <w:instrText xml:space="preserve"> SEQ Tabla \* ARABIC </w:instrText>
      </w:r>
      <w:r w:rsidR="00B56172">
        <w:fldChar w:fldCharType="separate"/>
      </w:r>
      <w:r w:rsidR="00633160">
        <w:rPr>
          <w:noProof/>
        </w:rPr>
        <w:t>20</w:t>
      </w:r>
      <w:r w:rsidR="00B56172">
        <w:rPr>
          <w:noProof/>
        </w:rPr>
        <w:fldChar w:fldCharType="end"/>
      </w:r>
      <w:r w:rsidR="00601001">
        <w:t xml:space="preserve">: Especificación de casos de uso de la </w:t>
      </w:r>
      <w:r w:rsidR="005C7F78">
        <w:t>aplicación</w:t>
      </w:r>
      <w:r w:rsidR="008800D8">
        <w:t xml:space="preserve"> </w:t>
      </w:r>
      <w:r w:rsidR="00601001">
        <w:t>web</w:t>
      </w:r>
      <w:bookmarkEnd w:id="414"/>
      <w:bookmarkEnd w:id="415"/>
    </w:p>
    <w:p w14:paraId="7B56823C" w14:textId="35735B39" w:rsidR="0041535E" w:rsidRPr="0041535E" w:rsidRDefault="001D1F6B" w:rsidP="00D821CC">
      <w:pPr>
        <w:pStyle w:val="Ttulo5"/>
      </w:pPr>
      <w:bookmarkStart w:id="416" w:name="_Toc484123341"/>
      <w:bookmarkStart w:id="417" w:name="_Toc486449078"/>
      <w:bookmarkStart w:id="418" w:name="_Toc486696790"/>
      <w:bookmarkStart w:id="419" w:name="_Toc486710806"/>
      <w:r>
        <w:lastRenderedPageBreak/>
        <w:t>5</w:t>
      </w:r>
      <w:r w:rsidR="0041535E" w:rsidRPr="0041535E">
        <w:t>.1.</w:t>
      </w:r>
      <w:r w:rsidR="00E03A94">
        <w:t>2.</w:t>
      </w:r>
      <w:r w:rsidR="0041535E" w:rsidRPr="0041535E">
        <w:t>3.8 Caso de uso: Modificar su Perfil</w:t>
      </w:r>
      <w:bookmarkEnd w:id="416"/>
      <w:bookmarkEnd w:id="417"/>
      <w:bookmarkEnd w:id="418"/>
      <w:bookmarkEnd w:id="419"/>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10DBF1F1" w14:textId="77777777" w:rsidTr="0041535E">
        <w:trPr>
          <w:trHeight w:val="227"/>
          <w:jc w:val="center"/>
        </w:trPr>
        <w:tc>
          <w:tcPr>
            <w:tcW w:w="1977" w:type="dxa"/>
          </w:tcPr>
          <w:p w14:paraId="40CF43FD" w14:textId="77777777" w:rsidR="0041535E" w:rsidRPr="007D13B6" w:rsidRDefault="0041535E" w:rsidP="008F0926">
            <w:pPr>
              <w:pStyle w:val="Sinespaciado"/>
              <w:rPr>
                <w:b/>
              </w:rPr>
            </w:pPr>
            <w:r w:rsidRPr="007D13B6">
              <w:rPr>
                <w:b/>
              </w:rPr>
              <w:t>Nombre</w:t>
            </w:r>
          </w:p>
        </w:tc>
        <w:tc>
          <w:tcPr>
            <w:tcW w:w="4011" w:type="dxa"/>
            <w:gridSpan w:val="2"/>
          </w:tcPr>
          <w:p w14:paraId="6A70150D" w14:textId="77777777" w:rsidR="0041535E" w:rsidRPr="007D13B6" w:rsidRDefault="0041535E" w:rsidP="008F0926">
            <w:pPr>
              <w:pStyle w:val="Sinespaciado"/>
              <w:rPr>
                <w:b/>
              </w:rPr>
            </w:pPr>
            <w:r w:rsidRPr="007D13B6">
              <w:rPr>
                <w:b/>
              </w:rPr>
              <w:t>Modificar su Perfil</w:t>
            </w:r>
          </w:p>
        </w:tc>
        <w:tc>
          <w:tcPr>
            <w:tcW w:w="824" w:type="dxa"/>
          </w:tcPr>
          <w:p w14:paraId="68E49340" w14:textId="77777777" w:rsidR="0041535E" w:rsidRPr="007D13B6" w:rsidRDefault="0041535E" w:rsidP="008F0926">
            <w:pPr>
              <w:pStyle w:val="Sinespaciado"/>
              <w:rPr>
                <w:b/>
              </w:rPr>
            </w:pPr>
            <w:r w:rsidRPr="007D13B6">
              <w:rPr>
                <w:b/>
              </w:rPr>
              <w:t>ID</w:t>
            </w:r>
          </w:p>
        </w:tc>
        <w:tc>
          <w:tcPr>
            <w:tcW w:w="2010" w:type="dxa"/>
          </w:tcPr>
          <w:p w14:paraId="23F1DDEF" w14:textId="03961CF4" w:rsidR="0041535E" w:rsidRPr="007D13B6" w:rsidRDefault="000F27C5" w:rsidP="008F0926">
            <w:pPr>
              <w:pStyle w:val="Sinespaciado"/>
              <w:rPr>
                <w:b/>
              </w:rPr>
            </w:pPr>
            <w:r w:rsidRPr="007D13B6">
              <w:rPr>
                <w:b/>
              </w:rPr>
              <w:t>CUSWPW</w:t>
            </w:r>
            <w:r w:rsidR="00C45C9D">
              <w:rPr>
                <w:b/>
              </w:rPr>
              <w:t>_07</w:t>
            </w:r>
          </w:p>
        </w:tc>
      </w:tr>
      <w:tr w:rsidR="0041535E" w:rsidRPr="0041535E" w14:paraId="04BC4901" w14:textId="77777777" w:rsidTr="0041535E">
        <w:trPr>
          <w:trHeight w:val="227"/>
          <w:jc w:val="center"/>
        </w:trPr>
        <w:tc>
          <w:tcPr>
            <w:tcW w:w="1977" w:type="dxa"/>
          </w:tcPr>
          <w:p w14:paraId="60DD7567" w14:textId="77777777" w:rsidR="0041535E" w:rsidRPr="00585EDB" w:rsidRDefault="0041535E" w:rsidP="008F0926">
            <w:pPr>
              <w:pStyle w:val="Sinespaciado"/>
            </w:pPr>
            <w:r w:rsidRPr="00585EDB">
              <w:t>Actores</w:t>
            </w:r>
          </w:p>
        </w:tc>
        <w:tc>
          <w:tcPr>
            <w:tcW w:w="6845" w:type="dxa"/>
            <w:gridSpan w:val="4"/>
          </w:tcPr>
          <w:p w14:paraId="61EF189B" w14:textId="6B462C3C" w:rsidR="0041535E" w:rsidRDefault="0041535E" w:rsidP="00E71662">
            <w:pPr>
              <w:pStyle w:val="listadetabla"/>
            </w:pPr>
            <w:r w:rsidRPr="0041535E">
              <w:t>Usuario registrado</w:t>
            </w:r>
            <w:r w:rsidR="00070739">
              <w:t>.</w:t>
            </w:r>
          </w:p>
          <w:p w14:paraId="02189943" w14:textId="59424F06" w:rsidR="00A941B0" w:rsidRPr="0041535E" w:rsidRDefault="00A941B0" w:rsidP="00E71662">
            <w:pPr>
              <w:pStyle w:val="listadetabla"/>
            </w:pPr>
            <w:r>
              <w:t>Administrador</w:t>
            </w:r>
            <w:r w:rsidR="00070739">
              <w:t>.</w:t>
            </w:r>
          </w:p>
        </w:tc>
      </w:tr>
      <w:tr w:rsidR="0041535E" w:rsidRPr="0041535E" w14:paraId="70363367" w14:textId="77777777" w:rsidTr="0041535E">
        <w:trPr>
          <w:trHeight w:val="227"/>
          <w:jc w:val="center"/>
        </w:trPr>
        <w:tc>
          <w:tcPr>
            <w:tcW w:w="1977" w:type="dxa"/>
          </w:tcPr>
          <w:p w14:paraId="46495E8B" w14:textId="77777777" w:rsidR="0041535E" w:rsidRPr="00585EDB" w:rsidRDefault="0041535E" w:rsidP="008F0926">
            <w:pPr>
              <w:pStyle w:val="Sinespaciado"/>
            </w:pPr>
            <w:r w:rsidRPr="00585EDB">
              <w:t>Referencias</w:t>
            </w:r>
          </w:p>
        </w:tc>
        <w:tc>
          <w:tcPr>
            <w:tcW w:w="6845" w:type="dxa"/>
            <w:gridSpan w:val="4"/>
          </w:tcPr>
          <w:p w14:paraId="07BCC74B" w14:textId="2AF0B965" w:rsidR="0041535E" w:rsidRPr="0041535E" w:rsidRDefault="0041535E" w:rsidP="007D13B6">
            <w:pPr>
              <w:pStyle w:val="listadetabla"/>
            </w:pPr>
            <w:r w:rsidRPr="0041535E">
              <w:t>RF_STKSWE_W_04: Modificar perfil de usuario</w:t>
            </w:r>
            <w:r w:rsidR="00070739">
              <w:t>.</w:t>
            </w:r>
          </w:p>
        </w:tc>
      </w:tr>
      <w:tr w:rsidR="0041535E" w:rsidRPr="0041535E" w14:paraId="5D4C0793" w14:textId="77777777" w:rsidTr="0041535E">
        <w:trPr>
          <w:trHeight w:val="227"/>
          <w:jc w:val="center"/>
        </w:trPr>
        <w:tc>
          <w:tcPr>
            <w:tcW w:w="1977" w:type="dxa"/>
          </w:tcPr>
          <w:p w14:paraId="6A5EE83B" w14:textId="77777777" w:rsidR="0041535E" w:rsidRPr="00585EDB" w:rsidRDefault="0041535E" w:rsidP="008F0926">
            <w:pPr>
              <w:pStyle w:val="Sinespaciado"/>
            </w:pPr>
            <w:r w:rsidRPr="00585EDB">
              <w:t>Precondiciones</w:t>
            </w:r>
          </w:p>
        </w:tc>
        <w:tc>
          <w:tcPr>
            <w:tcW w:w="6845" w:type="dxa"/>
            <w:gridSpan w:val="4"/>
          </w:tcPr>
          <w:p w14:paraId="56001C57" w14:textId="77777777" w:rsidR="0041535E" w:rsidRPr="0041535E" w:rsidRDefault="0041535E" w:rsidP="007D13B6">
            <w:pPr>
              <w:pStyle w:val="listadetabla"/>
            </w:pPr>
            <w:r w:rsidRPr="0041535E">
              <w:t>El actor debe tener la sesión iniciada.</w:t>
            </w:r>
          </w:p>
        </w:tc>
      </w:tr>
      <w:tr w:rsidR="0041535E" w:rsidRPr="0041535E" w14:paraId="4D63B389" w14:textId="77777777" w:rsidTr="0041535E">
        <w:trPr>
          <w:trHeight w:val="227"/>
          <w:jc w:val="center"/>
        </w:trPr>
        <w:tc>
          <w:tcPr>
            <w:tcW w:w="1977" w:type="dxa"/>
            <w:tcBorders>
              <w:bottom w:val="single" w:sz="6" w:space="0" w:color="auto"/>
            </w:tcBorders>
          </w:tcPr>
          <w:p w14:paraId="48CB87AA"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432068DD" w14:textId="77777777" w:rsidR="0041535E" w:rsidRPr="0041535E" w:rsidRDefault="0041535E" w:rsidP="007D13B6">
            <w:pPr>
              <w:pStyle w:val="listadetabla"/>
            </w:pPr>
            <w:r w:rsidRPr="0041535E">
              <w:t>El sistema debe guardar los nuevos datos del perfil.</w:t>
            </w:r>
          </w:p>
        </w:tc>
      </w:tr>
      <w:tr w:rsidR="0041535E" w:rsidRPr="0041535E" w14:paraId="77845A28" w14:textId="77777777" w:rsidTr="0041535E">
        <w:trPr>
          <w:trHeight w:val="227"/>
          <w:jc w:val="center"/>
        </w:trPr>
        <w:tc>
          <w:tcPr>
            <w:tcW w:w="1977" w:type="dxa"/>
            <w:tcBorders>
              <w:top w:val="double" w:sz="4" w:space="0" w:color="auto"/>
            </w:tcBorders>
          </w:tcPr>
          <w:p w14:paraId="04EB7307"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57A8885E" w14:textId="77777777" w:rsidR="0041535E" w:rsidRPr="0041535E" w:rsidRDefault="0041535E" w:rsidP="008F0926">
            <w:pPr>
              <w:pStyle w:val="Sinespaciado"/>
            </w:pPr>
            <w:r w:rsidRPr="0041535E">
              <w:t>El actor podrá modificar su perfil con nuevos datos.</w:t>
            </w:r>
          </w:p>
        </w:tc>
      </w:tr>
      <w:tr w:rsidR="0041535E" w:rsidRPr="007D13B6" w14:paraId="5765BEFD" w14:textId="77777777" w:rsidTr="0041535E">
        <w:trPr>
          <w:trHeight w:val="227"/>
          <w:jc w:val="center"/>
        </w:trPr>
        <w:tc>
          <w:tcPr>
            <w:tcW w:w="1977" w:type="dxa"/>
            <w:vMerge w:val="restart"/>
          </w:tcPr>
          <w:p w14:paraId="2B83B2D5"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76706A6B"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6" w:space="0" w:color="auto"/>
            </w:tcBorders>
          </w:tcPr>
          <w:p w14:paraId="51AF914B" w14:textId="77777777" w:rsidR="0041535E" w:rsidRPr="007D13B6" w:rsidRDefault="0041535E" w:rsidP="008F0926">
            <w:pPr>
              <w:pStyle w:val="Sinespaciado"/>
              <w:rPr>
                <w:b/>
              </w:rPr>
            </w:pPr>
            <w:r w:rsidRPr="007D13B6">
              <w:rPr>
                <w:b/>
              </w:rPr>
              <w:t>Sistema</w:t>
            </w:r>
          </w:p>
        </w:tc>
      </w:tr>
      <w:tr w:rsidR="0041535E" w:rsidRPr="0041535E" w14:paraId="4757E970" w14:textId="77777777" w:rsidTr="0041535E">
        <w:trPr>
          <w:trHeight w:val="227"/>
          <w:jc w:val="center"/>
        </w:trPr>
        <w:tc>
          <w:tcPr>
            <w:tcW w:w="1977" w:type="dxa"/>
            <w:vMerge/>
          </w:tcPr>
          <w:p w14:paraId="755CDA75" w14:textId="77777777" w:rsidR="0041535E" w:rsidRPr="00585EDB" w:rsidRDefault="0041535E" w:rsidP="008F0926">
            <w:pPr>
              <w:pStyle w:val="Sinespaciado"/>
            </w:pPr>
          </w:p>
        </w:tc>
        <w:tc>
          <w:tcPr>
            <w:tcW w:w="3580" w:type="dxa"/>
            <w:tcBorders>
              <w:bottom w:val="single" w:sz="6" w:space="0" w:color="auto"/>
            </w:tcBorders>
          </w:tcPr>
          <w:p w14:paraId="06359F96" w14:textId="77777777" w:rsidR="0041535E" w:rsidRPr="0041535E" w:rsidRDefault="0041535E" w:rsidP="008F0926">
            <w:pPr>
              <w:pStyle w:val="Sinespaciado"/>
            </w:pPr>
            <w:r w:rsidRPr="0041535E">
              <w:t>1. El caso de uso empieza cuando el actor selecciona la opción modificar su perfil.</w:t>
            </w:r>
          </w:p>
        </w:tc>
        <w:tc>
          <w:tcPr>
            <w:tcW w:w="3265" w:type="dxa"/>
            <w:gridSpan w:val="3"/>
            <w:tcBorders>
              <w:bottom w:val="single" w:sz="6" w:space="0" w:color="auto"/>
            </w:tcBorders>
          </w:tcPr>
          <w:p w14:paraId="5237F251" w14:textId="77777777" w:rsidR="0041535E" w:rsidRPr="0041535E" w:rsidRDefault="0041535E" w:rsidP="008F0926">
            <w:pPr>
              <w:pStyle w:val="Sinespaciado"/>
            </w:pPr>
            <w:r w:rsidRPr="0041535E">
              <w:t>2. El sistema despliega un formulario con los datos de entrada IEE_06.</w:t>
            </w:r>
          </w:p>
        </w:tc>
      </w:tr>
      <w:tr w:rsidR="0041535E" w:rsidRPr="0041535E" w14:paraId="67DCDEEA" w14:textId="77777777" w:rsidTr="0041535E">
        <w:trPr>
          <w:trHeight w:val="227"/>
          <w:jc w:val="center"/>
        </w:trPr>
        <w:tc>
          <w:tcPr>
            <w:tcW w:w="1977" w:type="dxa"/>
            <w:vMerge/>
          </w:tcPr>
          <w:p w14:paraId="12A349A1" w14:textId="77777777" w:rsidR="0041535E" w:rsidRPr="00585EDB" w:rsidRDefault="0041535E" w:rsidP="008F0926">
            <w:pPr>
              <w:pStyle w:val="Sinespaciado"/>
            </w:pPr>
          </w:p>
        </w:tc>
        <w:tc>
          <w:tcPr>
            <w:tcW w:w="3580" w:type="dxa"/>
            <w:tcBorders>
              <w:bottom w:val="single" w:sz="6" w:space="0" w:color="auto"/>
            </w:tcBorders>
          </w:tcPr>
          <w:p w14:paraId="1D4C5419" w14:textId="77777777" w:rsidR="0041535E" w:rsidRPr="0041535E" w:rsidRDefault="0041535E" w:rsidP="008F0926">
            <w:pPr>
              <w:pStyle w:val="Sinespaciado"/>
            </w:pPr>
            <w:r w:rsidRPr="0041535E">
              <w:t>3. El actor ingresa los datos solicitados en el formulario.</w:t>
            </w:r>
          </w:p>
        </w:tc>
        <w:tc>
          <w:tcPr>
            <w:tcW w:w="3265" w:type="dxa"/>
            <w:gridSpan w:val="3"/>
            <w:tcBorders>
              <w:bottom w:val="single" w:sz="6" w:space="0" w:color="auto"/>
            </w:tcBorders>
          </w:tcPr>
          <w:p w14:paraId="1442F5D0" w14:textId="77777777" w:rsidR="0041535E" w:rsidRPr="0041535E" w:rsidRDefault="0041535E" w:rsidP="008F0926">
            <w:pPr>
              <w:pStyle w:val="Sinespaciado"/>
            </w:pPr>
            <w:r w:rsidRPr="0041535E">
              <w:t>4. El sistema verifica que los datos ingresados son correctos.</w:t>
            </w:r>
          </w:p>
        </w:tc>
      </w:tr>
      <w:tr w:rsidR="0041535E" w:rsidRPr="0041535E" w14:paraId="5C9E9E53" w14:textId="77777777" w:rsidTr="0041535E">
        <w:trPr>
          <w:trHeight w:val="227"/>
          <w:jc w:val="center"/>
        </w:trPr>
        <w:tc>
          <w:tcPr>
            <w:tcW w:w="1977" w:type="dxa"/>
            <w:vMerge/>
            <w:tcBorders>
              <w:bottom w:val="single" w:sz="6" w:space="0" w:color="auto"/>
            </w:tcBorders>
          </w:tcPr>
          <w:p w14:paraId="1F60933F" w14:textId="77777777" w:rsidR="0041535E" w:rsidRPr="00585EDB" w:rsidRDefault="0041535E" w:rsidP="008F0926">
            <w:pPr>
              <w:pStyle w:val="Sinespaciado"/>
            </w:pPr>
          </w:p>
        </w:tc>
        <w:tc>
          <w:tcPr>
            <w:tcW w:w="3580" w:type="dxa"/>
            <w:tcBorders>
              <w:bottom w:val="single" w:sz="6" w:space="0" w:color="auto"/>
            </w:tcBorders>
          </w:tcPr>
          <w:p w14:paraId="56FDA25D" w14:textId="77777777" w:rsidR="0041535E" w:rsidRPr="0041535E" w:rsidRDefault="0041535E" w:rsidP="008F0926">
            <w:pPr>
              <w:pStyle w:val="Sinespaciado"/>
            </w:pPr>
          </w:p>
        </w:tc>
        <w:tc>
          <w:tcPr>
            <w:tcW w:w="3265" w:type="dxa"/>
            <w:gridSpan w:val="3"/>
            <w:tcBorders>
              <w:bottom w:val="single" w:sz="6" w:space="0" w:color="auto"/>
            </w:tcBorders>
          </w:tcPr>
          <w:p w14:paraId="5B4AB8C1" w14:textId="77777777" w:rsidR="0041535E" w:rsidRPr="0041535E" w:rsidRDefault="0041535E" w:rsidP="008F0926">
            <w:pPr>
              <w:pStyle w:val="Sinespaciado"/>
            </w:pPr>
            <w:r w:rsidRPr="0041535E">
              <w:t>5. El sistema notifica al actor que se ha modificado correctamente su perfil.</w:t>
            </w:r>
          </w:p>
        </w:tc>
      </w:tr>
      <w:tr w:rsidR="0041535E" w:rsidRPr="007D13B6" w14:paraId="4904A3D2" w14:textId="77777777" w:rsidTr="0041535E">
        <w:trPr>
          <w:trHeight w:val="103"/>
          <w:jc w:val="center"/>
        </w:trPr>
        <w:tc>
          <w:tcPr>
            <w:tcW w:w="1977" w:type="dxa"/>
            <w:tcBorders>
              <w:bottom w:val="single" w:sz="4" w:space="0" w:color="auto"/>
            </w:tcBorders>
          </w:tcPr>
          <w:p w14:paraId="4C2CCAAA"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6D67C6E7"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4" w:space="0" w:color="auto"/>
            </w:tcBorders>
          </w:tcPr>
          <w:p w14:paraId="41468261" w14:textId="77777777" w:rsidR="0041535E" w:rsidRPr="007D13B6" w:rsidRDefault="0041535E" w:rsidP="008F0926">
            <w:pPr>
              <w:pStyle w:val="Sinespaciado"/>
              <w:rPr>
                <w:b/>
              </w:rPr>
            </w:pPr>
            <w:r w:rsidRPr="007D13B6">
              <w:rPr>
                <w:b/>
              </w:rPr>
              <w:t>Sistema</w:t>
            </w:r>
          </w:p>
        </w:tc>
      </w:tr>
      <w:tr w:rsidR="0041535E" w:rsidRPr="0041535E" w14:paraId="258D55EB" w14:textId="77777777" w:rsidTr="0041535E">
        <w:trPr>
          <w:trHeight w:val="103"/>
          <w:jc w:val="center"/>
        </w:trPr>
        <w:tc>
          <w:tcPr>
            <w:tcW w:w="1977" w:type="dxa"/>
            <w:tcBorders>
              <w:top w:val="single" w:sz="4" w:space="0" w:color="auto"/>
              <w:bottom w:val="double" w:sz="4" w:space="0" w:color="auto"/>
            </w:tcBorders>
          </w:tcPr>
          <w:p w14:paraId="520D8E4C"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6D18DFBC" w14:textId="77777777" w:rsidR="0041535E" w:rsidRPr="0041535E" w:rsidRDefault="0041535E" w:rsidP="008F0926">
            <w:pPr>
              <w:pStyle w:val="Sinespaciado"/>
            </w:pPr>
          </w:p>
        </w:tc>
        <w:tc>
          <w:tcPr>
            <w:tcW w:w="3265" w:type="dxa"/>
            <w:gridSpan w:val="3"/>
            <w:tcBorders>
              <w:top w:val="single" w:sz="4" w:space="0" w:color="auto"/>
              <w:bottom w:val="double" w:sz="4" w:space="0" w:color="auto"/>
            </w:tcBorders>
          </w:tcPr>
          <w:p w14:paraId="6E4C1F3D" w14:textId="2C93578E" w:rsidR="0041535E" w:rsidRPr="0041535E" w:rsidRDefault="0041535E" w:rsidP="008F0926">
            <w:pPr>
              <w:pStyle w:val="Sinespaciado"/>
            </w:pPr>
            <w:r w:rsidRPr="0041535E">
              <w:t>5.a</w:t>
            </w:r>
            <w:r w:rsidR="000F6C67">
              <w:t>.</w:t>
            </w:r>
            <w:r w:rsidRPr="0041535E">
              <w:t xml:space="preserve"> El sistema notifica que los datos ingresados son incorrectos, y solicita que sean ingresados nuevamente.</w:t>
            </w:r>
          </w:p>
          <w:p w14:paraId="79574F62" w14:textId="3AF2EB13" w:rsidR="0041535E" w:rsidRPr="0041535E" w:rsidRDefault="000F27C5" w:rsidP="008F0926">
            <w:pPr>
              <w:pStyle w:val="Sinespaciado"/>
            </w:pPr>
            <w:r>
              <w:t>6.a</w:t>
            </w:r>
            <w:r w:rsidR="000F6C67">
              <w:t>.</w:t>
            </w:r>
            <w:r w:rsidR="0041535E" w:rsidRPr="0041535E">
              <w:t xml:space="preserve"> Vuelve al paso 2.</w:t>
            </w:r>
          </w:p>
        </w:tc>
      </w:tr>
    </w:tbl>
    <w:p w14:paraId="2F86A5AC" w14:textId="1E76A4E5" w:rsidR="00D821CC" w:rsidRDefault="00F771A9" w:rsidP="00F771A9">
      <w:pPr>
        <w:pStyle w:val="Descripcin"/>
      </w:pPr>
      <w:bookmarkStart w:id="420" w:name="_Toc486449163"/>
      <w:bookmarkStart w:id="421" w:name="_Toc486712554"/>
      <w:r>
        <w:t xml:space="preserve">Tabla </w:t>
      </w:r>
      <w:r w:rsidR="00B56172">
        <w:fldChar w:fldCharType="begin"/>
      </w:r>
      <w:r w:rsidR="00B56172">
        <w:instrText xml:space="preserve"> SEQ Tabla \* ARABIC </w:instrText>
      </w:r>
      <w:r w:rsidR="00B56172">
        <w:fldChar w:fldCharType="separate"/>
      </w:r>
      <w:r w:rsidR="00633160">
        <w:rPr>
          <w:noProof/>
        </w:rPr>
        <w:t>21</w:t>
      </w:r>
      <w:r w:rsidR="00B56172">
        <w:rPr>
          <w:noProof/>
        </w:rPr>
        <w:fldChar w:fldCharType="end"/>
      </w:r>
      <w:r w:rsidR="00601001">
        <w:t xml:space="preserve">: Especificación de casos de uso de la </w:t>
      </w:r>
      <w:r w:rsidR="005C7F78">
        <w:t>aplicación</w:t>
      </w:r>
      <w:r w:rsidR="00601001">
        <w:t xml:space="preserve"> web</w:t>
      </w:r>
      <w:bookmarkStart w:id="422" w:name="_Toc484123342"/>
      <w:bookmarkEnd w:id="420"/>
      <w:bookmarkEnd w:id="421"/>
    </w:p>
    <w:p w14:paraId="12BB2B49" w14:textId="77777777" w:rsidR="00121F8C" w:rsidRDefault="00121F8C">
      <w:pPr>
        <w:spacing w:after="0" w:line="276" w:lineRule="auto"/>
        <w:jc w:val="left"/>
        <w:rPr>
          <w:color w:val="666666"/>
        </w:rPr>
      </w:pPr>
      <w:bookmarkStart w:id="423" w:name="_Toc486449079"/>
      <w:bookmarkStart w:id="424" w:name="_Toc486696791"/>
      <w:r>
        <w:br w:type="page"/>
      </w:r>
    </w:p>
    <w:p w14:paraId="55EBA0A3" w14:textId="7ADE2601" w:rsidR="0041535E" w:rsidRPr="0041535E" w:rsidRDefault="001D1F6B" w:rsidP="00D821CC">
      <w:pPr>
        <w:pStyle w:val="Ttulo5"/>
      </w:pPr>
      <w:bookmarkStart w:id="425" w:name="_Toc486710807"/>
      <w:r>
        <w:lastRenderedPageBreak/>
        <w:t>5</w:t>
      </w:r>
      <w:r w:rsidR="0041535E" w:rsidRPr="0041535E">
        <w:t>.1.</w:t>
      </w:r>
      <w:r w:rsidR="00E03A94">
        <w:t>2.</w:t>
      </w:r>
      <w:r w:rsidR="0041535E" w:rsidRPr="0041535E">
        <w:t>3.9 Caso de uso: Ingresar Evento</w:t>
      </w:r>
      <w:bookmarkEnd w:id="422"/>
      <w:bookmarkEnd w:id="423"/>
      <w:bookmarkEnd w:id="424"/>
      <w:bookmarkEnd w:id="425"/>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0F96FFAE" w14:textId="77777777" w:rsidTr="0041535E">
        <w:trPr>
          <w:trHeight w:val="227"/>
          <w:jc w:val="center"/>
        </w:trPr>
        <w:tc>
          <w:tcPr>
            <w:tcW w:w="1977" w:type="dxa"/>
          </w:tcPr>
          <w:p w14:paraId="4B7E779D" w14:textId="77777777" w:rsidR="0041535E" w:rsidRPr="007D13B6" w:rsidRDefault="0041535E" w:rsidP="008F0926">
            <w:pPr>
              <w:pStyle w:val="Sinespaciado"/>
              <w:rPr>
                <w:b/>
              </w:rPr>
            </w:pPr>
            <w:r w:rsidRPr="007D13B6">
              <w:rPr>
                <w:b/>
              </w:rPr>
              <w:t>Nombre</w:t>
            </w:r>
          </w:p>
        </w:tc>
        <w:tc>
          <w:tcPr>
            <w:tcW w:w="4011" w:type="dxa"/>
            <w:gridSpan w:val="2"/>
          </w:tcPr>
          <w:p w14:paraId="4DBF992D" w14:textId="77777777" w:rsidR="0041535E" w:rsidRPr="007D13B6" w:rsidRDefault="0041535E" w:rsidP="008F0926">
            <w:pPr>
              <w:pStyle w:val="Sinespaciado"/>
              <w:rPr>
                <w:b/>
              </w:rPr>
            </w:pPr>
            <w:r w:rsidRPr="007D13B6">
              <w:rPr>
                <w:b/>
              </w:rPr>
              <w:t>Ingresar Evento</w:t>
            </w:r>
          </w:p>
        </w:tc>
        <w:tc>
          <w:tcPr>
            <w:tcW w:w="824" w:type="dxa"/>
          </w:tcPr>
          <w:p w14:paraId="4A6436B4" w14:textId="77777777" w:rsidR="0041535E" w:rsidRPr="007D13B6" w:rsidRDefault="0041535E" w:rsidP="008F0926">
            <w:pPr>
              <w:pStyle w:val="Sinespaciado"/>
              <w:rPr>
                <w:b/>
              </w:rPr>
            </w:pPr>
            <w:r w:rsidRPr="007D13B6">
              <w:rPr>
                <w:b/>
              </w:rPr>
              <w:t>ID</w:t>
            </w:r>
          </w:p>
        </w:tc>
        <w:tc>
          <w:tcPr>
            <w:tcW w:w="2010" w:type="dxa"/>
          </w:tcPr>
          <w:p w14:paraId="01936BB0" w14:textId="30F7BC14" w:rsidR="0041535E" w:rsidRPr="007D13B6" w:rsidRDefault="000F27C5" w:rsidP="008F0926">
            <w:pPr>
              <w:pStyle w:val="Sinespaciado"/>
              <w:rPr>
                <w:b/>
              </w:rPr>
            </w:pPr>
            <w:r w:rsidRPr="007D13B6">
              <w:rPr>
                <w:b/>
              </w:rPr>
              <w:t>CUSWPW</w:t>
            </w:r>
            <w:r w:rsidR="00C45C9D">
              <w:rPr>
                <w:b/>
              </w:rPr>
              <w:t>_08</w:t>
            </w:r>
          </w:p>
        </w:tc>
      </w:tr>
      <w:tr w:rsidR="0041535E" w:rsidRPr="0041535E" w14:paraId="3CC643C4" w14:textId="77777777" w:rsidTr="0041535E">
        <w:trPr>
          <w:trHeight w:val="227"/>
          <w:jc w:val="center"/>
        </w:trPr>
        <w:tc>
          <w:tcPr>
            <w:tcW w:w="1977" w:type="dxa"/>
          </w:tcPr>
          <w:p w14:paraId="2EDB674B" w14:textId="77777777" w:rsidR="0041535E" w:rsidRPr="00585EDB" w:rsidRDefault="0041535E" w:rsidP="008F0926">
            <w:pPr>
              <w:pStyle w:val="Sinespaciado"/>
            </w:pPr>
            <w:r w:rsidRPr="00585EDB">
              <w:t>Actores</w:t>
            </w:r>
          </w:p>
        </w:tc>
        <w:tc>
          <w:tcPr>
            <w:tcW w:w="6845" w:type="dxa"/>
            <w:gridSpan w:val="4"/>
          </w:tcPr>
          <w:p w14:paraId="32166640" w14:textId="3C4F87EB" w:rsidR="0041535E" w:rsidRPr="0041535E" w:rsidRDefault="0041535E" w:rsidP="007D13B6">
            <w:pPr>
              <w:pStyle w:val="listadetabla"/>
            </w:pPr>
            <w:r w:rsidRPr="0041535E">
              <w:t>Usuario registrado</w:t>
            </w:r>
            <w:r w:rsidR="00070739">
              <w:t>.</w:t>
            </w:r>
          </w:p>
          <w:p w14:paraId="205D77B6" w14:textId="522B5DD4" w:rsidR="0041535E" w:rsidRPr="0041535E" w:rsidRDefault="0041535E" w:rsidP="007D13B6">
            <w:pPr>
              <w:pStyle w:val="listadetabla"/>
            </w:pPr>
            <w:r w:rsidRPr="0041535E">
              <w:t>Administrador</w:t>
            </w:r>
            <w:r w:rsidR="00070739">
              <w:t>.</w:t>
            </w:r>
          </w:p>
        </w:tc>
      </w:tr>
      <w:tr w:rsidR="0041535E" w:rsidRPr="0041535E" w14:paraId="3449E391" w14:textId="77777777" w:rsidTr="0041535E">
        <w:trPr>
          <w:trHeight w:val="227"/>
          <w:jc w:val="center"/>
        </w:trPr>
        <w:tc>
          <w:tcPr>
            <w:tcW w:w="1977" w:type="dxa"/>
          </w:tcPr>
          <w:p w14:paraId="1D2292B4" w14:textId="77777777" w:rsidR="0041535E" w:rsidRPr="00585EDB" w:rsidRDefault="0041535E" w:rsidP="008F0926">
            <w:pPr>
              <w:pStyle w:val="Sinespaciado"/>
            </w:pPr>
            <w:r w:rsidRPr="00585EDB">
              <w:t>Referencias</w:t>
            </w:r>
          </w:p>
        </w:tc>
        <w:tc>
          <w:tcPr>
            <w:tcW w:w="6845" w:type="dxa"/>
            <w:gridSpan w:val="4"/>
          </w:tcPr>
          <w:p w14:paraId="5262D31D" w14:textId="150AE37B" w:rsidR="0041535E" w:rsidRPr="0041535E" w:rsidRDefault="0041535E" w:rsidP="007D13B6">
            <w:pPr>
              <w:pStyle w:val="listadetabla"/>
            </w:pPr>
            <w:r w:rsidRPr="0041535E">
              <w:t>RF_STKSWE_W_06: Ingresar evento</w:t>
            </w:r>
            <w:r w:rsidR="00070739">
              <w:t>.</w:t>
            </w:r>
          </w:p>
        </w:tc>
      </w:tr>
      <w:tr w:rsidR="0041535E" w:rsidRPr="0041535E" w14:paraId="781C160C" w14:textId="77777777" w:rsidTr="0041535E">
        <w:trPr>
          <w:trHeight w:val="227"/>
          <w:jc w:val="center"/>
        </w:trPr>
        <w:tc>
          <w:tcPr>
            <w:tcW w:w="1977" w:type="dxa"/>
          </w:tcPr>
          <w:p w14:paraId="11ABF7F6" w14:textId="77777777" w:rsidR="0041535E" w:rsidRPr="00585EDB" w:rsidRDefault="0041535E" w:rsidP="008F0926">
            <w:pPr>
              <w:pStyle w:val="Sinespaciado"/>
            </w:pPr>
            <w:r w:rsidRPr="00585EDB">
              <w:t>Precondiciones</w:t>
            </w:r>
          </w:p>
        </w:tc>
        <w:tc>
          <w:tcPr>
            <w:tcW w:w="6845" w:type="dxa"/>
            <w:gridSpan w:val="4"/>
          </w:tcPr>
          <w:p w14:paraId="0D545A62" w14:textId="77777777" w:rsidR="0041535E" w:rsidRPr="0041535E" w:rsidRDefault="0041535E" w:rsidP="007D13B6">
            <w:pPr>
              <w:pStyle w:val="listadetabla"/>
            </w:pPr>
            <w:r w:rsidRPr="0041535E">
              <w:t>El actor debe tener la sesión iniciada.</w:t>
            </w:r>
          </w:p>
        </w:tc>
      </w:tr>
      <w:tr w:rsidR="0041535E" w:rsidRPr="0041535E" w14:paraId="19903780" w14:textId="77777777" w:rsidTr="0041535E">
        <w:trPr>
          <w:trHeight w:val="227"/>
          <w:jc w:val="center"/>
        </w:trPr>
        <w:tc>
          <w:tcPr>
            <w:tcW w:w="1977" w:type="dxa"/>
            <w:tcBorders>
              <w:bottom w:val="single" w:sz="6" w:space="0" w:color="auto"/>
            </w:tcBorders>
          </w:tcPr>
          <w:p w14:paraId="6886D041"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16F03E3C" w14:textId="77777777" w:rsidR="0041535E" w:rsidRPr="0041535E" w:rsidRDefault="0041535E" w:rsidP="007D13B6">
            <w:pPr>
              <w:pStyle w:val="listadetabla"/>
            </w:pPr>
            <w:r w:rsidRPr="0041535E">
              <w:t>El evento ingresado por el actor debe quedar registrado en el sistema.</w:t>
            </w:r>
          </w:p>
        </w:tc>
      </w:tr>
      <w:tr w:rsidR="0041535E" w:rsidRPr="0041535E" w14:paraId="61C3F093" w14:textId="77777777" w:rsidTr="0041535E">
        <w:trPr>
          <w:trHeight w:val="227"/>
          <w:jc w:val="center"/>
        </w:trPr>
        <w:tc>
          <w:tcPr>
            <w:tcW w:w="1977" w:type="dxa"/>
            <w:tcBorders>
              <w:top w:val="double" w:sz="4" w:space="0" w:color="auto"/>
            </w:tcBorders>
          </w:tcPr>
          <w:p w14:paraId="4CADE9B7"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46EBDE82" w14:textId="77777777" w:rsidR="0041535E" w:rsidRPr="0041535E" w:rsidRDefault="0041535E" w:rsidP="008F0926">
            <w:pPr>
              <w:pStyle w:val="Sinespaciado"/>
            </w:pPr>
            <w:r w:rsidRPr="0041535E">
              <w:t>El actor podrá ingresar un nuevo evento en el sistema.</w:t>
            </w:r>
          </w:p>
        </w:tc>
      </w:tr>
      <w:tr w:rsidR="0041535E" w:rsidRPr="007D13B6" w14:paraId="2E0256EB" w14:textId="77777777" w:rsidTr="0041535E">
        <w:trPr>
          <w:trHeight w:val="227"/>
          <w:jc w:val="center"/>
        </w:trPr>
        <w:tc>
          <w:tcPr>
            <w:tcW w:w="1977" w:type="dxa"/>
            <w:vMerge w:val="restart"/>
          </w:tcPr>
          <w:p w14:paraId="34F11EF4"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213D5188"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6" w:space="0" w:color="auto"/>
            </w:tcBorders>
          </w:tcPr>
          <w:p w14:paraId="486D8E8B" w14:textId="77777777" w:rsidR="0041535E" w:rsidRPr="007D13B6" w:rsidRDefault="0041535E" w:rsidP="008F0926">
            <w:pPr>
              <w:pStyle w:val="Sinespaciado"/>
              <w:rPr>
                <w:b/>
              </w:rPr>
            </w:pPr>
            <w:r w:rsidRPr="007D13B6">
              <w:rPr>
                <w:b/>
              </w:rPr>
              <w:t>Sistema</w:t>
            </w:r>
          </w:p>
        </w:tc>
      </w:tr>
      <w:tr w:rsidR="0041535E" w:rsidRPr="0041535E" w14:paraId="4B3D566B" w14:textId="77777777" w:rsidTr="0041535E">
        <w:trPr>
          <w:trHeight w:val="227"/>
          <w:jc w:val="center"/>
        </w:trPr>
        <w:tc>
          <w:tcPr>
            <w:tcW w:w="1977" w:type="dxa"/>
            <w:vMerge/>
          </w:tcPr>
          <w:p w14:paraId="2ACD48D8" w14:textId="77777777" w:rsidR="0041535E" w:rsidRPr="00585EDB" w:rsidRDefault="0041535E" w:rsidP="008F0926">
            <w:pPr>
              <w:pStyle w:val="Sinespaciado"/>
            </w:pPr>
          </w:p>
        </w:tc>
        <w:tc>
          <w:tcPr>
            <w:tcW w:w="3580" w:type="dxa"/>
            <w:tcBorders>
              <w:bottom w:val="single" w:sz="6" w:space="0" w:color="auto"/>
            </w:tcBorders>
          </w:tcPr>
          <w:p w14:paraId="20704749" w14:textId="77777777" w:rsidR="0041535E" w:rsidRPr="0041535E" w:rsidRDefault="0041535E" w:rsidP="008F0926">
            <w:pPr>
              <w:pStyle w:val="Sinespaciado"/>
            </w:pPr>
            <w:r w:rsidRPr="0041535E">
              <w:t>1. El caso de uso empieza cuando el actor selecciona la opción para ingresar un nuevo evento.</w:t>
            </w:r>
          </w:p>
        </w:tc>
        <w:tc>
          <w:tcPr>
            <w:tcW w:w="3265" w:type="dxa"/>
            <w:gridSpan w:val="3"/>
            <w:tcBorders>
              <w:bottom w:val="single" w:sz="6" w:space="0" w:color="auto"/>
            </w:tcBorders>
          </w:tcPr>
          <w:p w14:paraId="0E6B7392" w14:textId="77777777" w:rsidR="0041535E" w:rsidRPr="0041535E" w:rsidRDefault="0041535E" w:rsidP="008F0926">
            <w:pPr>
              <w:pStyle w:val="Sinespaciado"/>
            </w:pPr>
            <w:r w:rsidRPr="0041535E">
              <w:t>2. El sistema despliega un formulario con los datos de entrada IEE_03.</w:t>
            </w:r>
          </w:p>
        </w:tc>
      </w:tr>
      <w:tr w:rsidR="0041535E" w:rsidRPr="0041535E" w14:paraId="0D04EC60" w14:textId="77777777" w:rsidTr="0041535E">
        <w:trPr>
          <w:trHeight w:val="227"/>
          <w:jc w:val="center"/>
        </w:trPr>
        <w:tc>
          <w:tcPr>
            <w:tcW w:w="1977" w:type="dxa"/>
            <w:vMerge/>
          </w:tcPr>
          <w:p w14:paraId="0B29316C" w14:textId="77777777" w:rsidR="0041535E" w:rsidRPr="00585EDB" w:rsidRDefault="0041535E" w:rsidP="008F0926">
            <w:pPr>
              <w:pStyle w:val="Sinespaciado"/>
            </w:pPr>
          </w:p>
        </w:tc>
        <w:tc>
          <w:tcPr>
            <w:tcW w:w="3580" w:type="dxa"/>
            <w:tcBorders>
              <w:bottom w:val="single" w:sz="6" w:space="0" w:color="auto"/>
            </w:tcBorders>
          </w:tcPr>
          <w:p w14:paraId="4659BAF3" w14:textId="77777777" w:rsidR="0041535E" w:rsidRPr="0041535E" w:rsidRDefault="0041535E" w:rsidP="008F0926">
            <w:pPr>
              <w:pStyle w:val="Sinespaciado"/>
            </w:pPr>
            <w:r w:rsidRPr="0041535E">
              <w:t>3. El actor ingresa los datos solicitados en el formulario.</w:t>
            </w:r>
          </w:p>
        </w:tc>
        <w:tc>
          <w:tcPr>
            <w:tcW w:w="3265" w:type="dxa"/>
            <w:gridSpan w:val="3"/>
            <w:tcBorders>
              <w:bottom w:val="single" w:sz="6" w:space="0" w:color="auto"/>
            </w:tcBorders>
          </w:tcPr>
          <w:p w14:paraId="7B65D763" w14:textId="77777777" w:rsidR="0041535E" w:rsidRPr="0041535E" w:rsidRDefault="0041535E" w:rsidP="008F0926">
            <w:pPr>
              <w:pStyle w:val="Sinespaciado"/>
            </w:pPr>
            <w:r w:rsidRPr="0041535E">
              <w:t>4. El sistema verifica que los datos ingresados son correctos.</w:t>
            </w:r>
          </w:p>
        </w:tc>
      </w:tr>
      <w:tr w:rsidR="0041535E" w:rsidRPr="0041535E" w14:paraId="5C5BF864" w14:textId="77777777" w:rsidTr="0041535E">
        <w:trPr>
          <w:trHeight w:val="227"/>
          <w:jc w:val="center"/>
        </w:trPr>
        <w:tc>
          <w:tcPr>
            <w:tcW w:w="1977" w:type="dxa"/>
            <w:vMerge/>
          </w:tcPr>
          <w:p w14:paraId="10ECD8A6" w14:textId="77777777" w:rsidR="0041535E" w:rsidRPr="00585EDB" w:rsidRDefault="0041535E" w:rsidP="008F0926">
            <w:pPr>
              <w:pStyle w:val="Sinespaciado"/>
            </w:pPr>
          </w:p>
        </w:tc>
        <w:tc>
          <w:tcPr>
            <w:tcW w:w="3580" w:type="dxa"/>
            <w:tcBorders>
              <w:bottom w:val="single" w:sz="6" w:space="0" w:color="auto"/>
            </w:tcBorders>
          </w:tcPr>
          <w:p w14:paraId="69400D80" w14:textId="77777777" w:rsidR="0041535E" w:rsidRPr="0041535E" w:rsidRDefault="0041535E" w:rsidP="008F0926">
            <w:pPr>
              <w:pStyle w:val="Sinespaciado"/>
            </w:pPr>
          </w:p>
        </w:tc>
        <w:tc>
          <w:tcPr>
            <w:tcW w:w="3265" w:type="dxa"/>
            <w:gridSpan w:val="3"/>
            <w:tcBorders>
              <w:bottom w:val="single" w:sz="6" w:space="0" w:color="auto"/>
            </w:tcBorders>
          </w:tcPr>
          <w:p w14:paraId="5952E65A" w14:textId="77777777" w:rsidR="0041535E" w:rsidRPr="0041535E" w:rsidRDefault="0041535E" w:rsidP="008F0926">
            <w:pPr>
              <w:pStyle w:val="Sinespaciado"/>
            </w:pPr>
            <w:r w:rsidRPr="0041535E">
              <w:t>5. El sistema notifica al actor que el evento ha sido agregado con éxito.</w:t>
            </w:r>
          </w:p>
        </w:tc>
      </w:tr>
      <w:tr w:rsidR="0041535E" w:rsidRPr="0041535E" w14:paraId="0A6BF255" w14:textId="77777777" w:rsidTr="0041535E">
        <w:trPr>
          <w:trHeight w:val="227"/>
          <w:jc w:val="center"/>
        </w:trPr>
        <w:tc>
          <w:tcPr>
            <w:tcW w:w="1977" w:type="dxa"/>
            <w:vMerge/>
            <w:tcBorders>
              <w:bottom w:val="single" w:sz="6" w:space="0" w:color="auto"/>
            </w:tcBorders>
          </w:tcPr>
          <w:p w14:paraId="4F54EB2B" w14:textId="77777777" w:rsidR="0041535E" w:rsidRPr="00585EDB" w:rsidRDefault="0041535E" w:rsidP="008F0926">
            <w:pPr>
              <w:pStyle w:val="Sinespaciado"/>
            </w:pPr>
          </w:p>
        </w:tc>
        <w:tc>
          <w:tcPr>
            <w:tcW w:w="3580" w:type="dxa"/>
            <w:tcBorders>
              <w:bottom w:val="single" w:sz="6" w:space="0" w:color="auto"/>
            </w:tcBorders>
          </w:tcPr>
          <w:p w14:paraId="07CEBE78" w14:textId="77777777" w:rsidR="0041535E" w:rsidRPr="0041535E" w:rsidRDefault="0041535E" w:rsidP="008F0926">
            <w:pPr>
              <w:pStyle w:val="Sinespaciado"/>
            </w:pPr>
          </w:p>
        </w:tc>
        <w:tc>
          <w:tcPr>
            <w:tcW w:w="3265" w:type="dxa"/>
            <w:gridSpan w:val="3"/>
            <w:tcBorders>
              <w:bottom w:val="single" w:sz="6" w:space="0" w:color="auto"/>
            </w:tcBorders>
          </w:tcPr>
          <w:p w14:paraId="216DC003" w14:textId="56A4C467" w:rsidR="0041535E" w:rsidRPr="0041535E" w:rsidRDefault="0041535E" w:rsidP="008F0926">
            <w:pPr>
              <w:pStyle w:val="Sinespaciado"/>
            </w:pPr>
            <w:r w:rsidRPr="0041535E">
              <w:t xml:space="preserve">6. El sistema </w:t>
            </w:r>
            <w:r w:rsidR="00E34999">
              <w:t>despliega</w:t>
            </w:r>
            <w:r w:rsidRPr="0041535E">
              <w:t xml:space="preserve"> el evento (ver </w:t>
            </w:r>
            <w:r w:rsidR="000F27C5">
              <w:t>CUSWPW</w:t>
            </w:r>
            <w:r w:rsidRPr="0041535E">
              <w:t>_02)</w:t>
            </w:r>
            <w:r w:rsidR="00070739">
              <w:t>.</w:t>
            </w:r>
          </w:p>
        </w:tc>
      </w:tr>
      <w:tr w:rsidR="0041535E" w:rsidRPr="007D13B6" w14:paraId="4F73F702" w14:textId="77777777" w:rsidTr="0041535E">
        <w:trPr>
          <w:trHeight w:val="103"/>
          <w:jc w:val="center"/>
        </w:trPr>
        <w:tc>
          <w:tcPr>
            <w:tcW w:w="1977" w:type="dxa"/>
            <w:tcBorders>
              <w:bottom w:val="single" w:sz="4" w:space="0" w:color="auto"/>
            </w:tcBorders>
          </w:tcPr>
          <w:p w14:paraId="6A3C660B"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2A23928F"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4" w:space="0" w:color="auto"/>
            </w:tcBorders>
          </w:tcPr>
          <w:p w14:paraId="31BA3445" w14:textId="77777777" w:rsidR="0041535E" w:rsidRPr="007D13B6" w:rsidRDefault="0041535E" w:rsidP="008F0926">
            <w:pPr>
              <w:pStyle w:val="Sinespaciado"/>
              <w:rPr>
                <w:b/>
              </w:rPr>
            </w:pPr>
            <w:r w:rsidRPr="007D13B6">
              <w:rPr>
                <w:b/>
              </w:rPr>
              <w:t>Sistema</w:t>
            </w:r>
          </w:p>
        </w:tc>
      </w:tr>
      <w:tr w:rsidR="0041535E" w:rsidRPr="0041535E" w14:paraId="717B681D" w14:textId="77777777" w:rsidTr="0041535E">
        <w:trPr>
          <w:trHeight w:val="103"/>
          <w:jc w:val="center"/>
        </w:trPr>
        <w:tc>
          <w:tcPr>
            <w:tcW w:w="1977" w:type="dxa"/>
            <w:tcBorders>
              <w:top w:val="single" w:sz="4" w:space="0" w:color="auto"/>
              <w:bottom w:val="double" w:sz="4" w:space="0" w:color="auto"/>
            </w:tcBorders>
          </w:tcPr>
          <w:p w14:paraId="2ED7ED8E"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2CC134A8" w14:textId="77777777" w:rsidR="0041535E" w:rsidRPr="0041535E" w:rsidRDefault="0041535E" w:rsidP="008F0926">
            <w:pPr>
              <w:pStyle w:val="Sinespaciado"/>
            </w:pPr>
          </w:p>
        </w:tc>
        <w:tc>
          <w:tcPr>
            <w:tcW w:w="3265" w:type="dxa"/>
            <w:gridSpan w:val="3"/>
            <w:tcBorders>
              <w:top w:val="single" w:sz="4" w:space="0" w:color="auto"/>
              <w:bottom w:val="double" w:sz="4" w:space="0" w:color="auto"/>
            </w:tcBorders>
          </w:tcPr>
          <w:p w14:paraId="0B0DE33B" w14:textId="77777777" w:rsidR="0041535E" w:rsidRPr="0041535E" w:rsidRDefault="0041535E" w:rsidP="008F0926">
            <w:pPr>
              <w:pStyle w:val="Sinespaciado"/>
            </w:pPr>
            <w:r w:rsidRPr="0041535E">
              <w:t>5.a. El sistema notifica que los datos ingresados son incorrectos, y solicita que sean ingresados nuevamente.</w:t>
            </w:r>
          </w:p>
          <w:p w14:paraId="2ED30BE0" w14:textId="14EE5D66" w:rsidR="0041535E" w:rsidRPr="0041535E" w:rsidRDefault="00D324A5" w:rsidP="008F0926">
            <w:pPr>
              <w:pStyle w:val="Sinespaciado"/>
            </w:pPr>
            <w:r>
              <w:t>6.a</w:t>
            </w:r>
            <w:r w:rsidR="0041535E" w:rsidRPr="0041535E">
              <w:t>. Vuelve al paso 2.</w:t>
            </w:r>
          </w:p>
        </w:tc>
      </w:tr>
    </w:tbl>
    <w:p w14:paraId="26561546" w14:textId="2F6750D4" w:rsidR="0041535E" w:rsidRPr="0041535E" w:rsidRDefault="00F771A9" w:rsidP="00F771A9">
      <w:pPr>
        <w:pStyle w:val="Descripcin"/>
      </w:pPr>
      <w:bookmarkStart w:id="426" w:name="_Toc486449164"/>
      <w:bookmarkStart w:id="427" w:name="_Toc486712555"/>
      <w:r>
        <w:t xml:space="preserve">Tabla </w:t>
      </w:r>
      <w:r w:rsidR="00B56172">
        <w:fldChar w:fldCharType="begin"/>
      </w:r>
      <w:r w:rsidR="00B56172">
        <w:instrText xml:space="preserve"> SEQ Tabla \* ARABIC </w:instrText>
      </w:r>
      <w:r w:rsidR="00B56172">
        <w:fldChar w:fldCharType="separate"/>
      </w:r>
      <w:r w:rsidR="00633160">
        <w:rPr>
          <w:noProof/>
        </w:rPr>
        <w:t>22</w:t>
      </w:r>
      <w:r w:rsidR="00B56172">
        <w:rPr>
          <w:noProof/>
        </w:rPr>
        <w:fldChar w:fldCharType="end"/>
      </w:r>
      <w:r w:rsidR="00601001">
        <w:t xml:space="preserve">: Especificación de casos de uso de la </w:t>
      </w:r>
      <w:r w:rsidR="005C7F78">
        <w:t>aplicación</w:t>
      </w:r>
      <w:r w:rsidR="008800D8">
        <w:t xml:space="preserve"> </w:t>
      </w:r>
      <w:r w:rsidR="00601001">
        <w:t>web</w:t>
      </w:r>
      <w:bookmarkEnd w:id="426"/>
      <w:bookmarkEnd w:id="427"/>
    </w:p>
    <w:p w14:paraId="707EC883" w14:textId="77777777" w:rsidR="00D821CC" w:rsidRDefault="00D821CC">
      <w:pPr>
        <w:spacing w:after="0" w:line="276" w:lineRule="auto"/>
        <w:jc w:val="left"/>
        <w:rPr>
          <w:color w:val="666666"/>
        </w:rPr>
      </w:pPr>
      <w:bookmarkStart w:id="428" w:name="_Toc484123343"/>
      <w:r>
        <w:br w:type="page"/>
      </w:r>
    </w:p>
    <w:p w14:paraId="3B9340BD" w14:textId="11878242" w:rsidR="0041535E" w:rsidRPr="0041535E" w:rsidRDefault="001D1F6B" w:rsidP="00E03A94">
      <w:pPr>
        <w:pStyle w:val="Ttulo5"/>
      </w:pPr>
      <w:bookmarkStart w:id="429" w:name="_Toc486449080"/>
      <w:bookmarkStart w:id="430" w:name="_Toc486696792"/>
      <w:bookmarkStart w:id="431" w:name="_Toc486710808"/>
      <w:r>
        <w:lastRenderedPageBreak/>
        <w:t>5</w:t>
      </w:r>
      <w:r w:rsidR="0041535E" w:rsidRPr="0041535E">
        <w:t>.1.</w:t>
      </w:r>
      <w:r w:rsidR="00E03A94">
        <w:t>2.</w:t>
      </w:r>
      <w:r w:rsidR="0041535E" w:rsidRPr="0041535E">
        <w:t>3.10 Caso de uso: Eliminar su Evento</w:t>
      </w:r>
      <w:bookmarkEnd w:id="428"/>
      <w:bookmarkEnd w:id="429"/>
      <w:bookmarkEnd w:id="430"/>
      <w:bookmarkEnd w:id="431"/>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506656FC" w14:textId="77777777" w:rsidTr="0041535E">
        <w:trPr>
          <w:trHeight w:val="227"/>
          <w:jc w:val="center"/>
        </w:trPr>
        <w:tc>
          <w:tcPr>
            <w:tcW w:w="1977" w:type="dxa"/>
          </w:tcPr>
          <w:p w14:paraId="1B276C0D" w14:textId="77777777" w:rsidR="0041535E" w:rsidRPr="007D13B6" w:rsidRDefault="0041535E" w:rsidP="008F0926">
            <w:pPr>
              <w:pStyle w:val="Sinespaciado"/>
              <w:rPr>
                <w:b/>
              </w:rPr>
            </w:pPr>
            <w:r w:rsidRPr="007D13B6">
              <w:rPr>
                <w:b/>
              </w:rPr>
              <w:t>Nombre</w:t>
            </w:r>
          </w:p>
        </w:tc>
        <w:tc>
          <w:tcPr>
            <w:tcW w:w="4011" w:type="dxa"/>
            <w:gridSpan w:val="2"/>
          </w:tcPr>
          <w:p w14:paraId="5268FCF2" w14:textId="77777777" w:rsidR="0041535E" w:rsidRPr="007D13B6" w:rsidRDefault="0041535E" w:rsidP="008F0926">
            <w:pPr>
              <w:pStyle w:val="Sinespaciado"/>
              <w:rPr>
                <w:b/>
              </w:rPr>
            </w:pPr>
            <w:r w:rsidRPr="007D13B6">
              <w:rPr>
                <w:b/>
              </w:rPr>
              <w:t>Eliminar su Evento</w:t>
            </w:r>
          </w:p>
        </w:tc>
        <w:tc>
          <w:tcPr>
            <w:tcW w:w="824" w:type="dxa"/>
          </w:tcPr>
          <w:p w14:paraId="20BCC208" w14:textId="77777777" w:rsidR="0041535E" w:rsidRPr="007D13B6" w:rsidRDefault="0041535E" w:rsidP="008F0926">
            <w:pPr>
              <w:pStyle w:val="Sinespaciado"/>
              <w:rPr>
                <w:b/>
              </w:rPr>
            </w:pPr>
            <w:r w:rsidRPr="007D13B6">
              <w:rPr>
                <w:b/>
              </w:rPr>
              <w:t>ID</w:t>
            </w:r>
          </w:p>
        </w:tc>
        <w:tc>
          <w:tcPr>
            <w:tcW w:w="2010" w:type="dxa"/>
          </w:tcPr>
          <w:p w14:paraId="046C78E3" w14:textId="29AAF2DF" w:rsidR="0041535E" w:rsidRPr="007D13B6" w:rsidRDefault="000F27C5" w:rsidP="008F0926">
            <w:pPr>
              <w:pStyle w:val="Sinespaciado"/>
              <w:rPr>
                <w:b/>
              </w:rPr>
            </w:pPr>
            <w:r w:rsidRPr="007D13B6">
              <w:rPr>
                <w:b/>
              </w:rPr>
              <w:t>CUSWPW</w:t>
            </w:r>
            <w:r w:rsidR="00C45C9D">
              <w:rPr>
                <w:b/>
              </w:rPr>
              <w:t>_09</w:t>
            </w:r>
          </w:p>
        </w:tc>
      </w:tr>
      <w:tr w:rsidR="0041535E" w:rsidRPr="0041535E" w14:paraId="6BB4A999" w14:textId="77777777" w:rsidTr="0041535E">
        <w:trPr>
          <w:trHeight w:val="227"/>
          <w:jc w:val="center"/>
        </w:trPr>
        <w:tc>
          <w:tcPr>
            <w:tcW w:w="1977" w:type="dxa"/>
          </w:tcPr>
          <w:p w14:paraId="0123D612" w14:textId="77777777" w:rsidR="0041535E" w:rsidRPr="00585EDB" w:rsidRDefault="0041535E" w:rsidP="008F0926">
            <w:pPr>
              <w:pStyle w:val="Sinespaciado"/>
            </w:pPr>
            <w:r w:rsidRPr="00585EDB">
              <w:t>Actores</w:t>
            </w:r>
          </w:p>
        </w:tc>
        <w:tc>
          <w:tcPr>
            <w:tcW w:w="6845" w:type="dxa"/>
            <w:gridSpan w:val="4"/>
          </w:tcPr>
          <w:p w14:paraId="56D81FD1" w14:textId="7AB6EB88" w:rsidR="0041535E" w:rsidRPr="0041535E" w:rsidRDefault="0041535E" w:rsidP="007D13B6">
            <w:pPr>
              <w:pStyle w:val="listadetabla"/>
            </w:pPr>
            <w:r w:rsidRPr="0041535E">
              <w:t>Usuario registrado</w:t>
            </w:r>
            <w:r w:rsidR="00070739">
              <w:t>.</w:t>
            </w:r>
          </w:p>
          <w:p w14:paraId="3C49865E" w14:textId="622172EF" w:rsidR="0041535E" w:rsidRPr="0041535E" w:rsidRDefault="0041535E" w:rsidP="007D13B6">
            <w:pPr>
              <w:pStyle w:val="listadetabla"/>
            </w:pPr>
            <w:r w:rsidRPr="0041535E">
              <w:t>Administrador</w:t>
            </w:r>
            <w:r w:rsidR="00070739">
              <w:t>.</w:t>
            </w:r>
          </w:p>
        </w:tc>
      </w:tr>
      <w:tr w:rsidR="0041535E" w:rsidRPr="002A248F" w14:paraId="1EE068D8" w14:textId="77777777" w:rsidTr="0041535E">
        <w:trPr>
          <w:trHeight w:val="227"/>
          <w:jc w:val="center"/>
        </w:trPr>
        <w:tc>
          <w:tcPr>
            <w:tcW w:w="1977" w:type="dxa"/>
          </w:tcPr>
          <w:p w14:paraId="0CDB508A" w14:textId="77777777" w:rsidR="0041535E" w:rsidRPr="00585EDB" w:rsidRDefault="0041535E" w:rsidP="008F0926">
            <w:pPr>
              <w:pStyle w:val="Sinespaciado"/>
            </w:pPr>
            <w:r w:rsidRPr="00585EDB">
              <w:t>Referencias</w:t>
            </w:r>
          </w:p>
        </w:tc>
        <w:tc>
          <w:tcPr>
            <w:tcW w:w="6845" w:type="dxa"/>
            <w:gridSpan w:val="4"/>
          </w:tcPr>
          <w:p w14:paraId="54AD7EA5" w14:textId="0C39547E" w:rsidR="0041535E" w:rsidRPr="00C42FBA" w:rsidRDefault="0041535E" w:rsidP="00A941B0">
            <w:pPr>
              <w:pStyle w:val="listadetabla"/>
              <w:rPr>
                <w:lang w:val="en-US"/>
              </w:rPr>
            </w:pPr>
            <w:r w:rsidRPr="00C42FBA">
              <w:rPr>
                <w:lang w:val="en-US"/>
              </w:rPr>
              <w:t>RF_STKSWE_W_</w:t>
            </w:r>
            <w:r w:rsidR="00A941B0" w:rsidRPr="00C42FBA">
              <w:rPr>
                <w:lang w:val="en-US"/>
              </w:rPr>
              <w:t>09</w:t>
            </w:r>
            <w:r w:rsidRPr="00C42FBA">
              <w:rPr>
                <w:lang w:val="en-US"/>
              </w:rPr>
              <w:t xml:space="preserve">: </w:t>
            </w:r>
            <w:proofErr w:type="spellStart"/>
            <w:r w:rsidRPr="00C42FBA">
              <w:rPr>
                <w:lang w:val="en-US"/>
              </w:rPr>
              <w:t>Eliminar</w:t>
            </w:r>
            <w:proofErr w:type="spellEnd"/>
            <w:r w:rsidRPr="00C42FBA">
              <w:rPr>
                <w:lang w:val="en-US"/>
              </w:rPr>
              <w:t xml:space="preserve"> </w:t>
            </w:r>
            <w:proofErr w:type="spellStart"/>
            <w:r w:rsidRPr="00C42FBA">
              <w:rPr>
                <w:lang w:val="en-US"/>
              </w:rPr>
              <w:t>evento</w:t>
            </w:r>
            <w:proofErr w:type="spellEnd"/>
            <w:r w:rsidR="00070739" w:rsidRPr="002A248F">
              <w:rPr>
                <w:lang w:val="en-US"/>
              </w:rPr>
              <w:t>.</w:t>
            </w:r>
          </w:p>
        </w:tc>
      </w:tr>
      <w:tr w:rsidR="0041535E" w:rsidRPr="0041535E" w14:paraId="2D763544" w14:textId="77777777" w:rsidTr="0041535E">
        <w:trPr>
          <w:trHeight w:val="227"/>
          <w:jc w:val="center"/>
        </w:trPr>
        <w:tc>
          <w:tcPr>
            <w:tcW w:w="1977" w:type="dxa"/>
          </w:tcPr>
          <w:p w14:paraId="2222E556" w14:textId="77777777" w:rsidR="0041535E" w:rsidRPr="00585EDB" w:rsidRDefault="0041535E" w:rsidP="008F0926">
            <w:pPr>
              <w:pStyle w:val="Sinespaciado"/>
            </w:pPr>
            <w:r w:rsidRPr="00585EDB">
              <w:t>Precondiciones</w:t>
            </w:r>
          </w:p>
        </w:tc>
        <w:tc>
          <w:tcPr>
            <w:tcW w:w="6845" w:type="dxa"/>
            <w:gridSpan w:val="4"/>
          </w:tcPr>
          <w:p w14:paraId="5A3E2C36" w14:textId="77777777" w:rsidR="0041535E" w:rsidRDefault="0041535E" w:rsidP="007D13B6">
            <w:pPr>
              <w:pStyle w:val="listadetabla"/>
            </w:pPr>
            <w:r w:rsidRPr="0041535E">
              <w:t>El actor debe tener la sesión iniciada.</w:t>
            </w:r>
          </w:p>
          <w:p w14:paraId="2FC4D6EE" w14:textId="09BCA136" w:rsidR="00E71662" w:rsidRPr="0041535E" w:rsidRDefault="00E71662" w:rsidP="007D13B6">
            <w:pPr>
              <w:pStyle w:val="listadetabla"/>
            </w:pPr>
            <w:r>
              <w:t>El sistema debe mostrar una lista con los eventos del actor.</w:t>
            </w:r>
          </w:p>
        </w:tc>
      </w:tr>
      <w:tr w:rsidR="0041535E" w:rsidRPr="0041535E" w14:paraId="20E12BD3" w14:textId="77777777" w:rsidTr="0041535E">
        <w:trPr>
          <w:trHeight w:val="227"/>
          <w:jc w:val="center"/>
        </w:trPr>
        <w:tc>
          <w:tcPr>
            <w:tcW w:w="1977" w:type="dxa"/>
            <w:tcBorders>
              <w:bottom w:val="single" w:sz="6" w:space="0" w:color="auto"/>
            </w:tcBorders>
          </w:tcPr>
          <w:p w14:paraId="2AE62C26"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5B387B5B" w14:textId="77777777" w:rsidR="0041535E" w:rsidRPr="0041535E" w:rsidRDefault="0041535E" w:rsidP="007D13B6">
            <w:pPr>
              <w:pStyle w:val="listadetabla"/>
            </w:pPr>
            <w:r w:rsidRPr="0041535E">
              <w:t>El evento debe ser eliminado del sistema.</w:t>
            </w:r>
          </w:p>
        </w:tc>
      </w:tr>
      <w:tr w:rsidR="0041535E" w:rsidRPr="0041535E" w14:paraId="582476E3" w14:textId="77777777" w:rsidTr="0041535E">
        <w:trPr>
          <w:trHeight w:val="227"/>
          <w:jc w:val="center"/>
        </w:trPr>
        <w:tc>
          <w:tcPr>
            <w:tcW w:w="1977" w:type="dxa"/>
            <w:tcBorders>
              <w:top w:val="double" w:sz="4" w:space="0" w:color="auto"/>
            </w:tcBorders>
          </w:tcPr>
          <w:p w14:paraId="795B085A"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345C6892" w14:textId="77777777" w:rsidR="0041535E" w:rsidRPr="0041535E" w:rsidRDefault="0041535E" w:rsidP="008F0926">
            <w:pPr>
              <w:pStyle w:val="Sinespaciado"/>
            </w:pPr>
            <w:r w:rsidRPr="0041535E">
              <w:t>El actor podrá eliminar un evento agregado por él.</w:t>
            </w:r>
          </w:p>
        </w:tc>
      </w:tr>
      <w:tr w:rsidR="0041535E" w:rsidRPr="007D13B6" w14:paraId="06E5145B" w14:textId="77777777" w:rsidTr="0041535E">
        <w:trPr>
          <w:trHeight w:val="227"/>
          <w:jc w:val="center"/>
        </w:trPr>
        <w:tc>
          <w:tcPr>
            <w:tcW w:w="1977" w:type="dxa"/>
            <w:vMerge w:val="restart"/>
          </w:tcPr>
          <w:p w14:paraId="09F1D81B"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1DFC3E08"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6" w:space="0" w:color="auto"/>
            </w:tcBorders>
          </w:tcPr>
          <w:p w14:paraId="70E4718D" w14:textId="77777777" w:rsidR="0041535E" w:rsidRPr="007D13B6" w:rsidRDefault="0041535E" w:rsidP="008F0926">
            <w:pPr>
              <w:pStyle w:val="Sinespaciado"/>
              <w:rPr>
                <w:b/>
              </w:rPr>
            </w:pPr>
            <w:r w:rsidRPr="007D13B6">
              <w:rPr>
                <w:b/>
              </w:rPr>
              <w:t>Sistema</w:t>
            </w:r>
          </w:p>
        </w:tc>
      </w:tr>
      <w:tr w:rsidR="0041535E" w:rsidRPr="0041535E" w14:paraId="33E49C7B" w14:textId="77777777" w:rsidTr="0041535E">
        <w:trPr>
          <w:trHeight w:val="227"/>
          <w:jc w:val="center"/>
        </w:trPr>
        <w:tc>
          <w:tcPr>
            <w:tcW w:w="1977" w:type="dxa"/>
            <w:vMerge/>
          </w:tcPr>
          <w:p w14:paraId="1D4A8A5A" w14:textId="77777777" w:rsidR="0041535E" w:rsidRPr="00585EDB" w:rsidRDefault="0041535E" w:rsidP="008F0926">
            <w:pPr>
              <w:pStyle w:val="Sinespaciado"/>
            </w:pPr>
          </w:p>
        </w:tc>
        <w:tc>
          <w:tcPr>
            <w:tcW w:w="3580" w:type="dxa"/>
            <w:tcBorders>
              <w:bottom w:val="single" w:sz="6" w:space="0" w:color="auto"/>
            </w:tcBorders>
          </w:tcPr>
          <w:p w14:paraId="4FAA6760" w14:textId="222F4268" w:rsidR="0041535E" w:rsidRPr="0041535E" w:rsidRDefault="0041535E" w:rsidP="008F0926">
            <w:pPr>
              <w:pStyle w:val="Sinespaciado"/>
            </w:pPr>
            <w:r w:rsidRPr="0041535E">
              <w:t>1. El caso de uso empieza cuando el actor selecciona la opción para eliminar su evento</w:t>
            </w:r>
            <w:r w:rsidR="00E71662">
              <w:t xml:space="preserve"> desde uno de sus eventos</w:t>
            </w:r>
            <w:r w:rsidRPr="0041535E">
              <w:t>.</w:t>
            </w:r>
          </w:p>
        </w:tc>
        <w:tc>
          <w:tcPr>
            <w:tcW w:w="3265" w:type="dxa"/>
            <w:gridSpan w:val="3"/>
            <w:tcBorders>
              <w:bottom w:val="single" w:sz="6" w:space="0" w:color="auto"/>
            </w:tcBorders>
          </w:tcPr>
          <w:p w14:paraId="574CAF0E" w14:textId="77777777" w:rsidR="0041535E" w:rsidRPr="0041535E" w:rsidRDefault="0041535E" w:rsidP="008F0926">
            <w:pPr>
              <w:pStyle w:val="Sinespaciado"/>
            </w:pPr>
            <w:r w:rsidRPr="0041535E">
              <w:t>2. El sistema pide al actor confirmar la acción a realizar.</w:t>
            </w:r>
          </w:p>
        </w:tc>
      </w:tr>
      <w:tr w:rsidR="0041535E" w:rsidRPr="0041535E" w14:paraId="27053A42" w14:textId="77777777" w:rsidTr="0041535E">
        <w:trPr>
          <w:trHeight w:val="227"/>
          <w:jc w:val="center"/>
        </w:trPr>
        <w:tc>
          <w:tcPr>
            <w:tcW w:w="1977" w:type="dxa"/>
            <w:vMerge/>
          </w:tcPr>
          <w:p w14:paraId="6453DFD7" w14:textId="77777777" w:rsidR="0041535E" w:rsidRPr="00585EDB" w:rsidRDefault="0041535E" w:rsidP="008F0926">
            <w:pPr>
              <w:pStyle w:val="Sinespaciado"/>
            </w:pPr>
          </w:p>
        </w:tc>
        <w:tc>
          <w:tcPr>
            <w:tcW w:w="3580" w:type="dxa"/>
            <w:tcBorders>
              <w:bottom w:val="single" w:sz="6" w:space="0" w:color="auto"/>
            </w:tcBorders>
          </w:tcPr>
          <w:p w14:paraId="00BF2E0D" w14:textId="77777777" w:rsidR="0041535E" w:rsidRPr="0041535E" w:rsidRDefault="0041535E" w:rsidP="008F0926">
            <w:pPr>
              <w:pStyle w:val="Sinespaciado"/>
            </w:pPr>
            <w:r w:rsidRPr="0041535E">
              <w:t>3. El actor confirma la acción.</w:t>
            </w:r>
          </w:p>
        </w:tc>
        <w:tc>
          <w:tcPr>
            <w:tcW w:w="3265" w:type="dxa"/>
            <w:gridSpan w:val="3"/>
            <w:tcBorders>
              <w:bottom w:val="single" w:sz="6" w:space="0" w:color="auto"/>
            </w:tcBorders>
          </w:tcPr>
          <w:p w14:paraId="41564E43" w14:textId="77777777" w:rsidR="0041535E" w:rsidRPr="0041535E" w:rsidRDefault="0041535E" w:rsidP="008F0926">
            <w:pPr>
              <w:pStyle w:val="Sinespaciado"/>
            </w:pPr>
            <w:r w:rsidRPr="0041535E">
              <w:t>4. El sistema elimina el evento y notifica al actor que la acción fue realizada correctamente.</w:t>
            </w:r>
          </w:p>
        </w:tc>
      </w:tr>
      <w:tr w:rsidR="0041535E" w:rsidRPr="007D13B6" w14:paraId="41FE16A5" w14:textId="77777777" w:rsidTr="0041535E">
        <w:trPr>
          <w:trHeight w:val="103"/>
          <w:jc w:val="center"/>
        </w:trPr>
        <w:tc>
          <w:tcPr>
            <w:tcW w:w="1977" w:type="dxa"/>
            <w:tcBorders>
              <w:bottom w:val="single" w:sz="4" w:space="0" w:color="auto"/>
            </w:tcBorders>
          </w:tcPr>
          <w:p w14:paraId="0E98B3B9"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13336719"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4" w:space="0" w:color="auto"/>
            </w:tcBorders>
          </w:tcPr>
          <w:p w14:paraId="3606E7F9" w14:textId="77777777" w:rsidR="0041535E" w:rsidRPr="007D13B6" w:rsidRDefault="0041535E" w:rsidP="008F0926">
            <w:pPr>
              <w:pStyle w:val="Sinespaciado"/>
              <w:rPr>
                <w:b/>
              </w:rPr>
            </w:pPr>
            <w:r w:rsidRPr="007D13B6">
              <w:rPr>
                <w:b/>
              </w:rPr>
              <w:t>Sistema</w:t>
            </w:r>
          </w:p>
        </w:tc>
      </w:tr>
      <w:tr w:rsidR="0041535E" w:rsidRPr="0041535E" w14:paraId="22246A64" w14:textId="77777777" w:rsidTr="0041535E">
        <w:trPr>
          <w:trHeight w:val="103"/>
          <w:jc w:val="center"/>
        </w:trPr>
        <w:tc>
          <w:tcPr>
            <w:tcW w:w="1977" w:type="dxa"/>
            <w:tcBorders>
              <w:top w:val="single" w:sz="4" w:space="0" w:color="auto"/>
              <w:bottom w:val="double" w:sz="4" w:space="0" w:color="auto"/>
            </w:tcBorders>
          </w:tcPr>
          <w:p w14:paraId="4BB793F4"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5CB3D394" w14:textId="77777777" w:rsidR="0041535E" w:rsidRPr="0041535E" w:rsidRDefault="0041535E" w:rsidP="008F0926">
            <w:pPr>
              <w:pStyle w:val="Sinespaciado"/>
            </w:pPr>
            <w:r w:rsidRPr="0041535E">
              <w:t>3.a. El actor no confirma la acción.</w:t>
            </w:r>
          </w:p>
        </w:tc>
        <w:tc>
          <w:tcPr>
            <w:tcW w:w="3265" w:type="dxa"/>
            <w:gridSpan w:val="3"/>
            <w:tcBorders>
              <w:top w:val="single" w:sz="4" w:space="0" w:color="auto"/>
              <w:bottom w:val="double" w:sz="4" w:space="0" w:color="auto"/>
            </w:tcBorders>
          </w:tcPr>
          <w:p w14:paraId="79C8A9BB" w14:textId="77777777" w:rsidR="0041535E" w:rsidRPr="0041535E" w:rsidRDefault="0041535E" w:rsidP="008F0926">
            <w:pPr>
              <w:pStyle w:val="Sinespaciado"/>
            </w:pPr>
            <w:r w:rsidRPr="0041535E">
              <w:t>4.a. El sistema no elimina el evento y notifica que la acción fue cancelada.</w:t>
            </w:r>
          </w:p>
        </w:tc>
      </w:tr>
    </w:tbl>
    <w:p w14:paraId="770416C4" w14:textId="10E568A6" w:rsidR="00601001" w:rsidRDefault="00F771A9" w:rsidP="00F771A9">
      <w:pPr>
        <w:pStyle w:val="Descripcin"/>
      </w:pPr>
      <w:bookmarkStart w:id="432" w:name="_Toc486449165"/>
      <w:bookmarkStart w:id="433" w:name="_Toc486712556"/>
      <w:r>
        <w:t xml:space="preserve">Tabla </w:t>
      </w:r>
      <w:r w:rsidR="00B56172">
        <w:fldChar w:fldCharType="begin"/>
      </w:r>
      <w:r w:rsidR="00B56172">
        <w:instrText xml:space="preserve"> SEQ Tabla \* ARABIC </w:instrText>
      </w:r>
      <w:r w:rsidR="00B56172">
        <w:fldChar w:fldCharType="separate"/>
      </w:r>
      <w:r w:rsidR="00633160">
        <w:rPr>
          <w:noProof/>
        </w:rPr>
        <w:t>23</w:t>
      </w:r>
      <w:r w:rsidR="00B56172">
        <w:rPr>
          <w:noProof/>
        </w:rPr>
        <w:fldChar w:fldCharType="end"/>
      </w:r>
      <w:r w:rsidR="00601001">
        <w:t xml:space="preserve">: Especificación de casos de uso de la </w:t>
      </w:r>
      <w:r w:rsidR="005C7F78">
        <w:t>aplicación</w:t>
      </w:r>
      <w:r w:rsidR="00601001">
        <w:t xml:space="preserve"> web</w:t>
      </w:r>
      <w:bookmarkStart w:id="434" w:name="_Toc484123344"/>
      <w:bookmarkEnd w:id="432"/>
      <w:bookmarkEnd w:id="433"/>
    </w:p>
    <w:p w14:paraId="1EB81B57" w14:textId="77777777" w:rsidR="00121F8C" w:rsidRDefault="00121F8C">
      <w:pPr>
        <w:spacing w:after="0" w:line="276" w:lineRule="auto"/>
        <w:jc w:val="left"/>
        <w:rPr>
          <w:color w:val="666666"/>
        </w:rPr>
      </w:pPr>
      <w:bookmarkStart w:id="435" w:name="_Toc486449081"/>
      <w:bookmarkStart w:id="436" w:name="_Toc486696793"/>
      <w:r>
        <w:br w:type="page"/>
      </w:r>
    </w:p>
    <w:p w14:paraId="33BAF326" w14:textId="00630853" w:rsidR="0041535E" w:rsidRPr="0041535E" w:rsidRDefault="001D1F6B" w:rsidP="00601001">
      <w:pPr>
        <w:pStyle w:val="Ttulo5"/>
      </w:pPr>
      <w:bookmarkStart w:id="437" w:name="_Toc486710809"/>
      <w:r>
        <w:lastRenderedPageBreak/>
        <w:t>5</w:t>
      </w:r>
      <w:r w:rsidR="0041535E" w:rsidRPr="0041535E">
        <w:t>.1.</w:t>
      </w:r>
      <w:r w:rsidR="00E03A94">
        <w:t>2</w:t>
      </w:r>
      <w:r w:rsidR="0041535E" w:rsidRPr="0041535E">
        <w:t>3.11 Caso de uso: Modificar su Evento</w:t>
      </w:r>
      <w:bookmarkEnd w:id="434"/>
      <w:bookmarkEnd w:id="435"/>
      <w:bookmarkEnd w:id="436"/>
      <w:bookmarkEnd w:id="437"/>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74F16061" w14:textId="77777777" w:rsidTr="0041535E">
        <w:trPr>
          <w:trHeight w:val="227"/>
          <w:jc w:val="center"/>
        </w:trPr>
        <w:tc>
          <w:tcPr>
            <w:tcW w:w="1977" w:type="dxa"/>
          </w:tcPr>
          <w:p w14:paraId="260EC1C9" w14:textId="77777777" w:rsidR="0041535E" w:rsidRPr="007D13B6" w:rsidRDefault="0041535E" w:rsidP="008F0926">
            <w:pPr>
              <w:pStyle w:val="Sinespaciado"/>
              <w:rPr>
                <w:b/>
              </w:rPr>
            </w:pPr>
            <w:r w:rsidRPr="007D13B6">
              <w:rPr>
                <w:b/>
              </w:rPr>
              <w:t>Nombre</w:t>
            </w:r>
          </w:p>
        </w:tc>
        <w:tc>
          <w:tcPr>
            <w:tcW w:w="4011" w:type="dxa"/>
            <w:gridSpan w:val="2"/>
          </w:tcPr>
          <w:p w14:paraId="1F2D12B7" w14:textId="77777777" w:rsidR="0041535E" w:rsidRPr="007D13B6" w:rsidRDefault="0041535E" w:rsidP="008F0926">
            <w:pPr>
              <w:pStyle w:val="Sinespaciado"/>
              <w:rPr>
                <w:b/>
              </w:rPr>
            </w:pPr>
            <w:r w:rsidRPr="007D13B6">
              <w:rPr>
                <w:b/>
              </w:rPr>
              <w:t>Modificar su Evento</w:t>
            </w:r>
          </w:p>
        </w:tc>
        <w:tc>
          <w:tcPr>
            <w:tcW w:w="824" w:type="dxa"/>
          </w:tcPr>
          <w:p w14:paraId="1F33B007" w14:textId="77777777" w:rsidR="0041535E" w:rsidRPr="007D13B6" w:rsidRDefault="0041535E" w:rsidP="008F0926">
            <w:pPr>
              <w:pStyle w:val="Sinespaciado"/>
              <w:rPr>
                <w:b/>
              </w:rPr>
            </w:pPr>
            <w:r w:rsidRPr="007D13B6">
              <w:rPr>
                <w:b/>
              </w:rPr>
              <w:t>ID</w:t>
            </w:r>
          </w:p>
        </w:tc>
        <w:tc>
          <w:tcPr>
            <w:tcW w:w="2010" w:type="dxa"/>
          </w:tcPr>
          <w:p w14:paraId="1CF4C334" w14:textId="52521A3A" w:rsidR="0041535E" w:rsidRPr="007D13B6" w:rsidRDefault="000F27C5" w:rsidP="008F0926">
            <w:pPr>
              <w:pStyle w:val="Sinespaciado"/>
              <w:rPr>
                <w:b/>
              </w:rPr>
            </w:pPr>
            <w:r w:rsidRPr="007D13B6">
              <w:rPr>
                <w:b/>
              </w:rPr>
              <w:t>CUSWPW</w:t>
            </w:r>
            <w:r w:rsidR="00C45C9D">
              <w:rPr>
                <w:b/>
              </w:rPr>
              <w:t>_10</w:t>
            </w:r>
          </w:p>
        </w:tc>
      </w:tr>
      <w:tr w:rsidR="0041535E" w:rsidRPr="0041535E" w14:paraId="1A18C772" w14:textId="77777777" w:rsidTr="0041535E">
        <w:trPr>
          <w:trHeight w:val="227"/>
          <w:jc w:val="center"/>
        </w:trPr>
        <w:tc>
          <w:tcPr>
            <w:tcW w:w="1977" w:type="dxa"/>
          </w:tcPr>
          <w:p w14:paraId="6B0B55CF" w14:textId="77777777" w:rsidR="0041535E" w:rsidRPr="00585EDB" w:rsidRDefault="0041535E" w:rsidP="008F0926">
            <w:pPr>
              <w:pStyle w:val="Sinespaciado"/>
            </w:pPr>
            <w:r w:rsidRPr="00585EDB">
              <w:t>Actores</w:t>
            </w:r>
          </w:p>
        </w:tc>
        <w:tc>
          <w:tcPr>
            <w:tcW w:w="6845" w:type="dxa"/>
            <w:gridSpan w:val="4"/>
          </w:tcPr>
          <w:p w14:paraId="2CE7C7AF" w14:textId="144E2DE7" w:rsidR="0041535E" w:rsidRPr="0041535E" w:rsidRDefault="0041535E" w:rsidP="007D13B6">
            <w:pPr>
              <w:pStyle w:val="listadetabla"/>
            </w:pPr>
            <w:r w:rsidRPr="0041535E">
              <w:t>Usuario registrado</w:t>
            </w:r>
            <w:r w:rsidR="00070739">
              <w:t>.</w:t>
            </w:r>
          </w:p>
          <w:p w14:paraId="52E44430" w14:textId="7B10F480" w:rsidR="0041535E" w:rsidRPr="0041535E" w:rsidRDefault="0041535E" w:rsidP="007D13B6">
            <w:pPr>
              <w:pStyle w:val="listadetabla"/>
            </w:pPr>
            <w:r w:rsidRPr="0041535E">
              <w:t>Administrador</w:t>
            </w:r>
            <w:r w:rsidR="00070739">
              <w:t>.</w:t>
            </w:r>
          </w:p>
        </w:tc>
      </w:tr>
      <w:tr w:rsidR="0041535E" w:rsidRPr="002A248F" w14:paraId="111B9617" w14:textId="77777777" w:rsidTr="0041535E">
        <w:trPr>
          <w:trHeight w:val="227"/>
          <w:jc w:val="center"/>
        </w:trPr>
        <w:tc>
          <w:tcPr>
            <w:tcW w:w="1977" w:type="dxa"/>
          </w:tcPr>
          <w:p w14:paraId="43A82A5E" w14:textId="77777777" w:rsidR="0041535E" w:rsidRPr="00585EDB" w:rsidRDefault="0041535E" w:rsidP="008F0926">
            <w:pPr>
              <w:pStyle w:val="Sinespaciado"/>
            </w:pPr>
            <w:r w:rsidRPr="00585EDB">
              <w:t>Referencias</w:t>
            </w:r>
          </w:p>
        </w:tc>
        <w:tc>
          <w:tcPr>
            <w:tcW w:w="6845" w:type="dxa"/>
            <w:gridSpan w:val="4"/>
          </w:tcPr>
          <w:p w14:paraId="256E3CB4" w14:textId="28B5E701" w:rsidR="0041535E" w:rsidRPr="00C42FBA" w:rsidRDefault="0041535E" w:rsidP="00A941B0">
            <w:pPr>
              <w:pStyle w:val="listadetabla"/>
              <w:rPr>
                <w:lang w:val="en-US"/>
              </w:rPr>
            </w:pPr>
            <w:r w:rsidRPr="00C42FBA">
              <w:rPr>
                <w:lang w:val="en-US"/>
              </w:rPr>
              <w:t>RF_STKSWE_W_</w:t>
            </w:r>
            <w:r w:rsidR="00A941B0" w:rsidRPr="00C42FBA">
              <w:rPr>
                <w:lang w:val="en-US"/>
              </w:rPr>
              <w:t>11</w:t>
            </w:r>
            <w:r w:rsidRPr="00C42FBA">
              <w:rPr>
                <w:lang w:val="en-US"/>
              </w:rPr>
              <w:t xml:space="preserve">: </w:t>
            </w:r>
            <w:proofErr w:type="spellStart"/>
            <w:r w:rsidRPr="00C42FBA">
              <w:rPr>
                <w:lang w:val="en-US"/>
              </w:rPr>
              <w:t>Modificar</w:t>
            </w:r>
            <w:proofErr w:type="spellEnd"/>
            <w:r w:rsidRPr="00C42FBA">
              <w:rPr>
                <w:lang w:val="en-US"/>
              </w:rPr>
              <w:t xml:space="preserve"> </w:t>
            </w:r>
            <w:proofErr w:type="spellStart"/>
            <w:r w:rsidRPr="00C42FBA">
              <w:rPr>
                <w:lang w:val="en-US"/>
              </w:rPr>
              <w:t>evento</w:t>
            </w:r>
            <w:proofErr w:type="spellEnd"/>
            <w:r w:rsidR="00070739" w:rsidRPr="002A248F">
              <w:rPr>
                <w:lang w:val="en-US"/>
              </w:rPr>
              <w:t>.</w:t>
            </w:r>
          </w:p>
        </w:tc>
      </w:tr>
      <w:tr w:rsidR="0041535E" w:rsidRPr="0041535E" w14:paraId="2F603704" w14:textId="77777777" w:rsidTr="0041535E">
        <w:trPr>
          <w:trHeight w:val="227"/>
          <w:jc w:val="center"/>
        </w:trPr>
        <w:tc>
          <w:tcPr>
            <w:tcW w:w="1977" w:type="dxa"/>
          </w:tcPr>
          <w:p w14:paraId="6A59BBE2" w14:textId="77777777" w:rsidR="0041535E" w:rsidRPr="00585EDB" w:rsidRDefault="0041535E" w:rsidP="008F0926">
            <w:pPr>
              <w:pStyle w:val="Sinespaciado"/>
            </w:pPr>
            <w:r w:rsidRPr="00585EDB">
              <w:t>Precondiciones</w:t>
            </w:r>
          </w:p>
        </w:tc>
        <w:tc>
          <w:tcPr>
            <w:tcW w:w="6845" w:type="dxa"/>
            <w:gridSpan w:val="4"/>
          </w:tcPr>
          <w:p w14:paraId="6F6B333F" w14:textId="77777777" w:rsidR="0041535E" w:rsidRDefault="0041535E" w:rsidP="007D13B6">
            <w:pPr>
              <w:pStyle w:val="listadetabla"/>
            </w:pPr>
            <w:r w:rsidRPr="0041535E">
              <w:t>El actor debe tener la sesión iniciada.</w:t>
            </w:r>
          </w:p>
          <w:p w14:paraId="0F89AA8A" w14:textId="4FAE17F6" w:rsidR="00E71662" w:rsidRPr="0041535E" w:rsidRDefault="00E71662" w:rsidP="007D13B6">
            <w:pPr>
              <w:pStyle w:val="listadetabla"/>
            </w:pPr>
            <w:r>
              <w:t>El sistema debe mostrar una lista con los eventos del actor.</w:t>
            </w:r>
          </w:p>
        </w:tc>
      </w:tr>
      <w:tr w:rsidR="0041535E" w:rsidRPr="0041535E" w14:paraId="5EA8F229" w14:textId="77777777" w:rsidTr="0041535E">
        <w:trPr>
          <w:trHeight w:val="227"/>
          <w:jc w:val="center"/>
        </w:trPr>
        <w:tc>
          <w:tcPr>
            <w:tcW w:w="1977" w:type="dxa"/>
            <w:tcBorders>
              <w:bottom w:val="single" w:sz="6" w:space="0" w:color="auto"/>
            </w:tcBorders>
          </w:tcPr>
          <w:p w14:paraId="192B67DA"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313BD00B" w14:textId="77777777" w:rsidR="0041535E" w:rsidRPr="0041535E" w:rsidRDefault="0041535E" w:rsidP="007D13B6">
            <w:pPr>
              <w:pStyle w:val="listadetabla"/>
            </w:pPr>
            <w:r w:rsidRPr="0041535E">
              <w:t>El evento debe ser guardado con los nuevos datos proporcionados.</w:t>
            </w:r>
          </w:p>
        </w:tc>
      </w:tr>
      <w:tr w:rsidR="0041535E" w:rsidRPr="0041535E" w14:paraId="3F2FAA7C" w14:textId="77777777" w:rsidTr="0041535E">
        <w:trPr>
          <w:trHeight w:val="227"/>
          <w:jc w:val="center"/>
        </w:trPr>
        <w:tc>
          <w:tcPr>
            <w:tcW w:w="1977" w:type="dxa"/>
            <w:tcBorders>
              <w:top w:val="double" w:sz="4" w:space="0" w:color="auto"/>
            </w:tcBorders>
          </w:tcPr>
          <w:p w14:paraId="125F09A1"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63012D31" w14:textId="77777777" w:rsidR="0041535E" w:rsidRPr="0041535E" w:rsidRDefault="0041535E" w:rsidP="008F0926">
            <w:pPr>
              <w:pStyle w:val="Sinespaciado"/>
            </w:pPr>
            <w:r w:rsidRPr="0041535E">
              <w:t>El actor podrá modificar los datos de un evento agregado por él.</w:t>
            </w:r>
          </w:p>
        </w:tc>
      </w:tr>
      <w:tr w:rsidR="0041535E" w:rsidRPr="007D13B6" w14:paraId="5E720669" w14:textId="77777777" w:rsidTr="0041535E">
        <w:trPr>
          <w:trHeight w:val="227"/>
          <w:jc w:val="center"/>
        </w:trPr>
        <w:tc>
          <w:tcPr>
            <w:tcW w:w="1977" w:type="dxa"/>
            <w:vMerge w:val="restart"/>
          </w:tcPr>
          <w:p w14:paraId="22AC304A"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42C5472C"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6" w:space="0" w:color="auto"/>
            </w:tcBorders>
          </w:tcPr>
          <w:p w14:paraId="254836FB" w14:textId="77777777" w:rsidR="0041535E" w:rsidRPr="007D13B6" w:rsidRDefault="0041535E" w:rsidP="008F0926">
            <w:pPr>
              <w:pStyle w:val="Sinespaciado"/>
              <w:rPr>
                <w:b/>
              </w:rPr>
            </w:pPr>
            <w:r w:rsidRPr="007D13B6">
              <w:rPr>
                <w:b/>
              </w:rPr>
              <w:t>Sistema</w:t>
            </w:r>
          </w:p>
        </w:tc>
      </w:tr>
      <w:tr w:rsidR="0041535E" w:rsidRPr="0041535E" w14:paraId="4928D5A4" w14:textId="77777777" w:rsidTr="0041535E">
        <w:trPr>
          <w:trHeight w:val="227"/>
          <w:jc w:val="center"/>
        </w:trPr>
        <w:tc>
          <w:tcPr>
            <w:tcW w:w="1977" w:type="dxa"/>
            <w:vMerge/>
          </w:tcPr>
          <w:p w14:paraId="576CD212" w14:textId="77777777" w:rsidR="0041535E" w:rsidRPr="00585EDB" w:rsidRDefault="0041535E" w:rsidP="008F0926">
            <w:pPr>
              <w:pStyle w:val="Sinespaciado"/>
            </w:pPr>
          </w:p>
        </w:tc>
        <w:tc>
          <w:tcPr>
            <w:tcW w:w="3580" w:type="dxa"/>
            <w:tcBorders>
              <w:bottom w:val="single" w:sz="6" w:space="0" w:color="auto"/>
            </w:tcBorders>
          </w:tcPr>
          <w:p w14:paraId="04C3D3E9" w14:textId="515C2D1B" w:rsidR="0041535E" w:rsidRPr="0041535E" w:rsidRDefault="0041535E" w:rsidP="008F0926">
            <w:pPr>
              <w:pStyle w:val="Sinespaciado"/>
            </w:pPr>
            <w:r w:rsidRPr="0041535E">
              <w:t>1. El caso de uso empieza cuando el actor selecciona la opción para modificar su evento</w:t>
            </w:r>
            <w:r w:rsidR="00E71662">
              <w:t xml:space="preserve"> desde uno de sus eventos</w:t>
            </w:r>
            <w:r w:rsidRPr="0041535E">
              <w:t>.</w:t>
            </w:r>
          </w:p>
        </w:tc>
        <w:tc>
          <w:tcPr>
            <w:tcW w:w="3265" w:type="dxa"/>
            <w:gridSpan w:val="3"/>
            <w:tcBorders>
              <w:bottom w:val="single" w:sz="6" w:space="0" w:color="auto"/>
            </w:tcBorders>
          </w:tcPr>
          <w:p w14:paraId="67A53D2D" w14:textId="77777777" w:rsidR="0041535E" w:rsidRPr="0041535E" w:rsidRDefault="0041535E" w:rsidP="008F0926">
            <w:pPr>
              <w:pStyle w:val="Sinespaciado"/>
            </w:pPr>
            <w:r w:rsidRPr="0041535E">
              <w:t>2. El sistema despliega un formulario con los datos de entrada IEE_04.</w:t>
            </w:r>
          </w:p>
        </w:tc>
      </w:tr>
      <w:tr w:rsidR="0041535E" w:rsidRPr="0041535E" w14:paraId="0FDA02A0" w14:textId="77777777" w:rsidTr="0041535E">
        <w:trPr>
          <w:trHeight w:val="227"/>
          <w:jc w:val="center"/>
        </w:trPr>
        <w:tc>
          <w:tcPr>
            <w:tcW w:w="1977" w:type="dxa"/>
            <w:vMerge/>
          </w:tcPr>
          <w:p w14:paraId="3E98DCCE" w14:textId="77777777" w:rsidR="0041535E" w:rsidRPr="00585EDB" w:rsidRDefault="0041535E" w:rsidP="008F0926">
            <w:pPr>
              <w:pStyle w:val="Sinespaciado"/>
            </w:pPr>
          </w:p>
        </w:tc>
        <w:tc>
          <w:tcPr>
            <w:tcW w:w="3580" w:type="dxa"/>
            <w:tcBorders>
              <w:bottom w:val="single" w:sz="6" w:space="0" w:color="auto"/>
            </w:tcBorders>
          </w:tcPr>
          <w:p w14:paraId="095B97B7" w14:textId="77777777" w:rsidR="0041535E" w:rsidRPr="0041535E" w:rsidRDefault="0041535E" w:rsidP="008F0926">
            <w:pPr>
              <w:pStyle w:val="Sinespaciado"/>
            </w:pPr>
            <w:r w:rsidRPr="0041535E">
              <w:t>3. El actor ingresa los datos solicitados en el formulario.</w:t>
            </w:r>
          </w:p>
        </w:tc>
        <w:tc>
          <w:tcPr>
            <w:tcW w:w="3265" w:type="dxa"/>
            <w:gridSpan w:val="3"/>
            <w:tcBorders>
              <w:bottom w:val="single" w:sz="6" w:space="0" w:color="auto"/>
            </w:tcBorders>
          </w:tcPr>
          <w:p w14:paraId="19D808E5" w14:textId="77777777" w:rsidR="0041535E" w:rsidRPr="0041535E" w:rsidRDefault="0041535E" w:rsidP="008F0926">
            <w:pPr>
              <w:pStyle w:val="Sinespaciado"/>
            </w:pPr>
            <w:r w:rsidRPr="0041535E">
              <w:t>4. El sistema verifica que los datos ingresados son correctos.</w:t>
            </w:r>
          </w:p>
        </w:tc>
      </w:tr>
      <w:tr w:rsidR="0041535E" w:rsidRPr="0041535E" w14:paraId="486DD26B" w14:textId="77777777" w:rsidTr="0041535E">
        <w:trPr>
          <w:trHeight w:val="227"/>
          <w:jc w:val="center"/>
        </w:trPr>
        <w:tc>
          <w:tcPr>
            <w:tcW w:w="1977" w:type="dxa"/>
            <w:vMerge/>
            <w:tcBorders>
              <w:bottom w:val="single" w:sz="6" w:space="0" w:color="auto"/>
            </w:tcBorders>
          </w:tcPr>
          <w:p w14:paraId="39A367E7" w14:textId="77777777" w:rsidR="0041535E" w:rsidRPr="00585EDB" w:rsidRDefault="0041535E" w:rsidP="008F0926">
            <w:pPr>
              <w:pStyle w:val="Sinespaciado"/>
            </w:pPr>
          </w:p>
        </w:tc>
        <w:tc>
          <w:tcPr>
            <w:tcW w:w="3580" w:type="dxa"/>
            <w:tcBorders>
              <w:bottom w:val="single" w:sz="6" w:space="0" w:color="auto"/>
            </w:tcBorders>
          </w:tcPr>
          <w:p w14:paraId="4CD5D019" w14:textId="77777777" w:rsidR="0041535E" w:rsidRPr="0041535E" w:rsidRDefault="0041535E" w:rsidP="008F0926">
            <w:pPr>
              <w:pStyle w:val="Sinespaciado"/>
            </w:pPr>
          </w:p>
        </w:tc>
        <w:tc>
          <w:tcPr>
            <w:tcW w:w="3265" w:type="dxa"/>
            <w:gridSpan w:val="3"/>
            <w:tcBorders>
              <w:bottom w:val="single" w:sz="6" w:space="0" w:color="auto"/>
            </w:tcBorders>
          </w:tcPr>
          <w:p w14:paraId="419D3E5A" w14:textId="77777777" w:rsidR="0041535E" w:rsidRPr="0041535E" w:rsidRDefault="0041535E" w:rsidP="008F0926">
            <w:pPr>
              <w:pStyle w:val="Sinespaciado"/>
            </w:pPr>
            <w:r w:rsidRPr="0041535E">
              <w:t>5. El sistema notifica al actor que la cuenta se han modificado correctamente los datos.</w:t>
            </w:r>
          </w:p>
        </w:tc>
      </w:tr>
      <w:tr w:rsidR="0041535E" w:rsidRPr="007D13B6" w14:paraId="248EE6BC" w14:textId="77777777" w:rsidTr="0041535E">
        <w:trPr>
          <w:trHeight w:val="103"/>
          <w:jc w:val="center"/>
        </w:trPr>
        <w:tc>
          <w:tcPr>
            <w:tcW w:w="1977" w:type="dxa"/>
            <w:tcBorders>
              <w:bottom w:val="single" w:sz="4" w:space="0" w:color="auto"/>
            </w:tcBorders>
          </w:tcPr>
          <w:p w14:paraId="382E36E7"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5FFD0233"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4" w:space="0" w:color="auto"/>
            </w:tcBorders>
          </w:tcPr>
          <w:p w14:paraId="084A46E8" w14:textId="77777777" w:rsidR="0041535E" w:rsidRPr="007D13B6" w:rsidRDefault="0041535E" w:rsidP="008F0926">
            <w:pPr>
              <w:pStyle w:val="Sinespaciado"/>
              <w:rPr>
                <w:b/>
              </w:rPr>
            </w:pPr>
            <w:r w:rsidRPr="007D13B6">
              <w:rPr>
                <w:b/>
              </w:rPr>
              <w:t>Sistema</w:t>
            </w:r>
          </w:p>
        </w:tc>
      </w:tr>
      <w:tr w:rsidR="0041535E" w:rsidRPr="0041535E" w14:paraId="3F6E8764" w14:textId="77777777" w:rsidTr="0041535E">
        <w:trPr>
          <w:trHeight w:val="103"/>
          <w:jc w:val="center"/>
        </w:trPr>
        <w:tc>
          <w:tcPr>
            <w:tcW w:w="1977" w:type="dxa"/>
            <w:tcBorders>
              <w:top w:val="single" w:sz="4" w:space="0" w:color="auto"/>
              <w:bottom w:val="double" w:sz="4" w:space="0" w:color="auto"/>
            </w:tcBorders>
          </w:tcPr>
          <w:p w14:paraId="19367378"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58F88CC6" w14:textId="77777777" w:rsidR="0041535E" w:rsidRPr="0041535E" w:rsidRDefault="0041535E" w:rsidP="008F0926">
            <w:pPr>
              <w:pStyle w:val="Sinespaciado"/>
            </w:pPr>
          </w:p>
        </w:tc>
        <w:tc>
          <w:tcPr>
            <w:tcW w:w="3265" w:type="dxa"/>
            <w:gridSpan w:val="3"/>
            <w:tcBorders>
              <w:top w:val="single" w:sz="4" w:space="0" w:color="auto"/>
              <w:bottom w:val="double" w:sz="4" w:space="0" w:color="auto"/>
            </w:tcBorders>
          </w:tcPr>
          <w:p w14:paraId="523D5B06" w14:textId="359E86EE" w:rsidR="0041535E" w:rsidRPr="0041535E" w:rsidRDefault="0041535E" w:rsidP="008F0926">
            <w:pPr>
              <w:pStyle w:val="Sinespaciado"/>
            </w:pPr>
            <w:r w:rsidRPr="0041535E">
              <w:t>5.a</w:t>
            </w:r>
            <w:r w:rsidR="000F6C67">
              <w:t>.</w:t>
            </w:r>
            <w:r w:rsidRPr="0041535E">
              <w:t xml:space="preserve"> El sistema notifica que los datos ingresados son incorrectos, y solicita que sean ingresados nuevamente.</w:t>
            </w:r>
          </w:p>
          <w:p w14:paraId="16D9DFE1" w14:textId="6716E1FE" w:rsidR="0041535E" w:rsidRPr="0041535E" w:rsidRDefault="00D324A5" w:rsidP="008F0926">
            <w:pPr>
              <w:pStyle w:val="Sinespaciado"/>
            </w:pPr>
            <w:r>
              <w:t>6.a</w:t>
            </w:r>
            <w:r w:rsidR="000F6C67">
              <w:t>.</w:t>
            </w:r>
            <w:r w:rsidR="0041535E" w:rsidRPr="0041535E">
              <w:t xml:space="preserve"> Vuelve al paso 2.</w:t>
            </w:r>
          </w:p>
        </w:tc>
      </w:tr>
    </w:tbl>
    <w:p w14:paraId="0E4CDA34" w14:textId="6A045AA9" w:rsidR="0041535E" w:rsidRPr="0041535E" w:rsidRDefault="00F771A9" w:rsidP="00F771A9">
      <w:pPr>
        <w:pStyle w:val="Descripcin"/>
      </w:pPr>
      <w:bookmarkStart w:id="438" w:name="_Toc486449166"/>
      <w:bookmarkStart w:id="439" w:name="_Toc486712557"/>
      <w:r>
        <w:t xml:space="preserve">Tabla </w:t>
      </w:r>
      <w:r w:rsidR="00B56172">
        <w:fldChar w:fldCharType="begin"/>
      </w:r>
      <w:r w:rsidR="00B56172">
        <w:instrText xml:space="preserve"> SEQ Tabla \* ARABIC </w:instrText>
      </w:r>
      <w:r w:rsidR="00B56172">
        <w:fldChar w:fldCharType="separate"/>
      </w:r>
      <w:r w:rsidR="00633160">
        <w:rPr>
          <w:noProof/>
        </w:rPr>
        <w:t>24</w:t>
      </w:r>
      <w:r w:rsidR="00B56172">
        <w:rPr>
          <w:noProof/>
        </w:rPr>
        <w:fldChar w:fldCharType="end"/>
      </w:r>
      <w:r w:rsidR="00601001">
        <w:t xml:space="preserve">: Especificación de casos de uso de la </w:t>
      </w:r>
      <w:r w:rsidR="005C7F78">
        <w:t>aplicación</w:t>
      </w:r>
      <w:r w:rsidR="00601001">
        <w:t xml:space="preserve"> web</w:t>
      </w:r>
      <w:bookmarkEnd w:id="438"/>
      <w:bookmarkEnd w:id="439"/>
    </w:p>
    <w:p w14:paraId="4BD2F712" w14:textId="77777777" w:rsidR="00121F8C" w:rsidRDefault="00121F8C">
      <w:pPr>
        <w:spacing w:after="0" w:line="276" w:lineRule="auto"/>
        <w:jc w:val="left"/>
        <w:rPr>
          <w:color w:val="666666"/>
        </w:rPr>
      </w:pPr>
      <w:bookmarkStart w:id="440" w:name="_Toc484123345"/>
      <w:bookmarkStart w:id="441" w:name="_Toc486449082"/>
      <w:bookmarkStart w:id="442" w:name="_Toc486696794"/>
      <w:r>
        <w:br w:type="page"/>
      </w:r>
    </w:p>
    <w:p w14:paraId="18EE9ECE" w14:textId="1E48C65E" w:rsidR="0041535E" w:rsidRPr="0041535E" w:rsidRDefault="001D1F6B" w:rsidP="00E03A94">
      <w:pPr>
        <w:pStyle w:val="Ttulo5"/>
      </w:pPr>
      <w:bookmarkStart w:id="443" w:name="_Toc486710810"/>
      <w:r>
        <w:lastRenderedPageBreak/>
        <w:t>5</w:t>
      </w:r>
      <w:r w:rsidR="0041535E" w:rsidRPr="0041535E">
        <w:t>.1.</w:t>
      </w:r>
      <w:r w:rsidR="00E03A94">
        <w:t>2.</w:t>
      </w:r>
      <w:r w:rsidR="0041535E" w:rsidRPr="0041535E">
        <w:t>3.12 Caso de uso: Eliminar Evento</w:t>
      </w:r>
      <w:bookmarkEnd w:id="440"/>
      <w:bookmarkEnd w:id="441"/>
      <w:bookmarkEnd w:id="442"/>
      <w:bookmarkEnd w:id="443"/>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73891915" w14:textId="77777777" w:rsidTr="0041535E">
        <w:trPr>
          <w:trHeight w:val="227"/>
          <w:jc w:val="center"/>
        </w:trPr>
        <w:tc>
          <w:tcPr>
            <w:tcW w:w="1977" w:type="dxa"/>
          </w:tcPr>
          <w:p w14:paraId="154F1696" w14:textId="77777777" w:rsidR="0041535E" w:rsidRPr="007D13B6" w:rsidRDefault="0041535E" w:rsidP="008F0926">
            <w:pPr>
              <w:pStyle w:val="Sinespaciado"/>
              <w:rPr>
                <w:b/>
              </w:rPr>
            </w:pPr>
            <w:r w:rsidRPr="007D13B6">
              <w:rPr>
                <w:b/>
              </w:rPr>
              <w:t>Nombre</w:t>
            </w:r>
          </w:p>
        </w:tc>
        <w:tc>
          <w:tcPr>
            <w:tcW w:w="4011" w:type="dxa"/>
            <w:gridSpan w:val="2"/>
          </w:tcPr>
          <w:p w14:paraId="1622327D" w14:textId="02572C45" w:rsidR="0041535E" w:rsidRPr="007D13B6" w:rsidRDefault="00E71662" w:rsidP="008F0926">
            <w:pPr>
              <w:pStyle w:val="Sinespaciado"/>
              <w:rPr>
                <w:b/>
              </w:rPr>
            </w:pPr>
            <w:r>
              <w:rPr>
                <w:b/>
              </w:rPr>
              <w:t>Eliminar Evento</w:t>
            </w:r>
          </w:p>
        </w:tc>
        <w:tc>
          <w:tcPr>
            <w:tcW w:w="824" w:type="dxa"/>
          </w:tcPr>
          <w:p w14:paraId="38F7AF84" w14:textId="77777777" w:rsidR="0041535E" w:rsidRPr="007D13B6" w:rsidRDefault="0041535E" w:rsidP="008F0926">
            <w:pPr>
              <w:pStyle w:val="Sinespaciado"/>
              <w:rPr>
                <w:b/>
              </w:rPr>
            </w:pPr>
            <w:r w:rsidRPr="007D13B6">
              <w:rPr>
                <w:b/>
              </w:rPr>
              <w:t>ID</w:t>
            </w:r>
          </w:p>
        </w:tc>
        <w:tc>
          <w:tcPr>
            <w:tcW w:w="2010" w:type="dxa"/>
          </w:tcPr>
          <w:p w14:paraId="11152715" w14:textId="114C4C0D" w:rsidR="0041535E" w:rsidRPr="007D13B6" w:rsidRDefault="000F27C5" w:rsidP="008F0926">
            <w:pPr>
              <w:pStyle w:val="Sinespaciado"/>
              <w:rPr>
                <w:b/>
              </w:rPr>
            </w:pPr>
            <w:r w:rsidRPr="007D13B6">
              <w:rPr>
                <w:b/>
              </w:rPr>
              <w:t>CUSWPW</w:t>
            </w:r>
            <w:r w:rsidR="00C45C9D">
              <w:rPr>
                <w:b/>
              </w:rPr>
              <w:t>_11</w:t>
            </w:r>
          </w:p>
        </w:tc>
      </w:tr>
      <w:tr w:rsidR="0041535E" w:rsidRPr="0041535E" w14:paraId="64CDE0B7" w14:textId="77777777" w:rsidTr="0041535E">
        <w:trPr>
          <w:trHeight w:val="227"/>
          <w:jc w:val="center"/>
        </w:trPr>
        <w:tc>
          <w:tcPr>
            <w:tcW w:w="1977" w:type="dxa"/>
          </w:tcPr>
          <w:p w14:paraId="6D942D44" w14:textId="77777777" w:rsidR="0041535E" w:rsidRPr="00585EDB" w:rsidRDefault="0041535E" w:rsidP="008F0926">
            <w:pPr>
              <w:pStyle w:val="Sinespaciado"/>
            </w:pPr>
            <w:r w:rsidRPr="00585EDB">
              <w:t>Actores</w:t>
            </w:r>
          </w:p>
        </w:tc>
        <w:tc>
          <w:tcPr>
            <w:tcW w:w="6845" w:type="dxa"/>
            <w:gridSpan w:val="4"/>
          </w:tcPr>
          <w:p w14:paraId="6899869B" w14:textId="77777777" w:rsidR="0041535E" w:rsidRPr="00B42C16" w:rsidRDefault="0041535E" w:rsidP="007D13B6">
            <w:pPr>
              <w:pStyle w:val="listadetabla"/>
            </w:pPr>
            <w:r w:rsidRPr="00B42C16">
              <w:t>Administrador</w:t>
            </w:r>
          </w:p>
        </w:tc>
      </w:tr>
      <w:tr w:rsidR="0041535E" w:rsidRPr="002A248F" w14:paraId="1CD18913" w14:textId="77777777" w:rsidTr="0041535E">
        <w:trPr>
          <w:trHeight w:val="227"/>
          <w:jc w:val="center"/>
        </w:trPr>
        <w:tc>
          <w:tcPr>
            <w:tcW w:w="1977" w:type="dxa"/>
          </w:tcPr>
          <w:p w14:paraId="4932C8B6" w14:textId="77777777" w:rsidR="0041535E" w:rsidRPr="00585EDB" w:rsidRDefault="0041535E" w:rsidP="008F0926">
            <w:pPr>
              <w:pStyle w:val="Sinespaciado"/>
            </w:pPr>
            <w:r w:rsidRPr="00585EDB">
              <w:t>Referencias</w:t>
            </w:r>
          </w:p>
        </w:tc>
        <w:tc>
          <w:tcPr>
            <w:tcW w:w="6845" w:type="dxa"/>
            <w:gridSpan w:val="4"/>
          </w:tcPr>
          <w:p w14:paraId="3C4ACE1A" w14:textId="6169070F" w:rsidR="0041535E" w:rsidRPr="00C42FBA" w:rsidRDefault="0041535E" w:rsidP="00A941B0">
            <w:pPr>
              <w:pStyle w:val="listadetabla"/>
              <w:rPr>
                <w:lang w:val="en-US"/>
              </w:rPr>
            </w:pPr>
            <w:r w:rsidRPr="00C42FBA">
              <w:rPr>
                <w:lang w:val="en-US"/>
              </w:rPr>
              <w:t>RF_STKSWE_W_</w:t>
            </w:r>
            <w:r w:rsidR="00A941B0" w:rsidRPr="00C42FBA">
              <w:rPr>
                <w:lang w:val="en-US"/>
              </w:rPr>
              <w:t>09</w:t>
            </w:r>
            <w:r w:rsidRPr="00C42FBA">
              <w:rPr>
                <w:lang w:val="en-US"/>
              </w:rPr>
              <w:t xml:space="preserve">: </w:t>
            </w:r>
            <w:proofErr w:type="spellStart"/>
            <w:r w:rsidRPr="00C42FBA">
              <w:rPr>
                <w:lang w:val="en-US"/>
              </w:rPr>
              <w:t>Eliminar</w:t>
            </w:r>
            <w:proofErr w:type="spellEnd"/>
            <w:r w:rsidRPr="00C42FBA">
              <w:rPr>
                <w:lang w:val="en-US"/>
              </w:rPr>
              <w:t xml:space="preserve"> </w:t>
            </w:r>
            <w:proofErr w:type="spellStart"/>
            <w:r w:rsidRPr="00C42FBA">
              <w:rPr>
                <w:lang w:val="en-US"/>
              </w:rPr>
              <w:t>evento</w:t>
            </w:r>
            <w:proofErr w:type="spellEnd"/>
            <w:r w:rsidR="00070739" w:rsidRPr="002A248F">
              <w:rPr>
                <w:lang w:val="en-US"/>
              </w:rPr>
              <w:t>.</w:t>
            </w:r>
          </w:p>
        </w:tc>
      </w:tr>
      <w:tr w:rsidR="0041535E" w:rsidRPr="0041535E" w14:paraId="007A1CFB" w14:textId="77777777" w:rsidTr="0041535E">
        <w:trPr>
          <w:trHeight w:val="227"/>
          <w:jc w:val="center"/>
        </w:trPr>
        <w:tc>
          <w:tcPr>
            <w:tcW w:w="1977" w:type="dxa"/>
          </w:tcPr>
          <w:p w14:paraId="2D845846" w14:textId="77777777" w:rsidR="0041535E" w:rsidRPr="00585EDB" w:rsidRDefault="0041535E" w:rsidP="008F0926">
            <w:pPr>
              <w:pStyle w:val="Sinespaciado"/>
            </w:pPr>
            <w:r w:rsidRPr="00585EDB">
              <w:t>Precondiciones</w:t>
            </w:r>
          </w:p>
        </w:tc>
        <w:tc>
          <w:tcPr>
            <w:tcW w:w="6845" w:type="dxa"/>
            <w:gridSpan w:val="4"/>
          </w:tcPr>
          <w:p w14:paraId="12C124EF" w14:textId="3A76E1E7" w:rsidR="0041535E" w:rsidRDefault="0041535E" w:rsidP="007D13B6">
            <w:pPr>
              <w:pStyle w:val="listadetabla"/>
            </w:pPr>
            <w:r w:rsidRPr="00B42C16">
              <w:t>El actor debe tener la sesión iniciada.</w:t>
            </w:r>
          </w:p>
          <w:p w14:paraId="493B3C03" w14:textId="6FE3C5A0" w:rsidR="00E71662" w:rsidRPr="00B42C16" w:rsidRDefault="00E71662" w:rsidP="007D13B6">
            <w:pPr>
              <w:pStyle w:val="listadetabla"/>
            </w:pPr>
            <w:r>
              <w:t>El sistema debe mostrar un lista de los eventos registrados.</w:t>
            </w:r>
          </w:p>
        </w:tc>
      </w:tr>
      <w:tr w:rsidR="0041535E" w:rsidRPr="0041535E" w14:paraId="224C9EAA" w14:textId="77777777" w:rsidTr="0041535E">
        <w:trPr>
          <w:trHeight w:val="227"/>
          <w:jc w:val="center"/>
        </w:trPr>
        <w:tc>
          <w:tcPr>
            <w:tcW w:w="1977" w:type="dxa"/>
            <w:tcBorders>
              <w:bottom w:val="single" w:sz="6" w:space="0" w:color="auto"/>
            </w:tcBorders>
          </w:tcPr>
          <w:p w14:paraId="67B66D26"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5C862BD6" w14:textId="77777777" w:rsidR="0041535E" w:rsidRPr="00B42C16" w:rsidRDefault="0041535E" w:rsidP="007D13B6">
            <w:pPr>
              <w:pStyle w:val="listadetabla"/>
            </w:pPr>
            <w:r w:rsidRPr="00B42C16">
              <w:t>El evento deberá ser eliminado del sistema.</w:t>
            </w:r>
          </w:p>
        </w:tc>
      </w:tr>
      <w:tr w:rsidR="0041535E" w:rsidRPr="0041535E" w14:paraId="76A34EEC" w14:textId="77777777" w:rsidTr="0041535E">
        <w:trPr>
          <w:trHeight w:val="227"/>
          <w:jc w:val="center"/>
        </w:trPr>
        <w:tc>
          <w:tcPr>
            <w:tcW w:w="1977" w:type="dxa"/>
            <w:tcBorders>
              <w:top w:val="double" w:sz="4" w:space="0" w:color="auto"/>
            </w:tcBorders>
          </w:tcPr>
          <w:p w14:paraId="706FA524"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061F3790" w14:textId="77777777" w:rsidR="0041535E" w:rsidRPr="0041535E" w:rsidRDefault="0041535E" w:rsidP="008F0926">
            <w:pPr>
              <w:pStyle w:val="Sinespaciado"/>
            </w:pPr>
            <w:r w:rsidRPr="0041535E">
              <w:t>El actor eliminar un evento previamente ingresado al sistema.</w:t>
            </w:r>
          </w:p>
        </w:tc>
      </w:tr>
      <w:tr w:rsidR="0041535E" w:rsidRPr="007D13B6" w14:paraId="0B884543" w14:textId="77777777" w:rsidTr="0041535E">
        <w:trPr>
          <w:trHeight w:val="227"/>
          <w:jc w:val="center"/>
        </w:trPr>
        <w:tc>
          <w:tcPr>
            <w:tcW w:w="1977" w:type="dxa"/>
            <w:vMerge w:val="restart"/>
          </w:tcPr>
          <w:p w14:paraId="7217BC1A"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139821C4" w14:textId="77777777" w:rsidR="0041535E" w:rsidRPr="007D13B6" w:rsidRDefault="0041535E" w:rsidP="008F0926">
            <w:pPr>
              <w:pStyle w:val="Sinespaciado"/>
              <w:rPr>
                <w:b/>
              </w:rPr>
            </w:pPr>
            <w:r w:rsidRPr="007D13B6">
              <w:rPr>
                <w:b/>
              </w:rPr>
              <w:t>Administrador</w:t>
            </w:r>
          </w:p>
        </w:tc>
        <w:tc>
          <w:tcPr>
            <w:tcW w:w="3265" w:type="dxa"/>
            <w:gridSpan w:val="3"/>
            <w:tcBorders>
              <w:bottom w:val="single" w:sz="6" w:space="0" w:color="auto"/>
            </w:tcBorders>
          </w:tcPr>
          <w:p w14:paraId="4E541A78" w14:textId="77777777" w:rsidR="0041535E" w:rsidRPr="007D13B6" w:rsidRDefault="0041535E" w:rsidP="008F0926">
            <w:pPr>
              <w:pStyle w:val="Sinespaciado"/>
              <w:rPr>
                <w:b/>
              </w:rPr>
            </w:pPr>
            <w:r w:rsidRPr="007D13B6">
              <w:rPr>
                <w:b/>
              </w:rPr>
              <w:t>Sistema</w:t>
            </w:r>
          </w:p>
        </w:tc>
      </w:tr>
      <w:tr w:rsidR="0041535E" w:rsidRPr="0041535E" w14:paraId="2C7BE3B2" w14:textId="77777777" w:rsidTr="0041535E">
        <w:trPr>
          <w:trHeight w:val="227"/>
          <w:jc w:val="center"/>
        </w:trPr>
        <w:tc>
          <w:tcPr>
            <w:tcW w:w="1977" w:type="dxa"/>
            <w:vMerge/>
          </w:tcPr>
          <w:p w14:paraId="05D5E2C0" w14:textId="77777777" w:rsidR="0041535E" w:rsidRPr="00585EDB" w:rsidRDefault="0041535E" w:rsidP="008F0926">
            <w:pPr>
              <w:pStyle w:val="Sinespaciado"/>
            </w:pPr>
          </w:p>
        </w:tc>
        <w:tc>
          <w:tcPr>
            <w:tcW w:w="3580" w:type="dxa"/>
            <w:tcBorders>
              <w:bottom w:val="single" w:sz="6" w:space="0" w:color="auto"/>
            </w:tcBorders>
          </w:tcPr>
          <w:p w14:paraId="79689732" w14:textId="0295E81E" w:rsidR="0041535E" w:rsidRPr="0041535E" w:rsidRDefault="0041535E" w:rsidP="008F0926">
            <w:pPr>
              <w:pStyle w:val="Sinespaciado"/>
            </w:pPr>
            <w:r w:rsidRPr="0041535E">
              <w:t>1. El caso de uso empieza cuando el actor selecciona la opción para eliminar un evento</w:t>
            </w:r>
            <w:r w:rsidR="00E71662">
              <w:t xml:space="preserve"> desde uno de los eventos litados</w:t>
            </w:r>
            <w:r w:rsidRPr="0041535E">
              <w:t>.</w:t>
            </w:r>
          </w:p>
        </w:tc>
        <w:tc>
          <w:tcPr>
            <w:tcW w:w="3265" w:type="dxa"/>
            <w:gridSpan w:val="3"/>
            <w:tcBorders>
              <w:bottom w:val="single" w:sz="6" w:space="0" w:color="auto"/>
            </w:tcBorders>
          </w:tcPr>
          <w:p w14:paraId="3C7D42E3" w14:textId="77777777" w:rsidR="0041535E" w:rsidRPr="0041535E" w:rsidRDefault="0041535E" w:rsidP="008F0926">
            <w:pPr>
              <w:pStyle w:val="Sinespaciado"/>
            </w:pPr>
            <w:r w:rsidRPr="0041535E">
              <w:t>2. El sistema pide al actor confirmar la acción a realizar.</w:t>
            </w:r>
          </w:p>
        </w:tc>
      </w:tr>
      <w:tr w:rsidR="0041535E" w:rsidRPr="0041535E" w14:paraId="35B72877" w14:textId="77777777" w:rsidTr="0041535E">
        <w:trPr>
          <w:trHeight w:val="227"/>
          <w:jc w:val="center"/>
        </w:trPr>
        <w:tc>
          <w:tcPr>
            <w:tcW w:w="1977" w:type="dxa"/>
            <w:vMerge/>
          </w:tcPr>
          <w:p w14:paraId="27DAE65A" w14:textId="77777777" w:rsidR="0041535E" w:rsidRPr="00585EDB" w:rsidRDefault="0041535E" w:rsidP="008F0926">
            <w:pPr>
              <w:pStyle w:val="Sinespaciado"/>
            </w:pPr>
          </w:p>
        </w:tc>
        <w:tc>
          <w:tcPr>
            <w:tcW w:w="3580" w:type="dxa"/>
            <w:tcBorders>
              <w:bottom w:val="single" w:sz="6" w:space="0" w:color="auto"/>
            </w:tcBorders>
          </w:tcPr>
          <w:p w14:paraId="13C3D780" w14:textId="77777777" w:rsidR="0041535E" w:rsidRPr="0041535E" w:rsidRDefault="0041535E" w:rsidP="008F0926">
            <w:pPr>
              <w:pStyle w:val="Sinespaciado"/>
            </w:pPr>
            <w:r w:rsidRPr="0041535E">
              <w:t>3. El actor confirma la acción.</w:t>
            </w:r>
          </w:p>
        </w:tc>
        <w:tc>
          <w:tcPr>
            <w:tcW w:w="3265" w:type="dxa"/>
            <w:gridSpan w:val="3"/>
            <w:tcBorders>
              <w:bottom w:val="single" w:sz="6" w:space="0" w:color="auto"/>
            </w:tcBorders>
          </w:tcPr>
          <w:p w14:paraId="5B2F03F1" w14:textId="77777777" w:rsidR="0041535E" w:rsidRPr="0041535E" w:rsidRDefault="0041535E" w:rsidP="008F0926">
            <w:pPr>
              <w:pStyle w:val="Sinespaciado"/>
            </w:pPr>
            <w:r w:rsidRPr="0041535E">
              <w:t>4. El sistema elimina el evento y notifica que la acción se realizó correctamente.</w:t>
            </w:r>
          </w:p>
        </w:tc>
      </w:tr>
      <w:tr w:rsidR="0041535E" w:rsidRPr="007D13B6" w14:paraId="02B60EC1" w14:textId="77777777" w:rsidTr="0041535E">
        <w:trPr>
          <w:trHeight w:val="103"/>
          <w:jc w:val="center"/>
        </w:trPr>
        <w:tc>
          <w:tcPr>
            <w:tcW w:w="1977" w:type="dxa"/>
            <w:tcBorders>
              <w:bottom w:val="single" w:sz="4" w:space="0" w:color="auto"/>
            </w:tcBorders>
          </w:tcPr>
          <w:p w14:paraId="4E9836FE"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40829F57" w14:textId="77777777" w:rsidR="0041535E" w:rsidRPr="007D13B6" w:rsidRDefault="0041535E" w:rsidP="008F0926">
            <w:pPr>
              <w:pStyle w:val="Sinespaciado"/>
              <w:rPr>
                <w:b/>
              </w:rPr>
            </w:pPr>
            <w:r w:rsidRPr="007D13B6">
              <w:rPr>
                <w:b/>
              </w:rPr>
              <w:t>Administrador</w:t>
            </w:r>
          </w:p>
        </w:tc>
        <w:tc>
          <w:tcPr>
            <w:tcW w:w="3265" w:type="dxa"/>
            <w:gridSpan w:val="3"/>
            <w:tcBorders>
              <w:bottom w:val="single" w:sz="4" w:space="0" w:color="auto"/>
            </w:tcBorders>
          </w:tcPr>
          <w:p w14:paraId="6E27AA1D" w14:textId="77777777" w:rsidR="0041535E" w:rsidRPr="007D13B6" w:rsidRDefault="0041535E" w:rsidP="008F0926">
            <w:pPr>
              <w:pStyle w:val="Sinespaciado"/>
              <w:rPr>
                <w:b/>
              </w:rPr>
            </w:pPr>
            <w:r w:rsidRPr="007D13B6">
              <w:rPr>
                <w:b/>
              </w:rPr>
              <w:t>Sistema</w:t>
            </w:r>
          </w:p>
        </w:tc>
      </w:tr>
      <w:tr w:rsidR="0041535E" w:rsidRPr="0041535E" w14:paraId="6C1A5B75" w14:textId="77777777" w:rsidTr="0041535E">
        <w:trPr>
          <w:trHeight w:val="103"/>
          <w:jc w:val="center"/>
        </w:trPr>
        <w:tc>
          <w:tcPr>
            <w:tcW w:w="1977" w:type="dxa"/>
            <w:tcBorders>
              <w:top w:val="single" w:sz="4" w:space="0" w:color="auto"/>
              <w:bottom w:val="double" w:sz="4" w:space="0" w:color="auto"/>
            </w:tcBorders>
          </w:tcPr>
          <w:p w14:paraId="1D60AB1A"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2090C5A3" w14:textId="0F6180E2" w:rsidR="0041535E" w:rsidRPr="0041535E" w:rsidRDefault="0041535E" w:rsidP="008F0926">
            <w:pPr>
              <w:pStyle w:val="Sinespaciado"/>
            </w:pPr>
            <w:r w:rsidRPr="0041535E">
              <w:t>3.a. El acto</w:t>
            </w:r>
            <w:r w:rsidR="00E34999">
              <w:t>r</w:t>
            </w:r>
            <w:r w:rsidRPr="0041535E">
              <w:t xml:space="preserve"> no confirma la acción</w:t>
            </w:r>
            <w:r w:rsidR="00070739">
              <w:t>.</w:t>
            </w:r>
          </w:p>
        </w:tc>
        <w:tc>
          <w:tcPr>
            <w:tcW w:w="3265" w:type="dxa"/>
            <w:gridSpan w:val="3"/>
            <w:tcBorders>
              <w:top w:val="single" w:sz="4" w:space="0" w:color="auto"/>
              <w:bottom w:val="double" w:sz="4" w:space="0" w:color="auto"/>
            </w:tcBorders>
          </w:tcPr>
          <w:p w14:paraId="6CFAC9BD" w14:textId="77777777" w:rsidR="0041535E" w:rsidRPr="0041535E" w:rsidRDefault="0041535E" w:rsidP="008F0926">
            <w:pPr>
              <w:pStyle w:val="Sinespaciado"/>
            </w:pPr>
            <w:r w:rsidRPr="0041535E">
              <w:t>4.a. El sistema no elimina el evento y notifica al actor que se ha cancelado la operación.</w:t>
            </w:r>
          </w:p>
        </w:tc>
      </w:tr>
    </w:tbl>
    <w:p w14:paraId="5B2D77AF" w14:textId="57941A68" w:rsidR="00121F8C" w:rsidRDefault="00F771A9" w:rsidP="00121F8C">
      <w:pPr>
        <w:pStyle w:val="Descripcin"/>
      </w:pPr>
      <w:bookmarkStart w:id="444" w:name="_Toc486449167"/>
      <w:bookmarkStart w:id="445" w:name="_Toc486712558"/>
      <w:r>
        <w:t xml:space="preserve">Tabla </w:t>
      </w:r>
      <w:r w:rsidR="00B56172">
        <w:fldChar w:fldCharType="begin"/>
      </w:r>
      <w:r w:rsidR="00B56172">
        <w:instrText xml:space="preserve"> SEQ Tabla \* ARABIC </w:instrText>
      </w:r>
      <w:r w:rsidR="00B56172">
        <w:fldChar w:fldCharType="separate"/>
      </w:r>
      <w:r w:rsidR="00633160">
        <w:rPr>
          <w:noProof/>
        </w:rPr>
        <w:t>25</w:t>
      </w:r>
      <w:r w:rsidR="00B56172">
        <w:rPr>
          <w:noProof/>
        </w:rPr>
        <w:fldChar w:fldCharType="end"/>
      </w:r>
      <w:r w:rsidR="00601001">
        <w:t xml:space="preserve">: Especificación de casos de uso de la </w:t>
      </w:r>
      <w:r w:rsidR="005C7F78">
        <w:t>aplicación</w:t>
      </w:r>
      <w:r w:rsidR="00601001">
        <w:t xml:space="preserve"> web</w:t>
      </w:r>
      <w:bookmarkStart w:id="446" w:name="_Toc484123346"/>
      <w:bookmarkStart w:id="447" w:name="_Toc486449083"/>
      <w:bookmarkStart w:id="448" w:name="_Toc486696795"/>
      <w:bookmarkEnd w:id="444"/>
      <w:bookmarkEnd w:id="445"/>
    </w:p>
    <w:p w14:paraId="02FDD105" w14:textId="77777777" w:rsidR="00121F8C" w:rsidRDefault="00121F8C">
      <w:pPr>
        <w:spacing w:after="0" w:line="276" w:lineRule="auto"/>
        <w:jc w:val="left"/>
        <w:rPr>
          <w:color w:val="666666"/>
        </w:rPr>
      </w:pPr>
      <w:r>
        <w:br w:type="page"/>
      </w:r>
    </w:p>
    <w:p w14:paraId="5B14EE69" w14:textId="4C7C693D" w:rsidR="0041535E" w:rsidRPr="0041535E" w:rsidRDefault="001D1F6B" w:rsidP="00121F8C">
      <w:pPr>
        <w:pStyle w:val="Ttulo5"/>
      </w:pPr>
      <w:bookmarkStart w:id="449" w:name="_Toc486710811"/>
      <w:r>
        <w:lastRenderedPageBreak/>
        <w:t>5</w:t>
      </w:r>
      <w:r w:rsidR="0041535E" w:rsidRPr="0041535E">
        <w:t>.1.</w:t>
      </w:r>
      <w:r w:rsidR="00E03A94">
        <w:t>2.</w:t>
      </w:r>
      <w:r w:rsidR="0041535E" w:rsidRPr="0041535E">
        <w:t>3.13 Caso de uso: Suspender cuenta de Usuario</w:t>
      </w:r>
      <w:bookmarkEnd w:id="446"/>
      <w:bookmarkEnd w:id="447"/>
      <w:bookmarkEnd w:id="448"/>
      <w:bookmarkEnd w:id="449"/>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4B2301C9" w14:textId="77777777" w:rsidTr="0041535E">
        <w:trPr>
          <w:trHeight w:val="227"/>
          <w:jc w:val="center"/>
        </w:trPr>
        <w:tc>
          <w:tcPr>
            <w:tcW w:w="1977" w:type="dxa"/>
          </w:tcPr>
          <w:p w14:paraId="4D0B10EE" w14:textId="77777777" w:rsidR="0041535E" w:rsidRPr="007D13B6" w:rsidRDefault="0041535E" w:rsidP="008F0926">
            <w:pPr>
              <w:pStyle w:val="Sinespaciado"/>
              <w:rPr>
                <w:b/>
              </w:rPr>
            </w:pPr>
            <w:r w:rsidRPr="007D13B6">
              <w:rPr>
                <w:b/>
              </w:rPr>
              <w:t>Nombre</w:t>
            </w:r>
          </w:p>
        </w:tc>
        <w:tc>
          <w:tcPr>
            <w:tcW w:w="4011" w:type="dxa"/>
            <w:gridSpan w:val="2"/>
          </w:tcPr>
          <w:p w14:paraId="3C954BAF" w14:textId="77777777" w:rsidR="0041535E" w:rsidRPr="007D13B6" w:rsidRDefault="0041535E" w:rsidP="008F0926">
            <w:pPr>
              <w:pStyle w:val="Sinespaciado"/>
              <w:rPr>
                <w:b/>
              </w:rPr>
            </w:pPr>
            <w:r w:rsidRPr="007D13B6">
              <w:rPr>
                <w:b/>
              </w:rPr>
              <w:t>Suspender Cuenta de Usuario</w:t>
            </w:r>
          </w:p>
        </w:tc>
        <w:tc>
          <w:tcPr>
            <w:tcW w:w="824" w:type="dxa"/>
          </w:tcPr>
          <w:p w14:paraId="46854E84" w14:textId="77777777" w:rsidR="0041535E" w:rsidRPr="007D13B6" w:rsidRDefault="0041535E" w:rsidP="008F0926">
            <w:pPr>
              <w:pStyle w:val="Sinespaciado"/>
              <w:rPr>
                <w:b/>
              </w:rPr>
            </w:pPr>
            <w:r w:rsidRPr="007D13B6">
              <w:rPr>
                <w:b/>
              </w:rPr>
              <w:t>ID</w:t>
            </w:r>
          </w:p>
        </w:tc>
        <w:tc>
          <w:tcPr>
            <w:tcW w:w="2010" w:type="dxa"/>
          </w:tcPr>
          <w:p w14:paraId="032204E9" w14:textId="37E86084" w:rsidR="0041535E" w:rsidRPr="007D13B6" w:rsidRDefault="000F27C5" w:rsidP="008F0926">
            <w:pPr>
              <w:pStyle w:val="Sinespaciado"/>
              <w:rPr>
                <w:b/>
              </w:rPr>
            </w:pPr>
            <w:r w:rsidRPr="007D13B6">
              <w:rPr>
                <w:b/>
              </w:rPr>
              <w:t>CUSWPW</w:t>
            </w:r>
            <w:r w:rsidR="00C45C9D">
              <w:rPr>
                <w:b/>
              </w:rPr>
              <w:t>_12</w:t>
            </w:r>
          </w:p>
        </w:tc>
      </w:tr>
      <w:tr w:rsidR="0041535E" w:rsidRPr="0041535E" w14:paraId="4C07FA4D" w14:textId="77777777" w:rsidTr="0041535E">
        <w:trPr>
          <w:trHeight w:val="227"/>
          <w:jc w:val="center"/>
        </w:trPr>
        <w:tc>
          <w:tcPr>
            <w:tcW w:w="1977" w:type="dxa"/>
          </w:tcPr>
          <w:p w14:paraId="19085D22" w14:textId="77777777" w:rsidR="0041535E" w:rsidRPr="00585EDB" w:rsidRDefault="0041535E" w:rsidP="008F0926">
            <w:pPr>
              <w:pStyle w:val="Sinespaciado"/>
            </w:pPr>
            <w:r w:rsidRPr="00585EDB">
              <w:t>Actores</w:t>
            </w:r>
          </w:p>
        </w:tc>
        <w:tc>
          <w:tcPr>
            <w:tcW w:w="6845" w:type="dxa"/>
            <w:gridSpan w:val="4"/>
          </w:tcPr>
          <w:p w14:paraId="70E9950D" w14:textId="59D1E38A" w:rsidR="0041535E" w:rsidRPr="0041535E" w:rsidRDefault="0041535E" w:rsidP="007D13B6">
            <w:pPr>
              <w:pStyle w:val="listadetabla"/>
            </w:pPr>
            <w:r w:rsidRPr="0041535E">
              <w:t>Administrador</w:t>
            </w:r>
            <w:r w:rsidR="00070739">
              <w:t>.</w:t>
            </w:r>
          </w:p>
        </w:tc>
      </w:tr>
      <w:tr w:rsidR="0041535E" w:rsidRPr="0041535E" w14:paraId="30910BC6" w14:textId="77777777" w:rsidTr="0041535E">
        <w:trPr>
          <w:trHeight w:val="227"/>
          <w:jc w:val="center"/>
        </w:trPr>
        <w:tc>
          <w:tcPr>
            <w:tcW w:w="1977" w:type="dxa"/>
          </w:tcPr>
          <w:p w14:paraId="691A2912" w14:textId="77777777" w:rsidR="0041535E" w:rsidRPr="00585EDB" w:rsidRDefault="0041535E" w:rsidP="008F0926">
            <w:pPr>
              <w:pStyle w:val="Sinespaciado"/>
            </w:pPr>
            <w:r w:rsidRPr="00585EDB">
              <w:t>Referencias</w:t>
            </w:r>
          </w:p>
        </w:tc>
        <w:tc>
          <w:tcPr>
            <w:tcW w:w="6845" w:type="dxa"/>
            <w:gridSpan w:val="4"/>
          </w:tcPr>
          <w:p w14:paraId="2BA69439" w14:textId="19EDD264" w:rsidR="0041535E" w:rsidRPr="0041535E" w:rsidRDefault="0041535E" w:rsidP="00A941B0">
            <w:pPr>
              <w:pStyle w:val="listadetabla"/>
            </w:pPr>
            <w:r w:rsidRPr="0041535E">
              <w:t>RF_STKSWE_W_</w:t>
            </w:r>
            <w:r w:rsidR="00A941B0">
              <w:t>10</w:t>
            </w:r>
            <w:r w:rsidRPr="0041535E">
              <w:t>: Suspender cuenta usuario</w:t>
            </w:r>
            <w:r w:rsidR="00070739">
              <w:t>.</w:t>
            </w:r>
          </w:p>
        </w:tc>
      </w:tr>
      <w:tr w:rsidR="0041535E" w:rsidRPr="0041535E" w14:paraId="399C1879" w14:textId="77777777" w:rsidTr="0041535E">
        <w:trPr>
          <w:trHeight w:val="227"/>
          <w:jc w:val="center"/>
        </w:trPr>
        <w:tc>
          <w:tcPr>
            <w:tcW w:w="1977" w:type="dxa"/>
          </w:tcPr>
          <w:p w14:paraId="477D8631" w14:textId="77777777" w:rsidR="0041535E" w:rsidRPr="00585EDB" w:rsidRDefault="0041535E" w:rsidP="008F0926">
            <w:pPr>
              <w:pStyle w:val="Sinespaciado"/>
            </w:pPr>
            <w:r w:rsidRPr="00585EDB">
              <w:t>Precondiciones</w:t>
            </w:r>
          </w:p>
        </w:tc>
        <w:tc>
          <w:tcPr>
            <w:tcW w:w="6845" w:type="dxa"/>
            <w:gridSpan w:val="4"/>
          </w:tcPr>
          <w:p w14:paraId="591A9DE8" w14:textId="77777777" w:rsidR="0041535E" w:rsidRDefault="0041535E" w:rsidP="007D13B6">
            <w:pPr>
              <w:pStyle w:val="listadetabla"/>
            </w:pPr>
            <w:r w:rsidRPr="0041535E">
              <w:t>El actor debe tener la sesión iniciada.</w:t>
            </w:r>
          </w:p>
          <w:p w14:paraId="3591E8C8" w14:textId="6FD8AE57" w:rsidR="00895DBF" w:rsidRPr="0041535E" w:rsidRDefault="00895DBF" w:rsidP="007D13B6">
            <w:pPr>
              <w:pStyle w:val="listadetabla"/>
            </w:pPr>
            <w:r>
              <w:t>El sistema debe tener de</w:t>
            </w:r>
            <w:r w:rsidR="007D13B6">
              <w:t>splegada una lista de usuarios.</w:t>
            </w:r>
          </w:p>
        </w:tc>
      </w:tr>
      <w:tr w:rsidR="0041535E" w:rsidRPr="0041535E" w14:paraId="5C8D829B" w14:textId="77777777" w:rsidTr="0041535E">
        <w:trPr>
          <w:trHeight w:val="227"/>
          <w:jc w:val="center"/>
        </w:trPr>
        <w:tc>
          <w:tcPr>
            <w:tcW w:w="1977" w:type="dxa"/>
            <w:tcBorders>
              <w:bottom w:val="single" w:sz="6" w:space="0" w:color="auto"/>
            </w:tcBorders>
          </w:tcPr>
          <w:p w14:paraId="3463AF4D"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6F48F28A" w14:textId="77777777" w:rsidR="0041535E" w:rsidRPr="0041535E" w:rsidRDefault="0041535E" w:rsidP="007D13B6">
            <w:pPr>
              <w:pStyle w:val="listadetabla"/>
            </w:pPr>
            <w:r w:rsidRPr="0041535E">
              <w:t>La cuenta de usuario debe quedar suspendida.</w:t>
            </w:r>
          </w:p>
        </w:tc>
      </w:tr>
      <w:tr w:rsidR="0041535E" w:rsidRPr="0041535E" w14:paraId="0CA9F45F" w14:textId="77777777" w:rsidTr="0041535E">
        <w:trPr>
          <w:trHeight w:val="227"/>
          <w:jc w:val="center"/>
        </w:trPr>
        <w:tc>
          <w:tcPr>
            <w:tcW w:w="1977" w:type="dxa"/>
            <w:tcBorders>
              <w:top w:val="double" w:sz="4" w:space="0" w:color="auto"/>
            </w:tcBorders>
          </w:tcPr>
          <w:p w14:paraId="3BD8527E"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74E191F9" w14:textId="77777777" w:rsidR="0041535E" w:rsidRPr="0041535E" w:rsidRDefault="0041535E" w:rsidP="008F0926">
            <w:pPr>
              <w:pStyle w:val="Sinespaciado"/>
            </w:pPr>
            <w:r w:rsidRPr="0041535E">
              <w:t>El actor podrá suspender la cuenta de un usuario registrado.</w:t>
            </w:r>
          </w:p>
        </w:tc>
      </w:tr>
      <w:tr w:rsidR="0041535E" w:rsidRPr="007D13B6" w14:paraId="0B3522F0" w14:textId="77777777" w:rsidTr="0041535E">
        <w:trPr>
          <w:trHeight w:val="227"/>
          <w:jc w:val="center"/>
        </w:trPr>
        <w:tc>
          <w:tcPr>
            <w:tcW w:w="1977" w:type="dxa"/>
            <w:vMerge w:val="restart"/>
          </w:tcPr>
          <w:p w14:paraId="6F109E2D"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6B9110FE" w14:textId="77777777" w:rsidR="0041535E" w:rsidRPr="007D13B6" w:rsidRDefault="0041535E" w:rsidP="008F0926">
            <w:pPr>
              <w:pStyle w:val="Sinespaciado"/>
              <w:rPr>
                <w:b/>
              </w:rPr>
            </w:pPr>
            <w:r w:rsidRPr="007D13B6">
              <w:rPr>
                <w:b/>
              </w:rPr>
              <w:t>Administrador</w:t>
            </w:r>
          </w:p>
        </w:tc>
        <w:tc>
          <w:tcPr>
            <w:tcW w:w="3265" w:type="dxa"/>
            <w:gridSpan w:val="3"/>
            <w:tcBorders>
              <w:bottom w:val="single" w:sz="6" w:space="0" w:color="auto"/>
            </w:tcBorders>
          </w:tcPr>
          <w:p w14:paraId="3745C8CD" w14:textId="77777777" w:rsidR="0041535E" w:rsidRPr="007D13B6" w:rsidRDefault="0041535E" w:rsidP="008F0926">
            <w:pPr>
              <w:pStyle w:val="Sinespaciado"/>
              <w:rPr>
                <w:b/>
              </w:rPr>
            </w:pPr>
            <w:r w:rsidRPr="007D13B6">
              <w:rPr>
                <w:b/>
              </w:rPr>
              <w:t>Sistema</w:t>
            </w:r>
          </w:p>
        </w:tc>
      </w:tr>
      <w:tr w:rsidR="0041535E" w:rsidRPr="0041535E" w14:paraId="0F389EE3" w14:textId="77777777" w:rsidTr="0041535E">
        <w:trPr>
          <w:trHeight w:val="227"/>
          <w:jc w:val="center"/>
        </w:trPr>
        <w:tc>
          <w:tcPr>
            <w:tcW w:w="1977" w:type="dxa"/>
            <w:vMerge/>
          </w:tcPr>
          <w:p w14:paraId="108A0916" w14:textId="77777777" w:rsidR="0041535E" w:rsidRPr="00585EDB" w:rsidRDefault="0041535E" w:rsidP="008F0926">
            <w:pPr>
              <w:pStyle w:val="Sinespaciado"/>
            </w:pPr>
          </w:p>
        </w:tc>
        <w:tc>
          <w:tcPr>
            <w:tcW w:w="3580" w:type="dxa"/>
            <w:tcBorders>
              <w:bottom w:val="single" w:sz="6" w:space="0" w:color="auto"/>
            </w:tcBorders>
          </w:tcPr>
          <w:p w14:paraId="1A8B57CD" w14:textId="5E48690A" w:rsidR="0041535E" w:rsidRPr="0041535E" w:rsidRDefault="0041535E" w:rsidP="008F0926">
            <w:pPr>
              <w:pStyle w:val="Sinespaciado"/>
            </w:pPr>
            <w:r w:rsidRPr="0041535E">
              <w:t>1. El caso de uso empieza cuando el actor selecciona la opción para suspender una cuenta de usuario</w:t>
            </w:r>
            <w:r w:rsidR="00E71662">
              <w:t xml:space="preserve"> de un elemento en la lista.</w:t>
            </w:r>
          </w:p>
        </w:tc>
        <w:tc>
          <w:tcPr>
            <w:tcW w:w="3265" w:type="dxa"/>
            <w:gridSpan w:val="3"/>
            <w:tcBorders>
              <w:bottom w:val="single" w:sz="6" w:space="0" w:color="auto"/>
            </w:tcBorders>
          </w:tcPr>
          <w:p w14:paraId="6EB41FE6" w14:textId="77777777" w:rsidR="0041535E" w:rsidRPr="0041535E" w:rsidRDefault="0041535E" w:rsidP="008F0926">
            <w:pPr>
              <w:pStyle w:val="Sinespaciado"/>
            </w:pPr>
            <w:r w:rsidRPr="0041535E">
              <w:t>2. El sistema pide al actor confirmar la acción a realizar.</w:t>
            </w:r>
          </w:p>
        </w:tc>
      </w:tr>
      <w:tr w:rsidR="0041535E" w:rsidRPr="0041535E" w14:paraId="2B9C3005" w14:textId="77777777" w:rsidTr="0041535E">
        <w:trPr>
          <w:trHeight w:val="227"/>
          <w:jc w:val="center"/>
        </w:trPr>
        <w:tc>
          <w:tcPr>
            <w:tcW w:w="1977" w:type="dxa"/>
            <w:vMerge/>
          </w:tcPr>
          <w:p w14:paraId="0A342656" w14:textId="77777777" w:rsidR="0041535E" w:rsidRPr="00585EDB" w:rsidRDefault="0041535E" w:rsidP="008F0926">
            <w:pPr>
              <w:pStyle w:val="Sinespaciado"/>
            </w:pPr>
          </w:p>
        </w:tc>
        <w:tc>
          <w:tcPr>
            <w:tcW w:w="3580" w:type="dxa"/>
            <w:tcBorders>
              <w:bottom w:val="single" w:sz="6" w:space="0" w:color="auto"/>
            </w:tcBorders>
          </w:tcPr>
          <w:p w14:paraId="0DAF69BE" w14:textId="77777777" w:rsidR="0041535E" w:rsidRPr="0041535E" w:rsidRDefault="0041535E" w:rsidP="008F0926">
            <w:pPr>
              <w:pStyle w:val="Sinespaciado"/>
            </w:pPr>
            <w:r w:rsidRPr="0041535E">
              <w:t>3. El actor confirma la acción.</w:t>
            </w:r>
          </w:p>
        </w:tc>
        <w:tc>
          <w:tcPr>
            <w:tcW w:w="3265" w:type="dxa"/>
            <w:gridSpan w:val="3"/>
            <w:tcBorders>
              <w:bottom w:val="single" w:sz="6" w:space="0" w:color="auto"/>
            </w:tcBorders>
          </w:tcPr>
          <w:p w14:paraId="1D784FDA" w14:textId="77777777" w:rsidR="0041535E" w:rsidRPr="0041535E" w:rsidRDefault="0041535E" w:rsidP="008F0926">
            <w:pPr>
              <w:pStyle w:val="Sinespaciado"/>
            </w:pPr>
            <w:r w:rsidRPr="0041535E">
              <w:t>4. El sistema suspende la cuenta de usuario y notifica al actor que la operación se realizó correctamente.</w:t>
            </w:r>
          </w:p>
        </w:tc>
      </w:tr>
      <w:tr w:rsidR="0041535E" w:rsidRPr="007D13B6" w14:paraId="2DCFA890" w14:textId="77777777" w:rsidTr="0041535E">
        <w:trPr>
          <w:trHeight w:val="103"/>
          <w:jc w:val="center"/>
        </w:trPr>
        <w:tc>
          <w:tcPr>
            <w:tcW w:w="1977" w:type="dxa"/>
            <w:tcBorders>
              <w:bottom w:val="single" w:sz="4" w:space="0" w:color="auto"/>
            </w:tcBorders>
          </w:tcPr>
          <w:p w14:paraId="21EAF0C8"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4D23EEA4" w14:textId="77777777" w:rsidR="0041535E" w:rsidRPr="007D13B6" w:rsidRDefault="0041535E" w:rsidP="008F0926">
            <w:pPr>
              <w:pStyle w:val="Sinespaciado"/>
              <w:rPr>
                <w:b/>
              </w:rPr>
            </w:pPr>
            <w:r w:rsidRPr="007D13B6">
              <w:rPr>
                <w:b/>
              </w:rPr>
              <w:t>Administrador</w:t>
            </w:r>
          </w:p>
        </w:tc>
        <w:tc>
          <w:tcPr>
            <w:tcW w:w="3265" w:type="dxa"/>
            <w:gridSpan w:val="3"/>
            <w:tcBorders>
              <w:bottom w:val="single" w:sz="4" w:space="0" w:color="auto"/>
            </w:tcBorders>
          </w:tcPr>
          <w:p w14:paraId="7686D614" w14:textId="77777777" w:rsidR="0041535E" w:rsidRPr="007D13B6" w:rsidRDefault="0041535E" w:rsidP="008F0926">
            <w:pPr>
              <w:pStyle w:val="Sinespaciado"/>
              <w:rPr>
                <w:b/>
              </w:rPr>
            </w:pPr>
            <w:r w:rsidRPr="007D13B6">
              <w:rPr>
                <w:b/>
              </w:rPr>
              <w:t>Sistema</w:t>
            </w:r>
          </w:p>
        </w:tc>
      </w:tr>
      <w:tr w:rsidR="0041535E" w:rsidRPr="0041535E" w14:paraId="2DEF9234" w14:textId="77777777" w:rsidTr="0041535E">
        <w:trPr>
          <w:trHeight w:val="103"/>
          <w:jc w:val="center"/>
        </w:trPr>
        <w:tc>
          <w:tcPr>
            <w:tcW w:w="1977" w:type="dxa"/>
            <w:tcBorders>
              <w:top w:val="single" w:sz="4" w:space="0" w:color="auto"/>
              <w:bottom w:val="double" w:sz="4" w:space="0" w:color="auto"/>
            </w:tcBorders>
          </w:tcPr>
          <w:p w14:paraId="12827A5A"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329C8099" w14:textId="77777777" w:rsidR="0041535E" w:rsidRPr="0041535E" w:rsidRDefault="0041535E" w:rsidP="008F0926">
            <w:pPr>
              <w:pStyle w:val="Sinespaciado"/>
            </w:pPr>
            <w:r w:rsidRPr="0041535E">
              <w:t>3.a. El actor no confirma la acción.</w:t>
            </w:r>
          </w:p>
        </w:tc>
        <w:tc>
          <w:tcPr>
            <w:tcW w:w="3265" w:type="dxa"/>
            <w:gridSpan w:val="3"/>
            <w:tcBorders>
              <w:top w:val="single" w:sz="4" w:space="0" w:color="auto"/>
              <w:bottom w:val="double" w:sz="4" w:space="0" w:color="auto"/>
            </w:tcBorders>
          </w:tcPr>
          <w:p w14:paraId="38FE465F" w14:textId="77777777" w:rsidR="0041535E" w:rsidRPr="0041535E" w:rsidRDefault="0041535E" w:rsidP="008F0926">
            <w:pPr>
              <w:pStyle w:val="Sinespaciado"/>
            </w:pPr>
            <w:r w:rsidRPr="0041535E">
              <w:t>4.a. El sistema no suspende la cuenta de usuario y notifica que se ha cancelado la operación.</w:t>
            </w:r>
          </w:p>
          <w:p w14:paraId="0DDE8DB8" w14:textId="77777777" w:rsidR="0041535E" w:rsidRPr="0041535E" w:rsidRDefault="0041535E" w:rsidP="008F0926">
            <w:pPr>
              <w:pStyle w:val="Sinespaciado"/>
            </w:pPr>
          </w:p>
        </w:tc>
      </w:tr>
    </w:tbl>
    <w:p w14:paraId="5AC89DDF" w14:textId="69BD4982" w:rsidR="0041535E" w:rsidRPr="0041535E" w:rsidRDefault="00F771A9" w:rsidP="00F771A9">
      <w:pPr>
        <w:pStyle w:val="Descripcin"/>
      </w:pPr>
      <w:bookmarkStart w:id="450" w:name="_Toc486449168"/>
      <w:bookmarkStart w:id="451" w:name="_Toc486712559"/>
      <w:r>
        <w:t xml:space="preserve">Tabla </w:t>
      </w:r>
      <w:r w:rsidR="00B56172">
        <w:fldChar w:fldCharType="begin"/>
      </w:r>
      <w:r w:rsidR="00B56172">
        <w:instrText xml:space="preserve"> SEQ Tabla \* ARABIC </w:instrText>
      </w:r>
      <w:r w:rsidR="00B56172">
        <w:fldChar w:fldCharType="separate"/>
      </w:r>
      <w:r w:rsidR="00633160">
        <w:rPr>
          <w:noProof/>
        </w:rPr>
        <w:t>26</w:t>
      </w:r>
      <w:r w:rsidR="00B56172">
        <w:rPr>
          <w:noProof/>
        </w:rPr>
        <w:fldChar w:fldCharType="end"/>
      </w:r>
      <w:r w:rsidR="00601001">
        <w:t xml:space="preserve">: Especificación de casos de uso de la </w:t>
      </w:r>
      <w:r w:rsidR="005C7F78">
        <w:t>aplicación</w:t>
      </w:r>
      <w:r w:rsidR="00601001">
        <w:t xml:space="preserve"> web</w:t>
      </w:r>
      <w:bookmarkEnd w:id="450"/>
      <w:bookmarkEnd w:id="451"/>
    </w:p>
    <w:p w14:paraId="569916DA" w14:textId="77777777" w:rsidR="00121F8C" w:rsidRDefault="00121F8C">
      <w:pPr>
        <w:spacing w:after="0" w:line="276" w:lineRule="auto"/>
        <w:jc w:val="left"/>
        <w:rPr>
          <w:color w:val="666666"/>
        </w:rPr>
      </w:pPr>
      <w:bookmarkStart w:id="452" w:name="_Toc484123347"/>
      <w:bookmarkStart w:id="453" w:name="_Toc486449084"/>
      <w:bookmarkStart w:id="454" w:name="_Toc486696796"/>
      <w:r>
        <w:br w:type="page"/>
      </w:r>
    </w:p>
    <w:p w14:paraId="5F07BB4C" w14:textId="0F1A96AD" w:rsidR="0041535E" w:rsidRPr="00D821CC" w:rsidRDefault="001D1F6B" w:rsidP="00D821CC">
      <w:pPr>
        <w:pStyle w:val="Ttulo5"/>
        <w:rPr>
          <w:b/>
        </w:rPr>
      </w:pPr>
      <w:bookmarkStart w:id="455" w:name="_Toc486710812"/>
      <w:r>
        <w:lastRenderedPageBreak/>
        <w:t>5</w:t>
      </w:r>
      <w:r w:rsidR="0041535E" w:rsidRPr="0041535E">
        <w:t>.1.</w:t>
      </w:r>
      <w:r w:rsidR="00E03A94">
        <w:t>2</w:t>
      </w:r>
      <w:r w:rsidR="0041535E" w:rsidRPr="0041535E">
        <w:t>3.14 Caso de uso: Modificar Evento</w:t>
      </w:r>
      <w:bookmarkEnd w:id="452"/>
      <w:bookmarkEnd w:id="453"/>
      <w:bookmarkEnd w:id="454"/>
      <w:bookmarkEnd w:id="455"/>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120B3C0D" w14:textId="77777777" w:rsidTr="0041535E">
        <w:trPr>
          <w:trHeight w:val="227"/>
          <w:jc w:val="center"/>
        </w:trPr>
        <w:tc>
          <w:tcPr>
            <w:tcW w:w="1977" w:type="dxa"/>
          </w:tcPr>
          <w:p w14:paraId="46A93FA1" w14:textId="77777777" w:rsidR="0041535E" w:rsidRPr="007D13B6" w:rsidRDefault="0041535E" w:rsidP="008F0926">
            <w:pPr>
              <w:pStyle w:val="Sinespaciado"/>
              <w:rPr>
                <w:b/>
              </w:rPr>
            </w:pPr>
            <w:r w:rsidRPr="007D13B6">
              <w:rPr>
                <w:b/>
              </w:rPr>
              <w:t>Nombre</w:t>
            </w:r>
          </w:p>
        </w:tc>
        <w:tc>
          <w:tcPr>
            <w:tcW w:w="4011" w:type="dxa"/>
            <w:gridSpan w:val="2"/>
          </w:tcPr>
          <w:p w14:paraId="65FAE857" w14:textId="77777777" w:rsidR="0041535E" w:rsidRPr="007D13B6" w:rsidRDefault="0041535E" w:rsidP="008F0926">
            <w:pPr>
              <w:pStyle w:val="Sinespaciado"/>
              <w:rPr>
                <w:b/>
              </w:rPr>
            </w:pPr>
            <w:r w:rsidRPr="007D13B6">
              <w:rPr>
                <w:b/>
              </w:rPr>
              <w:t>Modificar evento</w:t>
            </w:r>
          </w:p>
        </w:tc>
        <w:tc>
          <w:tcPr>
            <w:tcW w:w="824" w:type="dxa"/>
          </w:tcPr>
          <w:p w14:paraId="65B03E2D" w14:textId="77777777" w:rsidR="0041535E" w:rsidRPr="007D13B6" w:rsidRDefault="0041535E" w:rsidP="008F0926">
            <w:pPr>
              <w:pStyle w:val="Sinespaciado"/>
              <w:rPr>
                <w:b/>
              </w:rPr>
            </w:pPr>
            <w:r w:rsidRPr="007D13B6">
              <w:rPr>
                <w:b/>
              </w:rPr>
              <w:t>ID</w:t>
            </w:r>
          </w:p>
        </w:tc>
        <w:tc>
          <w:tcPr>
            <w:tcW w:w="2010" w:type="dxa"/>
          </w:tcPr>
          <w:p w14:paraId="354E25C1" w14:textId="30332B31" w:rsidR="0041535E" w:rsidRPr="007D13B6" w:rsidRDefault="000F27C5" w:rsidP="008F0926">
            <w:pPr>
              <w:pStyle w:val="Sinespaciado"/>
              <w:rPr>
                <w:b/>
              </w:rPr>
            </w:pPr>
            <w:r w:rsidRPr="007D13B6">
              <w:rPr>
                <w:b/>
              </w:rPr>
              <w:t>CUSWPW</w:t>
            </w:r>
            <w:r w:rsidR="00C45C9D">
              <w:rPr>
                <w:b/>
              </w:rPr>
              <w:t>_13</w:t>
            </w:r>
          </w:p>
        </w:tc>
      </w:tr>
      <w:tr w:rsidR="0041535E" w:rsidRPr="0041535E" w14:paraId="0EB53C28" w14:textId="77777777" w:rsidTr="0041535E">
        <w:trPr>
          <w:trHeight w:val="227"/>
          <w:jc w:val="center"/>
        </w:trPr>
        <w:tc>
          <w:tcPr>
            <w:tcW w:w="1977" w:type="dxa"/>
          </w:tcPr>
          <w:p w14:paraId="540B7784" w14:textId="77777777" w:rsidR="0041535E" w:rsidRPr="00585EDB" w:rsidRDefault="0041535E" w:rsidP="008F0926">
            <w:pPr>
              <w:pStyle w:val="Sinespaciado"/>
            </w:pPr>
            <w:r w:rsidRPr="00585EDB">
              <w:t>Actores</w:t>
            </w:r>
          </w:p>
        </w:tc>
        <w:tc>
          <w:tcPr>
            <w:tcW w:w="6845" w:type="dxa"/>
            <w:gridSpan w:val="4"/>
          </w:tcPr>
          <w:p w14:paraId="56F4F704" w14:textId="1A81786B" w:rsidR="0041535E" w:rsidRPr="0041535E" w:rsidRDefault="0041535E" w:rsidP="007D13B6">
            <w:pPr>
              <w:pStyle w:val="listadetabla"/>
            </w:pPr>
            <w:r w:rsidRPr="0041535E">
              <w:t>Administrador</w:t>
            </w:r>
            <w:r w:rsidR="00070739">
              <w:t>.</w:t>
            </w:r>
          </w:p>
        </w:tc>
      </w:tr>
      <w:tr w:rsidR="0041535E" w:rsidRPr="002A248F" w14:paraId="39D8B094" w14:textId="77777777" w:rsidTr="0041535E">
        <w:trPr>
          <w:trHeight w:val="227"/>
          <w:jc w:val="center"/>
        </w:trPr>
        <w:tc>
          <w:tcPr>
            <w:tcW w:w="1977" w:type="dxa"/>
          </w:tcPr>
          <w:p w14:paraId="59D18CFE" w14:textId="77777777" w:rsidR="0041535E" w:rsidRPr="00585EDB" w:rsidRDefault="0041535E" w:rsidP="008F0926">
            <w:pPr>
              <w:pStyle w:val="Sinespaciado"/>
            </w:pPr>
            <w:r w:rsidRPr="00585EDB">
              <w:t>Referencias</w:t>
            </w:r>
          </w:p>
        </w:tc>
        <w:tc>
          <w:tcPr>
            <w:tcW w:w="6845" w:type="dxa"/>
            <w:gridSpan w:val="4"/>
          </w:tcPr>
          <w:p w14:paraId="571ACA88" w14:textId="2DEDC99D" w:rsidR="0041535E" w:rsidRPr="00C42FBA" w:rsidRDefault="0041535E" w:rsidP="00A941B0">
            <w:pPr>
              <w:pStyle w:val="listadetabla"/>
              <w:rPr>
                <w:lang w:val="en-US"/>
              </w:rPr>
            </w:pPr>
            <w:r w:rsidRPr="00C42FBA">
              <w:rPr>
                <w:lang w:val="en-US"/>
              </w:rPr>
              <w:t>RF_STKSWE_W_</w:t>
            </w:r>
            <w:r w:rsidR="00A941B0" w:rsidRPr="00C42FBA">
              <w:rPr>
                <w:lang w:val="en-US"/>
              </w:rPr>
              <w:t>11</w:t>
            </w:r>
            <w:r w:rsidRPr="00C42FBA">
              <w:rPr>
                <w:lang w:val="en-US"/>
              </w:rPr>
              <w:t xml:space="preserve">: </w:t>
            </w:r>
            <w:proofErr w:type="spellStart"/>
            <w:r w:rsidRPr="00C42FBA">
              <w:rPr>
                <w:lang w:val="en-US"/>
              </w:rPr>
              <w:t>Modificar</w:t>
            </w:r>
            <w:proofErr w:type="spellEnd"/>
            <w:r w:rsidRPr="00C42FBA">
              <w:rPr>
                <w:lang w:val="en-US"/>
              </w:rPr>
              <w:t xml:space="preserve"> </w:t>
            </w:r>
            <w:proofErr w:type="spellStart"/>
            <w:r w:rsidRPr="00C42FBA">
              <w:rPr>
                <w:lang w:val="en-US"/>
              </w:rPr>
              <w:t>evento</w:t>
            </w:r>
            <w:proofErr w:type="spellEnd"/>
            <w:r w:rsidR="00070739" w:rsidRPr="002A248F">
              <w:rPr>
                <w:lang w:val="en-US"/>
              </w:rPr>
              <w:t>.</w:t>
            </w:r>
          </w:p>
        </w:tc>
      </w:tr>
      <w:tr w:rsidR="0041535E" w:rsidRPr="0041535E" w14:paraId="14175A26" w14:textId="77777777" w:rsidTr="0041535E">
        <w:trPr>
          <w:trHeight w:val="227"/>
          <w:jc w:val="center"/>
        </w:trPr>
        <w:tc>
          <w:tcPr>
            <w:tcW w:w="1977" w:type="dxa"/>
          </w:tcPr>
          <w:p w14:paraId="48FAEA31" w14:textId="77777777" w:rsidR="0041535E" w:rsidRPr="00585EDB" w:rsidRDefault="0041535E" w:rsidP="008F0926">
            <w:pPr>
              <w:pStyle w:val="Sinespaciado"/>
            </w:pPr>
            <w:r w:rsidRPr="00585EDB">
              <w:t>Precondiciones</w:t>
            </w:r>
          </w:p>
        </w:tc>
        <w:tc>
          <w:tcPr>
            <w:tcW w:w="6845" w:type="dxa"/>
            <w:gridSpan w:val="4"/>
          </w:tcPr>
          <w:p w14:paraId="0D82DB9C" w14:textId="77777777" w:rsidR="0041535E" w:rsidRDefault="0041535E" w:rsidP="007D13B6">
            <w:pPr>
              <w:pStyle w:val="listadetabla"/>
            </w:pPr>
            <w:r w:rsidRPr="0041535E">
              <w:t>El actor debe tener la sesión iniciada.</w:t>
            </w:r>
          </w:p>
          <w:p w14:paraId="5CF73E21" w14:textId="282449D8" w:rsidR="00E71662" w:rsidRPr="0041535E" w:rsidRDefault="00E71662" w:rsidP="00E71662">
            <w:pPr>
              <w:pStyle w:val="listadetabla"/>
            </w:pPr>
            <w:r>
              <w:t>El sistema debe tener desplegada una lista de eventos.</w:t>
            </w:r>
          </w:p>
        </w:tc>
      </w:tr>
      <w:tr w:rsidR="0041535E" w:rsidRPr="0041535E" w14:paraId="42623B3F" w14:textId="77777777" w:rsidTr="0041535E">
        <w:trPr>
          <w:trHeight w:val="227"/>
          <w:jc w:val="center"/>
        </w:trPr>
        <w:tc>
          <w:tcPr>
            <w:tcW w:w="1977" w:type="dxa"/>
            <w:tcBorders>
              <w:bottom w:val="single" w:sz="6" w:space="0" w:color="auto"/>
            </w:tcBorders>
          </w:tcPr>
          <w:p w14:paraId="5EEA1555"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55413A31" w14:textId="77777777" w:rsidR="0041535E" w:rsidRPr="0041535E" w:rsidRDefault="0041535E" w:rsidP="007D13B6">
            <w:pPr>
              <w:pStyle w:val="listadetabla"/>
            </w:pPr>
            <w:r w:rsidRPr="0041535E">
              <w:t>El sistema debe registrar los cambios del evento.</w:t>
            </w:r>
          </w:p>
        </w:tc>
      </w:tr>
      <w:tr w:rsidR="0041535E" w:rsidRPr="0041535E" w14:paraId="65B99717" w14:textId="77777777" w:rsidTr="0041535E">
        <w:trPr>
          <w:trHeight w:val="227"/>
          <w:jc w:val="center"/>
        </w:trPr>
        <w:tc>
          <w:tcPr>
            <w:tcW w:w="1977" w:type="dxa"/>
            <w:tcBorders>
              <w:top w:val="double" w:sz="4" w:space="0" w:color="auto"/>
            </w:tcBorders>
          </w:tcPr>
          <w:p w14:paraId="4D87CABC"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6D7968E2" w14:textId="77777777" w:rsidR="0041535E" w:rsidRPr="0041535E" w:rsidRDefault="0041535E" w:rsidP="008F0926">
            <w:pPr>
              <w:pStyle w:val="Sinespaciado"/>
            </w:pPr>
            <w:r w:rsidRPr="0041535E">
              <w:t>El actor podrá modificar un evento.</w:t>
            </w:r>
          </w:p>
        </w:tc>
      </w:tr>
      <w:tr w:rsidR="0041535E" w:rsidRPr="007D13B6" w14:paraId="5E03AE8B" w14:textId="77777777" w:rsidTr="0041535E">
        <w:trPr>
          <w:trHeight w:val="227"/>
          <w:jc w:val="center"/>
        </w:trPr>
        <w:tc>
          <w:tcPr>
            <w:tcW w:w="1977" w:type="dxa"/>
            <w:vMerge w:val="restart"/>
          </w:tcPr>
          <w:p w14:paraId="1BE64A43"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6CBBBE4F" w14:textId="77777777" w:rsidR="0041535E" w:rsidRPr="007D13B6" w:rsidRDefault="0041535E" w:rsidP="008F0926">
            <w:pPr>
              <w:pStyle w:val="Sinespaciado"/>
              <w:rPr>
                <w:b/>
              </w:rPr>
            </w:pPr>
            <w:r w:rsidRPr="007D13B6">
              <w:rPr>
                <w:b/>
              </w:rPr>
              <w:t>Administrador</w:t>
            </w:r>
          </w:p>
        </w:tc>
        <w:tc>
          <w:tcPr>
            <w:tcW w:w="3265" w:type="dxa"/>
            <w:gridSpan w:val="3"/>
            <w:tcBorders>
              <w:bottom w:val="single" w:sz="6" w:space="0" w:color="auto"/>
            </w:tcBorders>
          </w:tcPr>
          <w:p w14:paraId="7980D1F5" w14:textId="77777777" w:rsidR="0041535E" w:rsidRPr="007D13B6" w:rsidRDefault="0041535E" w:rsidP="008F0926">
            <w:pPr>
              <w:pStyle w:val="Sinespaciado"/>
              <w:rPr>
                <w:b/>
              </w:rPr>
            </w:pPr>
            <w:r w:rsidRPr="007D13B6">
              <w:rPr>
                <w:b/>
              </w:rPr>
              <w:t>Sistema</w:t>
            </w:r>
          </w:p>
        </w:tc>
      </w:tr>
      <w:tr w:rsidR="0041535E" w:rsidRPr="0041535E" w14:paraId="077F1A18" w14:textId="77777777" w:rsidTr="0041535E">
        <w:trPr>
          <w:trHeight w:val="227"/>
          <w:jc w:val="center"/>
        </w:trPr>
        <w:tc>
          <w:tcPr>
            <w:tcW w:w="1977" w:type="dxa"/>
            <w:vMerge/>
          </w:tcPr>
          <w:p w14:paraId="4E4C0527" w14:textId="77777777" w:rsidR="0041535E" w:rsidRPr="00585EDB" w:rsidRDefault="0041535E" w:rsidP="008F0926">
            <w:pPr>
              <w:pStyle w:val="Sinespaciado"/>
            </w:pPr>
          </w:p>
        </w:tc>
        <w:tc>
          <w:tcPr>
            <w:tcW w:w="3580" w:type="dxa"/>
            <w:tcBorders>
              <w:bottom w:val="single" w:sz="6" w:space="0" w:color="auto"/>
            </w:tcBorders>
          </w:tcPr>
          <w:p w14:paraId="556E9045" w14:textId="7DDD618C" w:rsidR="0041535E" w:rsidRPr="0041535E" w:rsidRDefault="0041535E" w:rsidP="008F0926">
            <w:pPr>
              <w:pStyle w:val="Sinespaciado"/>
            </w:pPr>
            <w:r w:rsidRPr="0041535E">
              <w:t>1. El caso de uso empieza cuando el actor selecciona la opción modificar un evento</w:t>
            </w:r>
            <w:r w:rsidR="00E71662">
              <w:t xml:space="preserve"> desde un elemento en la lista</w:t>
            </w:r>
            <w:r w:rsidRPr="0041535E">
              <w:t>.</w:t>
            </w:r>
          </w:p>
        </w:tc>
        <w:tc>
          <w:tcPr>
            <w:tcW w:w="3265" w:type="dxa"/>
            <w:gridSpan w:val="3"/>
            <w:tcBorders>
              <w:bottom w:val="single" w:sz="6" w:space="0" w:color="auto"/>
            </w:tcBorders>
          </w:tcPr>
          <w:p w14:paraId="0DA17E83" w14:textId="77777777" w:rsidR="0041535E" w:rsidRPr="0041535E" w:rsidRDefault="0041535E" w:rsidP="008F0926">
            <w:pPr>
              <w:pStyle w:val="Sinespaciado"/>
            </w:pPr>
            <w:r w:rsidRPr="0041535E">
              <w:t>2. El sistema despliega un formulario con los datos de entrada IEE_04.</w:t>
            </w:r>
          </w:p>
        </w:tc>
      </w:tr>
      <w:tr w:rsidR="0041535E" w:rsidRPr="0041535E" w14:paraId="0F724EDC" w14:textId="77777777" w:rsidTr="0041535E">
        <w:trPr>
          <w:trHeight w:val="227"/>
          <w:jc w:val="center"/>
        </w:trPr>
        <w:tc>
          <w:tcPr>
            <w:tcW w:w="1977" w:type="dxa"/>
            <w:vMerge/>
          </w:tcPr>
          <w:p w14:paraId="3218CE88" w14:textId="77777777" w:rsidR="0041535E" w:rsidRPr="00585EDB" w:rsidRDefault="0041535E" w:rsidP="008F0926">
            <w:pPr>
              <w:pStyle w:val="Sinespaciado"/>
            </w:pPr>
          </w:p>
        </w:tc>
        <w:tc>
          <w:tcPr>
            <w:tcW w:w="3580" w:type="dxa"/>
            <w:tcBorders>
              <w:bottom w:val="single" w:sz="6" w:space="0" w:color="auto"/>
            </w:tcBorders>
          </w:tcPr>
          <w:p w14:paraId="7CB7F9A4" w14:textId="77777777" w:rsidR="0041535E" w:rsidRPr="0041535E" w:rsidRDefault="0041535E" w:rsidP="008F0926">
            <w:pPr>
              <w:pStyle w:val="Sinespaciado"/>
            </w:pPr>
            <w:r w:rsidRPr="0041535E">
              <w:t>3. El actor ingresa los datos solicitados en el formulario.</w:t>
            </w:r>
          </w:p>
        </w:tc>
        <w:tc>
          <w:tcPr>
            <w:tcW w:w="3265" w:type="dxa"/>
            <w:gridSpan w:val="3"/>
            <w:tcBorders>
              <w:bottom w:val="single" w:sz="6" w:space="0" w:color="auto"/>
            </w:tcBorders>
          </w:tcPr>
          <w:p w14:paraId="38F0F84C" w14:textId="77777777" w:rsidR="0041535E" w:rsidRPr="0041535E" w:rsidRDefault="0041535E" w:rsidP="008F0926">
            <w:pPr>
              <w:pStyle w:val="Sinespaciado"/>
            </w:pPr>
            <w:r w:rsidRPr="0041535E">
              <w:t>4. El sistema verifica que los datos ingresados son correctos.</w:t>
            </w:r>
          </w:p>
        </w:tc>
      </w:tr>
      <w:tr w:rsidR="0041535E" w:rsidRPr="0041535E" w14:paraId="25A34E1D" w14:textId="77777777" w:rsidTr="0041535E">
        <w:trPr>
          <w:trHeight w:val="227"/>
          <w:jc w:val="center"/>
        </w:trPr>
        <w:tc>
          <w:tcPr>
            <w:tcW w:w="1977" w:type="dxa"/>
            <w:vMerge/>
            <w:tcBorders>
              <w:bottom w:val="single" w:sz="6" w:space="0" w:color="auto"/>
            </w:tcBorders>
          </w:tcPr>
          <w:p w14:paraId="2F47F9D5" w14:textId="77777777" w:rsidR="0041535E" w:rsidRPr="00585EDB" w:rsidRDefault="0041535E" w:rsidP="008F0926">
            <w:pPr>
              <w:pStyle w:val="Sinespaciado"/>
            </w:pPr>
          </w:p>
        </w:tc>
        <w:tc>
          <w:tcPr>
            <w:tcW w:w="3580" w:type="dxa"/>
            <w:tcBorders>
              <w:bottom w:val="single" w:sz="6" w:space="0" w:color="auto"/>
            </w:tcBorders>
          </w:tcPr>
          <w:p w14:paraId="774824C9" w14:textId="77777777" w:rsidR="0041535E" w:rsidRPr="0041535E" w:rsidRDefault="0041535E" w:rsidP="008F0926">
            <w:pPr>
              <w:pStyle w:val="Sinespaciado"/>
            </w:pPr>
          </w:p>
        </w:tc>
        <w:tc>
          <w:tcPr>
            <w:tcW w:w="3265" w:type="dxa"/>
            <w:gridSpan w:val="3"/>
            <w:tcBorders>
              <w:bottom w:val="single" w:sz="6" w:space="0" w:color="auto"/>
            </w:tcBorders>
          </w:tcPr>
          <w:p w14:paraId="25B82D01" w14:textId="77777777" w:rsidR="0041535E" w:rsidRPr="0041535E" w:rsidRDefault="0041535E" w:rsidP="008F0926">
            <w:pPr>
              <w:pStyle w:val="Sinespaciado"/>
            </w:pPr>
            <w:r w:rsidRPr="0041535E">
              <w:t>5. El sistema registra los cambios del evento y notifica al actor la operación se realizó correctamente.</w:t>
            </w:r>
          </w:p>
        </w:tc>
      </w:tr>
      <w:tr w:rsidR="0041535E" w:rsidRPr="007D13B6" w14:paraId="5F178B8A" w14:textId="77777777" w:rsidTr="0041535E">
        <w:trPr>
          <w:trHeight w:val="103"/>
          <w:jc w:val="center"/>
        </w:trPr>
        <w:tc>
          <w:tcPr>
            <w:tcW w:w="1977" w:type="dxa"/>
            <w:tcBorders>
              <w:bottom w:val="single" w:sz="4" w:space="0" w:color="auto"/>
            </w:tcBorders>
          </w:tcPr>
          <w:p w14:paraId="04F884B5"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4D07C2E2" w14:textId="77777777" w:rsidR="0041535E" w:rsidRPr="007D13B6" w:rsidRDefault="0041535E" w:rsidP="008F0926">
            <w:pPr>
              <w:pStyle w:val="Sinespaciado"/>
              <w:rPr>
                <w:b/>
              </w:rPr>
            </w:pPr>
            <w:r w:rsidRPr="007D13B6">
              <w:rPr>
                <w:b/>
              </w:rPr>
              <w:t>Administrador</w:t>
            </w:r>
          </w:p>
        </w:tc>
        <w:tc>
          <w:tcPr>
            <w:tcW w:w="3265" w:type="dxa"/>
            <w:gridSpan w:val="3"/>
            <w:tcBorders>
              <w:bottom w:val="single" w:sz="4" w:space="0" w:color="auto"/>
            </w:tcBorders>
          </w:tcPr>
          <w:p w14:paraId="3DCC3B9B" w14:textId="77777777" w:rsidR="0041535E" w:rsidRPr="007D13B6" w:rsidRDefault="0041535E" w:rsidP="008F0926">
            <w:pPr>
              <w:pStyle w:val="Sinespaciado"/>
              <w:rPr>
                <w:b/>
              </w:rPr>
            </w:pPr>
            <w:r w:rsidRPr="007D13B6">
              <w:rPr>
                <w:b/>
              </w:rPr>
              <w:t>Sistema</w:t>
            </w:r>
          </w:p>
        </w:tc>
      </w:tr>
      <w:tr w:rsidR="0041535E" w:rsidRPr="0041535E" w14:paraId="21018CB5" w14:textId="77777777" w:rsidTr="0041535E">
        <w:trPr>
          <w:trHeight w:val="103"/>
          <w:jc w:val="center"/>
        </w:trPr>
        <w:tc>
          <w:tcPr>
            <w:tcW w:w="1977" w:type="dxa"/>
            <w:tcBorders>
              <w:top w:val="single" w:sz="4" w:space="0" w:color="auto"/>
              <w:bottom w:val="double" w:sz="4" w:space="0" w:color="auto"/>
            </w:tcBorders>
          </w:tcPr>
          <w:p w14:paraId="25510BFE"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3145E777" w14:textId="77777777" w:rsidR="0041535E" w:rsidRPr="0041535E" w:rsidRDefault="0041535E" w:rsidP="008F0926">
            <w:pPr>
              <w:pStyle w:val="Sinespaciado"/>
            </w:pPr>
          </w:p>
        </w:tc>
        <w:tc>
          <w:tcPr>
            <w:tcW w:w="3265" w:type="dxa"/>
            <w:gridSpan w:val="3"/>
            <w:tcBorders>
              <w:top w:val="single" w:sz="4" w:space="0" w:color="auto"/>
              <w:bottom w:val="double" w:sz="4" w:space="0" w:color="auto"/>
            </w:tcBorders>
          </w:tcPr>
          <w:p w14:paraId="61CD920D" w14:textId="47C772E9" w:rsidR="0041535E" w:rsidRPr="0041535E" w:rsidRDefault="0041535E" w:rsidP="008F0926">
            <w:pPr>
              <w:pStyle w:val="Sinespaciado"/>
            </w:pPr>
            <w:r w:rsidRPr="0041535E">
              <w:t>5.a</w:t>
            </w:r>
            <w:r w:rsidR="000F6C67">
              <w:t>.</w:t>
            </w:r>
            <w:r w:rsidRPr="0041535E">
              <w:t xml:space="preserve"> El sistema notifica que los datos ingresados son incorrectos, y solicita que sean ingresados nuevamente.</w:t>
            </w:r>
          </w:p>
          <w:p w14:paraId="2668E40D" w14:textId="0A871819" w:rsidR="0041535E" w:rsidRPr="0041535E" w:rsidRDefault="00D324A5" w:rsidP="008F0926">
            <w:pPr>
              <w:pStyle w:val="Sinespaciado"/>
            </w:pPr>
            <w:r>
              <w:t>6.a</w:t>
            </w:r>
            <w:r w:rsidR="000F6C67">
              <w:t>.</w:t>
            </w:r>
            <w:r w:rsidR="0041535E" w:rsidRPr="0041535E">
              <w:t xml:space="preserve"> Vuelve al paso 2.</w:t>
            </w:r>
          </w:p>
        </w:tc>
      </w:tr>
    </w:tbl>
    <w:p w14:paraId="537FC841" w14:textId="036D96AF" w:rsidR="0041535E" w:rsidRPr="0041535E" w:rsidRDefault="00F771A9" w:rsidP="00F771A9">
      <w:pPr>
        <w:pStyle w:val="Descripcin"/>
      </w:pPr>
      <w:bookmarkStart w:id="456" w:name="_Toc486449169"/>
      <w:bookmarkStart w:id="457" w:name="_Toc486712560"/>
      <w:r>
        <w:t xml:space="preserve">Tabla </w:t>
      </w:r>
      <w:r w:rsidR="00B56172">
        <w:fldChar w:fldCharType="begin"/>
      </w:r>
      <w:r w:rsidR="00B56172">
        <w:instrText xml:space="preserve"> SEQ Tabla \* ARABIC </w:instrText>
      </w:r>
      <w:r w:rsidR="00B56172">
        <w:fldChar w:fldCharType="separate"/>
      </w:r>
      <w:r w:rsidR="00633160">
        <w:rPr>
          <w:noProof/>
        </w:rPr>
        <w:t>27</w:t>
      </w:r>
      <w:r w:rsidR="00B56172">
        <w:rPr>
          <w:noProof/>
        </w:rPr>
        <w:fldChar w:fldCharType="end"/>
      </w:r>
      <w:r w:rsidR="00601001">
        <w:t xml:space="preserve">: Especificación de casos de uso de la </w:t>
      </w:r>
      <w:r w:rsidR="005C7F78">
        <w:t>aplicación</w:t>
      </w:r>
      <w:r w:rsidR="00601001">
        <w:t xml:space="preserve"> web</w:t>
      </w:r>
      <w:bookmarkEnd w:id="456"/>
      <w:bookmarkEnd w:id="457"/>
    </w:p>
    <w:p w14:paraId="78B20F18" w14:textId="77777777" w:rsidR="00121F8C" w:rsidRDefault="00121F8C">
      <w:pPr>
        <w:spacing w:after="0" w:line="276" w:lineRule="auto"/>
        <w:jc w:val="left"/>
        <w:rPr>
          <w:color w:val="666666"/>
        </w:rPr>
      </w:pPr>
      <w:bookmarkStart w:id="458" w:name="_Toc484123348"/>
      <w:bookmarkStart w:id="459" w:name="_Toc486449085"/>
      <w:bookmarkStart w:id="460" w:name="_Toc486696797"/>
      <w:r>
        <w:br w:type="page"/>
      </w:r>
    </w:p>
    <w:p w14:paraId="6D56D8AD" w14:textId="0C297C88" w:rsidR="0041535E" w:rsidRPr="00D821CC" w:rsidRDefault="001D1F6B" w:rsidP="00D821CC">
      <w:pPr>
        <w:pStyle w:val="Ttulo5"/>
        <w:rPr>
          <w:b/>
        </w:rPr>
      </w:pPr>
      <w:bookmarkStart w:id="461" w:name="_Toc486710813"/>
      <w:r>
        <w:lastRenderedPageBreak/>
        <w:t>5</w:t>
      </w:r>
      <w:r w:rsidR="0041535E" w:rsidRPr="0041535E">
        <w:t>.1.</w:t>
      </w:r>
      <w:r w:rsidR="00E03A94">
        <w:t>2</w:t>
      </w:r>
      <w:r w:rsidR="0041535E" w:rsidRPr="0041535E">
        <w:t>3.15 Caso de uso: Modificar Perfil</w:t>
      </w:r>
      <w:bookmarkEnd w:id="458"/>
      <w:bookmarkEnd w:id="459"/>
      <w:bookmarkEnd w:id="460"/>
      <w:bookmarkEnd w:id="461"/>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2008FF0C" w14:textId="77777777" w:rsidTr="0041535E">
        <w:trPr>
          <w:trHeight w:val="227"/>
          <w:jc w:val="center"/>
        </w:trPr>
        <w:tc>
          <w:tcPr>
            <w:tcW w:w="1977" w:type="dxa"/>
          </w:tcPr>
          <w:p w14:paraId="37C3637A" w14:textId="77777777" w:rsidR="0041535E" w:rsidRPr="007D13B6" w:rsidRDefault="0041535E" w:rsidP="008F0926">
            <w:pPr>
              <w:pStyle w:val="Sinespaciado"/>
              <w:rPr>
                <w:b/>
              </w:rPr>
            </w:pPr>
            <w:r w:rsidRPr="007D13B6">
              <w:rPr>
                <w:b/>
              </w:rPr>
              <w:t>Nombre</w:t>
            </w:r>
          </w:p>
        </w:tc>
        <w:tc>
          <w:tcPr>
            <w:tcW w:w="4011" w:type="dxa"/>
            <w:gridSpan w:val="2"/>
          </w:tcPr>
          <w:p w14:paraId="5DCC1842" w14:textId="77777777" w:rsidR="0041535E" w:rsidRPr="007D13B6" w:rsidRDefault="0041535E" w:rsidP="008F0926">
            <w:pPr>
              <w:pStyle w:val="Sinespaciado"/>
              <w:rPr>
                <w:b/>
              </w:rPr>
            </w:pPr>
            <w:r w:rsidRPr="007D13B6">
              <w:rPr>
                <w:b/>
              </w:rPr>
              <w:t>Modificar Perfil</w:t>
            </w:r>
          </w:p>
        </w:tc>
        <w:tc>
          <w:tcPr>
            <w:tcW w:w="824" w:type="dxa"/>
          </w:tcPr>
          <w:p w14:paraId="79CB8D1D" w14:textId="77777777" w:rsidR="0041535E" w:rsidRPr="007D13B6" w:rsidRDefault="0041535E" w:rsidP="008F0926">
            <w:pPr>
              <w:pStyle w:val="Sinespaciado"/>
              <w:rPr>
                <w:b/>
              </w:rPr>
            </w:pPr>
            <w:r w:rsidRPr="007D13B6">
              <w:rPr>
                <w:b/>
              </w:rPr>
              <w:t>ID</w:t>
            </w:r>
          </w:p>
        </w:tc>
        <w:tc>
          <w:tcPr>
            <w:tcW w:w="2010" w:type="dxa"/>
          </w:tcPr>
          <w:p w14:paraId="10F19C61" w14:textId="07766F7C" w:rsidR="0041535E" w:rsidRPr="007D13B6" w:rsidRDefault="000F27C5" w:rsidP="008F0926">
            <w:pPr>
              <w:pStyle w:val="Sinespaciado"/>
              <w:rPr>
                <w:b/>
              </w:rPr>
            </w:pPr>
            <w:r w:rsidRPr="007D13B6">
              <w:rPr>
                <w:b/>
              </w:rPr>
              <w:t>CUSWPW</w:t>
            </w:r>
            <w:r w:rsidR="00C45C9D">
              <w:rPr>
                <w:b/>
              </w:rPr>
              <w:t>_14</w:t>
            </w:r>
          </w:p>
        </w:tc>
      </w:tr>
      <w:tr w:rsidR="0041535E" w:rsidRPr="0041535E" w14:paraId="25D31B9A" w14:textId="77777777" w:rsidTr="0041535E">
        <w:trPr>
          <w:trHeight w:val="227"/>
          <w:jc w:val="center"/>
        </w:trPr>
        <w:tc>
          <w:tcPr>
            <w:tcW w:w="1977" w:type="dxa"/>
          </w:tcPr>
          <w:p w14:paraId="142D1F9E" w14:textId="77777777" w:rsidR="0041535E" w:rsidRPr="00585EDB" w:rsidRDefault="0041535E" w:rsidP="008F0926">
            <w:pPr>
              <w:pStyle w:val="Sinespaciado"/>
            </w:pPr>
            <w:r w:rsidRPr="00585EDB">
              <w:t>Actores</w:t>
            </w:r>
          </w:p>
        </w:tc>
        <w:tc>
          <w:tcPr>
            <w:tcW w:w="6845" w:type="dxa"/>
            <w:gridSpan w:val="4"/>
          </w:tcPr>
          <w:p w14:paraId="2222A2FA" w14:textId="09C21254" w:rsidR="0041535E" w:rsidRPr="0041535E" w:rsidRDefault="0041535E" w:rsidP="007D13B6">
            <w:pPr>
              <w:pStyle w:val="listadetabla"/>
            </w:pPr>
            <w:r w:rsidRPr="0041535E">
              <w:t>Administrador</w:t>
            </w:r>
            <w:r w:rsidR="00070739">
              <w:t>.</w:t>
            </w:r>
          </w:p>
        </w:tc>
      </w:tr>
      <w:tr w:rsidR="0041535E" w:rsidRPr="0041535E" w14:paraId="0B012026" w14:textId="77777777" w:rsidTr="0041535E">
        <w:trPr>
          <w:trHeight w:val="227"/>
          <w:jc w:val="center"/>
        </w:trPr>
        <w:tc>
          <w:tcPr>
            <w:tcW w:w="1977" w:type="dxa"/>
          </w:tcPr>
          <w:p w14:paraId="2ED6A110" w14:textId="77777777" w:rsidR="0041535E" w:rsidRPr="00585EDB" w:rsidRDefault="0041535E" w:rsidP="008F0926">
            <w:pPr>
              <w:pStyle w:val="Sinespaciado"/>
            </w:pPr>
            <w:r w:rsidRPr="00585EDB">
              <w:t>Referencias</w:t>
            </w:r>
          </w:p>
        </w:tc>
        <w:tc>
          <w:tcPr>
            <w:tcW w:w="6845" w:type="dxa"/>
            <w:gridSpan w:val="4"/>
          </w:tcPr>
          <w:p w14:paraId="7AEDAC8A" w14:textId="324C6E2D" w:rsidR="0041535E" w:rsidRPr="0041535E" w:rsidRDefault="0041535E" w:rsidP="007D13B6">
            <w:pPr>
              <w:pStyle w:val="listadetabla"/>
            </w:pPr>
            <w:r w:rsidRPr="0041535E">
              <w:t>RF_STKSWE_W_04: Modificar perfil de usuario</w:t>
            </w:r>
            <w:r w:rsidR="00070739">
              <w:t>.</w:t>
            </w:r>
          </w:p>
        </w:tc>
      </w:tr>
      <w:tr w:rsidR="0041535E" w:rsidRPr="0041535E" w14:paraId="10E40D99" w14:textId="77777777" w:rsidTr="0041535E">
        <w:trPr>
          <w:trHeight w:val="227"/>
          <w:jc w:val="center"/>
        </w:trPr>
        <w:tc>
          <w:tcPr>
            <w:tcW w:w="1977" w:type="dxa"/>
          </w:tcPr>
          <w:p w14:paraId="453B0894" w14:textId="77777777" w:rsidR="0041535E" w:rsidRPr="00585EDB" w:rsidRDefault="0041535E" w:rsidP="008F0926">
            <w:pPr>
              <w:pStyle w:val="Sinespaciado"/>
            </w:pPr>
            <w:r w:rsidRPr="00585EDB">
              <w:t>Precondiciones</w:t>
            </w:r>
          </w:p>
        </w:tc>
        <w:tc>
          <w:tcPr>
            <w:tcW w:w="6845" w:type="dxa"/>
            <w:gridSpan w:val="4"/>
          </w:tcPr>
          <w:p w14:paraId="1756064E" w14:textId="77777777" w:rsidR="0041535E" w:rsidRDefault="0041535E" w:rsidP="007D13B6">
            <w:pPr>
              <w:pStyle w:val="listadetabla"/>
            </w:pPr>
            <w:r w:rsidRPr="0041535E">
              <w:t>El actor debe tener la sesión iniciada.</w:t>
            </w:r>
          </w:p>
          <w:p w14:paraId="04C4E724" w14:textId="60A7279B" w:rsidR="00E71662" w:rsidRPr="0041535E" w:rsidRDefault="00E71662" w:rsidP="00E71662">
            <w:pPr>
              <w:pStyle w:val="listadetabla"/>
            </w:pPr>
            <w:r>
              <w:t>El sistema debe tener desplegada una lista de usuarios.</w:t>
            </w:r>
          </w:p>
        </w:tc>
      </w:tr>
      <w:tr w:rsidR="0041535E" w:rsidRPr="0041535E" w14:paraId="1D64388C" w14:textId="77777777" w:rsidTr="0041535E">
        <w:trPr>
          <w:trHeight w:val="227"/>
          <w:jc w:val="center"/>
        </w:trPr>
        <w:tc>
          <w:tcPr>
            <w:tcW w:w="1977" w:type="dxa"/>
            <w:tcBorders>
              <w:bottom w:val="single" w:sz="6" w:space="0" w:color="auto"/>
            </w:tcBorders>
          </w:tcPr>
          <w:p w14:paraId="17EA5EEE"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15489AB8" w14:textId="77777777" w:rsidR="0041535E" w:rsidRPr="0041535E" w:rsidRDefault="0041535E" w:rsidP="007D13B6">
            <w:pPr>
              <w:pStyle w:val="listadetabla"/>
            </w:pPr>
            <w:r w:rsidRPr="0041535E">
              <w:t>El sistema debe registrar los cambios del perfil.</w:t>
            </w:r>
          </w:p>
        </w:tc>
      </w:tr>
      <w:tr w:rsidR="0041535E" w:rsidRPr="0041535E" w14:paraId="029D55D0" w14:textId="77777777" w:rsidTr="0041535E">
        <w:trPr>
          <w:trHeight w:val="227"/>
          <w:jc w:val="center"/>
        </w:trPr>
        <w:tc>
          <w:tcPr>
            <w:tcW w:w="1977" w:type="dxa"/>
            <w:tcBorders>
              <w:top w:val="double" w:sz="4" w:space="0" w:color="auto"/>
            </w:tcBorders>
          </w:tcPr>
          <w:p w14:paraId="28DA1313"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511A8CEE" w14:textId="77777777" w:rsidR="0041535E" w:rsidRPr="0041535E" w:rsidRDefault="0041535E" w:rsidP="008F0926">
            <w:pPr>
              <w:pStyle w:val="Sinespaciado"/>
            </w:pPr>
            <w:r w:rsidRPr="0041535E">
              <w:t>El actor podrá modificar un perfil.</w:t>
            </w:r>
          </w:p>
        </w:tc>
      </w:tr>
      <w:tr w:rsidR="0041535E" w:rsidRPr="007D13B6" w14:paraId="602B9932" w14:textId="77777777" w:rsidTr="0041535E">
        <w:trPr>
          <w:trHeight w:val="227"/>
          <w:jc w:val="center"/>
        </w:trPr>
        <w:tc>
          <w:tcPr>
            <w:tcW w:w="1977" w:type="dxa"/>
            <w:vMerge w:val="restart"/>
          </w:tcPr>
          <w:p w14:paraId="68F1CDBF"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1F6F19A5" w14:textId="77777777" w:rsidR="0041535E" w:rsidRPr="007D13B6" w:rsidRDefault="0041535E" w:rsidP="008F0926">
            <w:pPr>
              <w:pStyle w:val="Sinespaciado"/>
              <w:rPr>
                <w:b/>
              </w:rPr>
            </w:pPr>
            <w:r w:rsidRPr="007D13B6">
              <w:rPr>
                <w:b/>
              </w:rPr>
              <w:t>Administrador</w:t>
            </w:r>
          </w:p>
        </w:tc>
        <w:tc>
          <w:tcPr>
            <w:tcW w:w="3265" w:type="dxa"/>
            <w:gridSpan w:val="3"/>
            <w:tcBorders>
              <w:bottom w:val="single" w:sz="6" w:space="0" w:color="auto"/>
            </w:tcBorders>
          </w:tcPr>
          <w:p w14:paraId="04377FB9" w14:textId="77777777" w:rsidR="0041535E" w:rsidRPr="007D13B6" w:rsidRDefault="0041535E" w:rsidP="008F0926">
            <w:pPr>
              <w:pStyle w:val="Sinespaciado"/>
              <w:rPr>
                <w:b/>
              </w:rPr>
            </w:pPr>
            <w:r w:rsidRPr="007D13B6">
              <w:rPr>
                <w:b/>
              </w:rPr>
              <w:t>Sistema</w:t>
            </w:r>
          </w:p>
        </w:tc>
      </w:tr>
      <w:tr w:rsidR="0041535E" w:rsidRPr="0041535E" w14:paraId="29DEDD6F" w14:textId="77777777" w:rsidTr="0041535E">
        <w:trPr>
          <w:trHeight w:val="227"/>
          <w:jc w:val="center"/>
        </w:trPr>
        <w:tc>
          <w:tcPr>
            <w:tcW w:w="1977" w:type="dxa"/>
            <w:vMerge/>
          </w:tcPr>
          <w:p w14:paraId="03A10DD3" w14:textId="77777777" w:rsidR="0041535E" w:rsidRPr="00585EDB" w:rsidRDefault="0041535E" w:rsidP="008F0926">
            <w:pPr>
              <w:pStyle w:val="Sinespaciado"/>
            </w:pPr>
          </w:p>
        </w:tc>
        <w:tc>
          <w:tcPr>
            <w:tcW w:w="3580" w:type="dxa"/>
            <w:tcBorders>
              <w:bottom w:val="single" w:sz="6" w:space="0" w:color="auto"/>
            </w:tcBorders>
          </w:tcPr>
          <w:p w14:paraId="549C1864" w14:textId="65C14282" w:rsidR="0041535E" w:rsidRPr="0041535E" w:rsidRDefault="0041535E" w:rsidP="008F0926">
            <w:pPr>
              <w:pStyle w:val="Sinespaciado"/>
            </w:pPr>
            <w:r w:rsidRPr="0041535E">
              <w:t>1. El caso de uso empieza cuando el actor selecciona la opción modificar un perfil</w:t>
            </w:r>
            <w:r w:rsidR="00E71662">
              <w:t xml:space="preserve"> desde un elemento en la lista</w:t>
            </w:r>
            <w:r w:rsidRPr="0041535E">
              <w:t>.</w:t>
            </w:r>
          </w:p>
        </w:tc>
        <w:tc>
          <w:tcPr>
            <w:tcW w:w="3265" w:type="dxa"/>
            <w:gridSpan w:val="3"/>
            <w:tcBorders>
              <w:bottom w:val="single" w:sz="6" w:space="0" w:color="auto"/>
            </w:tcBorders>
          </w:tcPr>
          <w:p w14:paraId="03608BC6" w14:textId="77777777" w:rsidR="0041535E" w:rsidRPr="0041535E" w:rsidRDefault="0041535E" w:rsidP="008F0926">
            <w:pPr>
              <w:pStyle w:val="Sinespaciado"/>
            </w:pPr>
            <w:r w:rsidRPr="0041535E">
              <w:t>2. El sistema despliega un formulario con los datos de entrada IEE_06.</w:t>
            </w:r>
          </w:p>
        </w:tc>
      </w:tr>
      <w:tr w:rsidR="0041535E" w:rsidRPr="0041535E" w14:paraId="6598C9CE" w14:textId="77777777" w:rsidTr="0041535E">
        <w:trPr>
          <w:trHeight w:val="227"/>
          <w:jc w:val="center"/>
        </w:trPr>
        <w:tc>
          <w:tcPr>
            <w:tcW w:w="1977" w:type="dxa"/>
            <w:vMerge/>
          </w:tcPr>
          <w:p w14:paraId="65E1AF22" w14:textId="77777777" w:rsidR="0041535E" w:rsidRPr="00585EDB" w:rsidRDefault="0041535E" w:rsidP="008F0926">
            <w:pPr>
              <w:pStyle w:val="Sinespaciado"/>
            </w:pPr>
          </w:p>
        </w:tc>
        <w:tc>
          <w:tcPr>
            <w:tcW w:w="3580" w:type="dxa"/>
            <w:tcBorders>
              <w:bottom w:val="single" w:sz="6" w:space="0" w:color="auto"/>
            </w:tcBorders>
          </w:tcPr>
          <w:p w14:paraId="1E0893F4" w14:textId="77777777" w:rsidR="0041535E" w:rsidRPr="0041535E" w:rsidRDefault="0041535E" w:rsidP="008F0926">
            <w:pPr>
              <w:pStyle w:val="Sinespaciado"/>
            </w:pPr>
            <w:r w:rsidRPr="0041535E">
              <w:t>3. El actor ingresa los datos solicitados en el formulario.</w:t>
            </w:r>
          </w:p>
        </w:tc>
        <w:tc>
          <w:tcPr>
            <w:tcW w:w="3265" w:type="dxa"/>
            <w:gridSpan w:val="3"/>
            <w:tcBorders>
              <w:bottom w:val="single" w:sz="6" w:space="0" w:color="auto"/>
            </w:tcBorders>
          </w:tcPr>
          <w:p w14:paraId="4A20C0FF" w14:textId="77777777" w:rsidR="0041535E" w:rsidRPr="0041535E" w:rsidRDefault="0041535E" w:rsidP="008F0926">
            <w:pPr>
              <w:pStyle w:val="Sinespaciado"/>
            </w:pPr>
            <w:r w:rsidRPr="0041535E">
              <w:t>4. El sistema verifica que los datos ingresados son correctos.</w:t>
            </w:r>
          </w:p>
        </w:tc>
      </w:tr>
      <w:tr w:rsidR="0041535E" w:rsidRPr="0041535E" w14:paraId="7C4CB875" w14:textId="77777777" w:rsidTr="0041535E">
        <w:trPr>
          <w:trHeight w:val="227"/>
          <w:jc w:val="center"/>
        </w:trPr>
        <w:tc>
          <w:tcPr>
            <w:tcW w:w="1977" w:type="dxa"/>
            <w:vMerge/>
            <w:tcBorders>
              <w:bottom w:val="single" w:sz="6" w:space="0" w:color="auto"/>
            </w:tcBorders>
          </w:tcPr>
          <w:p w14:paraId="3182D581" w14:textId="77777777" w:rsidR="0041535E" w:rsidRPr="00585EDB" w:rsidRDefault="0041535E" w:rsidP="008F0926">
            <w:pPr>
              <w:pStyle w:val="Sinespaciado"/>
            </w:pPr>
          </w:p>
        </w:tc>
        <w:tc>
          <w:tcPr>
            <w:tcW w:w="3580" w:type="dxa"/>
            <w:tcBorders>
              <w:bottom w:val="single" w:sz="6" w:space="0" w:color="auto"/>
            </w:tcBorders>
          </w:tcPr>
          <w:p w14:paraId="03457E66" w14:textId="77777777" w:rsidR="0041535E" w:rsidRPr="0041535E" w:rsidRDefault="0041535E" w:rsidP="008F0926">
            <w:pPr>
              <w:pStyle w:val="Sinespaciado"/>
            </w:pPr>
          </w:p>
        </w:tc>
        <w:tc>
          <w:tcPr>
            <w:tcW w:w="3265" w:type="dxa"/>
            <w:gridSpan w:val="3"/>
            <w:tcBorders>
              <w:bottom w:val="single" w:sz="6" w:space="0" w:color="auto"/>
            </w:tcBorders>
          </w:tcPr>
          <w:p w14:paraId="1C0EBBF0" w14:textId="77777777" w:rsidR="0041535E" w:rsidRPr="0041535E" w:rsidRDefault="0041535E" w:rsidP="008F0926">
            <w:pPr>
              <w:pStyle w:val="Sinespaciado"/>
            </w:pPr>
            <w:r w:rsidRPr="0041535E">
              <w:t>5. El sistema registra los cambios y notifica la opresión se realizó correctamente.</w:t>
            </w:r>
          </w:p>
        </w:tc>
      </w:tr>
      <w:tr w:rsidR="0041535E" w:rsidRPr="0041535E" w14:paraId="7FAF1B64" w14:textId="77777777" w:rsidTr="0041535E">
        <w:trPr>
          <w:trHeight w:val="227"/>
          <w:jc w:val="center"/>
        </w:trPr>
        <w:tc>
          <w:tcPr>
            <w:tcW w:w="1977" w:type="dxa"/>
            <w:tcBorders>
              <w:bottom w:val="single" w:sz="6" w:space="0" w:color="auto"/>
            </w:tcBorders>
          </w:tcPr>
          <w:p w14:paraId="264D6248" w14:textId="77777777" w:rsidR="0041535E" w:rsidRPr="00585EDB" w:rsidRDefault="0041535E" w:rsidP="008F0926">
            <w:pPr>
              <w:pStyle w:val="Sinespaciado"/>
            </w:pPr>
          </w:p>
        </w:tc>
        <w:tc>
          <w:tcPr>
            <w:tcW w:w="3580" w:type="dxa"/>
            <w:tcBorders>
              <w:bottom w:val="single" w:sz="6" w:space="0" w:color="auto"/>
            </w:tcBorders>
          </w:tcPr>
          <w:p w14:paraId="01C02EB7" w14:textId="77777777" w:rsidR="0041535E" w:rsidRPr="0041535E" w:rsidRDefault="0041535E" w:rsidP="008F0926">
            <w:pPr>
              <w:pStyle w:val="Sinespaciado"/>
            </w:pPr>
          </w:p>
        </w:tc>
        <w:tc>
          <w:tcPr>
            <w:tcW w:w="3265" w:type="dxa"/>
            <w:gridSpan w:val="3"/>
            <w:tcBorders>
              <w:bottom w:val="single" w:sz="6" w:space="0" w:color="auto"/>
            </w:tcBorders>
          </w:tcPr>
          <w:p w14:paraId="44CCCBB1" w14:textId="06F38651" w:rsidR="0041535E" w:rsidRPr="0041535E" w:rsidRDefault="0041535E" w:rsidP="008F0926">
            <w:pPr>
              <w:pStyle w:val="Sinespaciado"/>
            </w:pPr>
            <w:r w:rsidRPr="0041535E">
              <w:t xml:space="preserve">6. El sistema </w:t>
            </w:r>
            <w:r w:rsidR="00661B5A">
              <w:t>despliega</w:t>
            </w:r>
            <w:r w:rsidRPr="0041535E">
              <w:t xml:space="preserve"> el evento modificado (ver </w:t>
            </w:r>
            <w:r w:rsidR="000F27C5">
              <w:t>CUSWPW</w:t>
            </w:r>
            <w:r w:rsidRPr="0041535E">
              <w:t>_02)</w:t>
            </w:r>
            <w:r w:rsidR="00287022">
              <w:t>.</w:t>
            </w:r>
          </w:p>
        </w:tc>
      </w:tr>
      <w:tr w:rsidR="0041535E" w:rsidRPr="007D13B6" w14:paraId="41B79EA6" w14:textId="77777777" w:rsidTr="0041535E">
        <w:trPr>
          <w:trHeight w:val="103"/>
          <w:jc w:val="center"/>
        </w:trPr>
        <w:tc>
          <w:tcPr>
            <w:tcW w:w="1977" w:type="dxa"/>
            <w:tcBorders>
              <w:bottom w:val="single" w:sz="4" w:space="0" w:color="auto"/>
            </w:tcBorders>
          </w:tcPr>
          <w:p w14:paraId="7BBAD737"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49DF5DFA" w14:textId="77777777" w:rsidR="0041535E" w:rsidRPr="007D13B6" w:rsidRDefault="0041535E" w:rsidP="008F0926">
            <w:pPr>
              <w:pStyle w:val="Sinespaciado"/>
              <w:rPr>
                <w:b/>
              </w:rPr>
            </w:pPr>
            <w:r w:rsidRPr="007D13B6">
              <w:rPr>
                <w:b/>
              </w:rPr>
              <w:t>Administrador</w:t>
            </w:r>
          </w:p>
        </w:tc>
        <w:tc>
          <w:tcPr>
            <w:tcW w:w="3265" w:type="dxa"/>
            <w:gridSpan w:val="3"/>
            <w:tcBorders>
              <w:bottom w:val="single" w:sz="4" w:space="0" w:color="auto"/>
            </w:tcBorders>
          </w:tcPr>
          <w:p w14:paraId="1925298C" w14:textId="77777777" w:rsidR="0041535E" w:rsidRPr="007D13B6" w:rsidRDefault="0041535E" w:rsidP="008F0926">
            <w:pPr>
              <w:pStyle w:val="Sinespaciado"/>
              <w:rPr>
                <w:b/>
              </w:rPr>
            </w:pPr>
            <w:r w:rsidRPr="007D13B6">
              <w:rPr>
                <w:b/>
              </w:rPr>
              <w:t>Sistema</w:t>
            </w:r>
          </w:p>
        </w:tc>
      </w:tr>
      <w:tr w:rsidR="0041535E" w:rsidRPr="0041535E" w14:paraId="3347FAA5" w14:textId="77777777" w:rsidTr="0041535E">
        <w:trPr>
          <w:trHeight w:val="103"/>
          <w:jc w:val="center"/>
        </w:trPr>
        <w:tc>
          <w:tcPr>
            <w:tcW w:w="1977" w:type="dxa"/>
            <w:tcBorders>
              <w:top w:val="single" w:sz="4" w:space="0" w:color="auto"/>
              <w:bottom w:val="double" w:sz="4" w:space="0" w:color="auto"/>
            </w:tcBorders>
          </w:tcPr>
          <w:p w14:paraId="3C4E2863"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1D702EE4" w14:textId="77777777" w:rsidR="0041535E" w:rsidRPr="0041535E" w:rsidRDefault="0041535E" w:rsidP="008F0926">
            <w:pPr>
              <w:pStyle w:val="Sinespaciado"/>
            </w:pPr>
          </w:p>
        </w:tc>
        <w:tc>
          <w:tcPr>
            <w:tcW w:w="3265" w:type="dxa"/>
            <w:gridSpan w:val="3"/>
            <w:tcBorders>
              <w:top w:val="single" w:sz="4" w:space="0" w:color="auto"/>
              <w:bottom w:val="double" w:sz="4" w:space="0" w:color="auto"/>
            </w:tcBorders>
          </w:tcPr>
          <w:p w14:paraId="73C39AE5" w14:textId="38F2B823" w:rsidR="0041535E" w:rsidRPr="0041535E" w:rsidRDefault="0041535E" w:rsidP="008F0926">
            <w:pPr>
              <w:pStyle w:val="Sinespaciado"/>
            </w:pPr>
            <w:r w:rsidRPr="0041535E">
              <w:t>5.a</w:t>
            </w:r>
            <w:r w:rsidR="000F6C67">
              <w:t>.</w:t>
            </w:r>
            <w:r w:rsidRPr="0041535E">
              <w:t xml:space="preserve"> El sistema notifica que los datos ingresados son incorrectos, y solicita que sean ingresados nuevamente.</w:t>
            </w:r>
          </w:p>
          <w:p w14:paraId="321A3AA1" w14:textId="71701B68" w:rsidR="0041535E" w:rsidRPr="0041535E" w:rsidRDefault="00D324A5" w:rsidP="008F0926">
            <w:pPr>
              <w:pStyle w:val="Sinespaciado"/>
            </w:pPr>
            <w:r>
              <w:t>6</w:t>
            </w:r>
            <w:r w:rsidR="0041535E" w:rsidRPr="0041535E">
              <w:t>.b</w:t>
            </w:r>
            <w:r w:rsidR="000F6C67">
              <w:t>.</w:t>
            </w:r>
            <w:r w:rsidR="0041535E" w:rsidRPr="0041535E">
              <w:t xml:space="preserve"> Vuelve al paso 2.</w:t>
            </w:r>
          </w:p>
        </w:tc>
      </w:tr>
    </w:tbl>
    <w:p w14:paraId="6B6762B5" w14:textId="5BB1EE2D" w:rsidR="0041535E" w:rsidRPr="0041535E" w:rsidRDefault="00F771A9" w:rsidP="00F771A9">
      <w:pPr>
        <w:pStyle w:val="Descripcin"/>
      </w:pPr>
      <w:bookmarkStart w:id="462" w:name="_Toc486449170"/>
      <w:bookmarkStart w:id="463" w:name="_Toc486712561"/>
      <w:r>
        <w:t xml:space="preserve">Tabla </w:t>
      </w:r>
      <w:r w:rsidR="00B56172">
        <w:fldChar w:fldCharType="begin"/>
      </w:r>
      <w:r w:rsidR="00B56172">
        <w:instrText xml:space="preserve"> SEQ Tabla \* ARABIC </w:instrText>
      </w:r>
      <w:r w:rsidR="00B56172">
        <w:fldChar w:fldCharType="separate"/>
      </w:r>
      <w:r w:rsidR="00633160">
        <w:rPr>
          <w:noProof/>
        </w:rPr>
        <w:t>28</w:t>
      </w:r>
      <w:r w:rsidR="00B56172">
        <w:rPr>
          <w:noProof/>
        </w:rPr>
        <w:fldChar w:fldCharType="end"/>
      </w:r>
      <w:r w:rsidR="00601001">
        <w:t xml:space="preserve">: Especificación de casos de uso de la </w:t>
      </w:r>
      <w:r w:rsidR="005C7F78">
        <w:t>aplicación</w:t>
      </w:r>
      <w:r w:rsidR="00601001">
        <w:t xml:space="preserve"> web</w:t>
      </w:r>
      <w:bookmarkEnd w:id="462"/>
      <w:bookmarkEnd w:id="463"/>
    </w:p>
    <w:p w14:paraId="51FAED9B" w14:textId="77777777" w:rsidR="00121F8C" w:rsidRDefault="00121F8C">
      <w:pPr>
        <w:spacing w:after="0" w:line="276" w:lineRule="auto"/>
        <w:jc w:val="left"/>
        <w:rPr>
          <w:color w:val="666666"/>
        </w:rPr>
      </w:pPr>
      <w:bookmarkStart w:id="464" w:name="_Toc484123349"/>
      <w:bookmarkStart w:id="465" w:name="_Toc486449086"/>
      <w:bookmarkStart w:id="466" w:name="_Toc486696798"/>
      <w:r>
        <w:br w:type="page"/>
      </w:r>
    </w:p>
    <w:p w14:paraId="2F192977" w14:textId="16BCCD98" w:rsidR="0041535E" w:rsidRPr="0041535E" w:rsidRDefault="001D1F6B" w:rsidP="00E03A94">
      <w:pPr>
        <w:pStyle w:val="Ttulo5"/>
      </w:pPr>
      <w:bookmarkStart w:id="467" w:name="_Toc486710814"/>
      <w:r>
        <w:lastRenderedPageBreak/>
        <w:t>5</w:t>
      </w:r>
      <w:r w:rsidR="0041535E" w:rsidRPr="0041535E">
        <w:t>.1.</w:t>
      </w:r>
      <w:r w:rsidR="00E03A94">
        <w:t>2.</w:t>
      </w:r>
      <w:r w:rsidR="0041535E" w:rsidRPr="0041535E">
        <w:t>3.16 Caso de uso: Ver actividades de un Usuario</w:t>
      </w:r>
      <w:bookmarkEnd w:id="464"/>
      <w:bookmarkEnd w:id="465"/>
      <w:bookmarkEnd w:id="466"/>
      <w:bookmarkEnd w:id="467"/>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4758A73D" w14:textId="77777777" w:rsidTr="0041535E">
        <w:trPr>
          <w:trHeight w:val="227"/>
          <w:jc w:val="center"/>
        </w:trPr>
        <w:tc>
          <w:tcPr>
            <w:tcW w:w="1977" w:type="dxa"/>
          </w:tcPr>
          <w:p w14:paraId="73588023" w14:textId="77777777" w:rsidR="0041535E" w:rsidRPr="007D13B6" w:rsidRDefault="0041535E" w:rsidP="008F0926">
            <w:pPr>
              <w:pStyle w:val="Sinespaciado"/>
              <w:rPr>
                <w:b/>
              </w:rPr>
            </w:pPr>
            <w:r w:rsidRPr="007D13B6">
              <w:rPr>
                <w:b/>
              </w:rPr>
              <w:t>Nombre</w:t>
            </w:r>
          </w:p>
        </w:tc>
        <w:tc>
          <w:tcPr>
            <w:tcW w:w="4011" w:type="dxa"/>
            <w:gridSpan w:val="2"/>
          </w:tcPr>
          <w:p w14:paraId="2538AA9D" w14:textId="77777777" w:rsidR="0041535E" w:rsidRPr="007D13B6" w:rsidRDefault="0041535E" w:rsidP="008F0926">
            <w:pPr>
              <w:pStyle w:val="Sinespaciado"/>
              <w:rPr>
                <w:b/>
              </w:rPr>
            </w:pPr>
            <w:r w:rsidRPr="007D13B6">
              <w:rPr>
                <w:b/>
              </w:rPr>
              <w:t>Ver actividades de un Usuario</w:t>
            </w:r>
          </w:p>
        </w:tc>
        <w:tc>
          <w:tcPr>
            <w:tcW w:w="824" w:type="dxa"/>
          </w:tcPr>
          <w:p w14:paraId="09F61218" w14:textId="77777777" w:rsidR="0041535E" w:rsidRPr="007D13B6" w:rsidRDefault="0041535E" w:rsidP="008F0926">
            <w:pPr>
              <w:pStyle w:val="Sinespaciado"/>
              <w:rPr>
                <w:b/>
              </w:rPr>
            </w:pPr>
            <w:r w:rsidRPr="007D13B6">
              <w:rPr>
                <w:b/>
              </w:rPr>
              <w:t>ID</w:t>
            </w:r>
          </w:p>
        </w:tc>
        <w:tc>
          <w:tcPr>
            <w:tcW w:w="2010" w:type="dxa"/>
          </w:tcPr>
          <w:p w14:paraId="4020DA04" w14:textId="2DDA4B55" w:rsidR="0041535E" w:rsidRPr="007D13B6" w:rsidRDefault="000F27C5" w:rsidP="008F0926">
            <w:pPr>
              <w:pStyle w:val="Sinespaciado"/>
              <w:rPr>
                <w:b/>
              </w:rPr>
            </w:pPr>
            <w:r w:rsidRPr="007D13B6">
              <w:rPr>
                <w:b/>
              </w:rPr>
              <w:t>CUSWPW</w:t>
            </w:r>
            <w:r w:rsidR="00C45C9D">
              <w:rPr>
                <w:b/>
              </w:rPr>
              <w:t>_15</w:t>
            </w:r>
          </w:p>
        </w:tc>
      </w:tr>
      <w:tr w:rsidR="0041535E" w:rsidRPr="0041535E" w14:paraId="129C3357" w14:textId="77777777" w:rsidTr="0041535E">
        <w:trPr>
          <w:trHeight w:val="227"/>
          <w:jc w:val="center"/>
        </w:trPr>
        <w:tc>
          <w:tcPr>
            <w:tcW w:w="1977" w:type="dxa"/>
          </w:tcPr>
          <w:p w14:paraId="2F14BC8F" w14:textId="77777777" w:rsidR="0041535E" w:rsidRPr="00585EDB" w:rsidRDefault="0041535E" w:rsidP="008F0926">
            <w:pPr>
              <w:pStyle w:val="Sinespaciado"/>
            </w:pPr>
            <w:r w:rsidRPr="00585EDB">
              <w:t>Actores</w:t>
            </w:r>
          </w:p>
        </w:tc>
        <w:tc>
          <w:tcPr>
            <w:tcW w:w="6845" w:type="dxa"/>
            <w:gridSpan w:val="4"/>
          </w:tcPr>
          <w:p w14:paraId="499274EB" w14:textId="7C15F7E2" w:rsidR="0041535E" w:rsidRPr="0041535E" w:rsidRDefault="0041535E" w:rsidP="007D13B6">
            <w:pPr>
              <w:pStyle w:val="listadetabla"/>
            </w:pPr>
            <w:r w:rsidRPr="0041535E">
              <w:t>Administrador</w:t>
            </w:r>
            <w:r w:rsidR="00287022">
              <w:t>.</w:t>
            </w:r>
          </w:p>
        </w:tc>
      </w:tr>
      <w:tr w:rsidR="0041535E" w:rsidRPr="0041535E" w14:paraId="4DDAA096" w14:textId="77777777" w:rsidTr="0041535E">
        <w:trPr>
          <w:trHeight w:val="227"/>
          <w:jc w:val="center"/>
        </w:trPr>
        <w:tc>
          <w:tcPr>
            <w:tcW w:w="1977" w:type="dxa"/>
          </w:tcPr>
          <w:p w14:paraId="0D6A4D87" w14:textId="77777777" w:rsidR="0041535E" w:rsidRPr="00585EDB" w:rsidRDefault="0041535E" w:rsidP="008F0926">
            <w:pPr>
              <w:pStyle w:val="Sinespaciado"/>
            </w:pPr>
            <w:r w:rsidRPr="00585EDB">
              <w:t>Referencias</w:t>
            </w:r>
          </w:p>
        </w:tc>
        <w:tc>
          <w:tcPr>
            <w:tcW w:w="6845" w:type="dxa"/>
            <w:gridSpan w:val="4"/>
          </w:tcPr>
          <w:p w14:paraId="422CDB02" w14:textId="3982C9D0" w:rsidR="0041535E" w:rsidRPr="0041535E" w:rsidRDefault="0041535E" w:rsidP="00A941B0">
            <w:pPr>
              <w:pStyle w:val="listadetabla"/>
            </w:pPr>
            <w:r w:rsidRPr="0041535E">
              <w:t>RF_STKSWE_W_</w:t>
            </w:r>
            <w:r w:rsidR="00A941B0">
              <w:t>14</w:t>
            </w:r>
            <w:r w:rsidRPr="0041535E">
              <w:t>: Ver actividades de un usuario</w:t>
            </w:r>
            <w:r w:rsidR="00287022">
              <w:t>.</w:t>
            </w:r>
          </w:p>
        </w:tc>
      </w:tr>
      <w:tr w:rsidR="0041535E" w:rsidRPr="0041535E" w14:paraId="105756A9" w14:textId="77777777" w:rsidTr="0041535E">
        <w:trPr>
          <w:trHeight w:val="227"/>
          <w:jc w:val="center"/>
        </w:trPr>
        <w:tc>
          <w:tcPr>
            <w:tcW w:w="1977" w:type="dxa"/>
          </w:tcPr>
          <w:p w14:paraId="574F718F" w14:textId="77777777" w:rsidR="0041535E" w:rsidRPr="00585EDB" w:rsidRDefault="0041535E" w:rsidP="008F0926">
            <w:pPr>
              <w:pStyle w:val="Sinespaciado"/>
            </w:pPr>
            <w:r w:rsidRPr="00585EDB">
              <w:t>Precondiciones</w:t>
            </w:r>
          </w:p>
        </w:tc>
        <w:tc>
          <w:tcPr>
            <w:tcW w:w="6845" w:type="dxa"/>
            <w:gridSpan w:val="4"/>
          </w:tcPr>
          <w:p w14:paraId="7273DB8A" w14:textId="77777777" w:rsidR="0041535E" w:rsidRDefault="0041535E" w:rsidP="007D13B6">
            <w:pPr>
              <w:pStyle w:val="listadetabla"/>
            </w:pPr>
            <w:r w:rsidRPr="0041535E">
              <w:t>El actor debe tener la sesión iniciada.</w:t>
            </w:r>
          </w:p>
          <w:p w14:paraId="1DC45757" w14:textId="3AE8B2FE" w:rsidR="00E71662" w:rsidRPr="0041535E" w:rsidRDefault="00E71662" w:rsidP="00E71662">
            <w:pPr>
              <w:pStyle w:val="listadetabla"/>
            </w:pPr>
            <w:r>
              <w:t>El sistema debe tener desplegada una lista de usuarios.</w:t>
            </w:r>
          </w:p>
        </w:tc>
      </w:tr>
      <w:tr w:rsidR="0041535E" w:rsidRPr="0041535E" w14:paraId="3B576829" w14:textId="77777777" w:rsidTr="0041535E">
        <w:trPr>
          <w:trHeight w:val="227"/>
          <w:jc w:val="center"/>
        </w:trPr>
        <w:tc>
          <w:tcPr>
            <w:tcW w:w="1977" w:type="dxa"/>
            <w:tcBorders>
              <w:bottom w:val="single" w:sz="6" w:space="0" w:color="auto"/>
            </w:tcBorders>
          </w:tcPr>
          <w:p w14:paraId="01A451C3"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17E15A71" w14:textId="77777777" w:rsidR="0041535E" w:rsidRPr="0041535E" w:rsidRDefault="0041535E" w:rsidP="007D13B6">
            <w:pPr>
              <w:pStyle w:val="listadetabla"/>
            </w:pPr>
            <w:r w:rsidRPr="0041535E">
              <w:t>No hay postcondiciones.</w:t>
            </w:r>
          </w:p>
        </w:tc>
      </w:tr>
      <w:tr w:rsidR="0041535E" w:rsidRPr="0041535E" w14:paraId="37817DA5" w14:textId="77777777" w:rsidTr="0041535E">
        <w:trPr>
          <w:trHeight w:val="227"/>
          <w:jc w:val="center"/>
        </w:trPr>
        <w:tc>
          <w:tcPr>
            <w:tcW w:w="1977" w:type="dxa"/>
            <w:tcBorders>
              <w:top w:val="double" w:sz="4" w:space="0" w:color="auto"/>
            </w:tcBorders>
          </w:tcPr>
          <w:p w14:paraId="2343BA56"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78503155" w14:textId="77777777" w:rsidR="0041535E" w:rsidRPr="0041535E" w:rsidRDefault="0041535E" w:rsidP="008F0926">
            <w:pPr>
              <w:pStyle w:val="Sinespaciado"/>
            </w:pPr>
            <w:r w:rsidRPr="0041535E">
              <w:t>El actor podrá ver la actividad de un usuario.</w:t>
            </w:r>
          </w:p>
        </w:tc>
      </w:tr>
      <w:tr w:rsidR="0041535E" w:rsidRPr="007D13B6" w14:paraId="0BC525DF" w14:textId="77777777" w:rsidTr="0041535E">
        <w:trPr>
          <w:trHeight w:val="227"/>
          <w:jc w:val="center"/>
        </w:trPr>
        <w:tc>
          <w:tcPr>
            <w:tcW w:w="1977" w:type="dxa"/>
            <w:vMerge w:val="restart"/>
          </w:tcPr>
          <w:p w14:paraId="7DBDEED7"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7A80AE61" w14:textId="77777777" w:rsidR="0041535E" w:rsidRPr="007D13B6" w:rsidRDefault="0041535E" w:rsidP="008F0926">
            <w:pPr>
              <w:pStyle w:val="Sinespaciado"/>
              <w:rPr>
                <w:b/>
              </w:rPr>
            </w:pPr>
            <w:r w:rsidRPr="007D13B6">
              <w:rPr>
                <w:b/>
              </w:rPr>
              <w:t>Administrador</w:t>
            </w:r>
          </w:p>
        </w:tc>
        <w:tc>
          <w:tcPr>
            <w:tcW w:w="3265" w:type="dxa"/>
            <w:gridSpan w:val="3"/>
            <w:tcBorders>
              <w:bottom w:val="single" w:sz="6" w:space="0" w:color="auto"/>
            </w:tcBorders>
          </w:tcPr>
          <w:p w14:paraId="35AEBE3E" w14:textId="77777777" w:rsidR="0041535E" w:rsidRPr="007D13B6" w:rsidRDefault="0041535E" w:rsidP="008F0926">
            <w:pPr>
              <w:pStyle w:val="Sinespaciado"/>
              <w:rPr>
                <w:b/>
              </w:rPr>
            </w:pPr>
            <w:r w:rsidRPr="007D13B6">
              <w:rPr>
                <w:b/>
              </w:rPr>
              <w:t>Sistema</w:t>
            </w:r>
          </w:p>
        </w:tc>
      </w:tr>
      <w:tr w:rsidR="0041535E" w:rsidRPr="0041535E" w14:paraId="34C4D57C" w14:textId="77777777" w:rsidTr="0041535E">
        <w:trPr>
          <w:trHeight w:val="227"/>
          <w:jc w:val="center"/>
        </w:trPr>
        <w:tc>
          <w:tcPr>
            <w:tcW w:w="1977" w:type="dxa"/>
            <w:vMerge/>
          </w:tcPr>
          <w:p w14:paraId="254A8B38" w14:textId="77777777" w:rsidR="0041535E" w:rsidRPr="00585EDB" w:rsidRDefault="0041535E" w:rsidP="008F0926">
            <w:pPr>
              <w:pStyle w:val="Sinespaciado"/>
            </w:pPr>
          </w:p>
        </w:tc>
        <w:tc>
          <w:tcPr>
            <w:tcW w:w="3580" w:type="dxa"/>
            <w:tcBorders>
              <w:bottom w:val="single" w:sz="6" w:space="0" w:color="auto"/>
            </w:tcBorders>
          </w:tcPr>
          <w:p w14:paraId="37CBA774" w14:textId="2CF194AE" w:rsidR="0041535E" w:rsidRPr="0041535E" w:rsidRDefault="0041535E" w:rsidP="008F0926">
            <w:pPr>
              <w:pStyle w:val="Sinespaciado"/>
            </w:pPr>
            <w:r w:rsidRPr="0041535E">
              <w:t>1. El caso de uso empieza cuando el actor selecciona la opción para ver la actividad de un usuario</w:t>
            </w:r>
            <w:r w:rsidR="00E71662">
              <w:t xml:space="preserve"> desde un elemento de la lista</w:t>
            </w:r>
            <w:r w:rsidRPr="0041535E">
              <w:t>.</w:t>
            </w:r>
          </w:p>
        </w:tc>
        <w:tc>
          <w:tcPr>
            <w:tcW w:w="3265" w:type="dxa"/>
            <w:gridSpan w:val="3"/>
            <w:tcBorders>
              <w:bottom w:val="single" w:sz="6" w:space="0" w:color="auto"/>
            </w:tcBorders>
          </w:tcPr>
          <w:p w14:paraId="1AE3EB41" w14:textId="77777777" w:rsidR="0041535E" w:rsidRPr="0041535E" w:rsidRDefault="0041535E" w:rsidP="008F0926">
            <w:pPr>
              <w:pStyle w:val="Sinespaciado"/>
            </w:pPr>
            <w:r w:rsidRPr="0041535E">
              <w:t>2. El sistema entrega lista de actividades, en la que se muestran los datos de salida IES_08 para cada actividad del usuario.</w:t>
            </w:r>
          </w:p>
        </w:tc>
      </w:tr>
      <w:tr w:rsidR="0041535E" w:rsidRPr="007D13B6" w14:paraId="785AE4E9" w14:textId="77777777" w:rsidTr="0041535E">
        <w:trPr>
          <w:trHeight w:val="103"/>
          <w:jc w:val="center"/>
        </w:trPr>
        <w:tc>
          <w:tcPr>
            <w:tcW w:w="1977" w:type="dxa"/>
            <w:tcBorders>
              <w:bottom w:val="single" w:sz="4" w:space="0" w:color="auto"/>
            </w:tcBorders>
          </w:tcPr>
          <w:p w14:paraId="7E3ECAB6"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49F3B20F" w14:textId="77777777" w:rsidR="0041535E" w:rsidRPr="007D13B6" w:rsidRDefault="0041535E" w:rsidP="008F0926">
            <w:pPr>
              <w:pStyle w:val="Sinespaciado"/>
              <w:rPr>
                <w:b/>
              </w:rPr>
            </w:pPr>
            <w:r w:rsidRPr="007D13B6">
              <w:rPr>
                <w:b/>
              </w:rPr>
              <w:t>Administrador</w:t>
            </w:r>
          </w:p>
        </w:tc>
        <w:tc>
          <w:tcPr>
            <w:tcW w:w="3265" w:type="dxa"/>
            <w:gridSpan w:val="3"/>
            <w:tcBorders>
              <w:bottom w:val="single" w:sz="4" w:space="0" w:color="auto"/>
            </w:tcBorders>
          </w:tcPr>
          <w:p w14:paraId="2502D2BA" w14:textId="77777777" w:rsidR="0041535E" w:rsidRPr="007D13B6" w:rsidRDefault="0041535E" w:rsidP="008F0926">
            <w:pPr>
              <w:pStyle w:val="Sinespaciado"/>
              <w:rPr>
                <w:b/>
              </w:rPr>
            </w:pPr>
            <w:r w:rsidRPr="007D13B6">
              <w:rPr>
                <w:b/>
              </w:rPr>
              <w:t>Sistema</w:t>
            </w:r>
          </w:p>
        </w:tc>
      </w:tr>
      <w:tr w:rsidR="0041535E" w:rsidRPr="0041535E" w14:paraId="03352A7F" w14:textId="77777777" w:rsidTr="0041535E">
        <w:trPr>
          <w:trHeight w:val="103"/>
          <w:jc w:val="center"/>
        </w:trPr>
        <w:tc>
          <w:tcPr>
            <w:tcW w:w="1977" w:type="dxa"/>
            <w:tcBorders>
              <w:top w:val="single" w:sz="4" w:space="0" w:color="auto"/>
              <w:bottom w:val="double" w:sz="4" w:space="0" w:color="auto"/>
            </w:tcBorders>
          </w:tcPr>
          <w:p w14:paraId="520CB974"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4D3365E4" w14:textId="77777777" w:rsidR="0041535E" w:rsidRPr="0041535E" w:rsidRDefault="0041535E" w:rsidP="008F0926">
            <w:pPr>
              <w:pStyle w:val="Sinespaciado"/>
            </w:pPr>
          </w:p>
        </w:tc>
        <w:tc>
          <w:tcPr>
            <w:tcW w:w="3265" w:type="dxa"/>
            <w:gridSpan w:val="3"/>
            <w:tcBorders>
              <w:top w:val="single" w:sz="4" w:space="0" w:color="auto"/>
              <w:bottom w:val="double" w:sz="4" w:space="0" w:color="auto"/>
            </w:tcBorders>
          </w:tcPr>
          <w:p w14:paraId="5F315921" w14:textId="56CFC266" w:rsidR="0041535E" w:rsidRPr="0041535E" w:rsidRDefault="0041535E" w:rsidP="008F0926">
            <w:pPr>
              <w:pStyle w:val="Sinespaciado"/>
            </w:pPr>
            <w:r w:rsidRPr="0041535E">
              <w:t>5.a. El sistema notifica al actor que el usuario n</w:t>
            </w:r>
            <w:r w:rsidR="00287022">
              <w:t>o tiene actividades realizadas.</w:t>
            </w:r>
          </w:p>
        </w:tc>
      </w:tr>
    </w:tbl>
    <w:p w14:paraId="342E8A99" w14:textId="71407D9C" w:rsidR="00D821CC" w:rsidRDefault="00F771A9" w:rsidP="00F771A9">
      <w:pPr>
        <w:pStyle w:val="Descripcin"/>
      </w:pPr>
      <w:bookmarkStart w:id="468" w:name="_Toc486449171"/>
      <w:bookmarkStart w:id="469" w:name="_Toc486712562"/>
      <w:r>
        <w:t xml:space="preserve">Tabla </w:t>
      </w:r>
      <w:r w:rsidR="00B56172">
        <w:fldChar w:fldCharType="begin"/>
      </w:r>
      <w:r w:rsidR="00B56172">
        <w:instrText xml:space="preserve"> SEQ Tabla \* ARABIC </w:instrText>
      </w:r>
      <w:r w:rsidR="00B56172">
        <w:fldChar w:fldCharType="separate"/>
      </w:r>
      <w:r w:rsidR="00633160">
        <w:rPr>
          <w:noProof/>
        </w:rPr>
        <w:t>29</w:t>
      </w:r>
      <w:r w:rsidR="00B56172">
        <w:rPr>
          <w:noProof/>
        </w:rPr>
        <w:fldChar w:fldCharType="end"/>
      </w:r>
      <w:r w:rsidR="00601001">
        <w:t xml:space="preserve">: Especificación de casos de uso de la </w:t>
      </w:r>
      <w:r w:rsidR="005C7F78">
        <w:t>aplicación</w:t>
      </w:r>
      <w:r w:rsidR="00601001">
        <w:t xml:space="preserve"> web</w:t>
      </w:r>
      <w:bookmarkStart w:id="470" w:name="_Toc484123350"/>
      <w:bookmarkEnd w:id="468"/>
      <w:bookmarkEnd w:id="469"/>
    </w:p>
    <w:p w14:paraId="100D00E7" w14:textId="4F4BF0DB" w:rsidR="0041535E" w:rsidRPr="0041535E" w:rsidRDefault="001D1F6B" w:rsidP="00D821CC">
      <w:pPr>
        <w:pStyle w:val="Ttulo5"/>
      </w:pPr>
      <w:bookmarkStart w:id="471" w:name="_Toc486449087"/>
      <w:bookmarkStart w:id="472" w:name="_Toc486696799"/>
      <w:bookmarkStart w:id="473" w:name="_Toc486710815"/>
      <w:r>
        <w:t>5</w:t>
      </w:r>
      <w:r w:rsidR="0041535E" w:rsidRPr="0041535E">
        <w:t>.1.</w:t>
      </w:r>
      <w:r w:rsidR="00E03A94">
        <w:t>2.</w:t>
      </w:r>
      <w:r w:rsidR="0041535E" w:rsidRPr="0041535E">
        <w:t>3.17 Caso de uso: Ver Promedio de Actividades Realizadas</w:t>
      </w:r>
      <w:bookmarkEnd w:id="470"/>
      <w:bookmarkEnd w:id="471"/>
      <w:bookmarkEnd w:id="472"/>
      <w:bookmarkEnd w:id="473"/>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754D51F2" w14:textId="77777777" w:rsidTr="0041535E">
        <w:trPr>
          <w:trHeight w:val="227"/>
          <w:jc w:val="center"/>
        </w:trPr>
        <w:tc>
          <w:tcPr>
            <w:tcW w:w="1977" w:type="dxa"/>
          </w:tcPr>
          <w:p w14:paraId="5DE866AC" w14:textId="77777777" w:rsidR="0041535E" w:rsidRPr="007D13B6" w:rsidRDefault="0041535E" w:rsidP="008F0926">
            <w:pPr>
              <w:pStyle w:val="Sinespaciado"/>
              <w:rPr>
                <w:b/>
              </w:rPr>
            </w:pPr>
            <w:r w:rsidRPr="007D13B6">
              <w:rPr>
                <w:b/>
              </w:rPr>
              <w:t>Nombre</w:t>
            </w:r>
          </w:p>
        </w:tc>
        <w:tc>
          <w:tcPr>
            <w:tcW w:w="4011" w:type="dxa"/>
            <w:gridSpan w:val="2"/>
          </w:tcPr>
          <w:p w14:paraId="37B7BCA3" w14:textId="77777777" w:rsidR="0041535E" w:rsidRPr="007D13B6" w:rsidRDefault="0041535E" w:rsidP="008F0926">
            <w:pPr>
              <w:pStyle w:val="Sinespaciado"/>
              <w:rPr>
                <w:b/>
              </w:rPr>
            </w:pPr>
            <w:r w:rsidRPr="007D13B6">
              <w:rPr>
                <w:b/>
              </w:rPr>
              <w:t>Ver Promedio de Actividades Realizadas</w:t>
            </w:r>
          </w:p>
        </w:tc>
        <w:tc>
          <w:tcPr>
            <w:tcW w:w="824" w:type="dxa"/>
          </w:tcPr>
          <w:p w14:paraId="1ECC7F20" w14:textId="77777777" w:rsidR="0041535E" w:rsidRPr="007D13B6" w:rsidRDefault="0041535E" w:rsidP="008F0926">
            <w:pPr>
              <w:pStyle w:val="Sinespaciado"/>
              <w:rPr>
                <w:b/>
              </w:rPr>
            </w:pPr>
            <w:r w:rsidRPr="007D13B6">
              <w:rPr>
                <w:b/>
              </w:rPr>
              <w:t>ID</w:t>
            </w:r>
          </w:p>
        </w:tc>
        <w:tc>
          <w:tcPr>
            <w:tcW w:w="2010" w:type="dxa"/>
          </w:tcPr>
          <w:p w14:paraId="2635B429" w14:textId="4210C657" w:rsidR="0041535E" w:rsidRPr="007D13B6" w:rsidRDefault="000F27C5" w:rsidP="008F0926">
            <w:pPr>
              <w:pStyle w:val="Sinespaciado"/>
              <w:rPr>
                <w:b/>
              </w:rPr>
            </w:pPr>
            <w:r w:rsidRPr="007D13B6">
              <w:rPr>
                <w:b/>
              </w:rPr>
              <w:t>CUSWPW</w:t>
            </w:r>
            <w:r w:rsidR="00C45C9D">
              <w:rPr>
                <w:b/>
              </w:rPr>
              <w:t>_16</w:t>
            </w:r>
          </w:p>
        </w:tc>
      </w:tr>
      <w:tr w:rsidR="0041535E" w:rsidRPr="0041535E" w14:paraId="64069B98" w14:textId="77777777" w:rsidTr="0041535E">
        <w:trPr>
          <w:trHeight w:val="227"/>
          <w:jc w:val="center"/>
        </w:trPr>
        <w:tc>
          <w:tcPr>
            <w:tcW w:w="1977" w:type="dxa"/>
          </w:tcPr>
          <w:p w14:paraId="324DB4F0" w14:textId="77777777" w:rsidR="0041535E" w:rsidRPr="00585EDB" w:rsidRDefault="0041535E" w:rsidP="008F0926">
            <w:pPr>
              <w:pStyle w:val="Sinespaciado"/>
            </w:pPr>
            <w:r w:rsidRPr="00585EDB">
              <w:t>Actores</w:t>
            </w:r>
          </w:p>
        </w:tc>
        <w:tc>
          <w:tcPr>
            <w:tcW w:w="6845" w:type="dxa"/>
            <w:gridSpan w:val="4"/>
          </w:tcPr>
          <w:p w14:paraId="6A23371F" w14:textId="061ADE5D" w:rsidR="0041535E" w:rsidRPr="0041535E" w:rsidRDefault="0041535E" w:rsidP="007D13B6">
            <w:pPr>
              <w:pStyle w:val="listadetabla"/>
            </w:pPr>
            <w:r w:rsidRPr="0041535E">
              <w:t>Administrador</w:t>
            </w:r>
            <w:r w:rsidR="00287022">
              <w:t>.</w:t>
            </w:r>
          </w:p>
        </w:tc>
      </w:tr>
      <w:tr w:rsidR="0041535E" w:rsidRPr="0041535E" w14:paraId="775FF8BE" w14:textId="77777777" w:rsidTr="0041535E">
        <w:trPr>
          <w:trHeight w:val="227"/>
          <w:jc w:val="center"/>
        </w:trPr>
        <w:tc>
          <w:tcPr>
            <w:tcW w:w="1977" w:type="dxa"/>
          </w:tcPr>
          <w:p w14:paraId="6C8BEF4E" w14:textId="77777777" w:rsidR="0041535E" w:rsidRPr="00585EDB" w:rsidRDefault="0041535E" w:rsidP="008F0926">
            <w:pPr>
              <w:pStyle w:val="Sinespaciado"/>
            </w:pPr>
            <w:r w:rsidRPr="00585EDB">
              <w:t>Referencias</w:t>
            </w:r>
          </w:p>
        </w:tc>
        <w:tc>
          <w:tcPr>
            <w:tcW w:w="6845" w:type="dxa"/>
            <w:gridSpan w:val="4"/>
          </w:tcPr>
          <w:p w14:paraId="4F68826A" w14:textId="64C7F64F" w:rsidR="0041535E" w:rsidRPr="0041535E" w:rsidRDefault="0041535E" w:rsidP="00A941B0">
            <w:pPr>
              <w:pStyle w:val="listadetabla"/>
            </w:pPr>
            <w:r w:rsidRPr="0041535E">
              <w:t>RF_STKSWE_W_</w:t>
            </w:r>
            <w:r w:rsidR="00A941B0">
              <w:t>15</w:t>
            </w:r>
            <w:r w:rsidRPr="0041535E">
              <w:t>: Ver promedio de actividades realizadas</w:t>
            </w:r>
            <w:r w:rsidR="00287022">
              <w:t>.</w:t>
            </w:r>
          </w:p>
        </w:tc>
      </w:tr>
      <w:tr w:rsidR="0041535E" w:rsidRPr="0041535E" w14:paraId="446D5991" w14:textId="77777777" w:rsidTr="0041535E">
        <w:trPr>
          <w:trHeight w:val="227"/>
          <w:jc w:val="center"/>
        </w:trPr>
        <w:tc>
          <w:tcPr>
            <w:tcW w:w="1977" w:type="dxa"/>
          </w:tcPr>
          <w:p w14:paraId="37D681DE" w14:textId="77777777" w:rsidR="0041535E" w:rsidRPr="00585EDB" w:rsidRDefault="0041535E" w:rsidP="008F0926">
            <w:pPr>
              <w:pStyle w:val="Sinespaciado"/>
            </w:pPr>
            <w:r w:rsidRPr="00585EDB">
              <w:t>Precondiciones</w:t>
            </w:r>
          </w:p>
        </w:tc>
        <w:tc>
          <w:tcPr>
            <w:tcW w:w="6845" w:type="dxa"/>
            <w:gridSpan w:val="4"/>
          </w:tcPr>
          <w:p w14:paraId="3B40EA68" w14:textId="77777777" w:rsidR="0041535E" w:rsidRPr="0041535E" w:rsidRDefault="0041535E" w:rsidP="007D13B6">
            <w:pPr>
              <w:pStyle w:val="listadetabla"/>
            </w:pPr>
            <w:r w:rsidRPr="0041535E">
              <w:t>El actor debe tener la sesión iniciada.</w:t>
            </w:r>
          </w:p>
        </w:tc>
      </w:tr>
      <w:tr w:rsidR="0041535E" w:rsidRPr="0041535E" w14:paraId="24711A9F" w14:textId="77777777" w:rsidTr="0041535E">
        <w:trPr>
          <w:trHeight w:val="227"/>
          <w:jc w:val="center"/>
        </w:trPr>
        <w:tc>
          <w:tcPr>
            <w:tcW w:w="1977" w:type="dxa"/>
            <w:tcBorders>
              <w:bottom w:val="single" w:sz="6" w:space="0" w:color="auto"/>
            </w:tcBorders>
          </w:tcPr>
          <w:p w14:paraId="3211FBF3"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76FB5ECF" w14:textId="77777777" w:rsidR="0041535E" w:rsidRPr="0041535E" w:rsidRDefault="0041535E" w:rsidP="007D13B6">
            <w:pPr>
              <w:pStyle w:val="listadetabla"/>
            </w:pPr>
            <w:r w:rsidRPr="0041535E">
              <w:t>No hay postcondiciones.</w:t>
            </w:r>
          </w:p>
        </w:tc>
      </w:tr>
      <w:tr w:rsidR="0041535E" w:rsidRPr="0041535E" w14:paraId="1BB0C916" w14:textId="77777777" w:rsidTr="0041535E">
        <w:trPr>
          <w:trHeight w:val="227"/>
          <w:jc w:val="center"/>
        </w:trPr>
        <w:tc>
          <w:tcPr>
            <w:tcW w:w="1977" w:type="dxa"/>
            <w:tcBorders>
              <w:top w:val="double" w:sz="4" w:space="0" w:color="auto"/>
            </w:tcBorders>
          </w:tcPr>
          <w:p w14:paraId="2216FD23"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66F9E41B" w14:textId="77777777" w:rsidR="0041535E" w:rsidRPr="0041535E" w:rsidRDefault="0041535E" w:rsidP="008F0926">
            <w:pPr>
              <w:pStyle w:val="Sinespaciado"/>
            </w:pPr>
            <w:r w:rsidRPr="0041535E">
              <w:t>El actor podrá ver el promedio de actividades que más realizan los usuarios en el sistema.</w:t>
            </w:r>
          </w:p>
        </w:tc>
      </w:tr>
      <w:tr w:rsidR="0041535E" w:rsidRPr="007D13B6" w14:paraId="437AF73C" w14:textId="77777777" w:rsidTr="0041535E">
        <w:trPr>
          <w:trHeight w:val="227"/>
          <w:jc w:val="center"/>
        </w:trPr>
        <w:tc>
          <w:tcPr>
            <w:tcW w:w="1977" w:type="dxa"/>
            <w:vMerge w:val="restart"/>
          </w:tcPr>
          <w:p w14:paraId="681F0C55"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0A2913B1" w14:textId="77777777" w:rsidR="0041535E" w:rsidRPr="007D13B6" w:rsidRDefault="0041535E" w:rsidP="008F0926">
            <w:pPr>
              <w:pStyle w:val="Sinespaciado"/>
              <w:rPr>
                <w:b/>
              </w:rPr>
            </w:pPr>
            <w:r w:rsidRPr="007D13B6">
              <w:rPr>
                <w:b/>
              </w:rPr>
              <w:t>Administrador</w:t>
            </w:r>
          </w:p>
        </w:tc>
        <w:tc>
          <w:tcPr>
            <w:tcW w:w="3265" w:type="dxa"/>
            <w:gridSpan w:val="3"/>
            <w:tcBorders>
              <w:bottom w:val="single" w:sz="6" w:space="0" w:color="auto"/>
            </w:tcBorders>
          </w:tcPr>
          <w:p w14:paraId="64E5159C" w14:textId="77777777" w:rsidR="0041535E" w:rsidRPr="007D13B6" w:rsidRDefault="0041535E" w:rsidP="008F0926">
            <w:pPr>
              <w:pStyle w:val="Sinespaciado"/>
              <w:rPr>
                <w:b/>
              </w:rPr>
            </w:pPr>
            <w:r w:rsidRPr="007D13B6">
              <w:rPr>
                <w:b/>
              </w:rPr>
              <w:t>Sistema</w:t>
            </w:r>
          </w:p>
        </w:tc>
      </w:tr>
      <w:tr w:rsidR="0041535E" w:rsidRPr="0041535E" w14:paraId="344A802D" w14:textId="77777777" w:rsidTr="0041535E">
        <w:trPr>
          <w:trHeight w:val="227"/>
          <w:jc w:val="center"/>
        </w:trPr>
        <w:tc>
          <w:tcPr>
            <w:tcW w:w="1977" w:type="dxa"/>
            <w:vMerge/>
          </w:tcPr>
          <w:p w14:paraId="5F6B9269" w14:textId="77777777" w:rsidR="0041535E" w:rsidRPr="00585EDB" w:rsidRDefault="0041535E" w:rsidP="008F0926">
            <w:pPr>
              <w:pStyle w:val="Sinespaciado"/>
            </w:pPr>
          </w:p>
        </w:tc>
        <w:tc>
          <w:tcPr>
            <w:tcW w:w="3580" w:type="dxa"/>
            <w:tcBorders>
              <w:bottom w:val="single" w:sz="6" w:space="0" w:color="auto"/>
            </w:tcBorders>
          </w:tcPr>
          <w:p w14:paraId="3CDCA946" w14:textId="77777777" w:rsidR="0041535E" w:rsidRPr="0041535E" w:rsidRDefault="0041535E" w:rsidP="008F0926">
            <w:pPr>
              <w:pStyle w:val="Sinespaciado"/>
            </w:pPr>
            <w:r w:rsidRPr="0041535E">
              <w:t>1. El caso de uso empieza cuando el actor selecciona la opción para ver el promedio de actividades realizadas.</w:t>
            </w:r>
          </w:p>
        </w:tc>
        <w:tc>
          <w:tcPr>
            <w:tcW w:w="3265" w:type="dxa"/>
            <w:gridSpan w:val="3"/>
            <w:tcBorders>
              <w:bottom w:val="single" w:sz="6" w:space="0" w:color="auto"/>
            </w:tcBorders>
          </w:tcPr>
          <w:p w14:paraId="7856C82E" w14:textId="77777777" w:rsidR="0041535E" w:rsidRPr="0041535E" w:rsidRDefault="0041535E" w:rsidP="008F0926">
            <w:pPr>
              <w:pStyle w:val="Sinespaciado"/>
            </w:pPr>
            <w:r w:rsidRPr="0041535E">
              <w:t>2. El sistema despliega un gráfico en donde se reflejan los nombres de las actividades más realizadas en conjunto con el promedio en que estás se realizan.</w:t>
            </w:r>
          </w:p>
        </w:tc>
      </w:tr>
      <w:tr w:rsidR="0041535E" w:rsidRPr="007D13B6" w14:paraId="742FF397" w14:textId="77777777" w:rsidTr="0041535E">
        <w:trPr>
          <w:trHeight w:val="103"/>
          <w:jc w:val="center"/>
        </w:trPr>
        <w:tc>
          <w:tcPr>
            <w:tcW w:w="1977" w:type="dxa"/>
            <w:tcBorders>
              <w:bottom w:val="single" w:sz="4" w:space="0" w:color="auto"/>
            </w:tcBorders>
          </w:tcPr>
          <w:p w14:paraId="292414BE" w14:textId="77777777" w:rsidR="0041535E" w:rsidRPr="007D13B6" w:rsidRDefault="0041535E" w:rsidP="008F0926">
            <w:pPr>
              <w:pStyle w:val="Sinespaciado"/>
              <w:rPr>
                <w:b/>
              </w:rPr>
            </w:pPr>
            <w:r w:rsidRPr="007D13B6">
              <w:rPr>
                <w:b/>
              </w:rPr>
              <w:t>Flujos Alternos</w:t>
            </w:r>
          </w:p>
        </w:tc>
        <w:tc>
          <w:tcPr>
            <w:tcW w:w="6845" w:type="dxa"/>
            <w:gridSpan w:val="4"/>
            <w:tcBorders>
              <w:bottom w:val="single" w:sz="4" w:space="0" w:color="auto"/>
            </w:tcBorders>
          </w:tcPr>
          <w:p w14:paraId="683C810E" w14:textId="77777777" w:rsidR="0041535E" w:rsidRPr="007D13B6" w:rsidRDefault="0041535E" w:rsidP="008F0926">
            <w:pPr>
              <w:pStyle w:val="Sinespaciado"/>
              <w:rPr>
                <w:b/>
              </w:rPr>
            </w:pPr>
            <w:r w:rsidRPr="007D13B6">
              <w:rPr>
                <w:b/>
              </w:rPr>
              <w:t>No hay flujos alternativos.</w:t>
            </w:r>
          </w:p>
        </w:tc>
      </w:tr>
    </w:tbl>
    <w:p w14:paraId="5DCC583C" w14:textId="735E1972" w:rsidR="00DB089B" w:rsidRPr="0041535E" w:rsidRDefault="00F771A9" w:rsidP="00F771A9">
      <w:pPr>
        <w:pStyle w:val="Descripcin"/>
      </w:pPr>
      <w:bookmarkStart w:id="474" w:name="_Toc486449172"/>
      <w:bookmarkStart w:id="475" w:name="_Toc486712563"/>
      <w:r>
        <w:t xml:space="preserve">Tabla </w:t>
      </w:r>
      <w:r w:rsidR="00B56172">
        <w:fldChar w:fldCharType="begin"/>
      </w:r>
      <w:r w:rsidR="00B56172">
        <w:instrText xml:space="preserve"> SEQ Tabla \* ARABIC </w:instrText>
      </w:r>
      <w:r w:rsidR="00B56172">
        <w:fldChar w:fldCharType="separate"/>
      </w:r>
      <w:r w:rsidR="00633160">
        <w:rPr>
          <w:noProof/>
        </w:rPr>
        <w:t>30</w:t>
      </w:r>
      <w:r w:rsidR="00B56172">
        <w:rPr>
          <w:noProof/>
        </w:rPr>
        <w:fldChar w:fldCharType="end"/>
      </w:r>
      <w:r w:rsidR="00DB089B">
        <w:t xml:space="preserve">: Especificación de casos de uso de la </w:t>
      </w:r>
      <w:r w:rsidR="005C7F78">
        <w:t>aplicación</w:t>
      </w:r>
      <w:r w:rsidR="00DB089B">
        <w:t xml:space="preserve"> web</w:t>
      </w:r>
      <w:bookmarkEnd w:id="474"/>
      <w:bookmarkEnd w:id="475"/>
    </w:p>
    <w:p w14:paraId="600B5238" w14:textId="36C0EB54" w:rsidR="00057BCE" w:rsidRDefault="00057BCE" w:rsidP="00057BCE">
      <w:r>
        <w:br w:type="page"/>
      </w:r>
    </w:p>
    <w:p w14:paraId="13CF5391" w14:textId="3B0A8C81" w:rsidR="0041535E" w:rsidRPr="0041535E" w:rsidRDefault="001D1F6B" w:rsidP="00E03A94">
      <w:pPr>
        <w:pStyle w:val="Ttulo5"/>
      </w:pPr>
      <w:bookmarkStart w:id="476" w:name="_Toc484123351"/>
      <w:bookmarkStart w:id="477" w:name="_Toc486449088"/>
      <w:bookmarkStart w:id="478" w:name="_Toc486696800"/>
      <w:bookmarkStart w:id="479" w:name="_Toc486710816"/>
      <w:r>
        <w:lastRenderedPageBreak/>
        <w:t>5</w:t>
      </w:r>
      <w:r w:rsidR="0041535E" w:rsidRPr="0041535E">
        <w:t>.1</w:t>
      </w:r>
      <w:r w:rsidR="00E03A94">
        <w:t>.2</w:t>
      </w:r>
      <w:r w:rsidR="0041535E" w:rsidRPr="0041535E">
        <w:t>.3.18 Caso de uso: Listar usuarios</w:t>
      </w:r>
      <w:bookmarkEnd w:id="476"/>
      <w:bookmarkEnd w:id="477"/>
      <w:bookmarkEnd w:id="478"/>
      <w:bookmarkEnd w:id="479"/>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5F3C8B75" w14:textId="77777777" w:rsidTr="0041535E">
        <w:trPr>
          <w:trHeight w:val="227"/>
          <w:jc w:val="center"/>
        </w:trPr>
        <w:tc>
          <w:tcPr>
            <w:tcW w:w="1977" w:type="dxa"/>
          </w:tcPr>
          <w:p w14:paraId="13C5917C" w14:textId="77777777" w:rsidR="0041535E" w:rsidRPr="007D13B6" w:rsidRDefault="0041535E" w:rsidP="008F0926">
            <w:pPr>
              <w:pStyle w:val="Sinespaciado"/>
              <w:rPr>
                <w:b/>
              </w:rPr>
            </w:pPr>
            <w:r w:rsidRPr="007D13B6">
              <w:rPr>
                <w:b/>
              </w:rPr>
              <w:t>Nombre</w:t>
            </w:r>
          </w:p>
        </w:tc>
        <w:tc>
          <w:tcPr>
            <w:tcW w:w="4011" w:type="dxa"/>
            <w:gridSpan w:val="2"/>
          </w:tcPr>
          <w:p w14:paraId="1D6AF12E" w14:textId="77777777" w:rsidR="0041535E" w:rsidRPr="007D13B6" w:rsidRDefault="0041535E" w:rsidP="008F0926">
            <w:pPr>
              <w:pStyle w:val="Sinespaciado"/>
              <w:rPr>
                <w:b/>
              </w:rPr>
            </w:pPr>
            <w:r w:rsidRPr="007D13B6">
              <w:rPr>
                <w:b/>
              </w:rPr>
              <w:t>Listar usuarios</w:t>
            </w:r>
          </w:p>
        </w:tc>
        <w:tc>
          <w:tcPr>
            <w:tcW w:w="824" w:type="dxa"/>
          </w:tcPr>
          <w:p w14:paraId="2AB32EDB" w14:textId="77777777" w:rsidR="0041535E" w:rsidRPr="007D13B6" w:rsidRDefault="0041535E" w:rsidP="008F0926">
            <w:pPr>
              <w:pStyle w:val="Sinespaciado"/>
              <w:rPr>
                <w:b/>
              </w:rPr>
            </w:pPr>
            <w:r w:rsidRPr="007D13B6">
              <w:rPr>
                <w:b/>
              </w:rPr>
              <w:t>ID</w:t>
            </w:r>
          </w:p>
        </w:tc>
        <w:tc>
          <w:tcPr>
            <w:tcW w:w="2010" w:type="dxa"/>
          </w:tcPr>
          <w:p w14:paraId="3719436D" w14:textId="24A7523A" w:rsidR="0041535E" w:rsidRPr="007D13B6" w:rsidRDefault="000F27C5" w:rsidP="008F0926">
            <w:pPr>
              <w:pStyle w:val="Sinespaciado"/>
              <w:rPr>
                <w:b/>
              </w:rPr>
            </w:pPr>
            <w:r w:rsidRPr="007D13B6">
              <w:rPr>
                <w:b/>
              </w:rPr>
              <w:t>CUSWPW</w:t>
            </w:r>
            <w:r w:rsidR="00C45C9D">
              <w:rPr>
                <w:b/>
              </w:rPr>
              <w:t>_17</w:t>
            </w:r>
          </w:p>
        </w:tc>
      </w:tr>
      <w:tr w:rsidR="0041535E" w:rsidRPr="0041535E" w14:paraId="66AC595F" w14:textId="77777777" w:rsidTr="0041535E">
        <w:trPr>
          <w:trHeight w:val="227"/>
          <w:jc w:val="center"/>
        </w:trPr>
        <w:tc>
          <w:tcPr>
            <w:tcW w:w="1977" w:type="dxa"/>
          </w:tcPr>
          <w:p w14:paraId="30BEDFB2" w14:textId="77777777" w:rsidR="0041535E" w:rsidRPr="00585EDB" w:rsidRDefault="0041535E" w:rsidP="008F0926">
            <w:pPr>
              <w:pStyle w:val="Sinespaciado"/>
            </w:pPr>
            <w:r w:rsidRPr="00585EDB">
              <w:t>Actores</w:t>
            </w:r>
          </w:p>
        </w:tc>
        <w:tc>
          <w:tcPr>
            <w:tcW w:w="6845" w:type="dxa"/>
            <w:gridSpan w:val="4"/>
          </w:tcPr>
          <w:p w14:paraId="2598817D" w14:textId="0CA9BCF6" w:rsidR="0041535E" w:rsidRPr="0041535E" w:rsidRDefault="0041535E" w:rsidP="007D13B6">
            <w:pPr>
              <w:pStyle w:val="listadetabla"/>
            </w:pPr>
            <w:r w:rsidRPr="0041535E">
              <w:t>Administrador</w:t>
            </w:r>
            <w:r w:rsidR="00287022">
              <w:t>.</w:t>
            </w:r>
          </w:p>
        </w:tc>
      </w:tr>
      <w:tr w:rsidR="0041535E" w:rsidRPr="0041535E" w14:paraId="7495739B" w14:textId="77777777" w:rsidTr="0041535E">
        <w:trPr>
          <w:trHeight w:val="227"/>
          <w:jc w:val="center"/>
        </w:trPr>
        <w:tc>
          <w:tcPr>
            <w:tcW w:w="1977" w:type="dxa"/>
          </w:tcPr>
          <w:p w14:paraId="7CED7DDB" w14:textId="77777777" w:rsidR="0041535E" w:rsidRPr="00585EDB" w:rsidRDefault="0041535E" w:rsidP="008F0926">
            <w:pPr>
              <w:pStyle w:val="Sinespaciado"/>
            </w:pPr>
            <w:r w:rsidRPr="00585EDB">
              <w:t>Referencias</w:t>
            </w:r>
          </w:p>
        </w:tc>
        <w:tc>
          <w:tcPr>
            <w:tcW w:w="6845" w:type="dxa"/>
            <w:gridSpan w:val="4"/>
          </w:tcPr>
          <w:p w14:paraId="3E022D6D" w14:textId="4B73ED55" w:rsidR="0041535E" w:rsidRPr="0041535E" w:rsidRDefault="0041535E" w:rsidP="00A941B0">
            <w:pPr>
              <w:pStyle w:val="listadetabla"/>
            </w:pPr>
            <w:r w:rsidRPr="0041535E">
              <w:t>RF_STKSWE_W_</w:t>
            </w:r>
            <w:r w:rsidR="00A941B0">
              <w:t>12</w:t>
            </w:r>
            <w:r w:rsidRPr="0041535E">
              <w:t>: Listar usuarios</w:t>
            </w:r>
            <w:r w:rsidR="00287022">
              <w:t>.</w:t>
            </w:r>
          </w:p>
        </w:tc>
      </w:tr>
      <w:tr w:rsidR="0041535E" w:rsidRPr="0041535E" w14:paraId="0BA3E18F" w14:textId="77777777" w:rsidTr="0041535E">
        <w:trPr>
          <w:trHeight w:val="227"/>
          <w:jc w:val="center"/>
        </w:trPr>
        <w:tc>
          <w:tcPr>
            <w:tcW w:w="1977" w:type="dxa"/>
          </w:tcPr>
          <w:p w14:paraId="2480E650" w14:textId="77777777" w:rsidR="0041535E" w:rsidRPr="00585EDB" w:rsidRDefault="0041535E" w:rsidP="008F0926">
            <w:pPr>
              <w:pStyle w:val="Sinespaciado"/>
            </w:pPr>
            <w:r w:rsidRPr="00585EDB">
              <w:t>Precondiciones</w:t>
            </w:r>
          </w:p>
        </w:tc>
        <w:tc>
          <w:tcPr>
            <w:tcW w:w="6845" w:type="dxa"/>
            <w:gridSpan w:val="4"/>
          </w:tcPr>
          <w:p w14:paraId="00105F36" w14:textId="77777777" w:rsidR="0041535E" w:rsidRPr="0041535E" w:rsidRDefault="0041535E" w:rsidP="007D13B6">
            <w:pPr>
              <w:pStyle w:val="listadetabla"/>
            </w:pPr>
            <w:r w:rsidRPr="0041535E">
              <w:t>El actor debe tener la sesión iniciada.</w:t>
            </w:r>
          </w:p>
          <w:p w14:paraId="0F214D6C" w14:textId="77777777" w:rsidR="0041535E" w:rsidRPr="0041535E" w:rsidRDefault="0041535E" w:rsidP="007D13B6">
            <w:pPr>
              <w:pStyle w:val="listadetabla"/>
            </w:pPr>
            <w:r w:rsidRPr="0041535E">
              <w:t>Debe al menos existir un usuario en el sistema.</w:t>
            </w:r>
          </w:p>
        </w:tc>
      </w:tr>
      <w:tr w:rsidR="0041535E" w:rsidRPr="0041535E" w14:paraId="35EA0887" w14:textId="77777777" w:rsidTr="0041535E">
        <w:trPr>
          <w:trHeight w:val="227"/>
          <w:jc w:val="center"/>
        </w:trPr>
        <w:tc>
          <w:tcPr>
            <w:tcW w:w="1977" w:type="dxa"/>
            <w:tcBorders>
              <w:bottom w:val="single" w:sz="6" w:space="0" w:color="auto"/>
            </w:tcBorders>
          </w:tcPr>
          <w:p w14:paraId="2910EA5C"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08FB90AE" w14:textId="77777777" w:rsidR="0041535E" w:rsidRPr="0041535E" w:rsidRDefault="0041535E" w:rsidP="007D13B6">
            <w:pPr>
              <w:pStyle w:val="listadetabla"/>
            </w:pPr>
            <w:r w:rsidRPr="0041535E">
              <w:t>No hay postcondiciones.</w:t>
            </w:r>
          </w:p>
        </w:tc>
      </w:tr>
      <w:tr w:rsidR="0041535E" w:rsidRPr="0041535E" w14:paraId="4931F6B7" w14:textId="77777777" w:rsidTr="0041535E">
        <w:trPr>
          <w:trHeight w:val="227"/>
          <w:jc w:val="center"/>
        </w:trPr>
        <w:tc>
          <w:tcPr>
            <w:tcW w:w="1977" w:type="dxa"/>
            <w:tcBorders>
              <w:top w:val="double" w:sz="4" w:space="0" w:color="auto"/>
            </w:tcBorders>
          </w:tcPr>
          <w:p w14:paraId="6E55E80D"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70B41FB9" w14:textId="7B4E4581" w:rsidR="0041535E" w:rsidRPr="0041535E" w:rsidRDefault="0041535E" w:rsidP="008F0926">
            <w:pPr>
              <w:pStyle w:val="Sinespaciado"/>
            </w:pPr>
            <w:r w:rsidRPr="0041535E">
              <w:t>El actor podrá ver una lista de usuarios registrados en el sistema</w:t>
            </w:r>
            <w:r w:rsidR="00287022">
              <w:t>.</w:t>
            </w:r>
          </w:p>
        </w:tc>
      </w:tr>
      <w:tr w:rsidR="0041535E" w:rsidRPr="007D13B6" w14:paraId="23DDFF95" w14:textId="77777777" w:rsidTr="0041535E">
        <w:trPr>
          <w:trHeight w:val="227"/>
          <w:jc w:val="center"/>
        </w:trPr>
        <w:tc>
          <w:tcPr>
            <w:tcW w:w="1977" w:type="dxa"/>
            <w:vMerge w:val="restart"/>
          </w:tcPr>
          <w:p w14:paraId="1CD2A3B9"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57DFB07F" w14:textId="77777777" w:rsidR="0041535E" w:rsidRPr="007D13B6" w:rsidRDefault="0041535E" w:rsidP="008F0926">
            <w:pPr>
              <w:pStyle w:val="Sinespaciado"/>
              <w:rPr>
                <w:b/>
              </w:rPr>
            </w:pPr>
            <w:r w:rsidRPr="007D13B6">
              <w:rPr>
                <w:b/>
              </w:rPr>
              <w:t>Administrador</w:t>
            </w:r>
          </w:p>
        </w:tc>
        <w:tc>
          <w:tcPr>
            <w:tcW w:w="3265" w:type="dxa"/>
            <w:gridSpan w:val="3"/>
            <w:tcBorders>
              <w:bottom w:val="single" w:sz="6" w:space="0" w:color="auto"/>
            </w:tcBorders>
          </w:tcPr>
          <w:p w14:paraId="3B82CC22" w14:textId="77777777" w:rsidR="0041535E" w:rsidRPr="007D13B6" w:rsidRDefault="0041535E" w:rsidP="008F0926">
            <w:pPr>
              <w:pStyle w:val="Sinespaciado"/>
              <w:rPr>
                <w:b/>
              </w:rPr>
            </w:pPr>
            <w:r w:rsidRPr="007D13B6">
              <w:rPr>
                <w:b/>
              </w:rPr>
              <w:t>Sistema</w:t>
            </w:r>
          </w:p>
        </w:tc>
      </w:tr>
      <w:tr w:rsidR="0041535E" w:rsidRPr="0041535E" w14:paraId="2A6F8ED3" w14:textId="77777777" w:rsidTr="0041535E">
        <w:trPr>
          <w:trHeight w:val="227"/>
          <w:jc w:val="center"/>
        </w:trPr>
        <w:tc>
          <w:tcPr>
            <w:tcW w:w="1977" w:type="dxa"/>
            <w:vMerge/>
          </w:tcPr>
          <w:p w14:paraId="16A2B8B2" w14:textId="77777777" w:rsidR="0041535E" w:rsidRPr="00585EDB" w:rsidRDefault="0041535E" w:rsidP="008F0926">
            <w:pPr>
              <w:pStyle w:val="Sinespaciado"/>
            </w:pPr>
          </w:p>
        </w:tc>
        <w:tc>
          <w:tcPr>
            <w:tcW w:w="3580" w:type="dxa"/>
            <w:tcBorders>
              <w:bottom w:val="single" w:sz="6" w:space="0" w:color="auto"/>
            </w:tcBorders>
          </w:tcPr>
          <w:p w14:paraId="7B9435AA" w14:textId="77777777" w:rsidR="0041535E" w:rsidRPr="0041535E" w:rsidRDefault="0041535E" w:rsidP="008F0926">
            <w:pPr>
              <w:pStyle w:val="Sinespaciado"/>
            </w:pPr>
            <w:r w:rsidRPr="0041535E">
              <w:t>1. El caso de uso empieza cuando el actor selecciona la opción para listar los usuarios.</w:t>
            </w:r>
          </w:p>
        </w:tc>
        <w:tc>
          <w:tcPr>
            <w:tcW w:w="3265" w:type="dxa"/>
            <w:gridSpan w:val="3"/>
            <w:tcBorders>
              <w:bottom w:val="single" w:sz="6" w:space="0" w:color="auto"/>
            </w:tcBorders>
          </w:tcPr>
          <w:p w14:paraId="7FDBB304" w14:textId="77777777" w:rsidR="0041535E" w:rsidRPr="0041535E" w:rsidRDefault="0041535E" w:rsidP="008F0926">
            <w:pPr>
              <w:pStyle w:val="Sinespaciado"/>
            </w:pPr>
            <w:r w:rsidRPr="0041535E">
              <w:t>2. El sistema entrega lista de usuarios, en la que se muestran los datos de salida IES_06 para cada usuario de la lista.</w:t>
            </w:r>
          </w:p>
        </w:tc>
      </w:tr>
      <w:tr w:rsidR="0041535E" w:rsidRPr="007D13B6" w14:paraId="07AA7884" w14:textId="77777777" w:rsidTr="0041535E">
        <w:trPr>
          <w:trHeight w:val="103"/>
          <w:jc w:val="center"/>
        </w:trPr>
        <w:tc>
          <w:tcPr>
            <w:tcW w:w="1977" w:type="dxa"/>
            <w:tcBorders>
              <w:bottom w:val="single" w:sz="4" w:space="0" w:color="auto"/>
            </w:tcBorders>
          </w:tcPr>
          <w:p w14:paraId="14C6FD8F" w14:textId="77777777" w:rsidR="0041535E" w:rsidRPr="007D13B6" w:rsidRDefault="0041535E" w:rsidP="008F0926">
            <w:pPr>
              <w:pStyle w:val="Sinespaciado"/>
              <w:rPr>
                <w:b/>
              </w:rPr>
            </w:pPr>
            <w:r w:rsidRPr="007D13B6">
              <w:rPr>
                <w:b/>
              </w:rPr>
              <w:t>Flujos Alternos</w:t>
            </w:r>
          </w:p>
        </w:tc>
        <w:tc>
          <w:tcPr>
            <w:tcW w:w="6845" w:type="dxa"/>
            <w:gridSpan w:val="4"/>
            <w:tcBorders>
              <w:bottom w:val="single" w:sz="4" w:space="0" w:color="auto"/>
            </w:tcBorders>
          </w:tcPr>
          <w:p w14:paraId="30FA26AD" w14:textId="77777777" w:rsidR="0041535E" w:rsidRPr="007D13B6" w:rsidRDefault="0041535E" w:rsidP="008F0926">
            <w:pPr>
              <w:pStyle w:val="Sinespaciado"/>
              <w:rPr>
                <w:b/>
              </w:rPr>
            </w:pPr>
            <w:r w:rsidRPr="007D13B6">
              <w:rPr>
                <w:b/>
              </w:rPr>
              <w:t>No hay flujos alternativos.</w:t>
            </w:r>
          </w:p>
        </w:tc>
      </w:tr>
    </w:tbl>
    <w:p w14:paraId="31DE263D" w14:textId="5E393DF4" w:rsidR="0041535E" w:rsidRPr="0041535E" w:rsidRDefault="00F771A9" w:rsidP="00F771A9">
      <w:pPr>
        <w:pStyle w:val="Descripcin"/>
      </w:pPr>
      <w:bookmarkStart w:id="480" w:name="_Toc486449173"/>
      <w:bookmarkStart w:id="481" w:name="_Toc486712564"/>
      <w:r>
        <w:t xml:space="preserve">Tabla </w:t>
      </w:r>
      <w:r w:rsidR="00B56172">
        <w:fldChar w:fldCharType="begin"/>
      </w:r>
      <w:r w:rsidR="00B56172">
        <w:instrText xml:space="preserve"> SEQ Tabla \* ARABIC </w:instrText>
      </w:r>
      <w:r w:rsidR="00B56172">
        <w:fldChar w:fldCharType="separate"/>
      </w:r>
      <w:r w:rsidR="00633160">
        <w:rPr>
          <w:noProof/>
        </w:rPr>
        <w:t>31</w:t>
      </w:r>
      <w:r w:rsidR="00B56172">
        <w:rPr>
          <w:noProof/>
        </w:rPr>
        <w:fldChar w:fldCharType="end"/>
      </w:r>
      <w:r w:rsidR="00DB089B">
        <w:t xml:space="preserve">: Especificación de casos de uso de la </w:t>
      </w:r>
      <w:r w:rsidR="005C7F78">
        <w:t>aplicación</w:t>
      </w:r>
      <w:r w:rsidR="00DB089B">
        <w:t xml:space="preserve"> web</w:t>
      </w:r>
      <w:bookmarkEnd w:id="480"/>
      <w:bookmarkEnd w:id="481"/>
    </w:p>
    <w:p w14:paraId="35A5D6CC" w14:textId="502F98EA" w:rsidR="0041535E" w:rsidRPr="0041535E" w:rsidRDefault="001D1F6B" w:rsidP="00E03A94">
      <w:pPr>
        <w:pStyle w:val="Ttulo5"/>
      </w:pPr>
      <w:bookmarkStart w:id="482" w:name="_Toc484123352"/>
      <w:bookmarkStart w:id="483" w:name="_Toc486449089"/>
      <w:bookmarkStart w:id="484" w:name="_Toc486696801"/>
      <w:bookmarkStart w:id="485" w:name="_Toc486710817"/>
      <w:r>
        <w:t>5</w:t>
      </w:r>
      <w:r w:rsidR="0041535E" w:rsidRPr="0041535E">
        <w:t>.1</w:t>
      </w:r>
      <w:r w:rsidR="00E03A94">
        <w:t>.2</w:t>
      </w:r>
      <w:r w:rsidR="0041535E" w:rsidRPr="0041535E">
        <w:t>.3.19 Caso de uso: Listar eventos</w:t>
      </w:r>
      <w:bookmarkEnd w:id="482"/>
      <w:bookmarkEnd w:id="483"/>
      <w:bookmarkEnd w:id="484"/>
      <w:bookmarkEnd w:id="485"/>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66854320" w14:textId="77777777" w:rsidTr="0041535E">
        <w:trPr>
          <w:trHeight w:val="227"/>
          <w:jc w:val="center"/>
        </w:trPr>
        <w:tc>
          <w:tcPr>
            <w:tcW w:w="1977" w:type="dxa"/>
          </w:tcPr>
          <w:p w14:paraId="362E2FA5" w14:textId="77777777" w:rsidR="0041535E" w:rsidRPr="007D13B6" w:rsidRDefault="0041535E" w:rsidP="008F0926">
            <w:pPr>
              <w:pStyle w:val="Sinespaciado"/>
              <w:rPr>
                <w:b/>
              </w:rPr>
            </w:pPr>
            <w:r w:rsidRPr="007D13B6">
              <w:rPr>
                <w:b/>
              </w:rPr>
              <w:t>Nombre</w:t>
            </w:r>
          </w:p>
        </w:tc>
        <w:tc>
          <w:tcPr>
            <w:tcW w:w="4011" w:type="dxa"/>
            <w:gridSpan w:val="2"/>
          </w:tcPr>
          <w:p w14:paraId="24E6971F" w14:textId="77777777" w:rsidR="0041535E" w:rsidRPr="007D13B6" w:rsidRDefault="0041535E" w:rsidP="008F0926">
            <w:pPr>
              <w:pStyle w:val="Sinespaciado"/>
              <w:rPr>
                <w:b/>
              </w:rPr>
            </w:pPr>
            <w:r w:rsidRPr="007D13B6">
              <w:rPr>
                <w:b/>
              </w:rPr>
              <w:t>Listar eventos</w:t>
            </w:r>
          </w:p>
        </w:tc>
        <w:tc>
          <w:tcPr>
            <w:tcW w:w="824" w:type="dxa"/>
          </w:tcPr>
          <w:p w14:paraId="3D40535C" w14:textId="77777777" w:rsidR="0041535E" w:rsidRPr="007D13B6" w:rsidRDefault="0041535E" w:rsidP="008F0926">
            <w:pPr>
              <w:pStyle w:val="Sinespaciado"/>
              <w:rPr>
                <w:b/>
              </w:rPr>
            </w:pPr>
            <w:r w:rsidRPr="007D13B6">
              <w:rPr>
                <w:b/>
              </w:rPr>
              <w:t>ID</w:t>
            </w:r>
          </w:p>
        </w:tc>
        <w:tc>
          <w:tcPr>
            <w:tcW w:w="2010" w:type="dxa"/>
          </w:tcPr>
          <w:p w14:paraId="67CAB4C1" w14:textId="28C18104" w:rsidR="0041535E" w:rsidRPr="007D13B6" w:rsidRDefault="000F27C5" w:rsidP="008F0926">
            <w:pPr>
              <w:pStyle w:val="Sinespaciado"/>
              <w:rPr>
                <w:b/>
              </w:rPr>
            </w:pPr>
            <w:r w:rsidRPr="007D13B6">
              <w:rPr>
                <w:b/>
              </w:rPr>
              <w:t>CUSWPW</w:t>
            </w:r>
            <w:r w:rsidR="00C45C9D">
              <w:rPr>
                <w:b/>
              </w:rPr>
              <w:t>_18</w:t>
            </w:r>
          </w:p>
        </w:tc>
      </w:tr>
      <w:tr w:rsidR="0041535E" w:rsidRPr="0041535E" w14:paraId="37D2F17F" w14:textId="77777777" w:rsidTr="0041535E">
        <w:trPr>
          <w:trHeight w:val="227"/>
          <w:jc w:val="center"/>
        </w:trPr>
        <w:tc>
          <w:tcPr>
            <w:tcW w:w="1977" w:type="dxa"/>
          </w:tcPr>
          <w:p w14:paraId="216D1BDC" w14:textId="77777777" w:rsidR="0041535E" w:rsidRPr="00585EDB" w:rsidRDefault="0041535E" w:rsidP="008F0926">
            <w:pPr>
              <w:pStyle w:val="Sinespaciado"/>
            </w:pPr>
            <w:r w:rsidRPr="00585EDB">
              <w:t>Actores</w:t>
            </w:r>
          </w:p>
        </w:tc>
        <w:tc>
          <w:tcPr>
            <w:tcW w:w="6845" w:type="dxa"/>
            <w:gridSpan w:val="4"/>
          </w:tcPr>
          <w:p w14:paraId="71D29CB6" w14:textId="4D95D278" w:rsidR="0041535E" w:rsidRPr="0041535E" w:rsidRDefault="0041535E" w:rsidP="007D13B6">
            <w:pPr>
              <w:pStyle w:val="listadetabla"/>
            </w:pPr>
            <w:r w:rsidRPr="0041535E">
              <w:t>Administrador</w:t>
            </w:r>
            <w:r w:rsidR="00287022">
              <w:t>.</w:t>
            </w:r>
          </w:p>
        </w:tc>
      </w:tr>
      <w:tr w:rsidR="0041535E" w:rsidRPr="002A248F" w14:paraId="27EA94F9" w14:textId="77777777" w:rsidTr="0041535E">
        <w:trPr>
          <w:trHeight w:val="227"/>
          <w:jc w:val="center"/>
        </w:trPr>
        <w:tc>
          <w:tcPr>
            <w:tcW w:w="1977" w:type="dxa"/>
          </w:tcPr>
          <w:p w14:paraId="328766E2" w14:textId="77777777" w:rsidR="0041535E" w:rsidRPr="00585EDB" w:rsidRDefault="0041535E" w:rsidP="008F0926">
            <w:pPr>
              <w:pStyle w:val="Sinespaciado"/>
            </w:pPr>
            <w:r w:rsidRPr="00585EDB">
              <w:t>Referencias</w:t>
            </w:r>
          </w:p>
        </w:tc>
        <w:tc>
          <w:tcPr>
            <w:tcW w:w="6845" w:type="dxa"/>
            <w:gridSpan w:val="4"/>
          </w:tcPr>
          <w:p w14:paraId="0F82CC76" w14:textId="7B79E8DC" w:rsidR="0041535E" w:rsidRPr="00C42FBA" w:rsidRDefault="0041535E" w:rsidP="00A941B0">
            <w:pPr>
              <w:pStyle w:val="listadetabla"/>
              <w:rPr>
                <w:lang w:val="en-US"/>
              </w:rPr>
            </w:pPr>
            <w:r w:rsidRPr="00C42FBA">
              <w:rPr>
                <w:lang w:val="en-US"/>
              </w:rPr>
              <w:t>RF_STKSWE_W_</w:t>
            </w:r>
            <w:r w:rsidR="00A941B0" w:rsidRPr="00C42FBA">
              <w:rPr>
                <w:lang w:val="en-US"/>
              </w:rPr>
              <w:t>13</w:t>
            </w:r>
            <w:r w:rsidRPr="00C42FBA">
              <w:rPr>
                <w:lang w:val="en-US"/>
              </w:rPr>
              <w:t xml:space="preserve">: </w:t>
            </w:r>
            <w:proofErr w:type="spellStart"/>
            <w:r w:rsidRPr="00C42FBA">
              <w:rPr>
                <w:lang w:val="en-US"/>
              </w:rPr>
              <w:t>Listar</w:t>
            </w:r>
            <w:proofErr w:type="spellEnd"/>
            <w:r w:rsidRPr="00C42FBA">
              <w:rPr>
                <w:lang w:val="en-US"/>
              </w:rPr>
              <w:t xml:space="preserve"> </w:t>
            </w:r>
            <w:proofErr w:type="spellStart"/>
            <w:r w:rsidRPr="00C42FBA">
              <w:rPr>
                <w:lang w:val="en-US"/>
              </w:rPr>
              <w:t>eventos</w:t>
            </w:r>
            <w:proofErr w:type="spellEnd"/>
            <w:r w:rsidR="00287022" w:rsidRPr="002A248F">
              <w:rPr>
                <w:lang w:val="en-US"/>
              </w:rPr>
              <w:t>.</w:t>
            </w:r>
          </w:p>
        </w:tc>
      </w:tr>
      <w:tr w:rsidR="0041535E" w:rsidRPr="0041535E" w14:paraId="185BCDDA" w14:textId="77777777" w:rsidTr="0041535E">
        <w:trPr>
          <w:trHeight w:val="227"/>
          <w:jc w:val="center"/>
        </w:trPr>
        <w:tc>
          <w:tcPr>
            <w:tcW w:w="1977" w:type="dxa"/>
          </w:tcPr>
          <w:p w14:paraId="6D61E095" w14:textId="77777777" w:rsidR="0041535E" w:rsidRPr="00585EDB" w:rsidRDefault="0041535E" w:rsidP="008F0926">
            <w:pPr>
              <w:pStyle w:val="Sinespaciado"/>
            </w:pPr>
            <w:r w:rsidRPr="00585EDB">
              <w:t>Precondiciones</w:t>
            </w:r>
          </w:p>
        </w:tc>
        <w:tc>
          <w:tcPr>
            <w:tcW w:w="6845" w:type="dxa"/>
            <w:gridSpan w:val="4"/>
          </w:tcPr>
          <w:p w14:paraId="5EF1A2F2" w14:textId="77777777" w:rsidR="0041535E" w:rsidRPr="0041535E" w:rsidRDefault="0041535E" w:rsidP="007D13B6">
            <w:pPr>
              <w:pStyle w:val="listadetabla"/>
            </w:pPr>
            <w:r w:rsidRPr="0041535E">
              <w:t>El actor debe tener la sesión iniciada.</w:t>
            </w:r>
          </w:p>
          <w:p w14:paraId="770510A0" w14:textId="77777777" w:rsidR="0041535E" w:rsidRPr="0041535E" w:rsidRDefault="0041535E" w:rsidP="007D13B6">
            <w:pPr>
              <w:pStyle w:val="listadetabla"/>
            </w:pPr>
            <w:r w:rsidRPr="0041535E">
              <w:t>Debe al menos existir un evento en el sistema.</w:t>
            </w:r>
          </w:p>
        </w:tc>
      </w:tr>
      <w:tr w:rsidR="0041535E" w:rsidRPr="0041535E" w14:paraId="30D55C8E" w14:textId="77777777" w:rsidTr="0041535E">
        <w:trPr>
          <w:trHeight w:val="227"/>
          <w:jc w:val="center"/>
        </w:trPr>
        <w:tc>
          <w:tcPr>
            <w:tcW w:w="1977" w:type="dxa"/>
            <w:tcBorders>
              <w:bottom w:val="single" w:sz="6" w:space="0" w:color="auto"/>
            </w:tcBorders>
          </w:tcPr>
          <w:p w14:paraId="14F4E443"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11E59D6F" w14:textId="77777777" w:rsidR="0041535E" w:rsidRPr="0041535E" w:rsidRDefault="0041535E" w:rsidP="007D13B6">
            <w:pPr>
              <w:pStyle w:val="listadetabla"/>
            </w:pPr>
            <w:r w:rsidRPr="0041535E">
              <w:t>No hay postcondiciones.</w:t>
            </w:r>
          </w:p>
        </w:tc>
      </w:tr>
      <w:tr w:rsidR="0041535E" w:rsidRPr="0041535E" w14:paraId="586DD785" w14:textId="77777777" w:rsidTr="0041535E">
        <w:trPr>
          <w:trHeight w:val="227"/>
          <w:jc w:val="center"/>
        </w:trPr>
        <w:tc>
          <w:tcPr>
            <w:tcW w:w="1977" w:type="dxa"/>
            <w:tcBorders>
              <w:top w:val="double" w:sz="4" w:space="0" w:color="auto"/>
            </w:tcBorders>
          </w:tcPr>
          <w:p w14:paraId="044C7407"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040BEC1D" w14:textId="04CCA008" w:rsidR="0041535E" w:rsidRPr="0041535E" w:rsidRDefault="0041535E" w:rsidP="008F0926">
            <w:pPr>
              <w:pStyle w:val="Sinespaciado"/>
            </w:pPr>
            <w:r w:rsidRPr="0041535E">
              <w:t>El actor podrá ver una lista de eventos registrados en el sistema</w:t>
            </w:r>
            <w:r w:rsidR="00287022">
              <w:t>.</w:t>
            </w:r>
          </w:p>
        </w:tc>
      </w:tr>
      <w:tr w:rsidR="0041535E" w:rsidRPr="007D13B6" w14:paraId="235BF388" w14:textId="77777777" w:rsidTr="0041535E">
        <w:trPr>
          <w:trHeight w:val="227"/>
          <w:jc w:val="center"/>
        </w:trPr>
        <w:tc>
          <w:tcPr>
            <w:tcW w:w="1977" w:type="dxa"/>
            <w:vMerge w:val="restart"/>
          </w:tcPr>
          <w:p w14:paraId="08F1F1FF"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44DD6D99" w14:textId="77777777" w:rsidR="0041535E" w:rsidRPr="007D13B6" w:rsidRDefault="0041535E" w:rsidP="008F0926">
            <w:pPr>
              <w:pStyle w:val="Sinespaciado"/>
              <w:rPr>
                <w:rStyle w:val="Textoennegrita"/>
              </w:rPr>
            </w:pPr>
            <w:r w:rsidRPr="007D13B6">
              <w:rPr>
                <w:rStyle w:val="Textoennegrita"/>
              </w:rPr>
              <w:t>Administrador</w:t>
            </w:r>
          </w:p>
        </w:tc>
        <w:tc>
          <w:tcPr>
            <w:tcW w:w="3265" w:type="dxa"/>
            <w:gridSpan w:val="3"/>
            <w:tcBorders>
              <w:bottom w:val="single" w:sz="6" w:space="0" w:color="auto"/>
            </w:tcBorders>
          </w:tcPr>
          <w:p w14:paraId="7DC255A1" w14:textId="77777777" w:rsidR="0041535E" w:rsidRPr="007D13B6" w:rsidRDefault="0041535E" w:rsidP="008F0926">
            <w:pPr>
              <w:pStyle w:val="Sinespaciado"/>
              <w:rPr>
                <w:rStyle w:val="Textoennegrita"/>
              </w:rPr>
            </w:pPr>
            <w:r w:rsidRPr="007D13B6">
              <w:rPr>
                <w:rStyle w:val="Textoennegrita"/>
              </w:rPr>
              <w:t>Sistema</w:t>
            </w:r>
          </w:p>
        </w:tc>
      </w:tr>
      <w:tr w:rsidR="0041535E" w:rsidRPr="0041535E" w14:paraId="4B9986DE" w14:textId="77777777" w:rsidTr="0041535E">
        <w:trPr>
          <w:trHeight w:val="227"/>
          <w:jc w:val="center"/>
        </w:trPr>
        <w:tc>
          <w:tcPr>
            <w:tcW w:w="1977" w:type="dxa"/>
            <w:vMerge/>
          </w:tcPr>
          <w:p w14:paraId="199A6D91" w14:textId="77777777" w:rsidR="0041535E" w:rsidRPr="00585EDB" w:rsidRDefault="0041535E" w:rsidP="008F0926">
            <w:pPr>
              <w:pStyle w:val="Sinespaciado"/>
            </w:pPr>
          </w:p>
        </w:tc>
        <w:tc>
          <w:tcPr>
            <w:tcW w:w="3580" w:type="dxa"/>
            <w:tcBorders>
              <w:bottom w:val="single" w:sz="6" w:space="0" w:color="auto"/>
            </w:tcBorders>
          </w:tcPr>
          <w:p w14:paraId="546A2040" w14:textId="77777777" w:rsidR="0041535E" w:rsidRPr="0041535E" w:rsidRDefault="0041535E" w:rsidP="008F0926">
            <w:pPr>
              <w:pStyle w:val="Sinespaciado"/>
            </w:pPr>
            <w:r w:rsidRPr="0041535E">
              <w:t>1. El caso de uso empieza cuando el actor selecciona la opción para listar los eventos.</w:t>
            </w:r>
          </w:p>
        </w:tc>
        <w:tc>
          <w:tcPr>
            <w:tcW w:w="3265" w:type="dxa"/>
            <w:gridSpan w:val="3"/>
            <w:tcBorders>
              <w:bottom w:val="single" w:sz="6" w:space="0" w:color="auto"/>
            </w:tcBorders>
          </w:tcPr>
          <w:p w14:paraId="06642985" w14:textId="29900B34" w:rsidR="0041535E" w:rsidRPr="0041535E" w:rsidRDefault="0041535E" w:rsidP="008F0926">
            <w:pPr>
              <w:pStyle w:val="Sinespaciado"/>
            </w:pPr>
            <w:r w:rsidRPr="0041535E">
              <w:t xml:space="preserve">2. El sistema </w:t>
            </w:r>
            <w:r w:rsidR="00661B5A">
              <w:t>despliega una</w:t>
            </w:r>
            <w:r w:rsidRPr="0041535E">
              <w:t xml:space="preserve"> lista de eventos, en la que se muestran los datos de salida IES_01 para cada evento de la lista.</w:t>
            </w:r>
          </w:p>
        </w:tc>
      </w:tr>
      <w:tr w:rsidR="0041535E" w:rsidRPr="007D13B6" w14:paraId="6218C5C4" w14:textId="77777777" w:rsidTr="0041535E">
        <w:trPr>
          <w:trHeight w:val="103"/>
          <w:jc w:val="center"/>
        </w:trPr>
        <w:tc>
          <w:tcPr>
            <w:tcW w:w="1977" w:type="dxa"/>
            <w:tcBorders>
              <w:bottom w:val="single" w:sz="4" w:space="0" w:color="auto"/>
            </w:tcBorders>
          </w:tcPr>
          <w:p w14:paraId="5BD7CB4A" w14:textId="77777777" w:rsidR="0041535E" w:rsidRPr="007D13B6" w:rsidRDefault="0041535E" w:rsidP="008F0926">
            <w:pPr>
              <w:pStyle w:val="Sinespaciado"/>
              <w:rPr>
                <w:b/>
              </w:rPr>
            </w:pPr>
            <w:r w:rsidRPr="007D13B6">
              <w:rPr>
                <w:b/>
              </w:rPr>
              <w:t>Flujos Alternos</w:t>
            </w:r>
          </w:p>
        </w:tc>
        <w:tc>
          <w:tcPr>
            <w:tcW w:w="6845" w:type="dxa"/>
            <w:gridSpan w:val="4"/>
            <w:tcBorders>
              <w:bottom w:val="single" w:sz="4" w:space="0" w:color="auto"/>
            </w:tcBorders>
          </w:tcPr>
          <w:p w14:paraId="009EAB28" w14:textId="77777777" w:rsidR="0041535E" w:rsidRPr="007D13B6" w:rsidRDefault="0041535E" w:rsidP="008F0926">
            <w:pPr>
              <w:pStyle w:val="Sinespaciado"/>
              <w:rPr>
                <w:b/>
              </w:rPr>
            </w:pPr>
            <w:r w:rsidRPr="007D13B6">
              <w:rPr>
                <w:b/>
              </w:rPr>
              <w:t>No hay flujos alternativos.</w:t>
            </w:r>
          </w:p>
        </w:tc>
      </w:tr>
    </w:tbl>
    <w:p w14:paraId="6B67DECC" w14:textId="27A0B679" w:rsidR="0041535E" w:rsidRPr="0041535E" w:rsidRDefault="00F771A9" w:rsidP="00F771A9">
      <w:pPr>
        <w:pStyle w:val="Descripcin"/>
      </w:pPr>
      <w:bookmarkStart w:id="486" w:name="_Toc486449174"/>
      <w:bookmarkStart w:id="487" w:name="_Toc486712565"/>
      <w:r>
        <w:t xml:space="preserve">Tabla </w:t>
      </w:r>
      <w:r w:rsidR="00B56172">
        <w:fldChar w:fldCharType="begin"/>
      </w:r>
      <w:r w:rsidR="00B56172">
        <w:instrText xml:space="preserve"> SEQ Tabla \* ARABIC </w:instrText>
      </w:r>
      <w:r w:rsidR="00B56172">
        <w:fldChar w:fldCharType="separate"/>
      </w:r>
      <w:r w:rsidR="00633160">
        <w:rPr>
          <w:noProof/>
        </w:rPr>
        <w:t>32</w:t>
      </w:r>
      <w:r w:rsidR="00B56172">
        <w:rPr>
          <w:noProof/>
        </w:rPr>
        <w:fldChar w:fldCharType="end"/>
      </w:r>
      <w:r w:rsidR="00DB089B">
        <w:t xml:space="preserve">: Especificación de casos de uso de la </w:t>
      </w:r>
      <w:r w:rsidR="005C7F78">
        <w:t>aplicación</w:t>
      </w:r>
      <w:r w:rsidR="00DB089B">
        <w:t xml:space="preserve"> web</w:t>
      </w:r>
      <w:bookmarkEnd w:id="486"/>
      <w:bookmarkEnd w:id="487"/>
    </w:p>
    <w:p w14:paraId="7EE4F3AE" w14:textId="77777777" w:rsidR="00D821CC" w:rsidRDefault="00D821CC">
      <w:pPr>
        <w:spacing w:after="0" w:line="276" w:lineRule="auto"/>
        <w:jc w:val="left"/>
        <w:rPr>
          <w:color w:val="666666"/>
        </w:rPr>
      </w:pPr>
      <w:bookmarkStart w:id="488" w:name="_Toc484123353"/>
      <w:r>
        <w:br w:type="page"/>
      </w:r>
    </w:p>
    <w:p w14:paraId="1399AE71" w14:textId="2BD5241D" w:rsidR="000B00DA" w:rsidRPr="0041535E" w:rsidRDefault="001D1F6B" w:rsidP="00E03A94">
      <w:pPr>
        <w:pStyle w:val="Ttulo5"/>
      </w:pPr>
      <w:bookmarkStart w:id="489" w:name="_Toc486449090"/>
      <w:bookmarkStart w:id="490" w:name="_Toc486696802"/>
      <w:bookmarkStart w:id="491" w:name="_Toc486710818"/>
      <w:r>
        <w:lastRenderedPageBreak/>
        <w:t>5</w:t>
      </w:r>
      <w:r w:rsidR="000B00DA" w:rsidRPr="0041535E">
        <w:t>.1.</w:t>
      </w:r>
      <w:r w:rsidR="00E03A94">
        <w:t>2.</w:t>
      </w:r>
      <w:r w:rsidR="000B00DA" w:rsidRPr="0041535E">
        <w:t>3.</w:t>
      </w:r>
      <w:r w:rsidR="00476482">
        <w:t>20</w:t>
      </w:r>
      <w:r w:rsidR="000B00DA" w:rsidRPr="0041535E">
        <w:t xml:space="preserve"> Caso de uso: </w:t>
      </w:r>
      <w:r w:rsidR="000B00DA">
        <w:t>Activar cuenta de Usuario</w:t>
      </w:r>
      <w:bookmarkEnd w:id="488"/>
      <w:bookmarkEnd w:id="489"/>
      <w:bookmarkEnd w:id="490"/>
      <w:bookmarkEnd w:id="491"/>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402"/>
        <w:gridCol w:w="609"/>
        <w:gridCol w:w="824"/>
        <w:gridCol w:w="2010"/>
      </w:tblGrid>
      <w:tr w:rsidR="000B00DA" w:rsidRPr="007D13B6" w14:paraId="40AA18B7" w14:textId="77777777" w:rsidTr="00670242">
        <w:trPr>
          <w:trHeight w:val="227"/>
          <w:jc w:val="center"/>
        </w:trPr>
        <w:tc>
          <w:tcPr>
            <w:tcW w:w="1977" w:type="dxa"/>
          </w:tcPr>
          <w:p w14:paraId="09C5D742" w14:textId="77777777" w:rsidR="000B00DA" w:rsidRPr="007D13B6" w:rsidRDefault="000B00DA" w:rsidP="008F0926">
            <w:pPr>
              <w:pStyle w:val="Sinespaciado"/>
              <w:rPr>
                <w:rStyle w:val="Textoennegrita"/>
              </w:rPr>
            </w:pPr>
            <w:r w:rsidRPr="007D13B6">
              <w:rPr>
                <w:rStyle w:val="Textoennegrita"/>
              </w:rPr>
              <w:t>Nombre</w:t>
            </w:r>
          </w:p>
        </w:tc>
        <w:tc>
          <w:tcPr>
            <w:tcW w:w="4011" w:type="dxa"/>
            <w:gridSpan w:val="2"/>
          </w:tcPr>
          <w:p w14:paraId="05DFA6EB" w14:textId="77777777" w:rsidR="000B00DA" w:rsidRPr="007D13B6" w:rsidRDefault="000B00DA" w:rsidP="008F0926">
            <w:pPr>
              <w:pStyle w:val="Sinespaciado"/>
              <w:rPr>
                <w:b/>
              </w:rPr>
            </w:pPr>
            <w:r w:rsidRPr="007D13B6">
              <w:rPr>
                <w:b/>
              </w:rPr>
              <w:t>Activar cuenta de Usuario</w:t>
            </w:r>
          </w:p>
        </w:tc>
        <w:tc>
          <w:tcPr>
            <w:tcW w:w="824" w:type="dxa"/>
          </w:tcPr>
          <w:p w14:paraId="701331BA" w14:textId="77777777" w:rsidR="000B00DA" w:rsidRPr="007D13B6" w:rsidRDefault="000B00DA" w:rsidP="008F0926">
            <w:pPr>
              <w:pStyle w:val="Sinespaciado"/>
              <w:rPr>
                <w:b/>
              </w:rPr>
            </w:pPr>
            <w:r w:rsidRPr="007D13B6">
              <w:rPr>
                <w:b/>
              </w:rPr>
              <w:t>ID</w:t>
            </w:r>
          </w:p>
        </w:tc>
        <w:tc>
          <w:tcPr>
            <w:tcW w:w="2010" w:type="dxa"/>
          </w:tcPr>
          <w:p w14:paraId="2B679ACB" w14:textId="4DA6A96C" w:rsidR="000B00DA" w:rsidRPr="007D13B6" w:rsidRDefault="000F27C5" w:rsidP="008F0926">
            <w:pPr>
              <w:pStyle w:val="Sinespaciado"/>
              <w:rPr>
                <w:b/>
              </w:rPr>
            </w:pPr>
            <w:r w:rsidRPr="007D13B6">
              <w:rPr>
                <w:b/>
              </w:rPr>
              <w:t>CUSWPW</w:t>
            </w:r>
            <w:r w:rsidR="00C45C9D">
              <w:rPr>
                <w:b/>
              </w:rPr>
              <w:t>_19</w:t>
            </w:r>
          </w:p>
        </w:tc>
      </w:tr>
      <w:tr w:rsidR="000B00DA" w:rsidRPr="0041535E" w14:paraId="1EBE6DFE" w14:textId="77777777" w:rsidTr="00670242">
        <w:trPr>
          <w:trHeight w:val="227"/>
          <w:jc w:val="center"/>
        </w:trPr>
        <w:tc>
          <w:tcPr>
            <w:tcW w:w="1977" w:type="dxa"/>
          </w:tcPr>
          <w:p w14:paraId="5882FC72" w14:textId="77777777" w:rsidR="000B00DA" w:rsidRPr="000F27C5" w:rsidRDefault="000B00DA" w:rsidP="008F0926">
            <w:pPr>
              <w:pStyle w:val="Sinespaciado"/>
              <w:rPr>
                <w:rStyle w:val="Textoennegrita"/>
                <w:b w:val="0"/>
              </w:rPr>
            </w:pPr>
            <w:r w:rsidRPr="000F27C5">
              <w:rPr>
                <w:rStyle w:val="Textoennegrita"/>
                <w:b w:val="0"/>
              </w:rPr>
              <w:t>Actores</w:t>
            </w:r>
          </w:p>
        </w:tc>
        <w:tc>
          <w:tcPr>
            <w:tcW w:w="6845" w:type="dxa"/>
            <w:gridSpan w:val="4"/>
          </w:tcPr>
          <w:p w14:paraId="341B84B2" w14:textId="1AAFDA8C" w:rsidR="000B00DA" w:rsidRPr="0041535E" w:rsidRDefault="000B00DA" w:rsidP="007D13B6">
            <w:pPr>
              <w:pStyle w:val="listadetabla"/>
            </w:pPr>
            <w:r w:rsidRPr="0041535E">
              <w:t>Administrador</w:t>
            </w:r>
            <w:r w:rsidR="00287022">
              <w:t>.</w:t>
            </w:r>
          </w:p>
        </w:tc>
      </w:tr>
      <w:tr w:rsidR="000B00DA" w:rsidRPr="0041535E" w14:paraId="1D251643" w14:textId="77777777" w:rsidTr="00670242">
        <w:trPr>
          <w:trHeight w:val="227"/>
          <w:jc w:val="center"/>
        </w:trPr>
        <w:tc>
          <w:tcPr>
            <w:tcW w:w="1977" w:type="dxa"/>
          </w:tcPr>
          <w:p w14:paraId="0A8E6E23" w14:textId="77777777" w:rsidR="000B00DA" w:rsidRPr="000F27C5" w:rsidRDefault="000B00DA" w:rsidP="008F0926">
            <w:pPr>
              <w:pStyle w:val="Sinespaciado"/>
              <w:rPr>
                <w:rStyle w:val="Textoennegrita"/>
                <w:b w:val="0"/>
              </w:rPr>
            </w:pPr>
            <w:r w:rsidRPr="000F27C5">
              <w:rPr>
                <w:rStyle w:val="Textoennegrita"/>
                <w:b w:val="0"/>
              </w:rPr>
              <w:t>Referencias</w:t>
            </w:r>
          </w:p>
        </w:tc>
        <w:tc>
          <w:tcPr>
            <w:tcW w:w="6845" w:type="dxa"/>
            <w:gridSpan w:val="4"/>
          </w:tcPr>
          <w:p w14:paraId="1523E56C" w14:textId="5A16E771" w:rsidR="000B00DA" w:rsidRPr="0041535E" w:rsidRDefault="003B592A" w:rsidP="00A941B0">
            <w:pPr>
              <w:pStyle w:val="listadetabla"/>
            </w:pPr>
            <w:r>
              <w:t>RF_STKSWE_W_</w:t>
            </w:r>
            <w:r w:rsidR="00A941B0">
              <w:t>16</w:t>
            </w:r>
            <w:r w:rsidR="000B00DA" w:rsidRPr="0041535E">
              <w:t xml:space="preserve">: </w:t>
            </w:r>
            <w:r>
              <w:t>Activar cuenta de usuario</w:t>
            </w:r>
            <w:r w:rsidR="00287022">
              <w:t>.</w:t>
            </w:r>
          </w:p>
        </w:tc>
      </w:tr>
      <w:tr w:rsidR="000B00DA" w:rsidRPr="0041535E" w14:paraId="19A43AFB" w14:textId="77777777" w:rsidTr="00670242">
        <w:trPr>
          <w:trHeight w:val="227"/>
          <w:jc w:val="center"/>
        </w:trPr>
        <w:tc>
          <w:tcPr>
            <w:tcW w:w="1977" w:type="dxa"/>
          </w:tcPr>
          <w:p w14:paraId="32D3BA65" w14:textId="77777777" w:rsidR="000B00DA" w:rsidRPr="000F27C5" w:rsidRDefault="000B00DA" w:rsidP="008F0926">
            <w:pPr>
              <w:pStyle w:val="Sinespaciado"/>
              <w:rPr>
                <w:rStyle w:val="Textoennegrita"/>
                <w:b w:val="0"/>
              </w:rPr>
            </w:pPr>
            <w:r w:rsidRPr="000F27C5">
              <w:rPr>
                <w:rStyle w:val="Textoennegrita"/>
                <w:b w:val="0"/>
              </w:rPr>
              <w:t>Precondiciones</w:t>
            </w:r>
          </w:p>
        </w:tc>
        <w:tc>
          <w:tcPr>
            <w:tcW w:w="6845" w:type="dxa"/>
            <w:gridSpan w:val="4"/>
          </w:tcPr>
          <w:p w14:paraId="00D0C2E3" w14:textId="44965A0B" w:rsidR="000B00DA" w:rsidRDefault="000B00DA" w:rsidP="007D13B6">
            <w:pPr>
              <w:pStyle w:val="listadetabla"/>
            </w:pPr>
            <w:r w:rsidRPr="0041535E">
              <w:t>El actor debe tener la sesión iniciada.</w:t>
            </w:r>
          </w:p>
          <w:p w14:paraId="57092313" w14:textId="39A23535" w:rsidR="00661B5A" w:rsidRDefault="00661B5A" w:rsidP="007D13B6">
            <w:pPr>
              <w:pStyle w:val="listadetabla"/>
            </w:pPr>
            <w:r>
              <w:t>El sistema debe tener desplegada una lista de usuarios.</w:t>
            </w:r>
          </w:p>
          <w:p w14:paraId="1671750D" w14:textId="22D66476" w:rsidR="00661B5A" w:rsidRPr="0041535E" w:rsidRDefault="00661B5A" w:rsidP="007D13B6">
            <w:pPr>
              <w:pStyle w:val="listadetabla"/>
            </w:pPr>
            <w:r>
              <w:t>La cuenta de usuario de usuario a activar debe estar actualmente suspendida.</w:t>
            </w:r>
          </w:p>
        </w:tc>
      </w:tr>
      <w:tr w:rsidR="000B00DA" w:rsidRPr="0041535E" w14:paraId="2EBD8D21" w14:textId="77777777" w:rsidTr="00670242">
        <w:trPr>
          <w:trHeight w:val="227"/>
          <w:jc w:val="center"/>
        </w:trPr>
        <w:tc>
          <w:tcPr>
            <w:tcW w:w="1977" w:type="dxa"/>
            <w:tcBorders>
              <w:bottom w:val="single" w:sz="6" w:space="0" w:color="auto"/>
            </w:tcBorders>
          </w:tcPr>
          <w:p w14:paraId="4C777F0F" w14:textId="77777777" w:rsidR="000B00DA" w:rsidRPr="000F27C5" w:rsidRDefault="000B00DA" w:rsidP="008F0926">
            <w:pPr>
              <w:pStyle w:val="Sinespaciado"/>
              <w:rPr>
                <w:rStyle w:val="Textoennegrita"/>
                <w:b w:val="0"/>
              </w:rPr>
            </w:pPr>
            <w:r w:rsidRPr="000F27C5">
              <w:rPr>
                <w:rStyle w:val="Textoennegrita"/>
                <w:b w:val="0"/>
              </w:rPr>
              <w:t>Postcondiciones</w:t>
            </w:r>
          </w:p>
        </w:tc>
        <w:tc>
          <w:tcPr>
            <w:tcW w:w="6845" w:type="dxa"/>
            <w:gridSpan w:val="4"/>
            <w:tcBorders>
              <w:bottom w:val="single" w:sz="6" w:space="0" w:color="auto"/>
            </w:tcBorders>
          </w:tcPr>
          <w:p w14:paraId="1F522E0E" w14:textId="77777777" w:rsidR="000B00DA" w:rsidRPr="0041535E" w:rsidRDefault="000B00DA" w:rsidP="008F0926">
            <w:pPr>
              <w:pStyle w:val="Sinespaciado"/>
            </w:pPr>
            <w:r w:rsidRPr="0041535E">
              <w:t>No hay postcondiciones.</w:t>
            </w:r>
          </w:p>
        </w:tc>
      </w:tr>
      <w:tr w:rsidR="000B00DA" w:rsidRPr="0041535E" w14:paraId="7B997500" w14:textId="77777777" w:rsidTr="00670242">
        <w:trPr>
          <w:trHeight w:val="227"/>
          <w:jc w:val="center"/>
        </w:trPr>
        <w:tc>
          <w:tcPr>
            <w:tcW w:w="1977" w:type="dxa"/>
            <w:tcBorders>
              <w:top w:val="double" w:sz="4" w:space="0" w:color="auto"/>
            </w:tcBorders>
          </w:tcPr>
          <w:p w14:paraId="38DBEDC0" w14:textId="77777777" w:rsidR="000B00DA" w:rsidRPr="000F27C5" w:rsidRDefault="000B00DA" w:rsidP="008F0926">
            <w:pPr>
              <w:pStyle w:val="Sinespaciado"/>
              <w:rPr>
                <w:rStyle w:val="Textoennegrita"/>
                <w:b w:val="0"/>
              </w:rPr>
            </w:pPr>
            <w:r w:rsidRPr="000F27C5">
              <w:rPr>
                <w:rStyle w:val="Textoennegrita"/>
                <w:b w:val="0"/>
              </w:rPr>
              <w:t>Propósito</w:t>
            </w:r>
          </w:p>
        </w:tc>
        <w:tc>
          <w:tcPr>
            <w:tcW w:w="6845" w:type="dxa"/>
            <w:gridSpan w:val="4"/>
            <w:tcBorders>
              <w:top w:val="double" w:sz="4" w:space="0" w:color="auto"/>
            </w:tcBorders>
          </w:tcPr>
          <w:p w14:paraId="683CB285" w14:textId="2FF8526C" w:rsidR="000B00DA" w:rsidRPr="0041535E" w:rsidRDefault="000B00DA" w:rsidP="008F0926">
            <w:pPr>
              <w:pStyle w:val="Sinespaciado"/>
            </w:pPr>
            <w:r w:rsidRPr="0041535E">
              <w:t>El actor podrá ver una lista de eventos registrados en el sistema</w:t>
            </w:r>
            <w:r w:rsidR="00287022">
              <w:t>.</w:t>
            </w:r>
          </w:p>
        </w:tc>
      </w:tr>
      <w:tr w:rsidR="00661B5A" w:rsidRPr="000F27C5" w14:paraId="5A689186" w14:textId="77777777" w:rsidTr="00C45C9D">
        <w:trPr>
          <w:trHeight w:val="227"/>
          <w:jc w:val="center"/>
        </w:trPr>
        <w:tc>
          <w:tcPr>
            <w:tcW w:w="1977" w:type="dxa"/>
            <w:vMerge w:val="restart"/>
          </w:tcPr>
          <w:p w14:paraId="492A754A" w14:textId="77777777" w:rsidR="00661B5A" w:rsidRPr="000F27C5" w:rsidRDefault="00661B5A" w:rsidP="008F0926">
            <w:pPr>
              <w:pStyle w:val="Sinespaciado"/>
              <w:rPr>
                <w:rStyle w:val="Textoennegrita"/>
              </w:rPr>
            </w:pPr>
            <w:r w:rsidRPr="000F27C5">
              <w:rPr>
                <w:rStyle w:val="Textoennegrita"/>
              </w:rPr>
              <w:t>Flujo Principal</w:t>
            </w:r>
          </w:p>
        </w:tc>
        <w:tc>
          <w:tcPr>
            <w:tcW w:w="3402" w:type="dxa"/>
            <w:tcBorders>
              <w:bottom w:val="single" w:sz="6" w:space="0" w:color="auto"/>
            </w:tcBorders>
          </w:tcPr>
          <w:p w14:paraId="7CE26E1F" w14:textId="77777777" w:rsidR="00661B5A" w:rsidRPr="000F27C5" w:rsidRDefault="00661B5A" w:rsidP="008F0926">
            <w:pPr>
              <w:pStyle w:val="Sinespaciado"/>
            </w:pPr>
            <w:r w:rsidRPr="000F27C5">
              <w:rPr>
                <w:rStyle w:val="Textoennegrita"/>
              </w:rPr>
              <w:t>Administrador</w:t>
            </w:r>
          </w:p>
        </w:tc>
        <w:tc>
          <w:tcPr>
            <w:tcW w:w="3443" w:type="dxa"/>
            <w:gridSpan w:val="3"/>
            <w:tcBorders>
              <w:bottom w:val="single" w:sz="6" w:space="0" w:color="auto"/>
            </w:tcBorders>
          </w:tcPr>
          <w:p w14:paraId="15A79E17" w14:textId="77777777" w:rsidR="00661B5A" w:rsidRPr="000F27C5" w:rsidRDefault="00661B5A" w:rsidP="008F0926">
            <w:pPr>
              <w:pStyle w:val="Sinespaciado"/>
              <w:rPr>
                <w:rStyle w:val="Textoennegrita"/>
              </w:rPr>
            </w:pPr>
            <w:r w:rsidRPr="000F27C5">
              <w:rPr>
                <w:rStyle w:val="Textoennegrita"/>
              </w:rPr>
              <w:t>Sistema</w:t>
            </w:r>
          </w:p>
        </w:tc>
      </w:tr>
      <w:tr w:rsidR="00661B5A" w:rsidRPr="0041535E" w14:paraId="54D3FA81" w14:textId="77777777" w:rsidTr="00C45C9D">
        <w:trPr>
          <w:trHeight w:val="227"/>
          <w:jc w:val="center"/>
        </w:trPr>
        <w:tc>
          <w:tcPr>
            <w:tcW w:w="1977" w:type="dxa"/>
            <w:vMerge/>
          </w:tcPr>
          <w:p w14:paraId="78A3B238" w14:textId="77777777" w:rsidR="00661B5A" w:rsidRPr="000F27C5" w:rsidRDefault="00661B5A" w:rsidP="008F0926">
            <w:pPr>
              <w:pStyle w:val="Sinespaciado"/>
              <w:rPr>
                <w:rStyle w:val="Textoennegrita"/>
                <w:b w:val="0"/>
              </w:rPr>
            </w:pPr>
          </w:p>
        </w:tc>
        <w:tc>
          <w:tcPr>
            <w:tcW w:w="3402" w:type="dxa"/>
            <w:tcBorders>
              <w:bottom w:val="single" w:sz="6" w:space="0" w:color="auto"/>
            </w:tcBorders>
          </w:tcPr>
          <w:p w14:paraId="3AF907CE" w14:textId="669DC3AC" w:rsidR="00661B5A" w:rsidRPr="0041535E" w:rsidRDefault="00661B5A" w:rsidP="008F0926">
            <w:pPr>
              <w:pStyle w:val="Sinespaciado"/>
            </w:pPr>
            <w:r w:rsidRPr="0041535E">
              <w:t xml:space="preserve">1. El caso de uso empieza cuando el actor selecciona la opción </w:t>
            </w:r>
            <w:r>
              <w:t>de activar una cuenta suspendida</w:t>
            </w:r>
            <w:r w:rsidR="00C45C9D">
              <w:t xml:space="preserve"> desde un elemento de la lista</w:t>
            </w:r>
            <w:r>
              <w:t>.</w:t>
            </w:r>
          </w:p>
        </w:tc>
        <w:tc>
          <w:tcPr>
            <w:tcW w:w="3443" w:type="dxa"/>
            <w:gridSpan w:val="3"/>
            <w:tcBorders>
              <w:bottom w:val="single" w:sz="6" w:space="0" w:color="auto"/>
            </w:tcBorders>
          </w:tcPr>
          <w:p w14:paraId="7EAD2E3E" w14:textId="2B62C0BA" w:rsidR="00661B5A" w:rsidRPr="0041535E" w:rsidRDefault="00661B5A" w:rsidP="008F0926">
            <w:pPr>
              <w:pStyle w:val="Sinespaciado"/>
            </w:pPr>
            <w:r>
              <w:t xml:space="preserve">2. </w:t>
            </w:r>
            <w:r w:rsidRPr="0041535E">
              <w:t>El sistema pide al actor confirmar la acción a realizar.</w:t>
            </w:r>
          </w:p>
        </w:tc>
      </w:tr>
      <w:tr w:rsidR="00661B5A" w:rsidRPr="0041535E" w14:paraId="5A908C20" w14:textId="77777777" w:rsidTr="00C45C9D">
        <w:trPr>
          <w:trHeight w:val="227"/>
          <w:jc w:val="center"/>
        </w:trPr>
        <w:tc>
          <w:tcPr>
            <w:tcW w:w="1977" w:type="dxa"/>
            <w:vMerge/>
          </w:tcPr>
          <w:p w14:paraId="41204C4D" w14:textId="77777777" w:rsidR="00661B5A" w:rsidRPr="000F27C5" w:rsidRDefault="00661B5A" w:rsidP="008F0926">
            <w:pPr>
              <w:pStyle w:val="Sinespaciado"/>
              <w:rPr>
                <w:rStyle w:val="Textoennegrita"/>
                <w:b w:val="0"/>
              </w:rPr>
            </w:pPr>
          </w:p>
        </w:tc>
        <w:tc>
          <w:tcPr>
            <w:tcW w:w="3402" w:type="dxa"/>
            <w:tcBorders>
              <w:bottom w:val="single" w:sz="6" w:space="0" w:color="auto"/>
            </w:tcBorders>
          </w:tcPr>
          <w:p w14:paraId="0F1C01EA" w14:textId="7695B840" w:rsidR="00661B5A" w:rsidRPr="0041535E" w:rsidRDefault="00661B5A" w:rsidP="008F0926">
            <w:pPr>
              <w:pStyle w:val="Sinespaciado"/>
            </w:pPr>
            <w:r w:rsidRPr="0041535E">
              <w:t>3. El actor confirma la acción.</w:t>
            </w:r>
          </w:p>
        </w:tc>
        <w:tc>
          <w:tcPr>
            <w:tcW w:w="3443" w:type="dxa"/>
            <w:gridSpan w:val="3"/>
            <w:tcBorders>
              <w:bottom w:val="single" w:sz="6" w:space="0" w:color="auto"/>
            </w:tcBorders>
          </w:tcPr>
          <w:p w14:paraId="40821C9D" w14:textId="475DF22B" w:rsidR="00661B5A" w:rsidRPr="0041535E" w:rsidRDefault="00661B5A" w:rsidP="008F0926">
            <w:pPr>
              <w:pStyle w:val="Sinespaciado"/>
            </w:pPr>
            <w:r w:rsidRPr="0041535E">
              <w:t xml:space="preserve">4. El sistema </w:t>
            </w:r>
            <w:r>
              <w:t>activa</w:t>
            </w:r>
            <w:r w:rsidRPr="0041535E">
              <w:t xml:space="preserve"> la cuenta de usuario y notifica al actor que la operación se realizó correctamente.</w:t>
            </w:r>
          </w:p>
        </w:tc>
      </w:tr>
      <w:tr w:rsidR="007D13B6" w:rsidRPr="007D13B6" w14:paraId="5E728E67" w14:textId="77777777" w:rsidTr="00C45C9D">
        <w:trPr>
          <w:trHeight w:val="103"/>
          <w:jc w:val="center"/>
        </w:trPr>
        <w:tc>
          <w:tcPr>
            <w:tcW w:w="1977" w:type="dxa"/>
            <w:vMerge w:val="restart"/>
          </w:tcPr>
          <w:p w14:paraId="633E1BF9" w14:textId="72CF041B" w:rsidR="007D13B6" w:rsidRPr="007D13B6" w:rsidRDefault="007D13B6" w:rsidP="008F0926">
            <w:pPr>
              <w:pStyle w:val="Sinespaciado"/>
              <w:rPr>
                <w:rStyle w:val="Textoennegrita"/>
                <w:b w:val="0"/>
              </w:rPr>
            </w:pPr>
            <w:r w:rsidRPr="007D13B6">
              <w:rPr>
                <w:b/>
              </w:rPr>
              <w:t>Flujos Alternos</w:t>
            </w:r>
          </w:p>
        </w:tc>
        <w:tc>
          <w:tcPr>
            <w:tcW w:w="3402" w:type="dxa"/>
          </w:tcPr>
          <w:p w14:paraId="00CFB53B" w14:textId="0ADD662A" w:rsidR="007D13B6" w:rsidRPr="007D13B6" w:rsidRDefault="007D13B6" w:rsidP="008F0926">
            <w:pPr>
              <w:pStyle w:val="Sinespaciado"/>
              <w:rPr>
                <w:b/>
              </w:rPr>
            </w:pPr>
            <w:r w:rsidRPr="007D13B6">
              <w:rPr>
                <w:b/>
              </w:rPr>
              <w:t>Administrador</w:t>
            </w:r>
          </w:p>
        </w:tc>
        <w:tc>
          <w:tcPr>
            <w:tcW w:w="3443" w:type="dxa"/>
            <w:gridSpan w:val="3"/>
          </w:tcPr>
          <w:p w14:paraId="60C41BFC" w14:textId="6AA51187" w:rsidR="007D13B6" w:rsidRPr="007D13B6" w:rsidRDefault="007D13B6" w:rsidP="008F0926">
            <w:pPr>
              <w:pStyle w:val="Sinespaciado"/>
              <w:rPr>
                <w:b/>
              </w:rPr>
            </w:pPr>
            <w:r w:rsidRPr="007D13B6">
              <w:rPr>
                <w:b/>
              </w:rPr>
              <w:t>Sistema</w:t>
            </w:r>
          </w:p>
        </w:tc>
      </w:tr>
      <w:tr w:rsidR="007D13B6" w:rsidRPr="0041535E" w14:paraId="60FA7444" w14:textId="77777777" w:rsidTr="00C45C9D">
        <w:trPr>
          <w:trHeight w:val="103"/>
          <w:jc w:val="center"/>
        </w:trPr>
        <w:tc>
          <w:tcPr>
            <w:tcW w:w="1977" w:type="dxa"/>
            <w:vMerge/>
            <w:tcBorders>
              <w:bottom w:val="single" w:sz="4" w:space="0" w:color="auto"/>
            </w:tcBorders>
          </w:tcPr>
          <w:p w14:paraId="01ED949E" w14:textId="77777777" w:rsidR="007D13B6" w:rsidRPr="000F27C5" w:rsidRDefault="007D13B6" w:rsidP="008F0926">
            <w:pPr>
              <w:pStyle w:val="Sinespaciado"/>
              <w:rPr>
                <w:rStyle w:val="Textoennegrita"/>
                <w:b w:val="0"/>
              </w:rPr>
            </w:pPr>
          </w:p>
        </w:tc>
        <w:tc>
          <w:tcPr>
            <w:tcW w:w="3402" w:type="dxa"/>
            <w:tcBorders>
              <w:bottom w:val="single" w:sz="4" w:space="0" w:color="auto"/>
            </w:tcBorders>
          </w:tcPr>
          <w:p w14:paraId="126B2327" w14:textId="599E51B1" w:rsidR="007D13B6" w:rsidRPr="0041535E" w:rsidRDefault="007D13B6" w:rsidP="008F0926">
            <w:pPr>
              <w:pStyle w:val="Sinespaciado"/>
            </w:pPr>
            <w:r w:rsidRPr="0041535E">
              <w:t>3.a. El actor no confirma la acción.</w:t>
            </w:r>
          </w:p>
        </w:tc>
        <w:tc>
          <w:tcPr>
            <w:tcW w:w="3443" w:type="dxa"/>
            <w:gridSpan w:val="3"/>
            <w:tcBorders>
              <w:bottom w:val="single" w:sz="4" w:space="0" w:color="auto"/>
            </w:tcBorders>
          </w:tcPr>
          <w:p w14:paraId="33305A06" w14:textId="3398AEFF" w:rsidR="007D13B6" w:rsidRPr="0041535E" w:rsidRDefault="007D13B6" w:rsidP="008F0926">
            <w:pPr>
              <w:pStyle w:val="Sinespaciado"/>
            </w:pPr>
            <w:r w:rsidRPr="0041535E">
              <w:t xml:space="preserve">4.a. El sistema no </w:t>
            </w:r>
            <w:r>
              <w:t>activa</w:t>
            </w:r>
            <w:r w:rsidRPr="0041535E">
              <w:t xml:space="preserve"> la cuenta de usuario y notifica qu</w:t>
            </w:r>
            <w:r w:rsidR="00287022">
              <w:t>e se ha cancelado la operación.</w:t>
            </w:r>
          </w:p>
        </w:tc>
      </w:tr>
    </w:tbl>
    <w:p w14:paraId="556D87F7" w14:textId="24036F89" w:rsidR="000B00DA" w:rsidRPr="0041535E" w:rsidRDefault="00F771A9" w:rsidP="00F771A9">
      <w:pPr>
        <w:pStyle w:val="Descripcin"/>
      </w:pPr>
      <w:bookmarkStart w:id="492" w:name="_Toc486449175"/>
      <w:bookmarkStart w:id="493" w:name="_Toc486712566"/>
      <w:r>
        <w:t xml:space="preserve">Tabla </w:t>
      </w:r>
      <w:r w:rsidR="00B56172">
        <w:fldChar w:fldCharType="begin"/>
      </w:r>
      <w:r w:rsidR="00B56172">
        <w:instrText xml:space="preserve"> SEQ Tabla \* ARABIC </w:instrText>
      </w:r>
      <w:r w:rsidR="00B56172">
        <w:fldChar w:fldCharType="separate"/>
      </w:r>
      <w:r w:rsidR="00633160">
        <w:rPr>
          <w:noProof/>
        </w:rPr>
        <w:t>33</w:t>
      </w:r>
      <w:r w:rsidR="00B56172">
        <w:rPr>
          <w:noProof/>
        </w:rPr>
        <w:fldChar w:fldCharType="end"/>
      </w:r>
      <w:r w:rsidR="00DB089B">
        <w:t xml:space="preserve">: Especificación de casos de uso de la </w:t>
      </w:r>
      <w:r w:rsidR="005C7F78">
        <w:t>aplicación</w:t>
      </w:r>
      <w:r w:rsidR="00DB089B">
        <w:t xml:space="preserve"> web</w:t>
      </w:r>
      <w:bookmarkEnd w:id="492"/>
      <w:bookmarkEnd w:id="493"/>
    </w:p>
    <w:p w14:paraId="2566D0B2" w14:textId="5C4B5EB5" w:rsidR="00A75629" w:rsidRDefault="001D1F6B" w:rsidP="00A75629">
      <w:pPr>
        <w:pStyle w:val="Ttulo4"/>
      </w:pPr>
      <w:bookmarkStart w:id="494" w:name="_Toc484123354"/>
      <w:bookmarkStart w:id="495" w:name="_Toc486449091"/>
      <w:bookmarkStart w:id="496" w:name="_Toc486696803"/>
      <w:bookmarkStart w:id="497" w:name="_Toc486710819"/>
      <w:r>
        <w:t>5</w:t>
      </w:r>
      <w:r w:rsidR="00873CC3">
        <w:t>.1.2.4 Especificación de los casos de uso de la aplicación móvil</w:t>
      </w:r>
      <w:bookmarkEnd w:id="494"/>
      <w:r w:rsidR="00A75629">
        <w:rPr>
          <w:rStyle w:val="Refdenotaalpie"/>
        </w:rPr>
        <w:footnoteReference w:id="8"/>
      </w:r>
      <w:bookmarkEnd w:id="495"/>
      <w:bookmarkEnd w:id="496"/>
      <w:bookmarkEnd w:id="497"/>
    </w:p>
    <w:p w14:paraId="3C52A634" w14:textId="1FB2F992" w:rsidR="00A75629" w:rsidRDefault="001D1F6B" w:rsidP="00A75629">
      <w:pPr>
        <w:pStyle w:val="Ttulo5"/>
      </w:pPr>
      <w:bookmarkStart w:id="498" w:name="_Toc486449092"/>
      <w:bookmarkStart w:id="499" w:name="_Toc486696804"/>
      <w:bookmarkStart w:id="500" w:name="_Toc486710820"/>
      <w:r>
        <w:t>5</w:t>
      </w:r>
      <w:r w:rsidR="00A75629" w:rsidRPr="0041535E">
        <w:t>.1.</w:t>
      </w:r>
      <w:r w:rsidR="00A75629">
        <w:t>2.4.1</w:t>
      </w:r>
      <w:r w:rsidR="00A75629" w:rsidRPr="0041535E">
        <w:t xml:space="preserve"> Caso de uso: </w:t>
      </w:r>
      <w:r w:rsidR="00A75629">
        <w:t>Registrarse</w:t>
      </w:r>
      <w:bookmarkEnd w:id="498"/>
      <w:bookmarkEnd w:id="499"/>
      <w:bookmarkEnd w:id="500"/>
    </w:p>
    <w:p w14:paraId="1A535B6A" w14:textId="15DD3471" w:rsidR="00A75629" w:rsidRDefault="00A75629" w:rsidP="00A75629">
      <w:r>
        <w:t xml:space="preserve">Ver Caso de uso de la </w:t>
      </w:r>
      <w:r w:rsidR="005C7F78">
        <w:t>aplicación</w:t>
      </w:r>
      <w:r>
        <w:t xml:space="preserve"> web</w:t>
      </w:r>
      <w:r w:rsidR="006F091F">
        <w:t xml:space="preserve"> </w:t>
      </w:r>
      <w:r w:rsidR="006F091F" w:rsidRPr="00D821CC">
        <w:rPr>
          <w:b/>
        </w:rPr>
        <w:t>“</w:t>
      </w:r>
      <w:r w:rsidR="000F27C5" w:rsidRPr="00D821CC">
        <w:rPr>
          <w:b/>
        </w:rPr>
        <w:t>CUSWPW</w:t>
      </w:r>
      <w:r w:rsidR="006F091F" w:rsidRPr="00D821CC">
        <w:rPr>
          <w:b/>
        </w:rPr>
        <w:t>_01”</w:t>
      </w:r>
      <w:r w:rsidR="006F091F">
        <w:t xml:space="preserve"> en la página</w:t>
      </w:r>
      <w:r w:rsidR="00476482">
        <w:t xml:space="preserve"> </w:t>
      </w:r>
      <w:r w:rsidR="00476482" w:rsidRPr="00B851FB">
        <w:rPr>
          <w:b/>
        </w:rPr>
        <w:t>N°</w:t>
      </w:r>
      <w:r w:rsidR="006F091F" w:rsidRPr="00B851FB">
        <w:rPr>
          <w:b/>
        </w:rPr>
        <w:t xml:space="preserve"> </w:t>
      </w:r>
      <w:r w:rsidR="00C23766">
        <w:rPr>
          <w:b/>
        </w:rPr>
        <w:t>51</w:t>
      </w:r>
      <w:r w:rsidR="00476482">
        <w:t xml:space="preserve"> de este documento</w:t>
      </w:r>
      <w:r w:rsidR="006F091F">
        <w:t>.</w:t>
      </w:r>
    </w:p>
    <w:p w14:paraId="007BAE09" w14:textId="4B5BF847" w:rsidR="00476482" w:rsidRPr="0041535E" w:rsidRDefault="001D1F6B" w:rsidP="00476482">
      <w:pPr>
        <w:pStyle w:val="Ttulo5"/>
      </w:pPr>
      <w:bookmarkStart w:id="501" w:name="_Toc486449093"/>
      <w:bookmarkStart w:id="502" w:name="_Toc486696805"/>
      <w:bookmarkStart w:id="503" w:name="_Toc486710821"/>
      <w:r>
        <w:t>5</w:t>
      </w:r>
      <w:r w:rsidR="00476482" w:rsidRPr="0041535E">
        <w:t>.1.</w:t>
      </w:r>
      <w:r w:rsidR="00476482">
        <w:t>2.4</w:t>
      </w:r>
      <w:r w:rsidR="00476482" w:rsidRPr="0041535E">
        <w:t>.2 Caso de uso: Visualizar Evento</w:t>
      </w:r>
      <w:bookmarkEnd w:id="501"/>
      <w:bookmarkEnd w:id="502"/>
      <w:bookmarkEnd w:id="503"/>
    </w:p>
    <w:p w14:paraId="1448262C" w14:textId="7BF6541A" w:rsidR="00476482" w:rsidRDefault="00476482" w:rsidP="00A75629">
      <w:r>
        <w:t xml:space="preserve">Ver Caso de uso de la </w:t>
      </w:r>
      <w:r w:rsidR="005C7F78">
        <w:t>aplicación</w:t>
      </w:r>
      <w:r>
        <w:t xml:space="preserve"> web </w:t>
      </w:r>
      <w:r w:rsidRPr="00B851FB">
        <w:rPr>
          <w:b/>
        </w:rPr>
        <w:t>“</w:t>
      </w:r>
      <w:r w:rsidR="000F27C5" w:rsidRPr="00B851FB">
        <w:rPr>
          <w:b/>
        </w:rPr>
        <w:t>CUSWPW</w:t>
      </w:r>
      <w:r w:rsidRPr="00B851FB">
        <w:rPr>
          <w:b/>
        </w:rPr>
        <w:t>_02”</w:t>
      </w:r>
      <w:r>
        <w:t xml:space="preserve"> en la página </w:t>
      </w:r>
      <w:r w:rsidRPr="00B851FB">
        <w:rPr>
          <w:b/>
        </w:rPr>
        <w:t xml:space="preserve">N° </w:t>
      </w:r>
      <w:r w:rsidR="00C23766">
        <w:rPr>
          <w:b/>
        </w:rPr>
        <w:t>52</w:t>
      </w:r>
      <w:r>
        <w:t xml:space="preserve"> de este documento.</w:t>
      </w:r>
    </w:p>
    <w:p w14:paraId="5C9ED723" w14:textId="472E80F8" w:rsidR="00B851FB" w:rsidRDefault="001D1F6B" w:rsidP="00B851FB">
      <w:pPr>
        <w:pStyle w:val="Ttulo5"/>
      </w:pPr>
      <w:bookmarkStart w:id="504" w:name="_Toc486449094"/>
      <w:bookmarkStart w:id="505" w:name="_Toc486696806"/>
      <w:bookmarkStart w:id="506" w:name="_Toc486710822"/>
      <w:r>
        <w:t>5</w:t>
      </w:r>
      <w:r w:rsidR="00B851FB" w:rsidRPr="0041535E">
        <w:t>.1.</w:t>
      </w:r>
      <w:r w:rsidR="00B851FB">
        <w:t>2.4</w:t>
      </w:r>
      <w:r w:rsidR="00B851FB" w:rsidRPr="0041535E">
        <w:t xml:space="preserve">.11 Caso de uso: </w:t>
      </w:r>
      <w:r w:rsidR="00B851FB">
        <w:t>Buscar Evento</w:t>
      </w:r>
      <w:bookmarkEnd w:id="504"/>
      <w:bookmarkEnd w:id="505"/>
      <w:bookmarkEnd w:id="506"/>
    </w:p>
    <w:p w14:paraId="4FCE11FA" w14:textId="118A1451" w:rsidR="00B851FB" w:rsidRDefault="00B851FB" w:rsidP="00A75629">
      <w:r>
        <w:t xml:space="preserve">Ver Caso de uso de la </w:t>
      </w:r>
      <w:r w:rsidR="005C7F78">
        <w:t>aplicación</w:t>
      </w:r>
      <w:r>
        <w:t xml:space="preserve"> web </w:t>
      </w:r>
      <w:r w:rsidRPr="00B851FB">
        <w:rPr>
          <w:b/>
        </w:rPr>
        <w:t>“CUSWPW_03”</w:t>
      </w:r>
      <w:r>
        <w:t xml:space="preserve"> en la página </w:t>
      </w:r>
      <w:r w:rsidRPr="00B851FB">
        <w:rPr>
          <w:b/>
        </w:rPr>
        <w:t xml:space="preserve">N° </w:t>
      </w:r>
      <w:r w:rsidR="00C23766">
        <w:rPr>
          <w:b/>
        </w:rPr>
        <w:t>52</w:t>
      </w:r>
      <w:r>
        <w:t xml:space="preserve"> de este documento.</w:t>
      </w:r>
    </w:p>
    <w:p w14:paraId="02B3FA36" w14:textId="4C41D528" w:rsidR="006607A7" w:rsidRDefault="001D1F6B" w:rsidP="006607A7">
      <w:pPr>
        <w:pStyle w:val="Ttulo5"/>
      </w:pPr>
      <w:bookmarkStart w:id="507" w:name="_Toc486449095"/>
      <w:bookmarkStart w:id="508" w:name="_Toc486696807"/>
      <w:bookmarkStart w:id="509" w:name="_Toc486710823"/>
      <w:r>
        <w:lastRenderedPageBreak/>
        <w:t>5</w:t>
      </w:r>
      <w:r w:rsidR="006607A7" w:rsidRPr="0041535E">
        <w:t>.1.</w:t>
      </w:r>
      <w:r w:rsidR="006607A7">
        <w:t>2.4</w:t>
      </w:r>
      <w:r w:rsidR="006607A7" w:rsidRPr="0041535E">
        <w:t>.5 Caso de uso: Iniciar Sesión</w:t>
      </w:r>
      <w:bookmarkEnd w:id="507"/>
      <w:bookmarkEnd w:id="508"/>
      <w:bookmarkEnd w:id="509"/>
    </w:p>
    <w:p w14:paraId="260C6930" w14:textId="13BAF12B" w:rsidR="009408E7" w:rsidRPr="009408E7" w:rsidRDefault="009408E7" w:rsidP="009408E7">
      <w:r>
        <w:t xml:space="preserve">Ver Caso de uso de la </w:t>
      </w:r>
      <w:r w:rsidR="005C7F78">
        <w:t>aplicación</w:t>
      </w:r>
      <w:r>
        <w:t xml:space="preserve"> web </w:t>
      </w:r>
      <w:r w:rsidRPr="00B851FB">
        <w:rPr>
          <w:b/>
        </w:rPr>
        <w:t>“</w:t>
      </w:r>
      <w:r w:rsidR="000F27C5" w:rsidRPr="00B851FB">
        <w:rPr>
          <w:b/>
        </w:rPr>
        <w:t>CUSWPW</w:t>
      </w:r>
      <w:r w:rsidRPr="00B851FB">
        <w:rPr>
          <w:b/>
        </w:rPr>
        <w:t>_04”</w:t>
      </w:r>
      <w:r>
        <w:t xml:space="preserve"> en la página </w:t>
      </w:r>
      <w:r w:rsidR="00B851FB">
        <w:rPr>
          <w:b/>
        </w:rPr>
        <w:t xml:space="preserve">N° </w:t>
      </w:r>
      <w:r w:rsidR="00C23766">
        <w:rPr>
          <w:b/>
        </w:rPr>
        <w:t>53</w:t>
      </w:r>
      <w:r w:rsidR="00B851FB">
        <w:rPr>
          <w:b/>
        </w:rPr>
        <w:t xml:space="preserve"> </w:t>
      </w:r>
      <w:r w:rsidR="00B851FB">
        <w:t>de</w:t>
      </w:r>
      <w:r>
        <w:t xml:space="preserve"> este documento.</w:t>
      </w:r>
    </w:p>
    <w:p w14:paraId="4D9293A7" w14:textId="0DFADDA4" w:rsidR="006607A7" w:rsidRDefault="001D1F6B" w:rsidP="006607A7">
      <w:pPr>
        <w:pStyle w:val="Ttulo5"/>
      </w:pPr>
      <w:bookmarkStart w:id="510" w:name="_Toc486449096"/>
      <w:bookmarkStart w:id="511" w:name="_Toc486696808"/>
      <w:bookmarkStart w:id="512" w:name="_Toc486710824"/>
      <w:r>
        <w:t>5</w:t>
      </w:r>
      <w:r w:rsidR="006607A7" w:rsidRPr="0041535E">
        <w:t>.1.</w:t>
      </w:r>
      <w:r w:rsidR="006607A7">
        <w:t>2.4</w:t>
      </w:r>
      <w:r w:rsidR="006607A7" w:rsidRPr="0041535E">
        <w:t>.6 Caso de uso: Cerrar Sesión</w:t>
      </w:r>
      <w:bookmarkEnd w:id="510"/>
      <w:bookmarkEnd w:id="511"/>
      <w:bookmarkEnd w:id="512"/>
    </w:p>
    <w:p w14:paraId="03194F54" w14:textId="4F24313E" w:rsidR="009408E7" w:rsidRPr="009408E7" w:rsidRDefault="009408E7" w:rsidP="009408E7">
      <w:r>
        <w:t xml:space="preserve">Ver Caso de uso de la </w:t>
      </w:r>
      <w:r w:rsidR="005C7F78">
        <w:t>aplicación</w:t>
      </w:r>
      <w:r>
        <w:t xml:space="preserve"> web </w:t>
      </w:r>
      <w:r w:rsidRPr="00B851FB">
        <w:rPr>
          <w:b/>
        </w:rPr>
        <w:t>“</w:t>
      </w:r>
      <w:r w:rsidR="000F27C5" w:rsidRPr="00B851FB">
        <w:rPr>
          <w:b/>
        </w:rPr>
        <w:t>CUSWPW</w:t>
      </w:r>
      <w:r w:rsidRPr="00B851FB">
        <w:rPr>
          <w:b/>
        </w:rPr>
        <w:t>_0</w:t>
      </w:r>
      <w:r w:rsidR="00D821CC" w:rsidRPr="00B851FB">
        <w:rPr>
          <w:b/>
        </w:rPr>
        <w:t>5</w:t>
      </w:r>
      <w:r w:rsidRPr="00B851FB">
        <w:rPr>
          <w:b/>
        </w:rPr>
        <w:t>”</w:t>
      </w:r>
      <w:r>
        <w:t xml:space="preserve"> en la página </w:t>
      </w:r>
      <w:r w:rsidRPr="00B851FB">
        <w:rPr>
          <w:b/>
        </w:rPr>
        <w:t xml:space="preserve">N° </w:t>
      </w:r>
      <w:r w:rsidR="008734A3">
        <w:rPr>
          <w:b/>
        </w:rPr>
        <w:t>54</w:t>
      </w:r>
      <w:r>
        <w:t xml:space="preserve"> de este documento.</w:t>
      </w:r>
    </w:p>
    <w:p w14:paraId="0B3743B1" w14:textId="7344C61D" w:rsidR="006607A7" w:rsidRDefault="001D1F6B" w:rsidP="006607A7">
      <w:pPr>
        <w:pStyle w:val="Ttulo5"/>
      </w:pPr>
      <w:bookmarkStart w:id="513" w:name="_Toc486449097"/>
      <w:bookmarkStart w:id="514" w:name="_Toc486696809"/>
      <w:bookmarkStart w:id="515" w:name="_Toc486710825"/>
      <w:r>
        <w:t>5</w:t>
      </w:r>
      <w:r w:rsidR="006607A7">
        <w:t>.1.2.4.7</w:t>
      </w:r>
      <w:r w:rsidR="006607A7" w:rsidRPr="006607A7">
        <w:t xml:space="preserve"> Caso de uso: Ver Perfil</w:t>
      </w:r>
      <w:bookmarkEnd w:id="513"/>
      <w:bookmarkEnd w:id="514"/>
      <w:bookmarkEnd w:id="515"/>
    </w:p>
    <w:p w14:paraId="06F05D20" w14:textId="42DFC937" w:rsidR="009408E7" w:rsidRPr="009408E7" w:rsidRDefault="009408E7" w:rsidP="009408E7">
      <w:r>
        <w:t xml:space="preserve">Ver Caso de uso de la </w:t>
      </w:r>
      <w:r w:rsidR="005C7F78">
        <w:t>aplicación</w:t>
      </w:r>
      <w:r>
        <w:t xml:space="preserve"> web </w:t>
      </w:r>
      <w:r w:rsidRPr="00B851FB">
        <w:rPr>
          <w:b/>
        </w:rPr>
        <w:t>“</w:t>
      </w:r>
      <w:r w:rsidR="000F27C5" w:rsidRPr="00B851FB">
        <w:rPr>
          <w:b/>
        </w:rPr>
        <w:t>CUSWPW</w:t>
      </w:r>
      <w:r w:rsidR="00D821CC" w:rsidRPr="00B851FB">
        <w:rPr>
          <w:b/>
        </w:rPr>
        <w:t>_06</w:t>
      </w:r>
      <w:r w:rsidR="00B851FB" w:rsidRPr="00B851FB">
        <w:rPr>
          <w:b/>
        </w:rPr>
        <w:t>”</w:t>
      </w:r>
      <w:r w:rsidR="00B851FB">
        <w:t xml:space="preserve"> en la página </w:t>
      </w:r>
      <w:r w:rsidR="00B851FB" w:rsidRPr="00B851FB">
        <w:rPr>
          <w:b/>
        </w:rPr>
        <w:t xml:space="preserve">N° </w:t>
      </w:r>
      <w:r w:rsidR="008734A3">
        <w:rPr>
          <w:b/>
        </w:rPr>
        <w:t>54</w:t>
      </w:r>
      <w:r>
        <w:t xml:space="preserve"> de este documento.</w:t>
      </w:r>
    </w:p>
    <w:p w14:paraId="622C957F" w14:textId="307CCE5B" w:rsidR="006607A7" w:rsidRDefault="001D1F6B" w:rsidP="006607A7">
      <w:pPr>
        <w:pStyle w:val="Ttulo5"/>
      </w:pPr>
      <w:bookmarkStart w:id="516" w:name="_Toc486449098"/>
      <w:bookmarkStart w:id="517" w:name="_Toc486696810"/>
      <w:bookmarkStart w:id="518" w:name="_Toc486710826"/>
      <w:r>
        <w:t>5</w:t>
      </w:r>
      <w:r w:rsidR="006607A7" w:rsidRPr="0041535E">
        <w:t>.1.</w:t>
      </w:r>
      <w:r w:rsidR="006607A7">
        <w:t>2.4</w:t>
      </w:r>
      <w:r w:rsidR="006607A7" w:rsidRPr="0041535E">
        <w:t>.8 Caso de uso: Modificar su Perfil</w:t>
      </w:r>
      <w:bookmarkEnd w:id="516"/>
      <w:bookmarkEnd w:id="517"/>
      <w:bookmarkEnd w:id="518"/>
    </w:p>
    <w:p w14:paraId="67520DD8" w14:textId="432A3E49" w:rsidR="009408E7" w:rsidRPr="009408E7" w:rsidRDefault="009408E7" w:rsidP="009408E7">
      <w:r>
        <w:t xml:space="preserve">Ver Caso de uso de la </w:t>
      </w:r>
      <w:r w:rsidR="005C7F78">
        <w:t>aplicación</w:t>
      </w:r>
      <w:r>
        <w:t xml:space="preserve"> web </w:t>
      </w:r>
      <w:r w:rsidRPr="00B851FB">
        <w:rPr>
          <w:b/>
        </w:rPr>
        <w:t>“</w:t>
      </w:r>
      <w:r w:rsidR="000F27C5" w:rsidRPr="00B851FB">
        <w:rPr>
          <w:b/>
        </w:rPr>
        <w:t>CUSWPW</w:t>
      </w:r>
      <w:r w:rsidR="00B851FB" w:rsidRPr="00B851FB">
        <w:rPr>
          <w:b/>
        </w:rPr>
        <w:t>_07</w:t>
      </w:r>
      <w:r w:rsidRPr="00B851FB">
        <w:rPr>
          <w:b/>
        </w:rPr>
        <w:t>”</w:t>
      </w:r>
      <w:r>
        <w:t xml:space="preserve"> en la página </w:t>
      </w:r>
      <w:r w:rsidRPr="00B851FB">
        <w:rPr>
          <w:b/>
        </w:rPr>
        <w:t xml:space="preserve">N° </w:t>
      </w:r>
      <w:r w:rsidR="008734A3">
        <w:rPr>
          <w:b/>
        </w:rPr>
        <w:t>55</w:t>
      </w:r>
      <w:r>
        <w:t xml:space="preserve"> de este documento.</w:t>
      </w:r>
    </w:p>
    <w:p w14:paraId="63700BD1" w14:textId="70041C23" w:rsidR="006607A7" w:rsidRDefault="001D1F6B" w:rsidP="006607A7">
      <w:pPr>
        <w:pStyle w:val="Ttulo5"/>
      </w:pPr>
      <w:bookmarkStart w:id="519" w:name="_Toc486449099"/>
      <w:bookmarkStart w:id="520" w:name="_Toc486696811"/>
      <w:bookmarkStart w:id="521" w:name="_Toc486710827"/>
      <w:r>
        <w:t>5</w:t>
      </w:r>
      <w:r w:rsidR="006607A7" w:rsidRPr="0041535E">
        <w:t>.1.</w:t>
      </w:r>
      <w:r w:rsidR="006607A7">
        <w:t>2.4</w:t>
      </w:r>
      <w:r w:rsidR="006607A7" w:rsidRPr="0041535E">
        <w:t>.9 Caso de uso: Ingresar Evento</w:t>
      </w:r>
      <w:bookmarkEnd w:id="519"/>
      <w:bookmarkEnd w:id="520"/>
      <w:bookmarkEnd w:id="521"/>
    </w:p>
    <w:p w14:paraId="58344D18" w14:textId="10940902" w:rsidR="009408E7" w:rsidRPr="009408E7" w:rsidRDefault="009408E7" w:rsidP="009408E7">
      <w:r>
        <w:t xml:space="preserve">Ver Caso de uso de la </w:t>
      </w:r>
      <w:r w:rsidR="005C7F78">
        <w:t>aplicación</w:t>
      </w:r>
      <w:r>
        <w:t xml:space="preserve"> web </w:t>
      </w:r>
      <w:r w:rsidRPr="00B851FB">
        <w:rPr>
          <w:b/>
        </w:rPr>
        <w:t>“</w:t>
      </w:r>
      <w:r w:rsidR="000F27C5" w:rsidRPr="00B851FB">
        <w:rPr>
          <w:b/>
        </w:rPr>
        <w:t>CUSWPW</w:t>
      </w:r>
      <w:r w:rsidRPr="00B851FB">
        <w:rPr>
          <w:b/>
        </w:rPr>
        <w:t>_0</w:t>
      </w:r>
      <w:r w:rsidR="00B851FB" w:rsidRPr="00B851FB">
        <w:rPr>
          <w:b/>
        </w:rPr>
        <w:t>8</w:t>
      </w:r>
      <w:r w:rsidRPr="00B851FB">
        <w:rPr>
          <w:b/>
        </w:rPr>
        <w:t>”</w:t>
      </w:r>
      <w:r>
        <w:t xml:space="preserve"> en la página </w:t>
      </w:r>
      <w:r w:rsidRPr="00B851FB">
        <w:rPr>
          <w:b/>
        </w:rPr>
        <w:t xml:space="preserve">N° </w:t>
      </w:r>
      <w:r w:rsidR="008734A3">
        <w:rPr>
          <w:b/>
        </w:rPr>
        <w:t>56</w:t>
      </w:r>
      <w:r>
        <w:t xml:space="preserve"> de este documento.</w:t>
      </w:r>
    </w:p>
    <w:p w14:paraId="5C82333B" w14:textId="71516586" w:rsidR="006607A7" w:rsidRDefault="001D1F6B" w:rsidP="006607A7">
      <w:pPr>
        <w:pStyle w:val="Ttulo5"/>
      </w:pPr>
      <w:bookmarkStart w:id="522" w:name="_Toc486449100"/>
      <w:bookmarkStart w:id="523" w:name="_Toc486696812"/>
      <w:bookmarkStart w:id="524" w:name="_Toc486710828"/>
      <w:r>
        <w:t>5</w:t>
      </w:r>
      <w:r w:rsidR="006607A7" w:rsidRPr="0041535E">
        <w:t>.1.</w:t>
      </w:r>
      <w:r w:rsidR="006607A7">
        <w:t>2.4</w:t>
      </w:r>
      <w:r w:rsidR="006607A7" w:rsidRPr="0041535E">
        <w:t>.10 Caso de uso: Eliminar su Evento</w:t>
      </w:r>
      <w:bookmarkEnd w:id="522"/>
      <w:bookmarkEnd w:id="523"/>
      <w:bookmarkEnd w:id="524"/>
    </w:p>
    <w:p w14:paraId="5EA1DA97" w14:textId="35D028A9" w:rsidR="009408E7" w:rsidRPr="009408E7" w:rsidRDefault="009408E7" w:rsidP="009408E7">
      <w:r>
        <w:t xml:space="preserve">Ver Caso de uso de la </w:t>
      </w:r>
      <w:r w:rsidR="005C7F78">
        <w:t>aplicación</w:t>
      </w:r>
      <w:r>
        <w:t xml:space="preserve"> web </w:t>
      </w:r>
      <w:r w:rsidRPr="00B851FB">
        <w:rPr>
          <w:b/>
        </w:rPr>
        <w:t>“CUSW</w:t>
      </w:r>
      <w:r w:rsidR="00D26E2C" w:rsidRPr="00B851FB">
        <w:rPr>
          <w:b/>
        </w:rPr>
        <w:t>PW</w:t>
      </w:r>
      <w:r w:rsidRPr="00B851FB">
        <w:rPr>
          <w:b/>
        </w:rPr>
        <w:t>_0</w:t>
      </w:r>
      <w:r w:rsidR="00B851FB" w:rsidRPr="00B851FB">
        <w:rPr>
          <w:b/>
        </w:rPr>
        <w:t>9</w:t>
      </w:r>
      <w:r w:rsidRPr="00B851FB">
        <w:rPr>
          <w:b/>
        </w:rPr>
        <w:t>”</w:t>
      </w:r>
      <w:r>
        <w:t xml:space="preserve"> en la página </w:t>
      </w:r>
      <w:r w:rsidRPr="00B851FB">
        <w:rPr>
          <w:b/>
        </w:rPr>
        <w:t xml:space="preserve">N° </w:t>
      </w:r>
      <w:r w:rsidR="008734A3">
        <w:rPr>
          <w:b/>
        </w:rPr>
        <w:t>57</w:t>
      </w:r>
      <w:r>
        <w:t xml:space="preserve"> de este documento.</w:t>
      </w:r>
    </w:p>
    <w:p w14:paraId="09F44444" w14:textId="5FFC5D48" w:rsidR="006607A7" w:rsidRDefault="001D1F6B" w:rsidP="006607A7">
      <w:pPr>
        <w:pStyle w:val="Ttulo5"/>
      </w:pPr>
      <w:bookmarkStart w:id="525" w:name="_Toc486449101"/>
      <w:bookmarkStart w:id="526" w:name="_Toc486696813"/>
      <w:bookmarkStart w:id="527" w:name="_Toc486710829"/>
      <w:r>
        <w:t>5</w:t>
      </w:r>
      <w:r w:rsidR="006607A7" w:rsidRPr="0041535E">
        <w:t>.1.</w:t>
      </w:r>
      <w:r w:rsidR="006607A7">
        <w:t>2.4</w:t>
      </w:r>
      <w:r w:rsidR="006607A7" w:rsidRPr="0041535E">
        <w:t>.11 Caso de uso: Modificar su Evento</w:t>
      </w:r>
      <w:bookmarkEnd w:id="525"/>
      <w:bookmarkEnd w:id="526"/>
      <w:bookmarkEnd w:id="527"/>
    </w:p>
    <w:p w14:paraId="0CCD3568" w14:textId="7318FD88" w:rsidR="009408E7" w:rsidRDefault="009408E7" w:rsidP="009408E7">
      <w:r>
        <w:t>Ver Cas</w:t>
      </w:r>
      <w:r w:rsidR="00D26E2C">
        <w:t xml:space="preserve">o de uso de la </w:t>
      </w:r>
      <w:r w:rsidR="005C7F78">
        <w:t>aplicación</w:t>
      </w:r>
      <w:r w:rsidR="00D26E2C">
        <w:t xml:space="preserve"> web </w:t>
      </w:r>
      <w:r w:rsidR="00D26E2C" w:rsidRPr="00B851FB">
        <w:rPr>
          <w:b/>
        </w:rPr>
        <w:t>“CUSWPW</w:t>
      </w:r>
      <w:r w:rsidRPr="00B851FB">
        <w:rPr>
          <w:b/>
        </w:rPr>
        <w:t>_</w:t>
      </w:r>
      <w:r w:rsidR="00B851FB" w:rsidRPr="00B851FB">
        <w:rPr>
          <w:b/>
        </w:rPr>
        <w:t>10</w:t>
      </w:r>
      <w:r w:rsidRPr="00B851FB">
        <w:rPr>
          <w:b/>
        </w:rPr>
        <w:t>”</w:t>
      </w:r>
      <w:r>
        <w:t xml:space="preserve"> en la página </w:t>
      </w:r>
      <w:r w:rsidRPr="00B851FB">
        <w:rPr>
          <w:b/>
        </w:rPr>
        <w:t>N°</w:t>
      </w:r>
      <w:r w:rsidR="00B851FB" w:rsidRPr="00B851FB">
        <w:rPr>
          <w:b/>
        </w:rPr>
        <w:t xml:space="preserve"> </w:t>
      </w:r>
      <w:r w:rsidR="008734A3">
        <w:rPr>
          <w:b/>
        </w:rPr>
        <w:t>58</w:t>
      </w:r>
      <w:r>
        <w:t xml:space="preserve"> de este documento.</w:t>
      </w:r>
    </w:p>
    <w:p w14:paraId="457CD7FD" w14:textId="77777777" w:rsidR="009B5229" w:rsidRDefault="009B5229">
      <w:pPr>
        <w:spacing w:after="0" w:line="276" w:lineRule="auto"/>
        <w:jc w:val="left"/>
        <w:rPr>
          <w:color w:val="666666"/>
        </w:rPr>
      </w:pPr>
      <w:bookmarkStart w:id="528" w:name="_Toc486449102"/>
      <w:bookmarkStart w:id="529" w:name="_Toc486696814"/>
      <w:bookmarkStart w:id="530" w:name="_Toc486710830"/>
      <w:r>
        <w:br w:type="page"/>
      </w:r>
    </w:p>
    <w:p w14:paraId="28EB74A1" w14:textId="024FABC2" w:rsidR="00C45C9D" w:rsidRDefault="001D1F6B" w:rsidP="00C45C9D">
      <w:pPr>
        <w:pStyle w:val="Ttulo5"/>
      </w:pPr>
      <w:r>
        <w:lastRenderedPageBreak/>
        <w:t>5</w:t>
      </w:r>
      <w:r w:rsidR="00C45C9D">
        <w:t>.1.2.4.11 Caso de uso: Visualizar Eventos Cercanos</w:t>
      </w:r>
      <w:bookmarkEnd w:id="528"/>
      <w:bookmarkEnd w:id="529"/>
      <w:bookmarkEnd w:id="530"/>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402"/>
        <w:gridCol w:w="609"/>
        <w:gridCol w:w="824"/>
        <w:gridCol w:w="2010"/>
      </w:tblGrid>
      <w:tr w:rsidR="00A941B0" w:rsidRPr="007D13B6" w14:paraId="7861E8E9" w14:textId="77777777" w:rsidTr="00D821CC">
        <w:trPr>
          <w:trHeight w:val="227"/>
          <w:jc w:val="center"/>
        </w:trPr>
        <w:tc>
          <w:tcPr>
            <w:tcW w:w="1977" w:type="dxa"/>
          </w:tcPr>
          <w:p w14:paraId="305DFB89" w14:textId="77777777" w:rsidR="00A941B0" w:rsidRPr="007D13B6" w:rsidRDefault="00A941B0" w:rsidP="00D821CC">
            <w:pPr>
              <w:pStyle w:val="Sinespaciado"/>
              <w:rPr>
                <w:rStyle w:val="Textoennegrita"/>
              </w:rPr>
            </w:pPr>
            <w:r w:rsidRPr="007D13B6">
              <w:rPr>
                <w:rStyle w:val="Textoennegrita"/>
              </w:rPr>
              <w:t>Nombre</w:t>
            </w:r>
          </w:p>
        </w:tc>
        <w:tc>
          <w:tcPr>
            <w:tcW w:w="4011" w:type="dxa"/>
            <w:gridSpan w:val="2"/>
          </w:tcPr>
          <w:p w14:paraId="20877CC1" w14:textId="04DFACD2" w:rsidR="00A941B0" w:rsidRPr="007D13B6" w:rsidRDefault="00A941B0" w:rsidP="00D821CC">
            <w:pPr>
              <w:pStyle w:val="Sinespaciado"/>
              <w:rPr>
                <w:b/>
              </w:rPr>
            </w:pPr>
            <w:r>
              <w:rPr>
                <w:b/>
              </w:rPr>
              <w:t>Visualizar eventos cercanos</w:t>
            </w:r>
          </w:p>
        </w:tc>
        <w:tc>
          <w:tcPr>
            <w:tcW w:w="824" w:type="dxa"/>
          </w:tcPr>
          <w:p w14:paraId="08C9C49E" w14:textId="77777777" w:rsidR="00A941B0" w:rsidRPr="007D13B6" w:rsidRDefault="00A941B0" w:rsidP="00D821CC">
            <w:pPr>
              <w:pStyle w:val="Sinespaciado"/>
              <w:rPr>
                <w:b/>
              </w:rPr>
            </w:pPr>
            <w:r w:rsidRPr="007D13B6">
              <w:rPr>
                <w:b/>
              </w:rPr>
              <w:t>ID</w:t>
            </w:r>
          </w:p>
        </w:tc>
        <w:tc>
          <w:tcPr>
            <w:tcW w:w="2010" w:type="dxa"/>
          </w:tcPr>
          <w:p w14:paraId="3F88A655" w14:textId="1B087556" w:rsidR="00A941B0" w:rsidRPr="007D13B6" w:rsidRDefault="00B851FB" w:rsidP="00D821CC">
            <w:pPr>
              <w:pStyle w:val="Sinespaciado"/>
              <w:rPr>
                <w:b/>
              </w:rPr>
            </w:pPr>
            <w:r>
              <w:rPr>
                <w:b/>
              </w:rPr>
              <w:t>CUSWAPP_11</w:t>
            </w:r>
          </w:p>
        </w:tc>
      </w:tr>
      <w:tr w:rsidR="00A941B0" w:rsidRPr="0041535E" w14:paraId="0725BE4B" w14:textId="77777777" w:rsidTr="00D821CC">
        <w:trPr>
          <w:trHeight w:val="227"/>
          <w:jc w:val="center"/>
        </w:trPr>
        <w:tc>
          <w:tcPr>
            <w:tcW w:w="1977" w:type="dxa"/>
          </w:tcPr>
          <w:p w14:paraId="5F313146" w14:textId="77777777" w:rsidR="00A941B0" w:rsidRPr="000F27C5" w:rsidRDefault="00A941B0" w:rsidP="00D821CC">
            <w:pPr>
              <w:pStyle w:val="Sinespaciado"/>
              <w:rPr>
                <w:rStyle w:val="Textoennegrita"/>
                <w:b w:val="0"/>
              </w:rPr>
            </w:pPr>
            <w:r w:rsidRPr="000F27C5">
              <w:rPr>
                <w:rStyle w:val="Textoennegrita"/>
                <w:b w:val="0"/>
              </w:rPr>
              <w:t>Actores</w:t>
            </w:r>
          </w:p>
        </w:tc>
        <w:tc>
          <w:tcPr>
            <w:tcW w:w="6845" w:type="dxa"/>
            <w:gridSpan w:val="4"/>
          </w:tcPr>
          <w:p w14:paraId="7D3C235E" w14:textId="1921A5B1" w:rsidR="00A941B0" w:rsidRPr="0041535E" w:rsidRDefault="00A941B0" w:rsidP="00D821CC">
            <w:pPr>
              <w:pStyle w:val="listadetabla"/>
            </w:pPr>
            <w:r>
              <w:t>Usuario registrado</w:t>
            </w:r>
            <w:r w:rsidR="00287022">
              <w:t>.</w:t>
            </w:r>
          </w:p>
        </w:tc>
      </w:tr>
      <w:tr w:rsidR="00A941B0" w:rsidRPr="0041535E" w14:paraId="41286962" w14:textId="77777777" w:rsidTr="00D821CC">
        <w:trPr>
          <w:trHeight w:val="227"/>
          <w:jc w:val="center"/>
        </w:trPr>
        <w:tc>
          <w:tcPr>
            <w:tcW w:w="1977" w:type="dxa"/>
          </w:tcPr>
          <w:p w14:paraId="4E020183" w14:textId="77777777" w:rsidR="00A941B0" w:rsidRPr="000F27C5" w:rsidRDefault="00A941B0" w:rsidP="00D821CC">
            <w:pPr>
              <w:pStyle w:val="Sinespaciado"/>
              <w:rPr>
                <w:rStyle w:val="Textoennegrita"/>
                <w:b w:val="0"/>
              </w:rPr>
            </w:pPr>
            <w:r w:rsidRPr="000F27C5">
              <w:rPr>
                <w:rStyle w:val="Textoennegrita"/>
                <w:b w:val="0"/>
              </w:rPr>
              <w:t>Referencias</w:t>
            </w:r>
          </w:p>
        </w:tc>
        <w:tc>
          <w:tcPr>
            <w:tcW w:w="6845" w:type="dxa"/>
            <w:gridSpan w:val="4"/>
          </w:tcPr>
          <w:p w14:paraId="3E00D642" w14:textId="64AD0F6F" w:rsidR="00A941B0" w:rsidRPr="0041535E" w:rsidRDefault="00A941B0" w:rsidP="00D821CC">
            <w:pPr>
              <w:pStyle w:val="listadetabla"/>
            </w:pPr>
            <w:r w:rsidRPr="000B00DA">
              <w:t>RF_STKSWE_A_0</w:t>
            </w:r>
            <w:r w:rsidR="00D821CC">
              <w:t>8</w:t>
            </w:r>
            <w:r w:rsidRPr="0041535E">
              <w:t xml:space="preserve">: </w:t>
            </w:r>
            <w:r w:rsidR="00D821CC" w:rsidRPr="000B00DA">
              <w:t>Visualizar eventos cercanos</w:t>
            </w:r>
            <w:r w:rsidR="00287022">
              <w:t>.</w:t>
            </w:r>
          </w:p>
        </w:tc>
      </w:tr>
      <w:tr w:rsidR="00A941B0" w:rsidRPr="0041535E" w14:paraId="3843868E" w14:textId="77777777" w:rsidTr="00D821CC">
        <w:trPr>
          <w:trHeight w:val="227"/>
          <w:jc w:val="center"/>
        </w:trPr>
        <w:tc>
          <w:tcPr>
            <w:tcW w:w="1977" w:type="dxa"/>
          </w:tcPr>
          <w:p w14:paraId="465FB269" w14:textId="77777777" w:rsidR="00A941B0" w:rsidRPr="000F27C5" w:rsidRDefault="00A941B0" w:rsidP="00D821CC">
            <w:pPr>
              <w:pStyle w:val="Sinespaciado"/>
              <w:rPr>
                <w:rStyle w:val="Textoennegrita"/>
                <w:b w:val="0"/>
              </w:rPr>
            </w:pPr>
            <w:r w:rsidRPr="000F27C5">
              <w:rPr>
                <w:rStyle w:val="Textoennegrita"/>
                <w:b w:val="0"/>
              </w:rPr>
              <w:t>Precondiciones</w:t>
            </w:r>
          </w:p>
        </w:tc>
        <w:tc>
          <w:tcPr>
            <w:tcW w:w="6845" w:type="dxa"/>
            <w:gridSpan w:val="4"/>
          </w:tcPr>
          <w:p w14:paraId="604C4FDE" w14:textId="77777777" w:rsidR="00A941B0" w:rsidRDefault="00A941B0" w:rsidP="00D821CC">
            <w:pPr>
              <w:pStyle w:val="listadetabla"/>
            </w:pPr>
            <w:r>
              <w:t>El actor debe tener activado el GPS de su Smartphone.</w:t>
            </w:r>
          </w:p>
          <w:p w14:paraId="6AA0DCCD" w14:textId="77777777" w:rsidR="00A941B0" w:rsidRPr="0041535E" w:rsidRDefault="00A941B0" w:rsidP="00D821CC">
            <w:pPr>
              <w:pStyle w:val="listadetabla"/>
            </w:pPr>
            <w:r>
              <w:t>La aplicación debe tener permitido acceder al GPS.</w:t>
            </w:r>
          </w:p>
        </w:tc>
      </w:tr>
      <w:tr w:rsidR="00A941B0" w:rsidRPr="0041535E" w14:paraId="70E7A977" w14:textId="77777777" w:rsidTr="00D821CC">
        <w:trPr>
          <w:trHeight w:val="227"/>
          <w:jc w:val="center"/>
        </w:trPr>
        <w:tc>
          <w:tcPr>
            <w:tcW w:w="1977" w:type="dxa"/>
            <w:tcBorders>
              <w:bottom w:val="single" w:sz="6" w:space="0" w:color="auto"/>
            </w:tcBorders>
          </w:tcPr>
          <w:p w14:paraId="118DC683" w14:textId="77777777" w:rsidR="00A941B0" w:rsidRPr="000F27C5" w:rsidRDefault="00A941B0" w:rsidP="00D821CC">
            <w:pPr>
              <w:pStyle w:val="Sinespaciado"/>
              <w:rPr>
                <w:rStyle w:val="Textoennegrita"/>
                <w:b w:val="0"/>
              </w:rPr>
            </w:pPr>
            <w:r w:rsidRPr="000F27C5">
              <w:rPr>
                <w:rStyle w:val="Textoennegrita"/>
                <w:b w:val="0"/>
              </w:rPr>
              <w:t>Postcondiciones</w:t>
            </w:r>
          </w:p>
        </w:tc>
        <w:tc>
          <w:tcPr>
            <w:tcW w:w="6845" w:type="dxa"/>
            <w:gridSpan w:val="4"/>
            <w:tcBorders>
              <w:bottom w:val="single" w:sz="6" w:space="0" w:color="auto"/>
            </w:tcBorders>
          </w:tcPr>
          <w:p w14:paraId="070549AA" w14:textId="77777777" w:rsidR="00A941B0" w:rsidRPr="0041535E" w:rsidRDefault="00A941B0" w:rsidP="00D821CC">
            <w:pPr>
              <w:pStyle w:val="listadetabla"/>
            </w:pPr>
            <w:r w:rsidRPr="0041535E">
              <w:t>No hay postcondiciones.</w:t>
            </w:r>
          </w:p>
        </w:tc>
      </w:tr>
      <w:tr w:rsidR="00A941B0" w:rsidRPr="0041535E" w14:paraId="4388CEEC" w14:textId="77777777" w:rsidTr="00D821CC">
        <w:trPr>
          <w:trHeight w:val="227"/>
          <w:jc w:val="center"/>
        </w:trPr>
        <w:tc>
          <w:tcPr>
            <w:tcW w:w="1977" w:type="dxa"/>
            <w:tcBorders>
              <w:top w:val="double" w:sz="4" w:space="0" w:color="auto"/>
            </w:tcBorders>
          </w:tcPr>
          <w:p w14:paraId="025D289B" w14:textId="77777777" w:rsidR="00A941B0" w:rsidRPr="000F27C5" w:rsidRDefault="00A941B0" w:rsidP="00D821CC">
            <w:pPr>
              <w:pStyle w:val="Sinespaciado"/>
              <w:rPr>
                <w:rStyle w:val="Textoennegrita"/>
                <w:b w:val="0"/>
              </w:rPr>
            </w:pPr>
            <w:r w:rsidRPr="000F27C5">
              <w:rPr>
                <w:rStyle w:val="Textoennegrita"/>
                <w:b w:val="0"/>
              </w:rPr>
              <w:t>Propósito</w:t>
            </w:r>
          </w:p>
        </w:tc>
        <w:tc>
          <w:tcPr>
            <w:tcW w:w="6845" w:type="dxa"/>
            <w:gridSpan w:val="4"/>
            <w:tcBorders>
              <w:top w:val="double" w:sz="4" w:space="0" w:color="auto"/>
            </w:tcBorders>
          </w:tcPr>
          <w:p w14:paraId="4AEB64DA" w14:textId="07999C19" w:rsidR="00A941B0" w:rsidRPr="0041535E" w:rsidRDefault="00A941B0" w:rsidP="00D821CC">
            <w:pPr>
              <w:pStyle w:val="Sinespaciado"/>
            </w:pPr>
            <w:r w:rsidRPr="0041535E">
              <w:t xml:space="preserve">El actor </w:t>
            </w:r>
            <w:r w:rsidR="00D821CC">
              <w:t>ver los eventos cercanos al área en la que se encuentra</w:t>
            </w:r>
            <w:r w:rsidR="00287022">
              <w:t>.</w:t>
            </w:r>
          </w:p>
        </w:tc>
      </w:tr>
      <w:tr w:rsidR="00A941B0" w:rsidRPr="000F27C5" w14:paraId="45B5995A" w14:textId="77777777" w:rsidTr="00D821CC">
        <w:trPr>
          <w:trHeight w:val="227"/>
          <w:jc w:val="center"/>
        </w:trPr>
        <w:tc>
          <w:tcPr>
            <w:tcW w:w="1977" w:type="dxa"/>
            <w:vMerge w:val="restart"/>
          </w:tcPr>
          <w:p w14:paraId="72770867" w14:textId="77777777" w:rsidR="00A941B0" w:rsidRPr="000F27C5" w:rsidRDefault="00A941B0" w:rsidP="00D821CC">
            <w:pPr>
              <w:pStyle w:val="Sinespaciado"/>
              <w:rPr>
                <w:rStyle w:val="Textoennegrita"/>
              </w:rPr>
            </w:pPr>
            <w:r w:rsidRPr="000F27C5">
              <w:rPr>
                <w:rStyle w:val="Textoennegrita"/>
              </w:rPr>
              <w:t>Flujo Principal</w:t>
            </w:r>
          </w:p>
        </w:tc>
        <w:tc>
          <w:tcPr>
            <w:tcW w:w="3402" w:type="dxa"/>
            <w:tcBorders>
              <w:bottom w:val="single" w:sz="6" w:space="0" w:color="auto"/>
            </w:tcBorders>
          </w:tcPr>
          <w:p w14:paraId="5B8A3AFF" w14:textId="77777777" w:rsidR="00A941B0" w:rsidRPr="000F27C5" w:rsidRDefault="00A941B0" w:rsidP="00D821CC">
            <w:pPr>
              <w:pStyle w:val="Sinespaciado"/>
            </w:pPr>
            <w:r w:rsidRPr="000F27C5">
              <w:rPr>
                <w:rStyle w:val="Textoennegrita"/>
              </w:rPr>
              <w:t>Usuario registrado</w:t>
            </w:r>
          </w:p>
        </w:tc>
        <w:tc>
          <w:tcPr>
            <w:tcW w:w="3443" w:type="dxa"/>
            <w:gridSpan w:val="3"/>
            <w:tcBorders>
              <w:bottom w:val="single" w:sz="6" w:space="0" w:color="auto"/>
            </w:tcBorders>
          </w:tcPr>
          <w:p w14:paraId="610631E9" w14:textId="77777777" w:rsidR="00A941B0" w:rsidRPr="000F27C5" w:rsidRDefault="00A941B0" w:rsidP="00D821CC">
            <w:pPr>
              <w:pStyle w:val="Sinespaciado"/>
              <w:rPr>
                <w:rStyle w:val="Textoennegrita"/>
              </w:rPr>
            </w:pPr>
            <w:r w:rsidRPr="000F27C5">
              <w:rPr>
                <w:rStyle w:val="Textoennegrita"/>
              </w:rPr>
              <w:t>Sistema</w:t>
            </w:r>
          </w:p>
        </w:tc>
      </w:tr>
      <w:tr w:rsidR="00A941B0" w:rsidRPr="0041535E" w14:paraId="5C914EAD" w14:textId="77777777" w:rsidTr="00D821CC">
        <w:trPr>
          <w:trHeight w:val="227"/>
          <w:jc w:val="center"/>
        </w:trPr>
        <w:tc>
          <w:tcPr>
            <w:tcW w:w="1977" w:type="dxa"/>
            <w:vMerge/>
          </w:tcPr>
          <w:p w14:paraId="62C8E623" w14:textId="77777777" w:rsidR="00A941B0" w:rsidRPr="000F27C5" w:rsidRDefault="00A941B0" w:rsidP="00D821CC">
            <w:pPr>
              <w:pStyle w:val="Sinespaciado"/>
              <w:rPr>
                <w:rStyle w:val="Textoennegrita"/>
                <w:b w:val="0"/>
              </w:rPr>
            </w:pPr>
          </w:p>
        </w:tc>
        <w:tc>
          <w:tcPr>
            <w:tcW w:w="3402" w:type="dxa"/>
            <w:tcBorders>
              <w:bottom w:val="single" w:sz="6" w:space="0" w:color="auto"/>
            </w:tcBorders>
          </w:tcPr>
          <w:p w14:paraId="5031C1C1" w14:textId="2A70D691" w:rsidR="00A941B0" w:rsidRPr="0041535E" w:rsidRDefault="00D821CC" w:rsidP="00D821CC">
            <w:pPr>
              <w:pStyle w:val="Sinespaciado"/>
            </w:pPr>
            <w:r>
              <w:t>1. El caso de uso empieza cuando el actor selecciona la opción de visualizar eventos cercano</w:t>
            </w:r>
            <w:r w:rsidR="00287022">
              <w:t>.</w:t>
            </w:r>
          </w:p>
        </w:tc>
        <w:tc>
          <w:tcPr>
            <w:tcW w:w="3443" w:type="dxa"/>
            <w:gridSpan w:val="3"/>
            <w:tcBorders>
              <w:bottom w:val="single" w:sz="6" w:space="0" w:color="auto"/>
            </w:tcBorders>
          </w:tcPr>
          <w:p w14:paraId="1FE2D851" w14:textId="4CA339A7" w:rsidR="00A941B0" w:rsidRPr="0041535E" w:rsidRDefault="00D821CC" w:rsidP="00D821CC">
            <w:pPr>
              <w:pStyle w:val="Sinespaciado"/>
            </w:pPr>
            <w:r>
              <w:t>2</w:t>
            </w:r>
            <w:r w:rsidR="00A941B0">
              <w:t xml:space="preserve">. </w:t>
            </w:r>
            <w:r>
              <w:t>El sistema captura la ubicación del actor mediante el GPS.</w:t>
            </w:r>
            <w:r w:rsidR="00A941B0">
              <w:t xml:space="preserve"> </w:t>
            </w:r>
          </w:p>
        </w:tc>
      </w:tr>
      <w:tr w:rsidR="00A941B0" w:rsidRPr="0041535E" w14:paraId="0E32242F" w14:textId="77777777" w:rsidTr="00D821CC">
        <w:trPr>
          <w:trHeight w:val="227"/>
          <w:jc w:val="center"/>
        </w:trPr>
        <w:tc>
          <w:tcPr>
            <w:tcW w:w="1977" w:type="dxa"/>
            <w:vMerge/>
          </w:tcPr>
          <w:p w14:paraId="4D8425FA" w14:textId="77777777" w:rsidR="00A941B0" w:rsidRPr="000F27C5" w:rsidRDefault="00A941B0" w:rsidP="00D821CC">
            <w:pPr>
              <w:pStyle w:val="Sinespaciado"/>
              <w:rPr>
                <w:rStyle w:val="Textoennegrita"/>
                <w:b w:val="0"/>
              </w:rPr>
            </w:pPr>
          </w:p>
        </w:tc>
        <w:tc>
          <w:tcPr>
            <w:tcW w:w="3402" w:type="dxa"/>
            <w:tcBorders>
              <w:bottom w:val="single" w:sz="6" w:space="0" w:color="auto"/>
            </w:tcBorders>
          </w:tcPr>
          <w:p w14:paraId="61B1CD92" w14:textId="77777777" w:rsidR="00A941B0" w:rsidRPr="0041535E" w:rsidRDefault="00A941B0" w:rsidP="00D821CC">
            <w:pPr>
              <w:pStyle w:val="Sinespaciado"/>
            </w:pPr>
          </w:p>
        </w:tc>
        <w:tc>
          <w:tcPr>
            <w:tcW w:w="3443" w:type="dxa"/>
            <w:gridSpan w:val="3"/>
            <w:tcBorders>
              <w:bottom w:val="single" w:sz="6" w:space="0" w:color="auto"/>
            </w:tcBorders>
          </w:tcPr>
          <w:p w14:paraId="7D284D80" w14:textId="0C460D43" w:rsidR="00A941B0" w:rsidRPr="0041535E" w:rsidRDefault="00A941B0" w:rsidP="00D821CC">
            <w:pPr>
              <w:pStyle w:val="Sinespaciado"/>
            </w:pPr>
            <w:r>
              <w:t>2</w:t>
            </w:r>
            <w:r w:rsidRPr="0041535E">
              <w:t xml:space="preserve">. </w:t>
            </w:r>
            <w:r>
              <w:t xml:space="preserve">El sistema encuentra uno o más eventos sociales cercanos a la ubicación y </w:t>
            </w:r>
            <w:r w:rsidR="00D821CC">
              <w:t>despliega un mapa con la lista de eventos encontrados</w:t>
            </w:r>
            <w:r>
              <w:t>.</w:t>
            </w:r>
          </w:p>
        </w:tc>
      </w:tr>
      <w:tr w:rsidR="00A941B0" w:rsidRPr="007D13B6" w14:paraId="4D9B6C21" w14:textId="77777777" w:rsidTr="00D821CC">
        <w:trPr>
          <w:trHeight w:val="103"/>
          <w:jc w:val="center"/>
        </w:trPr>
        <w:tc>
          <w:tcPr>
            <w:tcW w:w="1977" w:type="dxa"/>
            <w:vMerge w:val="restart"/>
          </w:tcPr>
          <w:p w14:paraId="3C849E0B" w14:textId="77777777" w:rsidR="00A941B0" w:rsidRPr="007D13B6" w:rsidRDefault="00A941B0" w:rsidP="00D821CC">
            <w:pPr>
              <w:pStyle w:val="Sinespaciado"/>
              <w:rPr>
                <w:rStyle w:val="Textoennegrita"/>
                <w:b w:val="0"/>
              </w:rPr>
            </w:pPr>
            <w:r w:rsidRPr="007D13B6">
              <w:rPr>
                <w:b/>
              </w:rPr>
              <w:t>Flujos Alternos</w:t>
            </w:r>
          </w:p>
        </w:tc>
        <w:tc>
          <w:tcPr>
            <w:tcW w:w="3402" w:type="dxa"/>
          </w:tcPr>
          <w:p w14:paraId="46AFE190" w14:textId="77777777" w:rsidR="00A941B0" w:rsidRPr="007D13B6" w:rsidRDefault="00A941B0" w:rsidP="00D821CC">
            <w:pPr>
              <w:pStyle w:val="Sinespaciado"/>
              <w:rPr>
                <w:b/>
              </w:rPr>
            </w:pPr>
            <w:r w:rsidRPr="007D13B6">
              <w:rPr>
                <w:b/>
              </w:rPr>
              <w:t>Usuario registrado</w:t>
            </w:r>
          </w:p>
        </w:tc>
        <w:tc>
          <w:tcPr>
            <w:tcW w:w="3443" w:type="dxa"/>
            <w:gridSpan w:val="3"/>
          </w:tcPr>
          <w:p w14:paraId="646D3BC9" w14:textId="77777777" w:rsidR="00A941B0" w:rsidRPr="007D13B6" w:rsidRDefault="00A941B0" w:rsidP="00D821CC">
            <w:pPr>
              <w:pStyle w:val="Sinespaciado"/>
              <w:rPr>
                <w:b/>
              </w:rPr>
            </w:pPr>
            <w:r w:rsidRPr="007D13B6">
              <w:rPr>
                <w:b/>
              </w:rPr>
              <w:t>Sistema</w:t>
            </w:r>
          </w:p>
        </w:tc>
      </w:tr>
      <w:tr w:rsidR="00A941B0" w:rsidRPr="0041535E" w14:paraId="064D9158" w14:textId="77777777" w:rsidTr="00D821CC">
        <w:trPr>
          <w:trHeight w:val="103"/>
          <w:jc w:val="center"/>
        </w:trPr>
        <w:tc>
          <w:tcPr>
            <w:tcW w:w="1977" w:type="dxa"/>
            <w:vMerge/>
          </w:tcPr>
          <w:p w14:paraId="5E900D38" w14:textId="77777777" w:rsidR="00A941B0" w:rsidRPr="000F27C5" w:rsidRDefault="00A941B0" w:rsidP="00D821CC">
            <w:pPr>
              <w:pStyle w:val="Sinespaciado"/>
              <w:rPr>
                <w:rStyle w:val="Textoennegrita"/>
                <w:b w:val="0"/>
              </w:rPr>
            </w:pPr>
          </w:p>
        </w:tc>
        <w:tc>
          <w:tcPr>
            <w:tcW w:w="3402" w:type="dxa"/>
            <w:tcBorders>
              <w:bottom w:val="single" w:sz="4" w:space="0" w:color="auto"/>
            </w:tcBorders>
          </w:tcPr>
          <w:p w14:paraId="57581860" w14:textId="77777777" w:rsidR="00A941B0" w:rsidRPr="0041535E" w:rsidRDefault="00A941B0" w:rsidP="00D821CC">
            <w:pPr>
              <w:pStyle w:val="Sinespaciado"/>
            </w:pPr>
          </w:p>
        </w:tc>
        <w:tc>
          <w:tcPr>
            <w:tcW w:w="3443" w:type="dxa"/>
            <w:gridSpan w:val="3"/>
            <w:tcBorders>
              <w:bottom w:val="single" w:sz="4" w:space="0" w:color="auto"/>
            </w:tcBorders>
          </w:tcPr>
          <w:p w14:paraId="69ABFE74" w14:textId="2C3143E1" w:rsidR="00A941B0" w:rsidRPr="0041535E" w:rsidRDefault="00A941B0" w:rsidP="00D821CC">
            <w:pPr>
              <w:pStyle w:val="Sinespaciado"/>
            </w:pPr>
            <w:r>
              <w:t xml:space="preserve">2.a El sistema no encuentra eventos sociales cercanos </w:t>
            </w:r>
            <w:r w:rsidR="00D821CC">
              <w:t>y notifica al actor que no existen eventos cercanos en el área.</w:t>
            </w:r>
          </w:p>
        </w:tc>
      </w:tr>
    </w:tbl>
    <w:p w14:paraId="2D918C2A" w14:textId="1F79A84F" w:rsidR="00B851FB" w:rsidRDefault="00F771A9" w:rsidP="00F771A9">
      <w:pPr>
        <w:pStyle w:val="Descripcin"/>
      </w:pPr>
      <w:bookmarkStart w:id="531" w:name="_Toc486449176"/>
      <w:bookmarkStart w:id="532" w:name="_Toc486712567"/>
      <w:r>
        <w:t xml:space="preserve">Tabla </w:t>
      </w:r>
      <w:r w:rsidR="00B56172">
        <w:fldChar w:fldCharType="begin"/>
      </w:r>
      <w:r w:rsidR="00B56172">
        <w:instrText xml:space="preserve"> SEQ Tabla \* ARABIC </w:instrText>
      </w:r>
      <w:r w:rsidR="00B56172">
        <w:fldChar w:fldCharType="separate"/>
      </w:r>
      <w:r w:rsidR="00633160">
        <w:rPr>
          <w:noProof/>
        </w:rPr>
        <w:t>34</w:t>
      </w:r>
      <w:r w:rsidR="00B56172">
        <w:rPr>
          <w:noProof/>
        </w:rPr>
        <w:fldChar w:fldCharType="end"/>
      </w:r>
      <w:r w:rsidR="00B851FB">
        <w:t>: Especificación de casos de uso de la aplicación móvil</w:t>
      </w:r>
      <w:bookmarkEnd w:id="531"/>
      <w:bookmarkEnd w:id="532"/>
    </w:p>
    <w:p w14:paraId="2EA189FD" w14:textId="77777777" w:rsidR="009B5229" w:rsidRDefault="009B5229">
      <w:pPr>
        <w:spacing w:after="0" w:line="276" w:lineRule="auto"/>
        <w:jc w:val="left"/>
        <w:rPr>
          <w:color w:val="666666"/>
        </w:rPr>
      </w:pPr>
      <w:bookmarkStart w:id="533" w:name="_Toc486449103"/>
      <w:bookmarkStart w:id="534" w:name="_Toc486696815"/>
      <w:bookmarkStart w:id="535" w:name="_Toc486710831"/>
      <w:r>
        <w:br w:type="page"/>
      </w:r>
    </w:p>
    <w:p w14:paraId="462C0A2A" w14:textId="6B517279" w:rsidR="009408E7" w:rsidRDefault="001D1F6B" w:rsidP="009408E7">
      <w:pPr>
        <w:pStyle w:val="Ttulo5"/>
      </w:pPr>
      <w:r>
        <w:lastRenderedPageBreak/>
        <w:t>5</w:t>
      </w:r>
      <w:r w:rsidR="009408E7">
        <w:t>.1.2.4.12 Caso de uso: Notificar evento</w:t>
      </w:r>
      <w:bookmarkEnd w:id="533"/>
      <w:bookmarkEnd w:id="534"/>
      <w:bookmarkEnd w:id="535"/>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402"/>
        <w:gridCol w:w="609"/>
        <w:gridCol w:w="824"/>
        <w:gridCol w:w="2010"/>
      </w:tblGrid>
      <w:tr w:rsidR="00D26E2C" w:rsidRPr="007D13B6" w14:paraId="396FF754" w14:textId="77777777" w:rsidTr="00D9185D">
        <w:trPr>
          <w:trHeight w:val="227"/>
          <w:jc w:val="center"/>
        </w:trPr>
        <w:tc>
          <w:tcPr>
            <w:tcW w:w="1977" w:type="dxa"/>
          </w:tcPr>
          <w:p w14:paraId="54E03178" w14:textId="77777777" w:rsidR="00D26E2C" w:rsidRPr="007D13B6" w:rsidRDefault="00D26E2C" w:rsidP="007D13B6">
            <w:pPr>
              <w:pStyle w:val="Sinespaciado"/>
              <w:rPr>
                <w:rStyle w:val="Textoennegrita"/>
              </w:rPr>
            </w:pPr>
            <w:r w:rsidRPr="007D13B6">
              <w:rPr>
                <w:rStyle w:val="Textoennegrita"/>
              </w:rPr>
              <w:t>Nombre</w:t>
            </w:r>
          </w:p>
        </w:tc>
        <w:tc>
          <w:tcPr>
            <w:tcW w:w="4011" w:type="dxa"/>
            <w:gridSpan w:val="2"/>
          </w:tcPr>
          <w:p w14:paraId="37D6B6F7" w14:textId="7351BCB3" w:rsidR="00D26E2C" w:rsidRPr="007D13B6" w:rsidRDefault="00B851FB" w:rsidP="007D13B6">
            <w:pPr>
              <w:pStyle w:val="Sinespaciado"/>
              <w:rPr>
                <w:b/>
              </w:rPr>
            </w:pPr>
            <w:r>
              <w:rPr>
                <w:b/>
              </w:rPr>
              <w:t>Notificar evento</w:t>
            </w:r>
          </w:p>
        </w:tc>
        <w:tc>
          <w:tcPr>
            <w:tcW w:w="824" w:type="dxa"/>
          </w:tcPr>
          <w:p w14:paraId="4335EA90" w14:textId="77777777" w:rsidR="00D26E2C" w:rsidRPr="007D13B6" w:rsidRDefault="00D26E2C" w:rsidP="007D13B6">
            <w:pPr>
              <w:pStyle w:val="Sinespaciado"/>
              <w:rPr>
                <w:b/>
              </w:rPr>
            </w:pPr>
            <w:r w:rsidRPr="007D13B6">
              <w:rPr>
                <w:b/>
              </w:rPr>
              <w:t>ID</w:t>
            </w:r>
          </w:p>
        </w:tc>
        <w:tc>
          <w:tcPr>
            <w:tcW w:w="2010" w:type="dxa"/>
          </w:tcPr>
          <w:p w14:paraId="06745F12" w14:textId="620E03CF" w:rsidR="00D26E2C" w:rsidRPr="007D13B6" w:rsidRDefault="00D26E2C" w:rsidP="007D13B6">
            <w:pPr>
              <w:pStyle w:val="Sinespaciado"/>
              <w:rPr>
                <w:b/>
              </w:rPr>
            </w:pPr>
            <w:r w:rsidRPr="007D13B6">
              <w:rPr>
                <w:b/>
              </w:rPr>
              <w:t>CUSWAPP_12</w:t>
            </w:r>
          </w:p>
        </w:tc>
      </w:tr>
      <w:tr w:rsidR="00D26E2C" w:rsidRPr="0041535E" w14:paraId="17A3BF69" w14:textId="77777777" w:rsidTr="00D9185D">
        <w:trPr>
          <w:trHeight w:val="227"/>
          <w:jc w:val="center"/>
        </w:trPr>
        <w:tc>
          <w:tcPr>
            <w:tcW w:w="1977" w:type="dxa"/>
          </w:tcPr>
          <w:p w14:paraId="1770176D" w14:textId="77777777" w:rsidR="00D26E2C" w:rsidRPr="000F27C5" w:rsidRDefault="00D26E2C" w:rsidP="007D13B6">
            <w:pPr>
              <w:pStyle w:val="Sinespaciado"/>
              <w:rPr>
                <w:rStyle w:val="Textoennegrita"/>
                <w:b w:val="0"/>
              </w:rPr>
            </w:pPr>
            <w:r w:rsidRPr="000F27C5">
              <w:rPr>
                <w:rStyle w:val="Textoennegrita"/>
                <w:b w:val="0"/>
              </w:rPr>
              <w:t>Actores</w:t>
            </w:r>
          </w:p>
        </w:tc>
        <w:tc>
          <w:tcPr>
            <w:tcW w:w="6845" w:type="dxa"/>
            <w:gridSpan w:val="4"/>
          </w:tcPr>
          <w:p w14:paraId="423F7622" w14:textId="0EA245E3" w:rsidR="00D26E2C" w:rsidRPr="0041535E" w:rsidRDefault="00D26E2C" w:rsidP="007D13B6">
            <w:pPr>
              <w:pStyle w:val="listadetabla"/>
            </w:pPr>
            <w:r>
              <w:t>Usuario registrado</w:t>
            </w:r>
            <w:r w:rsidR="00287022">
              <w:t>.</w:t>
            </w:r>
          </w:p>
        </w:tc>
      </w:tr>
      <w:tr w:rsidR="00D26E2C" w:rsidRPr="0041535E" w14:paraId="48A36736" w14:textId="77777777" w:rsidTr="00D9185D">
        <w:trPr>
          <w:trHeight w:val="227"/>
          <w:jc w:val="center"/>
        </w:trPr>
        <w:tc>
          <w:tcPr>
            <w:tcW w:w="1977" w:type="dxa"/>
          </w:tcPr>
          <w:p w14:paraId="7FF2D670" w14:textId="77777777" w:rsidR="00D26E2C" w:rsidRPr="000F27C5" w:rsidRDefault="00D26E2C" w:rsidP="007D13B6">
            <w:pPr>
              <w:pStyle w:val="Sinespaciado"/>
              <w:rPr>
                <w:rStyle w:val="Textoennegrita"/>
                <w:b w:val="0"/>
              </w:rPr>
            </w:pPr>
            <w:r w:rsidRPr="000F27C5">
              <w:rPr>
                <w:rStyle w:val="Textoennegrita"/>
                <w:b w:val="0"/>
              </w:rPr>
              <w:t>Referencias</w:t>
            </w:r>
          </w:p>
        </w:tc>
        <w:tc>
          <w:tcPr>
            <w:tcW w:w="6845" w:type="dxa"/>
            <w:gridSpan w:val="4"/>
          </w:tcPr>
          <w:p w14:paraId="221988D7" w14:textId="6B80FE7B" w:rsidR="00D26E2C" w:rsidRPr="0041535E" w:rsidRDefault="00DB089B" w:rsidP="007D13B6">
            <w:pPr>
              <w:pStyle w:val="listadetabla"/>
            </w:pPr>
            <w:r w:rsidRPr="000B00DA">
              <w:t>RF_STKSWE_A_09</w:t>
            </w:r>
            <w:r w:rsidR="00D26E2C" w:rsidRPr="0041535E">
              <w:t xml:space="preserve">: </w:t>
            </w:r>
            <w:r>
              <w:t>Notificar evento cercano</w:t>
            </w:r>
            <w:r w:rsidR="00287022">
              <w:t>.</w:t>
            </w:r>
          </w:p>
        </w:tc>
      </w:tr>
      <w:tr w:rsidR="00D26E2C" w:rsidRPr="0041535E" w14:paraId="4AE03B6F" w14:textId="77777777" w:rsidTr="00D9185D">
        <w:trPr>
          <w:trHeight w:val="227"/>
          <w:jc w:val="center"/>
        </w:trPr>
        <w:tc>
          <w:tcPr>
            <w:tcW w:w="1977" w:type="dxa"/>
          </w:tcPr>
          <w:p w14:paraId="3FBB6AEB" w14:textId="77777777" w:rsidR="00D26E2C" w:rsidRPr="000F27C5" w:rsidRDefault="00D26E2C" w:rsidP="007D13B6">
            <w:pPr>
              <w:pStyle w:val="Sinespaciado"/>
              <w:rPr>
                <w:rStyle w:val="Textoennegrita"/>
                <w:b w:val="0"/>
              </w:rPr>
            </w:pPr>
            <w:r w:rsidRPr="000F27C5">
              <w:rPr>
                <w:rStyle w:val="Textoennegrita"/>
                <w:b w:val="0"/>
              </w:rPr>
              <w:t>Precondiciones</w:t>
            </w:r>
          </w:p>
        </w:tc>
        <w:tc>
          <w:tcPr>
            <w:tcW w:w="6845" w:type="dxa"/>
            <w:gridSpan w:val="4"/>
          </w:tcPr>
          <w:p w14:paraId="318E6C4B" w14:textId="1F8B7A0A" w:rsidR="00D26E2C" w:rsidRDefault="00D26E2C" w:rsidP="007D13B6">
            <w:pPr>
              <w:pStyle w:val="listadetabla"/>
            </w:pPr>
            <w:r>
              <w:t>El actor debe tener activado el GPS de su Smar</w:t>
            </w:r>
            <w:r w:rsidR="007D13B6">
              <w:t>tphone.</w:t>
            </w:r>
          </w:p>
          <w:p w14:paraId="2208E905" w14:textId="70495814" w:rsidR="007D13B6" w:rsidRPr="0041535E" w:rsidRDefault="007D13B6" w:rsidP="007D13B6">
            <w:pPr>
              <w:pStyle w:val="listadetabla"/>
            </w:pPr>
            <w:r>
              <w:t>La aplicación debe tener permitido acceder al GPS.</w:t>
            </w:r>
          </w:p>
        </w:tc>
      </w:tr>
      <w:tr w:rsidR="00D26E2C" w:rsidRPr="0041535E" w14:paraId="74283C29" w14:textId="77777777" w:rsidTr="00D9185D">
        <w:trPr>
          <w:trHeight w:val="227"/>
          <w:jc w:val="center"/>
        </w:trPr>
        <w:tc>
          <w:tcPr>
            <w:tcW w:w="1977" w:type="dxa"/>
            <w:tcBorders>
              <w:bottom w:val="single" w:sz="6" w:space="0" w:color="auto"/>
            </w:tcBorders>
          </w:tcPr>
          <w:p w14:paraId="1754EA44" w14:textId="77777777" w:rsidR="00D26E2C" w:rsidRPr="000F27C5" w:rsidRDefault="00D26E2C" w:rsidP="007D13B6">
            <w:pPr>
              <w:pStyle w:val="Sinespaciado"/>
              <w:rPr>
                <w:rStyle w:val="Textoennegrita"/>
                <w:b w:val="0"/>
              </w:rPr>
            </w:pPr>
            <w:r w:rsidRPr="000F27C5">
              <w:rPr>
                <w:rStyle w:val="Textoennegrita"/>
                <w:b w:val="0"/>
              </w:rPr>
              <w:t>Postcondiciones</w:t>
            </w:r>
          </w:p>
        </w:tc>
        <w:tc>
          <w:tcPr>
            <w:tcW w:w="6845" w:type="dxa"/>
            <w:gridSpan w:val="4"/>
            <w:tcBorders>
              <w:bottom w:val="single" w:sz="6" w:space="0" w:color="auto"/>
            </w:tcBorders>
          </w:tcPr>
          <w:p w14:paraId="2FABFD7C" w14:textId="77777777" w:rsidR="00D26E2C" w:rsidRPr="0041535E" w:rsidRDefault="00D26E2C" w:rsidP="007D13B6">
            <w:pPr>
              <w:pStyle w:val="listadetabla"/>
            </w:pPr>
            <w:r w:rsidRPr="0041535E">
              <w:t>No hay postcondiciones.</w:t>
            </w:r>
          </w:p>
        </w:tc>
      </w:tr>
      <w:tr w:rsidR="00D26E2C" w:rsidRPr="0041535E" w14:paraId="6F6D6002" w14:textId="77777777" w:rsidTr="00D9185D">
        <w:trPr>
          <w:trHeight w:val="227"/>
          <w:jc w:val="center"/>
        </w:trPr>
        <w:tc>
          <w:tcPr>
            <w:tcW w:w="1977" w:type="dxa"/>
            <w:tcBorders>
              <w:top w:val="double" w:sz="4" w:space="0" w:color="auto"/>
            </w:tcBorders>
          </w:tcPr>
          <w:p w14:paraId="4698E0FD" w14:textId="77777777" w:rsidR="00D26E2C" w:rsidRPr="000F27C5" w:rsidRDefault="00D26E2C" w:rsidP="007D13B6">
            <w:pPr>
              <w:pStyle w:val="Sinespaciado"/>
              <w:rPr>
                <w:rStyle w:val="Textoennegrita"/>
                <w:b w:val="0"/>
              </w:rPr>
            </w:pPr>
            <w:r w:rsidRPr="000F27C5">
              <w:rPr>
                <w:rStyle w:val="Textoennegrita"/>
                <w:b w:val="0"/>
              </w:rPr>
              <w:t>Propósito</w:t>
            </w:r>
          </w:p>
        </w:tc>
        <w:tc>
          <w:tcPr>
            <w:tcW w:w="6845" w:type="dxa"/>
            <w:gridSpan w:val="4"/>
            <w:tcBorders>
              <w:top w:val="double" w:sz="4" w:space="0" w:color="auto"/>
            </w:tcBorders>
          </w:tcPr>
          <w:p w14:paraId="71FC198E" w14:textId="5E2EC315" w:rsidR="00D26E2C" w:rsidRPr="0041535E" w:rsidRDefault="00D26E2C" w:rsidP="007D13B6">
            <w:pPr>
              <w:pStyle w:val="Sinespaciado"/>
            </w:pPr>
            <w:r w:rsidRPr="0041535E">
              <w:t xml:space="preserve">El actor podrá </w:t>
            </w:r>
            <w:r>
              <w:t>ver una notificación, la cual indica que existe un evento social cercano a su ubicación</w:t>
            </w:r>
            <w:r w:rsidR="007D13B6">
              <w:t>.</w:t>
            </w:r>
          </w:p>
        </w:tc>
      </w:tr>
      <w:tr w:rsidR="00D324A5" w:rsidRPr="000F27C5" w14:paraId="19158CC7" w14:textId="77777777" w:rsidTr="00D324A5">
        <w:trPr>
          <w:trHeight w:val="227"/>
          <w:jc w:val="center"/>
        </w:trPr>
        <w:tc>
          <w:tcPr>
            <w:tcW w:w="1977" w:type="dxa"/>
            <w:vMerge w:val="restart"/>
          </w:tcPr>
          <w:p w14:paraId="52091DA5" w14:textId="77777777" w:rsidR="00D324A5" w:rsidRPr="000F27C5" w:rsidRDefault="00D324A5" w:rsidP="007D13B6">
            <w:pPr>
              <w:pStyle w:val="Sinespaciado"/>
              <w:rPr>
                <w:rStyle w:val="Textoennegrita"/>
              </w:rPr>
            </w:pPr>
            <w:r w:rsidRPr="000F27C5">
              <w:rPr>
                <w:rStyle w:val="Textoennegrita"/>
              </w:rPr>
              <w:t>Flujo Principal</w:t>
            </w:r>
          </w:p>
        </w:tc>
        <w:tc>
          <w:tcPr>
            <w:tcW w:w="3402" w:type="dxa"/>
            <w:tcBorders>
              <w:bottom w:val="single" w:sz="6" w:space="0" w:color="auto"/>
            </w:tcBorders>
          </w:tcPr>
          <w:p w14:paraId="42C31297" w14:textId="126537C9" w:rsidR="00D324A5" w:rsidRPr="000F27C5" w:rsidRDefault="00D324A5" w:rsidP="007D13B6">
            <w:pPr>
              <w:pStyle w:val="Sinespaciado"/>
            </w:pPr>
            <w:r w:rsidRPr="000F27C5">
              <w:rPr>
                <w:rStyle w:val="Textoennegrita"/>
              </w:rPr>
              <w:t>Usuario registrado</w:t>
            </w:r>
          </w:p>
        </w:tc>
        <w:tc>
          <w:tcPr>
            <w:tcW w:w="3443" w:type="dxa"/>
            <w:gridSpan w:val="3"/>
            <w:tcBorders>
              <w:bottom w:val="single" w:sz="6" w:space="0" w:color="auto"/>
            </w:tcBorders>
          </w:tcPr>
          <w:p w14:paraId="50AD07EA" w14:textId="77777777" w:rsidR="00D324A5" w:rsidRPr="000F27C5" w:rsidRDefault="00D324A5" w:rsidP="007D13B6">
            <w:pPr>
              <w:pStyle w:val="Sinespaciado"/>
              <w:rPr>
                <w:rStyle w:val="Textoennegrita"/>
              </w:rPr>
            </w:pPr>
            <w:r w:rsidRPr="000F27C5">
              <w:rPr>
                <w:rStyle w:val="Textoennegrita"/>
              </w:rPr>
              <w:t>Sistema</w:t>
            </w:r>
          </w:p>
        </w:tc>
      </w:tr>
      <w:tr w:rsidR="00D324A5" w:rsidRPr="0041535E" w14:paraId="292822A5" w14:textId="77777777" w:rsidTr="00D324A5">
        <w:trPr>
          <w:trHeight w:val="227"/>
          <w:jc w:val="center"/>
        </w:trPr>
        <w:tc>
          <w:tcPr>
            <w:tcW w:w="1977" w:type="dxa"/>
            <w:vMerge/>
          </w:tcPr>
          <w:p w14:paraId="6AC66FEE" w14:textId="77777777" w:rsidR="00D324A5" w:rsidRPr="000F27C5" w:rsidRDefault="00D324A5" w:rsidP="007D13B6">
            <w:pPr>
              <w:pStyle w:val="Sinespaciado"/>
              <w:rPr>
                <w:rStyle w:val="Textoennegrita"/>
                <w:b w:val="0"/>
              </w:rPr>
            </w:pPr>
          </w:p>
        </w:tc>
        <w:tc>
          <w:tcPr>
            <w:tcW w:w="3402" w:type="dxa"/>
            <w:tcBorders>
              <w:bottom w:val="single" w:sz="6" w:space="0" w:color="auto"/>
            </w:tcBorders>
          </w:tcPr>
          <w:p w14:paraId="59C0DBCB" w14:textId="4AEA22EA" w:rsidR="00D324A5" w:rsidRPr="0041535E" w:rsidRDefault="00D324A5" w:rsidP="007D13B6">
            <w:pPr>
              <w:pStyle w:val="Sinespaciado"/>
            </w:pPr>
          </w:p>
        </w:tc>
        <w:tc>
          <w:tcPr>
            <w:tcW w:w="3443" w:type="dxa"/>
            <w:gridSpan w:val="3"/>
            <w:tcBorders>
              <w:bottom w:val="single" w:sz="6" w:space="0" w:color="auto"/>
            </w:tcBorders>
          </w:tcPr>
          <w:p w14:paraId="56BCEEF5" w14:textId="5DC6949C" w:rsidR="00D324A5" w:rsidRPr="0041535E" w:rsidRDefault="00D324A5" w:rsidP="007D13B6">
            <w:pPr>
              <w:pStyle w:val="Sinespaciado"/>
            </w:pPr>
            <w:r>
              <w:t xml:space="preserve">1. El caso de uso empieza cuando el sistema envía la ubicación otorgada por el GPS. Proceso automático y repetitivo en intervalos de tiempo predeterminados. </w:t>
            </w:r>
          </w:p>
        </w:tc>
      </w:tr>
      <w:tr w:rsidR="00D324A5" w:rsidRPr="0041535E" w14:paraId="76DAEAF0" w14:textId="77777777" w:rsidTr="00D324A5">
        <w:trPr>
          <w:trHeight w:val="227"/>
          <w:jc w:val="center"/>
        </w:trPr>
        <w:tc>
          <w:tcPr>
            <w:tcW w:w="1977" w:type="dxa"/>
            <w:vMerge/>
          </w:tcPr>
          <w:p w14:paraId="03C5CE2A" w14:textId="77777777" w:rsidR="00D324A5" w:rsidRPr="000F27C5" w:rsidRDefault="00D324A5" w:rsidP="007D13B6">
            <w:pPr>
              <w:pStyle w:val="Sinespaciado"/>
              <w:rPr>
                <w:rStyle w:val="Textoennegrita"/>
                <w:b w:val="0"/>
              </w:rPr>
            </w:pPr>
          </w:p>
        </w:tc>
        <w:tc>
          <w:tcPr>
            <w:tcW w:w="3402" w:type="dxa"/>
            <w:tcBorders>
              <w:bottom w:val="single" w:sz="6" w:space="0" w:color="auto"/>
            </w:tcBorders>
          </w:tcPr>
          <w:p w14:paraId="5682D9E7" w14:textId="624601B1" w:rsidR="00D324A5" w:rsidRPr="0041535E" w:rsidRDefault="00D324A5" w:rsidP="007D13B6">
            <w:pPr>
              <w:pStyle w:val="Sinespaciado"/>
            </w:pPr>
          </w:p>
        </w:tc>
        <w:tc>
          <w:tcPr>
            <w:tcW w:w="3443" w:type="dxa"/>
            <w:gridSpan w:val="3"/>
            <w:tcBorders>
              <w:bottom w:val="single" w:sz="6" w:space="0" w:color="auto"/>
            </w:tcBorders>
          </w:tcPr>
          <w:p w14:paraId="74EE590B" w14:textId="06533596" w:rsidR="00D324A5" w:rsidRPr="0041535E" w:rsidRDefault="00D324A5" w:rsidP="007D13B6">
            <w:pPr>
              <w:pStyle w:val="Sinespaciado"/>
            </w:pPr>
            <w:r>
              <w:t>2</w:t>
            </w:r>
            <w:r w:rsidRPr="0041535E">
              <w:t xml:space="preserve">. </w:t>
            </w:r>
            <w:r>
              <w:t>El sistema encuentra uno o más eventos sociales cercanos a la ubicación y notifica al usuario.</w:t>
            </w:r>
          </w:p>
        </w:tc>
      </w:tr>
      <w:tr w:rsidR="00D324A5" w:rsidRPr="0041535E" w14:paraId="51AEA7A0" w14:textId="77777777" w:rsidTr="00D324A5">
        <w:trPr>
          <w:trHeight w:val="227"/>
          <w:jc w:val="center"/>
        </w:trPr>
        <w:tc>
          <w:tcPr>
            <w:tcW w:w="1977" w:type="dxa"/>
            <w:vMerge/>
          </w:tcPr>
          <w:p w14:paraId="4DB3193D" w14:textId="77777777" w:rsidR="00D324A5" w:rsidRPr="000F27C5" w:rsidRDefault="00D324A5" w:rsidP="007D13B6">
            <w:pPr>
              <w:pStyle w:val="Sinespaciado"/>
              <w:rPr>
                <w:rStyle w:val="Textoennegrita"/>
                <w:b w:val="0"/>
              </w:rPr>
            </w:pPr>
          </w:p>
        </w:tc>
        <w:tc>
          <w:tcPr>
            <w:tcW w:w="3402" w:type="dxa"/>
            <w:tcBorders>
              <w:bottom w:val="single" w:sz="6" w:space="0" w:color="auto"/>
            </w:tcBorders>
          </w:tcPr>
          <w:p w14:paraId="6ADC1CD0" w14:textId="30B2D236" w:rsidR="00D324A5" w:rsidRPr="00C20F1D" w:rsidRDefault="00D324A5" w:rsidP="007D13B6">
            <w:pPr>
              <w:pStyle w:val="Sinespaciado"/>
            </w:pPr>
            <w:r w:rsidRPr="00C20F1D">
              <w:t>3. El usuario recibe la notificación y decide ver más información del o los eventos.</w:t>
            </w:r>
          </w:p>
        </w:tc>
        <w:tc>
          <w:tcPr>
            <w:tcW w:w="3443" w:type="dxa"/>
            <w:gridSpan w:val="3"/>
            <w:tcBorders>
              <w:bottom w:val="single" w:sz="6" w:space="0" w:color="auto"/>
            </w:tcBorders>
          </w:tcPr>
          <w:p w14:paraId="194A47BC" w14:textId="331CD986" w:rsidR="00D324A5" w:rsidRPr="00C20F1D" w:rsidRDefault="00D324A5" w:rsidP="007D13B6">
            <w:pPr>
              <w:pStyle w:val="Sinespaciado"/>
            </w:pPr>
            <w:r w:rsidRPr="00C20F1D">
              <w:t>4. El sistema despliega el evento o la lista de eventos cercanos notificados.</w:t>
            </w:r>
          </w:p>
        </w:tc>
      </w:tr>
      <w:tr w:rsidR="000F27C5" w:rsidRPr="007D13B6" w14:paraId="6295638F" w14:textId="77777777" w:rsidTr="00D324A5">
        <w:trPr>
          <w:trHeight w:val="103"/>
          <w:jc w:val="center"/>
        </w:trPr>
        <w:tc>
          <w:tcPr>
            <w:tcW w:w="1977" w:type="dxa"/>
            <w:vMerge w:val="restart"/>
          </w:tcPr>
          <w:p w14:paraId="4773E16A" w14:textId="77777777" w:rsidR="000F27C5" w:rsidRPr="007D13B6" w:rsidRDefault="000F27C5" w:rsidP="007D13B6">
            <w:pPr>
              <w:pStyle w:val="Sinespaciado"/>
              <w:rPr>
                <w:rStyle w:val="Textoennegrita"/>
                <w:b w:val="0"/>
              </w:rPr>
            </w:pPr>
            <w:r w:rsidRPr="007D13B6">
              <w:rPr>
                <w:b/>
              </w:rPr>
              <w:t>Flujos Alternos</w:t>
            </w:r>
          </w:p>
        </w:tc>
        <w:tc>
          <w:tcPr>
            <w:tcW w:w="3402" w:type="dxa"/>
          </w:tcPr>
          <w:p w14:paraId="439B6C76" w14:textId="3FD17FAD" w:rsidR="000F27C5" w:rsidRPr="007D13B6" w:rsidRDefault="000F27C5" w:rsidP="007D13B6">
            <w:pPr>
              <w:pStyle w:val="Sinespaciado"/>
              <w:rPr>
                <w:b/>
              </w:rPr>
            </w:pPr>
            <w:r w:rsidRPr="007D13B6">
              <w:rPr>
                <w:b/>
              </w:rPr>
              <w:t>Usuario registrado</w:t>
            </w:r>
          </w:p>
        </w:tc>
        <w:tc>
          <w:tcPr>
            <w:tcW w:w="3443" w:type="dxa"/>
            <w:gridSpan w:val="3"/>
          </w:tcPr>
          <w:p w14:paraId="3C9CB340" w14:textId="77777777" w:rsidR="000F27C5" w:rsidRPr="007D13B6" w:rsidRDefault="000F27C5" w:rsidP="007D13B6">
            <w:pPr>
              <w:pStyle w:val="Sinespaciado"/>
              <w:rPr>
                <w:b/>
              </w:rPr>
            </w:pPr>
            <w:r w:rsidRPr="007D13B6">
              <w:rPr>
                <w:b/>
              </w:rPr>
              <w:t>Sistema</w:t>
            </w:r>
          </w:p>
        </w:tc>
      </w:tr>
      <w:tr w:rsidR="000F27C5" w:rsidRPr="0041535E" w14:paraId="325F011D" w14:textId="77777777" w:rsidTr="00D9185D">
        <w:trPr>
          <w:trHeight w:val="103"/>
          <w:jc w:val="center"/>
        </w:trPr>
        <w:tc>
          <w:tcPr>
            <w:tcW w:w="1977" w:type="dxa"/>
            <w:vMerge/>
          </w:tcPr>
          <w:p w14:paraId="16B59DDD" w14:textId="77777777" w:rsidR="000F27C5" w:rsidRPr="000F27C5" w:rsidRDefault="000F27C5" w:rsidP="007D13B6">
            <w:pPr>
              <w:pStyle w:val="Sinespaciado"/>
              <w:rPr>
                <w:rStyle w:val="Textoennegrita"/>
                <w:b w:val="0"/>
              </w:rPr>
            </w:pPr>
          </w:p>
        </w:tc>
        <w:tc>
          <w:tcPr>
            <w:tcW w:w="3402" w:type="dxa"/>
            <w:tcBorders>
              <w:bottom w:val="single" w:sz="4" w:space="0" w:color="auto"/>
            </w:tcBorders>
          </w:tcPr>
          <w:p w14:paraId="5075E9BF" w14:textId="77777777" w:rsidR="000F27C5" w:rsidRPr="0041535E" w:rsidRDefault="000F27C5" w:rsidP="007D13B6">
            <w:pPr>
              <w:pStyle w:val="Sinespaciado"/>
            </w:pPr>
          </w:p>
        </w:tc>
        <w:tc>
          <w:tcPr>
            <w:tcW w:w="3443" w:type="dxa"/>
            <w:gridSpan w:val="3"/>
            <w:tcBorders>
              <w:bottom w:val="single" w:sz="4" w:space="0" w:color="auto"/>
            </w:tcBorders>
          </w:tcPr>
          <w:p w14:paraId="569522A5" w14:textId="4BDE53DB" w:rsidR="000F27C5" w:rsidRPr="0041535E" w:rsidRDefault="000F27C5" w:rsidP="007D13B6">
            <w:pPr>
              <w:pStyle w:val="Sinespaciado"/>
            </w:pPr>
            <w:r>
              <w:t>2.a El sistema no encuentra eventos sociales cercanos y vuelve al paso 1</w:t>
            </w:r>
          </w:p>
        </w:tc>
      </w:tr>
      <w:tr w:rsidR="000F27C5" w:rsidRPr="0041535E" w14:paraId="5F1B69EE" w14:textId="77777777" w:rsidTr="00D324A5">
        <w:trPr>
          <w:trHeight w:val="103"/>
          <w:jc w:val="center"/>
        </w:trPr>
        <w:tc>
          <w:tcPr>
            <w:tcW w:w="1977" w:type="dxa"/>
            <w:vMerge/>
            <w:tcBorders>
              <w:bottom w:val="single" w:sz="4" w:space="0" w:color="auto"/>
            </w:tcBorders>
          </w:tcPr>
          <w:p w14:paraId="18193F77" w14:textId="77777777" w:rsidR="000F27C5" w:rsidRPr="000F27C5" w:rsidRDefault="000F27C5" w:rsidP="007D13B6">
            <w:pPr>
              <w:pStyle w:val="Sinespaciado"/>
              <w:rPr>
                <w:rStyle w:val="Textoennegrita"/>
                <w:b w:val="0"/>
              </w:rPr>
            </w:pPr>
          </w:p>
        </w:tc>
        <w:tc>
          <w:tcPr>
            <w:tcW w:w="3402" w:type="dxa"/>
            <w:tcBorders>
              <w:bottom w:val="single" w:sz="4" w:space="0" w:color="auto"/>
            </w:tcBorders>
          </w:tcPr>
          <w:p w14:paraId="1BA47BE5" w14:textId="30BCC6EA" w:rsidR="000F27C5" w:rsidRPr="0041535E" w:rsidRDefault="000F27C5" w:rsidP="007D13B6">
            <w:pPr>
              <w:pStyle w:val="Sinespaciado"/>
            </w:pPr>
            <w:r>
              <w:t>3.b</w:t>
            </w:r>
            <w:r w:rsidRPr="0041535E">
              <w:t xml:space="preserve">. </w:t>
            </w:r>
            <w:r>
              <w:t>El usuario recibe la notificación y decide descartar la notificación.</w:t>
            </w:r>
          </w:p>
        </w:tc>
        <w:tc>
          <w:tcPr>
            <w:tcW w:w="3443" w:type="dxa"/>
            <w:gridSpan w:val="3"/>
            <w:tcBorders>
              <w:bottom w:val="single" w:sz="4" w:space="0" w:color="auto"/>
            </w:tcBorders>
          </w:tcPr>
          <w:p w14:paraId="5DE6175E" w14:textId="02B02F1D" w:rsidR="000F27C5" w:rsidRPr="0041535E" w:rsidRDefault="000F27C5" w:rsidP="007D13B6">
            <w:pPr>
              <w:pStyle w:val="Sinespaciado"/>
            </w:pPr>
            <w:r w:rsidRPr="0041535E">
              <w:t>4</w:t>
            </w:r>
            <w:r>
              <w:t>.b</w:t>
            </w:r>
            <w:r w:rsidRPr="0041535E">
              <w:t xml:space="preserve">. </w:t>
            </w:r>
            <w:r>
              <w:t>El sistema elimina la notificación y no vuelve a notificar en un tiempo predeterminado o hasta que el usuario vuelva a moverse a una ubicación distante de la última involucrada.</w:t>
            </w:r>
          </w:p>
        </w:tc>
      </w:tr>
    </w:tbl>
    <w:p w14:paraId="16031271" w14:textId="5DB56EA9" w:rsidR="00DB089B" w:rsidRPr="0041535E" w:rsidRDefault="00F771A9" w:rsidP="00F771A9">
      <w:pPr>
        <w:pStyle w:val="Descripcin"/>
      </w:pPr>
      <w:bookmarkStart w:id="536" w:name="_Toc486449177"/>
      <w:bookmarkStart w:id="537" w:name="_Toc486712568"/>
      <w:r>
        <w:t xml:space="preserve">Tabla </w:t>
      </w:r>
      <w:r w:rsidR="00B56172">
        <w:fldChar w:fldCharType="begin"/>
      </w:r>
      <w:r w:rsidR="00B56172">
        <w:instrText xml:space="preserve"> SEQ Tabla \* ARABIC </w:instrText>
      </w:r>
      <w:r w:rsidR="00B56172">
        <w:fldChar w:fldCharType="separate"/>
      </w:r>
      <w:r w:rsidR="00633160">
        <w:rPr>
          <w:noProof/>
        </w:rPr>
        <w:t>35</w:t>
      </w:r>
      <w:r w:rsidR="00B56172">
        <w:rPr>
          <w:noProof/>
        </w:rPr>
        <w:fldChar w:fldCharType="end"/>
      </w:r>
      <w:r w:rsidR="00DB089B">
        <w:t>: Especificación de casos de uso de la aplicación móvil</w:t>
      </w:r>
      <w:bookmarkEnd w:id="536"/>
      <w:bookmarkEnd w:id="537"/>
    </w:p>
    <w:p w14:paraId="7AD6DA5D" w14:textId="77777777" w:rsidR="009408E7" w:rsidRPr="009408E7" w:rsidRDefault="009408E7" w:rsidP="009408E7"/>
    <w:p w14:paraId="59D91421" w14:textId="478665A5" w:rsidR="00A75629" w:rsidRPr="00A75629" w:rsidRDefault="00A75629" w:rsidP="00A75629">
      <w:pPr>
        <w:sectPr w:rsidR="00A75629" w:rsidRPr="00A75629" w:rsidSect="00D67BCE">
          <w:pgSz w:w="12240" w:h="15840"/>
          <w:pgMar w:top="1418" w:right="1701" w:bottom="1418" w:left="1701" w:header="0" w:footer="720" w:gutter="0"/>
          <w:cols w:space="720"/>
        </w:sectPr>
      </w:pPr>
    </w:p>
    <w:p w14:paraId="0C7B71EC" w14:textId="7A44B5D5" w:rsidR="001A52DB" w:rsidRDefault="001D1F6B" w:rsidP="00670242">
      <w:pPr>
        <w:pStyle w:val="Ttulo2"/>
      </w:pPr>
      <w:bookmarkStart w:id="538" w:name="_Toc484123355"/>
      <w:bookmarkStart w:id="539" w:name="_Toc484123430"/>
      <w:bookmarkStart w:id="540" w:name="_Toc486449104"/>
      <w:bookmarkStart w:id="541" w:name="_Toc486696816"/>
      <w:bookmarkStart w:id="542" w:name="_Toc486710832"/>
      <w:r>
        <w:lastRenderedPageBreak/>
        <w:t>5</w:t>
      </w:r>
      <w:r w:rsidR="004A6F06" w:rsidRPr="0041535E">
        <w:t>.2 Modelamiento de datos</w:t>
      </w:r>
      <w:bookmarkEnd w:id="538"/>
      <w:bookmarkEnd w:id="539"/>
      <w:bookmarkEnd w:id="540"/>
      <w:bookmarkEnd w:id="541"/>
      <w:bookmarkEnd w:id="542"/>
      <w:r w:rsidR="004A6F06" w:rsidRPr="0041535E">
        <w:t xml:space="preserve"> </w:t>
      </w:r>
    </w:p>
    <w:p w14:paraId="177513D5" w14:textId="5639A140" w:rsidR="00A04781" w:rsidRDefault="001D1F6B" w:rsidP="00A04781">
      <w:pPr>
        <w:pStyle w:val="Ttulo3"/>
      </w:pPr>
      <w:bookmarkStart w:id="543" w:name="_Toc486449105"/>
      <w:bookmarkStart w:id="544" w:name="_Toc486696817"/>
      <w:bookmarkStart w:id="545" w:name="_Toc486710833"/>
      <w:r>
        <w:t>5</w:t>
      </w:r>
      <w:r w:rsidR="00A04781">
        <w:t>.2.1 Definición de Entidades</w:t>
      </w:r>
      <w:bookmarkEnd w:id="543"/>
      <w:bookmarkEnd w:id="544"/>
      <w:bookmarkEnd w:id="545"/>
    </w:p>
    <w:p w14:paraId="01869C0A" w14:textId="525F927F" w:rsidR="00A04781" w:rsidRDefault="001D1F6B" w:rsidP="00A04781">
      <w:pPr>
        <w:pStyle w:val="Ttulo4"/>
      </w:pPr>
      <w:bookmarkStart w:id="546" w:name="_Toc486449106"/>
      <w:bookmarkStart w:id="547" w:name="_Toc486696818"/>
      <w:bookmarkStart w:id="548" w:name="_Toc486710834"/>
      <w:r>
        <w:t>5</w:t>
      </w:r>
      <w:r w:rsidR="00A04781">
        <w:t xml:space="preserve">.2.1.1 </w:t>
      </w:r>
      <w:r w:rsidR="00A04781" w:rsidRPr="005F729D">
        <w:t>Usuario</w:t>
      </w:r>
      <w:bookmarkEnd w:id="546"/>
      <w:bookmarkEnd w:id="547"/>
      <w:bookmarkEnd w:id="548"/>
    </w:p>
    <w:p w14:paraId="241CCDF4" w14:textId="37846D3E" w:rsidR="00A04781" w:rsidRPr="005F729D" w:rsidRDefault="00A04781" w:rsidP="00A04781">
      <w:pPr>
        <w:rPr>
          <w:szCs w:val="24"/>
        </w:rPr>
      </w:pPr>
      <w:r>
        <w:rPr>
          <w:szCs w:val="24"/>
        </w:rPr>
        <w:t>E</w:t>
      </w:r>
      <w:r w:rsidRPr="005F729D">
        <w:rPr>
          <w:szCs w:val="24"/>
        </w:rPr>
        <w:t>ncargada de almacenar toda la información de las personas que se registren en la aplicación, esta entidad también podrá almacenar la posición actual del usuario, administrar eventos y generar actividades.</w:t>
      </w:r>
    </w:p>
    <w:p w14:paraId="0015C477" w14:textId="6A0E8A48" w:rsidR="00A04781" w:rsidRDefault="001D1F6B" w:rsidP="00A04781">
      <w:pPr>
        <w:pStyle w:val="Ttulo4"/>
      </w:pPr>
      <w:bookmarkStart w:id="549" w:name="_Toc486449107"/>
      <w:bookmarkStart w:id="550" w:name="_Toc486696819"/>
      <w:bookmarkStart w:id="551" w:name="_Toc486710835"/>
      <w:r>
        <w:t>5</w:t>
      </w:r>
      <w:r w:rsidR="00A04781">
        <w:t>.2.1.2 Actividad</w:t>
      </w:r>
      <w:bookmarkEnd w:id="549"/>
      <w:bookmarkEnd w:id="550"/>
      <w:bookmarkEnd w:id="551"/>
    </w:p>
    <w:p w14:paraId="5E1EB865" w14:textId="77777777" w:rsidR="00A04781" w:rsidRDefault="00A04781" w:rsidP="00A04781">
      <w:pPr>
        <w:rPr>
          <w:szCs w:val="24"/>
        </w:rPr>
      </w:pPr>
      <w:r w:rsidRPr="005F729D">
        <w:rPr>
          <w:szCs w:val="24"/>
        </w:rPr>
        <w:t xml:space="preserve">Una actividad </w:t>
      </w:r>
      <w:r>
        <w:rPr>
          <w:szCs w:val="24"/>
        </w:rPr>
        <w:t>se considera toda acción que realiza un usuario, como crear evento, modificar evento, modificar perfil, entre otros, un usuario puede realizar un sin límite de actividades.</w:t>
      </w:r>
    </w:p>
    <w:p w14:paraId="5B94F4DD" w14:textId="670BB9CF" w:rsidR="00A04781" w:rsidRDefault="001D1F6B" w:rsidP="00A04781">
      <w:pPr>
        <w:pStyle w:val="Ttulo4"/>
      </w:pPr>
      <w:bookmarkStart w:id="552" w:name="_Toc486449108"/>
      <w:bookmarkStart w:id="553" w:name="_Toc486696820"/>
      <w:bookmarkStart w:id="554" w:name="_Toc486710836"/>
      <w:r>
        <w:t>5</w:t>
      </w:r>
      <w:r w:rsidR="00A04781">
        <w:t>.2.1.3 Evento</w:t>
      </w:r>
      <w:bookmarkEnd w:id="552"/>
      <w:bookmarkEnd w:id="553"/>
      <w:bookmarkEnd w:id="554"/>
    </w:p>
    <w:p w14:paraId="7C829CF2" w14:textId="77777777" w:rsidR="00A04781" w:rsidRPr="005F729D" w:rsidRDefault="00A04781" w:rsidP="00A04781">
      <w:pPr>
        <w:rPr>
          <w:szCs w:val="24"/>
        </w:rPr>
      </w:pPr>
      <w:r>
        <w:rPr>
          <w:szCs w:val="24"/>
        </w:rPr>
        <w:t>Evento se encarga de almacenar toda la información de los mismos, puede contener ninguna o muchas fotografías, una o varias categorías y su estado puede ser Público o Privado, en caso de ser un evento privado se podrá generar una lista de invitados.</w:t>
      </w:r>
    </w:p>
    <w:p w14:paraId="6F07133A" w14:textId="77777777" w:rsidR="00A04781" w:rsidRPr="00A04781" w:rsidRDefault="00A04781" w:rsidP="00A04781"/>
    <w:p w14:paraId="05FE4087" w14:textId="77777777" w:rsidR="006F31E5" w:rsidRDefault="006F31E5" w:rsidP="00DB089B">
      <w:pPr>
        <w:jc w:val="center"/>
        <w:sectPr w:rsidR="006F31E5" w:rsidSect="00D67BCE">
          <w:pgSz w:w="12240" w:h="15840"/>
          <w:pgMar w:top="1418" w:right="1701" w:bottom="1418" w:left="1701" w:header="0" w:footer="720" w:gutter="0"/>
          <w:cols w:space="720"/>
        </w:sectPr>
      </w:pPr>
    </w:p>
    <w:p w14:paraId="00E451AB" w14:textId="01EFA5C1" w:rsidR="001D1F6B" w:rsidRDefault="00A04781" w:rsidP="006F31E5">
      <w:pPr>
        <w:jc w:val="center"/>
      </w:pPr>
      <w:r>
        <w:rPr>
          <w:noProof/>
        </w:rPr>
        <w:lastRenderedPageBreak/>
        <w:drawing>
          <wp:inline distT="0" distB="0" distL="0" distR="0" wp14:anchorId="3B7617AC" wp14:editId="62BD7339">
            <wp:extent cx="7315200" cy="5058281"/>
            <wp:effectExtent l="0" t="0" r="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iagrama1.png"/>
                    <pic:cNvPicPr/>
                  </pic:nvPicPr>
                  <pic:blipFill>
                    <a:blip r:embed="rId19">
                      <a:extLst>
                        <a:ext uri="{28A0092B-C50C-407E-A947-70E740481C1C}">
                          <a14:useLocalDpi xmlns:a14="http://schemas.microsoft.com/office/drawing/2010/main" val="0"/>
                        </a:ext>
                      </a:extLst>
                    </a:blip>
                    <a:stretch>
                      <a:fillRect/>
                    </a:stretch>
                  </pic:blipFill>
                  <pic:spPr>
                    <a:xfrm>
                      <a:off x="0" y="0"/>
                      <a:ext cx="7412288" cy="5125415"/>
                    </a:xfrm>
                    <a:prstGeom prst="rect">
                      <a:avLst/>
                    </a:prstGeom>
                  </pic:spPr>
                </pic:pic>
              </a:graphicData>
            </a:graphic>
          </wp:inline>
        </w:drawing>
      </w:r>
      <w:bookmarkStart w:id="555" w:name="_Toc486448696"/>
    </w:p>
    <w:p w14:paraId="4CC8FF78" w14:textId="0DD27A04" w:rsidR="00275744" w:rsidRDefault="00275744" w:rsidP="00275744">
      <w:pPr>
        <w:pStyle w:val="Descripcin"/>
        <w:sectPr w:rsidR="00275744" w:rsidSect="00D67BCE">
          <w:pgSz w:w="15840" w:h="12240" w:orient="landscape"/>
          <w:pgMar w:top="1701" w:right="1418" w:bottom="1701" w:left="1418" w:header="0" w:footer="720" w:gutter="0"/>
          <w:cols w:space="720"/>
        </w:sectPr>
      </w:pPr>
      <w:bookmarkStart w:id="556" w:name="_Toc486712591"/>
      <w:r>
        <w:t xml:space="preserve">Figura </w:t>
      </w:r>
      <w:r>
        <w:fldChar w:fldCharType="begin"/>
      </w:r>
      <w:r>
        <w:instrText xml:space="preserve"> SEQ Figura \* ARABIC </w:instrText>
      </w:r>
      <w:r>
        <w:fldChar w:fldCharType="separate"/>
      </w:r>
      <w:r w:rsidR="00633160">
        <w:rPr>
          <w:noProof/>
        </w:rPr>
        <w:t>9</w:t>
      </w:r>
      <w:r>
        <w:rPr>
          <w:noProof/>
        </w:rPr>
        <w:fldChar w:fldCharType="end"/>
      </w:r>
      <w:r>
        <w:t>: Modelo de la Base de Datos</w:t>
      </w:r>
      <w:bookmarkEnd w:id="556"/>
    </w:p>
    <w:p w14:paraId="7C0A235B" w14:textId="77777777" w:rsidR="00275744" w:rsidRDefault="00275744" w:rsidP="00275744"/>
    <w:p w14:paraId="7C30214B" w14:textId="2AB5611F" w:rsidR="001D1F6B" w:rsidRDefault="001D1F6B">
      <w:pPr>
        <w:spacing w:after="0" w:line="276" w:lineRule="auto"/>
        <w:jc w:val="left"/>
      </w:pPr>
    </w:p>
    <w:p w14:paraId="7B1DCA47" w14:textId="637ADC3F" w:rsidR="00275744" w:rsidRDefault="001D1F6B" w:rsidP="001D1F6B">
      <w:pPr>
        <w:pStyle w:val="capitulo"/>
      </w:pPr>
      <w:r>
        <w:t>Capítulo</w:t>
      </w:r>
      <w:r w:rsidR="00275744">
        <w:t xml:space="preserve"> 6</w:t>
      </w:r>
    </w:p>
    <w:p w14:paraId="6B280089" w14:textId="77777777" w:rsidR="00275744" w:rsidRPr="0041535E" w:rsidRDefault="00275744" w:rsidP="00275744">
      <w:pPr>
        <w:pStyle w:val="Ttulo1"/>
      </w:pPr>
      <w:bookmarkStart w:id="557" w:name="_Toc484123356"/>
      <w:bookmarkStart w:id="558" w:name="_Toc484123431"/>
      <w:bookmarkStart w:id="559" w:name="_Toc486449109"/>
      <w:bookmarkStart w:id="560" w:name="_Toc486696821"/>
      <w:bookmarkStart w:id="561" w:name="_Toc486710837"/>
      <w:r w:rsidRPr="0041535E">
        <w:t>Diseño</w:t>
      </w:r>
      <w:bookmarkEnd w:id="557"/>
      <w:bookmarkEnd w:id="558"/>
      <w:bookmarkEnd w:id="559"/>
      <w:bookmarkEnd w:id="560"/>
      <w:bookmarkEnd w:id="561"/>
    </w:p>
    <w:p w14:paraId="73D45BFA" w14:textId="77777777" w:rsidR="00275744" w:rsidRDefault="00275744" w:rsidP="001D1F6B">
      <w:pPr>
        <w:pStyle w:val="capitulo"/>
        <w:sectPr w:rsidR="00275744" w:rsidSect="00D67BCE">
          <w:pgSz w:w="12240" w:h="15840" w:code="1"/>
          <w:pgMar w:top="1418" w:right="1701" w:bottom="1418" w:left="1701" w:header="0" w:footer="720" w:gutter="0"/>
          <w:cols w:space="720"/>
          <w:vAlign w:val="center"/>
        </w:sectPr>
      </w:pPr>
    </w:p>
    <w:p w14:paraId="080541CF" w14:textId="366367CC" w:rsidR="001A52DB" w:rsidRPr="0041535E" w:rsidRDefault="00275744" w:rsidP="00670242">
      <w:pPr>
        <w:pStyle w:val="Ttulo2"/>
      </w:pPr>
      <w:bookmarkStart w:id="562" w:name="_Toc484123357"/>
      <w:bookmarkStart w:id="563" w:name="_Toc484123432"/>
      <w:bookmarkStart w:id="564" w:name="_Toc486449110"/>
      <w:bookmarkStart w:id="565" w:name="_Toc486696822"/>
      <w:bookmarkStart w:id="566" w:name="_Toc486710838"/>
      <w:bookmarkEnd w:id="555"/>
      <w:r>
        <w:lastRenderedPageBreak/>
        <w:t>6</w:t>
      </w:r>
      <w:r w:rsidR="004A6F06" w:rsidRPr="0041535E">
        <w:t>.1 Diseño Físico de la Base de datos</w:t>
      </w:r>
      <w:bookmarkEnd w:id="562"/>
      <w:bookmarkEnd w:id="563"/>
      <w:bookmarkEnd w:id="564"/>
      <w:bookmarkEnd w:id="565"/>
      <w:bookmarkEnd w:id="566"/>
    </w:p>
    <w:p w14:paraId="4EF076F8" w14:textId="7E1BC086" w:rsidR="00057BCE" w:rsidRDefault="00A04781" w:rsidP="00DB089B">
      <w:pPr>
        <w:jc w:val="center"/>
      </w:pPr>
      <w:r>
        <w:rPr>
          <w:noProof/>
        </w:rPr>
        <w:drawing>
          <wp:inline distT="0" distB="0" distL="0" distR="0" wp14:anchorId="09B5CFCA" wp14:editId="231AE77E">
            <wp:extent cx="6553200" cy="4052748"/>
            <wp:effectExtent l="0" t="0" r="0" b="508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a.PNG"/>
                    <pic:cNvPicPr/>
                  </pic:nvPicPr>
                  <pic:blipFill>
                    <a:blip r:embed="rId20">
                      <a:extLst>
                        <a:ext uri="{28A0092B-C50C-407E-A947-70E740481C1C}">
                          <a14:useLocalDpi xmlns:a14="http://schemas.microsoft.com/office/drawing/2010/main" val="0"/>
                        </a:ext>
                      </a:extLst>
                    </a:blip>
                    <a:stretch>
                      <a:fillRect/>
                    </a:stretch>
                  </pic:blipFill>
                  <pic:spPr>
                    <a:xfrm>
                      <a:off x="0" y="0"/>
                      <a:ext cx="6575761" cy="4066701"/>
                    </a:xfrm>
                    <a:prstGeom prst="rect">
                      <a:avLst/>
                    </a:prstGeom>
                  </pic:spPr>
                </pic:pic>
              </a:graphicData>
            </a:graphic>
          </wp:inline>
        </w:drawing>
      </w:r>
    </w:p>
    <w:p w14:paraId="5CA2DFCB" w14:textId="59F7D886" w:rsidR="00DB089B" w:rsidRDefault="005E37AC" w:rsidP="005E37AC">
      <w:pPr>
        <w:pStyle w:val="Descripcin"/>
        <w:sectPr w:rsidR="00DB089B" w:rsidSect="00D67BCE">
          <w:pgSz w:w="15840" w:h="12240" w:orient="landscape"/>
          <w:pgMar w:top="1701" w:right="1418" w:bottom="1701" w:left="1418" w:header="0" w:footer="720" w:gutter="0"/>
          <w:cols w:space="720"/>
        </w:sectPr>
      </w:pPr>
      <w:bookmarkStart w:id="567" w:name="_Toc486448697"/>
      <w:bookmarkStart w:id="568" w:name="_Toc486712592"/>
      <w:r>
        <w:t xml:space="preserve">Figura </w:t>
      </w:r>
      <w:r w:rsidR="00B56172">
        <w:fldChar w:fldCharType="begin"/>
      </w:r>
      <w:r w:rsidR="00B56172">
        <w:instrText xml:space="preserve"> SEQ Figura \* ARABIC </w:instrText>
      </w:r>
      <w:r w:rsidR="00B56172">
        <w:fldChar w:fldCharType="separate"/>
      </w:r>
      <w:r w:rsidR="00633160">
        <w:rPr>
          <w:noProof/>
        </w:rPr>
        <w:t>10</w:t>
      </w:r>
      <w:r w:rsidR="00B56172">
        <w:rPr>
          <w:noProof/>
        </w:rPr>
        <w:fldChar w:fldCharType="end"/>
      </w:r>
      <w:r w:rsidR="00DB089B">
        <w:t>: Modelo Físico de la Base de datos</w:t>
      </w:r>
      <w:bookmarkEnd w:id="567"/>
      <w:bookmarkEnd w:id="568"/>
    </w:p>
    <w:p w14:paraId="311B32EF" w14:textId="70B45DF9" w:rsidR="00D33B95" w:rsidRDefault="00275744" w:rsidP="00C42FBA">
      <w:pPr>
        <w:pStyle w:val="Ttulo2"/>
      </w:pPr>
      <w:bookmarkStart w:id="569" w:name="_Toc486696823"/>
      <w:bookmarkStart w:id="570" w:name="_Toc484123358"/>
      <w:bookmarkStart w:id="571" w:name="_Toc484123433"/>
      <w:bookmarkStart w:id="572" w:name="_Toc486449111"/>
      <w:bookmarkStart w:id="573" w:name="_Toc486710839"/>
      <w:r>
        <w:lastRenderedPageBreak/>
        <w:t>6</w:t>
      </w:r>
      <w:r w:rsidR="004A6F06" w:rsidRPr="0041535E">
        <w:t>.2 Diseño de</w:t>
      </w:r>
      <w:bookmarkEnd w:id="569"/>
      <w:r w:rsidR="004A6F06" w:rsidRPr="0041535E">
        <w:t xml:space="preserve"> </w:t>
      </w:r>
      <w:bookmarkStart w:id="574" w:name="_Toc486696824"/>
      <w:bookmarkEnd w:id="570"/>
      <w:bookmarkEnd w:id="571"/>
      <w:r w:rsidR="00D33B95">
        <w:t>la interfaz</w:t>
      </w:r>
      <w:bookmarkEnd w:id="572"/>
      <w:bookmarkEnd w:id="573"/>
      <w:bookmarkEnd w:id="574"/>
    </w:p>
    <w:p w14:paraId="06AB78B4" w14:textId="41B80235" w:rsidR="00D33B95" w:rsidRDefault="00D33B95" w:rsidP="00D33B95">
      <w:r>
        <w:t xml:space="preserve">Es el diseño del aplicación web y móvil enfocado en la experiencia de usuario y su interacción. </w:t>
      </w:r>
    </w:p>
    <w:p w14:paraId="67DCA102" w14:textId="2CA0E60C" w:rsidR="00D33B95" w:rsidRDefault="00D33B95" w:rsidP="00D33B95">
      <w:r>
        <w:t xml:space="preserve">Las Figuras </w:t>
      </w:r>
      <w:r w:rsidR="005C7F78">
        <w:t>11</w:t>
      </w:r>
      <w:r>
        <w:t xml:space="preserve"> a </w:t>
      </w:r>
      <w:r w:rsidR="005C7F78">
        <w:t>24</w:t>
      </w:r>
      <w:r>
        <w:t>, representan de manera abstracta las interfaces de los módulos más significativos del sistema.</w:t>
      </w:r>
    </w:p>
    <w:p w14:paraId="75FD1CED" w14:textId="7932E3D9" w:rsidR="00D33B95" w:rsidRDefault="00275744" w:rsidP="007D7A3D">
      <w:pPr>
        <w:pStyle w:val="Ttulo4"/>
      </w:pPr>
      <w:bookmarkStart w:id="575" w:name="_Toc486449112"/>
      <w:bookmarkStart w:id="576" w:name="_Toc486696825"/>
      <w:bookmarkStart w:id="577" w:name="_Toc486710840"/>
      <w:r>
        <w:t>6</w:t>
      </w:r>
      <w:r w:rsidR="00D33B95">
        <w:t>.</w:t>
      </w:r>
      <w:r w:rsidR="006F31E5">
        <w:t>2</w:t>
      </w:r>
      <w:r w:rsidR="00D33B95">
        <w:t>.1 Aplicación web</w:t>
      </w:r>
      <w:bookmarkEnd w:id="575"/>
      <w:bookmarkEnd w:id="576"/>
      <w:bookmarkEnd w:id="577"/>
    </w:p>
    <w:p w14:paraId="61B20489" w14:textId="4D8900DE" w:rsidR="00D33B95" w:rsidRPr="00D33B95" w:rsidRDefault="00D33B95" w:rsidP="00D33B95">
      <w:pPr>
        <w:rPr>
          <w:b/>
        </w:rPr>
      </w:pPr>
      <w:r>
        <w:rPr>
          <w:b/>
        </w:rPr>
        <w:t xml:space="preserve">Explorar: </w:t>
      </w:r>
      <w:r w:rsidRPr="00D33B95">
        <w:t>es la página principal de la aplicación en la que se muestra un formulario</w:t>
      </w:r>
      <w:r>
        <w:t xml:space="preserve"> con los posibles parámetros de búsqueda de eventos sociales.</w:t>
      </w:r>
    </w:p>
    <w:p w14:paraId="2FF102DD" w14:textId="77777777" w:rsidR="00537D37" w:rsidRDefault="00D33B95" w:rsidP="00537D37">
      <w:pPr>
        <w:keepNext/>
        <w:jc w:val="center"/>
      </w:pPr>
      <w:r w:rsidRPr="00D33B95">
        <w:rPr>
          <w:noProof/>
        </w:rPr>
        <w:drawing>
          <wp:inline distT="0" distB="0" distL="0" distR="0" wp14:anchorId="17345B07" wp14:editId="5F8F78D7">
            <wp:extent cx="5612130" cy="3532607"/>
            <wp:effectExtent l="0" t="0" r="7620" b="0"/>
            <wp:docPr id="20" name="Imagen 20" descr="D:\Dropbox\Tesis Definitiva\usuario no registrado in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Dropbox\Tesis Definitiva\usuario no registrado inicio.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12130" cy="3532607"/>
                    </a:xfrm>
                    <a:prstGeom prst="rect">
                      <a:avLst/>
                    </a:prstGeom>
                    <a:noFill/>
                    <a:ln>
                      <a:noFill/>
                    </a:ln>
                  </pic:spPr>
                </pic:pic>
              </a:graphicData>
            </a:graphic>
          </wp:inline>
        </w:drawing>
      </w:r>
    </w:p>
    <w:p w14:paraId="5C33BA9C" w14:textId="5ACFF3DB" w:rsidR="00D33B95" w:rsidRDefault="00537D37" w:rsidP="00537D37">
      <w:pPr>
        <w:pStyle w:val="Descripcin"/>
      </w:pPr>
      <w:bookmarkStart w:id="578" w:name="_Toc486448698"/>
      <w:bookmarkStart w:id="579" w:name="_Toc486712593"/>
      <w:r>
        <w:t xml:space="preserve">Figura </w:t>
      </w:r>
      <w:r w:rsidR="00B56172">
        <w:fldChar w:fldCharType="begin"/>
      </w:r>
      <w:r w:rsidR="00B56172">
        <w:instrText xml:space="preserve"> SEQ Figura \* ARABIC </w:instrText>
      </w:r>
      <w:r w:rsidR="00B56172">
        <w:fldChar w:fldCharType="separate"/>
      </w:r>
      <w:r w:rsidR="00633160">
        <w:rPr>
          <w:noProof/>
        </w:rPr>
        <w:t>11</w:t>
      </w:r>
      <w:r w:rsidR="00B56172">
        <w:rPr>
          <w:noProof/>
        </w:rPr>
        <w:fldChar w:fldCharType="end"/>
      </w:r>
      <w:r>
        <w:t>: Interfaz de la aplicación web - Explorar</w:t>
      </w:r>
      <w:bookmarkEnd w:id="578"/>
      <w:bookmarkEnd w:id="579"/>
    </w:p>
    <w:p w14:paraId="77B0FF86" w14:textId="02492862" w:rsidR="00D33B95" w:rsidRDefault="00D33B95" w:rsidP="00D33B95"/>
    <w:p w14:paraId="4B9EDC5A" w14:textId="081F5F3C" w:rsidR="00D33B95" w:rsidRDefault="00D33B95" w:rsidP="00D33B95"/>
    <w:p w14:paraId="3695413C" w14:textId="54E539D2" w:rsidR="00D33B95" w:rsidRDefault="00D33B95" w:rsidP="00D33B95"/>
    <w:p w14:paraId="78E81B81" w14:textId="091398EB" w:rsidR="00D33B95" w:rsidRDefault="00D33B95" w:rsidP="00D33B95"/>
    <w:p w14:paraId="4FDE1D9A" w14:textId="29705477" w:rsidR="00D33B95" w:rsidRPr="00D33B95" w:rsidRDefault="00D33B95" w:rsidP="00D33B95">
      <w:r w:rsidRPr="00D33B95">
        <w:rPr>
          <w:b/>
        </w:rPr>
        <w:lastRenderedPageBreak/>
        <w:t>Resultados</w:t>
      </w:r>
      <w:r>
        <w:rPr>
          <w:b/>
        </w:rPr>
        <w:t xml:space="preserve">: </w:t>
      </w:r>
      <w:r w:rsidRPr="00D33B95">
        <w:t>es la página en la que se muestran los resultados previos a una búsqueda utilizando los filtros disponibles para tal propósito</w:t>
      </w:r>
      <w:r>
        <w:rPr>
          <w:b/>
        </w:rPr>
        <w:t xml:space="preserve">. </w:t>
      </w:r>
      <w:r>
        <w:t>Se visualiza una lista en conjunto con un mapa con los eventos encontrados.</w:t>
      </w:r>
    </w:p>
    <w:p w14:paraId="41BFA414" w14:textId="77777777" w:rsidR="00537D37" w:rsidRDefault="00D33B95" w:rsidP="00537D37">
      <w:pPr>
        <w:keepNext/>
        <w:jc w:val="center"/>
      </w:pPr>
      <w:r w:rsidRPr="00D33B95">
        <w:rPr>
          <w:noProof/>
        </w:rPr>
        <w:drawing>
          <wp:inline distT="0" distB="0" distL="0" distR="0" wp14:anchorId="08177E0B" wp14:editId="166D5DAC">
            <wp:extent cx="5612130" cy="3532607"/>
            <wp:effectExtent l="0" t="0" r="7620" b="0"/>
            <wp:docPr id="21" name="Imagen 21" descr="D:\Dropbox\Tesis Definitiva\usuario no registrado resultad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Dropbox\Tesis Definitiva\usuario no registrado resultado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12130" cy="3532607"/>
                    </a:xfrm>
                    <a:prstGeom prst="rect">
                      <a:avLst/>
                    </a:prstGeom>
                    <a:noFill/>
                    <a:ln>
                      <a:noFill/>
                    </a:ln>
                  </pic:spPr>
                </pic:pic>
              </a:graphicData>
            </a:graphic>
          </wp:inline>
        </w:drawing>
      </w:r>
    </w:p>
    <w:p w14:paraId="529BC8CC" w14:textId="5160EB14" w:rsidR="00D33B95" w:rsidRDefault="00537D37" w:rsidP="00537D37">
      <w:pPr>
        <w:pStyle w:val="Descripcin"/>
      </w:pPr>
      <w:bookmarkStart w:id="580" w:name="_Toc486448699"/>
      <w:bookmarkStart w:id="581" w:name="_Toc486712594"/>
      <w:r>
        <w:t xml:space="preserve">Figura </w:t>
      </w:r>
      <w:r w:rsidR="00B56172">
        <w:fldChar w:fldCharType="begin"/>
      </w:r>
      <w:r w:rsidR="00B56172">
        <w:instrText xml:space="preserve"> SEQ Figura \* ARABIC </w:instrText>
      </w:r>
      <w:r w:rsidR="00B56172">
        <w:fldChar w:fldCharType="separate"/>
      </w:r>
      <w:r w:rsidR="00633160">
        <w:rPr>
          <w:noProof/>
        </w:rPr>
        <w:t>12</w:t>
      </w:r>
      <w:r w:rsidR="00B56172">
        <w:rPr>
          <w:noProof/>
        </w:rPr>
        <w:fldChar w:fldCharType="end"/>
      </w:r>
      <w:r>
        <w:t>:</w:t>
      </w:r>
      <w:r w:rsidRPr="00537D37">
        <w:t xml:space="preserve"> </w:t>
      </w:r>
      <w:r>
        <w:t>Interfaz de la aplicación web - Resultados</w:t>
      </w:r>
      <w:bookmarkEnd w:id="580"/>
      <w:bookmarkEnd w:id="581"/>
    </w:p>
    <w:p w14:paraId="2FE402ED" w14:textId="52BF0A02" w:rsidR="001621F4" w:rsidRDefault="001621F4" w:rsidP="00D33B95">
      <w:r w:rsidRPr="001621F4">
        <w:rPr>
          <w:b/>
        </w:rPr>
        <w:t>Modos de uso:</w:t>
      </w:r>
      <w:r>
        <w:t xml:space="preserve"> página con un breve instructivo de que hace la aplicación</w:t>
      </w:r>
    </w:p>
    <w:p w14:paraId="19D134F7" w14:textId="77777777" w:rsidR="00537D37" w:rsidRDefault="00D33B95" w:rsidP="00537D37">
      <w:pPr>
        <w:keepNext/>
        <w:jc w:val="center"/>
      </w:pPr>
      <w:r w:rsidRPr="00D33B95">
        <w:rPr>
          <w:noProof/>
        </w:rPr>
        <w:lastRenderedPageBreak/>
        <w:drawing>
          <wp:inline distT="0" distB="0" distL="0" distR="0" wp14:anchorId="137D479A" wp14:editId="600317DC">
            <wp:extent cx="5612130" cy="3532607"/>
            <wp:effectExtent l="0" t="0" r="7620" b="0"/>
            <wp:docPr id="18" name="Imagen 18" descr="D:\Dropbox\Tesis Definitiva\modos de us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Dropbox\Tesis Definitiva\modos de uso.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12130" cy="3532607"/>
                    </a:xfrm>
                    <a:prstGeom prst="rect">
                      <a:avLst/>
                    </a:prstGeom>
                    <a:noFill/>
                    <a:ln>
                      <a:noFill/>
                    </a:ln>
                  </pic:spPr>
                </pic:pic>
              </a:graphicData>
            </a:graphic>
          </wp:inline>
        </w:drawing>
      </w:r>
    </w:p>
    <w:p w14:paraId="70A246B3" w14:textId="563F8009" w:rsidR="00D33B95" w:rsidRDefault="00537D37" w:rsidP="00537D37">
      <w:pPr>
        <w:pStyle w:val="Descripcin"/>
      </w:pPr>
      <w:bookmarkStart w:id="582" w:name="_Toc486448700"/>
      <w:bookmarkStart w:id="583" w:name="_Toc486712595"/>
      <w:r>
        <w:t xml:space="preserve">Figura </w:t>
      </w:r>
      <w:r w:rsidR="00B56172">
        <w:fldChar w:fldCharType="begin"/>
      </w:r>
      <w:r w:rsidR="00B56172">
        <w:instrText xml:space="preserve"> SEQ Figura \* ARABIC </w:instrText>
      </w:r>
      <w:r w:rsidR="00B56172">
        <w:fldChar w:fldCharType="separate"/>
      </w:r>
      <w:r w:rsidR="00633160">
        <w:rPr>
          <w:noProof/>
        </w:rPr>
        <w:t>13</w:t>
      </w:r>
      <w:r w:rsidR="00B56172">
        <w:rPr>
          <w:noProof/>
        </w:rPr>
        <w:fldChar w:fldCharType="end"/>
      </w:r>
      <w:r>
        <w:t>:</w:t>
      </w:r>
      <w:r w:rsidRPr="00537D37">
        <w:t xml:space="preserve"> </w:t>
      </w:r>
      <w:r>
        <w:t>Interfaz de la aplicación web – Modos de uso</w:t>
      </w:r>
      <w:bookmarkEnd w:id="582"/>
      <w:bookmarkEnd w:id="583"/>
    </w:p>
    <w:p w14:paraId="3BBF7E39" w14:textId="5F033678" w:rsidR="001621F4" w:rsidRPr="001621F4" w:rsidRDefault="001621F4" w:rsidP="001621F4">
      <w:r>
        <w:rPr>
          <w:b/>
        </w:rPr>
        <w:t xml:space="preserve">Registrarse: </w:t>
      </w:r>
      <w:r>
        <w:t>página que visualiza el formulario mediante el cual un usuario no registrado puede ingresar los datos requeridos y formar parte del sistema.</w:t>
      </w:r>
    </w:p>
    <w:p w14:paraId="5E953C30" w14:textId="77777777" w:rsidR="00537D37" w:rsidRDefault="001621F4" w:rsidP="00537D37">
      <w:pPr>
        <w:keepNext/>
      </w:pPr>
      <w:r w:rsidRPr="001621F4">
        <w:rPr>
          <w:noProof/>
        </w:rPr>
        <w:lastRenderedPageBreak/>
        <w:drawing>
          <wp:inline distT="0" distB="0" distL="0" distR="0" wp14:anchorId="3F70F1B5" wp14:editId="084BD635">
            <wp:extent cx="5612130" cy="3532607"/>
            <wp:effectExtent l="0" t="0" r="7620" b="0"/>
            <wp:docPr id="22" name="Imagen 22" descr="D:\Dropbox\Tesis Definitiva\usuario no registrado resultados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Dropbox\Tesis Definitiva\usuario no registrado resultados copy 2.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12130" cy="3532607"/>
                    </a:xfrm>
                    <a:prstGeom prst="rect">
                      <a:avLst/>
                    </a:prstGeom>
                    <a:noFill/>
                    <a:ln>
                      <a:noFill/>
                    </a:ln>
                  </pic:spPr>
                </pic:pic>
              </a:graphicData>
            </a:graphic>
          </wp:inline>
        </w:drawing>
      </w:r>
    </w:p>
    <w:p w14:paraId="622E5D71" w14:textId="3A4C2920" w:rsidR="001621F4" w:rsidRDefault="00537D37" w:rsidP="00537D37">
      <w:pPr>
        <w:pStyle w:val="Descripcin"/>
      </w:pPr>
      <w:bookmarkStart w:id="584" w:name="_Toc486448701"/>
      <w:bookmarkStart w:id="585" w:name="_Toc486712596"/>
      <w:r>
        <w:t xml:space="preserve">Figura </w:t>
      </w:r>
      <w:r w:rsidR="00B56172">
        <w:fldChar w:fldCharType="begin"/>
      </w:r>
      <w:r w:rsidR="00B56172">
        <w:instrText xml:space="preserve"> SEQ Figura \* ARABIC </w:instrText>
      </w:r>
      <w:r w:rsidR="00B56172">
        <w:fldChar w:fldCharType="separate"/>
      </w:r>
      <w:r w:rsidR="00633160">
        <w:rPr>
          <w:noProof/>
        </w:rPr>
        <w:t>14</w:t>
      </w:r>
      <w:r w:rsidR="00B56172">
        <w:rPr>
          <w:noProof/>
        </w:rPr>
        <w:fldChar w:fldCharType="end"/>
      </w:r>
      <w:r>
        <w:t>:</w:t>
      </w:r>
      <w:r w:rsidRPr="00537D37">
        <w:t xml:space="preserve"> </w:t>
      </w:r>
      <w:r>
        <w:t>:</w:t>
      </w:r>
      <w:r w:rsidRPr="00537D37">
        <w:t xml:space="preserve"> </w:t>
      </w:r>
      <w:r>
        <w:t>Interfaz de la aplicación web – Registrarse</w:t>
      </w:r>
      <w:bookmarkEnd w:id="584"/>
      <w:bookmarkEnd w:id="585"/>
      <w:r>
        <w:t xml:space="preserve"> </w:t>
      </w:r>
    </w:p>
    <w:p w14:paraId="00A729FF" w14:textId="27DD1212" w:rsidR="001621F4" w:rsidRDefault="001621F4" w:rsidP="001621F4">
      <w:r>
        <w:rPr>
          <w:b/>
        </w:rPr>
        <w:t xml:space="preserve">Mi perfil: </w:t>
      </w:r>
      <w:r>
        <w:t xml:space="preserve">página que visualiza la información del perfil del usuario que tiene la sesión iniciada, mediante la cual puede modificarse el perfil y además listarse los eventos que el usuario ha registrado, utilizando la misma vista de resultados. </w:t>
      </w:r>
    </w:p>
    <w:p w14:paraId="5571BE4C" w14:textId="77777777" w:rsidR="00537D37" w:rsidRDefault="007D7A3D" w:rsidP="00537D37">
      <w:pPr>
        <w:keepNext/>
        <w:jc w:val="center"/>
      </w:pPr>
      <w:r w:rsidRPr="007D7A3D">
        <w:rPr>
          <w:noProof/>
        </w:rPr>
        <w:lastRenderedPageBreak/>
        <w:drawing>
          <wp:inline distT="0" distB="0" distL="0" distR="0" wp14:anchorId="7DEFAA0A" wp14:editId="1A27E0CC">
            <wp:extent cx="5612130" cy="3532607"/>
            <wp:effectExtent l="0" t="0" r="7620" b="0"/>
            <wp:docPr id="23" name="Imagen 23" descr="D:\Dropbox\Tesis Definitiva\usuario no registrado resultados copy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Dropbox\Tesis Definitiva\usuario no registrado resultados copy 3.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12130" cy="3532607"/>
                    </a:xfrm>
                    <a:prstGeom prst="rect">
                      <a:avLst/>
                    </a:prstGeom>
                    <a:noFill/>
                    <a:ln>
                      <a:noFill/>
                    </a:ln>
                  </pic:spPr>
                </pic:pic>
              </a:graphicData>
            </a:graphic>
          </wp:inline>
        </w:drawing>
      </w:r>
    </w:p>
    <w:p w14:paraId="670B1660" w14:textId="5ACAB2FD" w:rsidR="007D7A3D" w:rsidRDefault="00537D37" w:rsidP="00537D37">
      <w:pPr>
        <w:pStyle w:val="Descripcin"/>
      </w:pPr>
      <w:bookmarkStart w:id="586" w:name="_Toc486448702"/>
      <w:bookmarkStart w:id="587" w:name="_Toc486712597"/>
      <w:r>
        <w:t xml:space="preserve">Figura </w:t>
      </w:r>
      <w:r w:rsidR="00B56172">
        <w:fldChar w:fldCharType="begin"/>
      </w:r>
      <w:r w:rsidR="00B56172">
        <w:instrText xml:space="preserve"> SEQ Figura \* ARABIC </w:instrText>
      </w:r>
      <w:r w:rsidR="00B56172">
        <w:fldChar w:fldCharType="separate"/>
      </w:r>
      <w:r w:rsidR="00633160">
        <w:rPr>
          <w:noProof/>
        </w:rPr>
        <w:t>15</w:t>
      </w:r>
      <w:r w:rsidR="00B56172">
        <w:rPr>
          <w:noProof/>
        </w:rPr>
        <w:fldChar w:fldCharType="end"/>
      </w:r>
      <w:r w:rsidRPr="00003E4A">
        <w:t>: Interfaz d</w:t>
      </w:r>
      <w:r>
        <w:t>e la aplicación web – Perfil</w:t>
      </w:r>
      <w:bookmarkEnd w:id="586"/>
      <w:bookmarkEnd w:id="587"/>
      <w:r>
        <w:t xml:space="preserve"> </w:t>
      </w:r>
    </w:p>
    <w:p w14:paraId="3FBC7938" w14:textId="4D6B0684" w:rsidR="007D7A3D" w:rsidRDefault="007D7A3D" w:rsidP="001621F4">
      <w:r>
        <w:rPr>
          <w:b/>
        </w:rPr>
        <w:t xml:space="preserve">Ingresar evento: </w:t>
      </w:r>
      <w:r w:rsidRPr="007D7A3D">
        <w:t>página</w:t>
      </w:r>
      <w:r>
        <w:t xml:space="preserve"> que visualiza un formulario por el cual se guarda un evento en el sistema.</w:t>
      </w:r>
    </w:p>
    <w:p w14:paraId="362BAE07" w14:textId="77777777" w:rsidR="00537D37" w:rsidRDefault="007D7A3D" w:rsidP="00537D37">
      <w:pPr>
        <w:keepNext/>
      </w:pPr>
      <w:r w:rsidRPr="007D7A3D">
        <w:rPr>
          <w:b/>
          <w:noProof/>
        </w:rPr>
        <w:lastRenderedPageBreak/>
        <w:drawing>
          <wp:inline distT="0" distB="0" distL="0" distR="0" wp14:anchorId="3440D429" wp14:editId="2A976429">
            <wp:extent cx="5612130" cy="3532607"/>
            <wp:effectExtent l="0" t="0" r="7620" b="0"/>
            <wp:docPr id="24" name="Imagen 24" descr="D:\Dropbox\Tesis Definitiva\usuario no registrado resultados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Dropbox\Tesis Definitiva\usuario no registrado resultados copy 4.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12130" cy="3532607"/>
                    </a:xfrm>
                    <a:prstGeom prst="rect">
                      <a:avLst/>
                    </a:prstGeom>
                    <a:noFill/>
                    <a:ln>
                      <a:noFill/>
                    </a:ln>
                  </pic:spPr>
                </pic:pic>
              </a:graphicData>
            </a:graphic>
          </wp:inline>
        </w:drawing>
      </w:r>
    </w:p>
    <w:p w14:paraId="1DE5D471" w14:textId="17E77AD7" w:rsidR="007D7A3D" w:rsidRDefault="00537D37" w:rsidP="00537D37">
      <w:pPr>
        <w:pStyle w:val="Descripcin"/>
        <w:rPr>
          <w:b/>
        </w:rPr>
      </w:pPr>
      <w:bookmarkStart w:id="588" w:name="_Toc486448703"/>
      <w:bookmarkStart w:id="589" w:name="_Toc486712598"/>
      <w:r>
        <w:t xml:space="preserve">Figura </w:t>
      </w:r>
      <w:r w:rsidR="00B56172">
        <w:fldChar w:fldCharType="begin"/>
      </w:r>
      <w:r w:rsidR="00B56172">
        <w:instrText xml:space="preserve"> SEQ Figura \* ARABIC </w:instrText>
      </w:r>
      <w:r w:rsidR="00B56172">
        <w:fldChar w:fldCharType="separate"/>
      </w:r>
      <w:r w:rsidR="00633160">
        <w:rPr>
          <w:noProof/>
        </w:rPr>
        <w:t>16</w:t>
      </w:r>
      <w:r w:rsidR="00B56172">
        <w:rPr>
          <w:noProof/>
        </w:rPr>
        <w:fldChar w:fldCharType="end"/>
      </w:r>
      <w:r w:rsidRPr="000E1E25">
        <w:t xml:space="preserve">: </w:t>
      </w:r>
      <w:r>
        <w:t>:</w:t>
      </w:r>
      <w:r w:rsidRPr="00537D37">
        <w:t xml:space="preserve"> </w:t>
      </w:r>
      <w:r>
        <w:t>Interfaz de la aplicación web – Ingresar evento</w:t>
      </w:r>
      <w:bookmarkEnd w:id="588"/>
      <w:bookmarkEnd w:id="589"/>
    </w:p>
    <w:p w14:paraId="0B49893A" w14:textId="0DB9B63E" w:rsidR="007D7A3D" w:rsidRDefault="007D7A3D" w:rsidP="001621F4">
      <w:r>
        <w:rPr>
          <w:b/>
        </w:rPr>
        <w:t xml:space="preserve">Detalles de un evento: </w:t>
      </w:r>
      <w:r>
        <w:t>página en la que se detalla un evento, mostrado sus datos y un mapa con su ubicación.</w:t>
      </w:r>
    </w:p>
    <w:p w14:paraId="23011D27" w14:textId="77777777" w:rsidR="00537D37" w:rsidRDefault="007D7A3D" w:rsidP="00537D37">
      <w:pPr>
        <w:keepNext/>
      </w:pPr>
      <w:r w:rsidRPr="007D7A3D">
        <w:rPr>
          <w:noProof/>
        </w:rPr>
        <w:lastRenderedPageBreak/>
        <w:drawing>
          <wp:inline distT="0" distB="0" distL="0" distR="0" wp14:anchorId="1520DE0B" wp14:editId="0784453D">
            <wp:extent cx="5612130" cy="3532607"/>
            <wp:effectExtent l="0" t="0" r="7620" b="0"/>
            <wp:docPr id="25" name="Imagen 25" descr="D:\Dropbox\Tesis Definitiva\usuario no registrado resultados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ropbox\Tesis Definitiva\usuario no registrado resultados copy.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12130" cy="3532607"/>
                    </a:xfrm>
                    <a:prstGeom prst="rect">
                      <a:avLst/>
                    </a:prstGeom>
                    <a:noFill/>
                    <a:ln>
                      <a:noFill/>
                    </a:ln>
                  </pic:spPr>
                </pic:pic>
              </a:graphicData>
            </a:graphic>
          </wp:inline>
        </w:drawing>
      </w:r>
    </w:p>
    <w:p w14:paraId="28910EBD" w14:textId="42ED5262" w:rsidR="007D7A3D" w:rsidRDefault="00537D37" w:rsidP="00537D37">
      <w:pPr>
        <w:pStyle w:val="Descripcin"/>
      </w:pPr>
      <w:bookmarkStart w:id="590" w:name="_Toc486448704"/>
      <w:bookmarkStart w:id="591" w:name="_Toc486712599"/>
      <w:r>
        <w:t xml:space="preserve">Figura </w:t>
      </w:r>
      <w:r w:rsidR="00B56172">
        <w:fldChar w:fldCharType="begin"/>
      </w:r>
      <w:r w:rsidR="00B56172">
        <w:instrText xml:space="preserve"> SEQ Figura \* ARABIC </w:instrText>
      </w:r>
      <w:r w:rsidR="00B56172">
        <w:fldChar w:fldCharType="separate"/>
      </w:r>
      <w:r w:rsidR="00633160">
        <w:rPr>
          <w:noProof/>
        </w:rPr>
        <w:t>17</w:t>
      </w:r>
      <w:r w:rsidR="00B56172">
        <w:rPr>
          <w:noProof/>
        </w:rPr>
        <w:fldChar w:fldCharType="end"/>
      </w:r>
      <w:r w:rsidRPr="002841D2">
        <w:t>: Interfaz d</w:t>
      </w:r>
      <w:r>
        <w:t>e la aplicación web – Detalles de un evento</w:t>
      </w:r>
      <w:bookmarkEnd w:id="590"/>
      <w:bookmarkEnd w:id="591"/>
    </w:p>
    <w:p w14:paraId="423C81AB" w14:textId="34FB0AFD" w:rsidR="007D7A3D" w:rsidRDefault="00275744" w:rsidP="007D7A3D">
      <w:pPr>
        <w:pStyle w:val="Ttulo4"/>
      </w:pPr>
      <w:bookmarkStart w:id="592" w:name="_Toc486449113"/>
      <w:bookmarkStart w:id="593" w:name="_Toc486696826"/>
      <w:bookmarkStart w:id="594" w:name="_Toc486710841"/>
      <w:r>
        <w:t>6</w:t>
      </w:r>
      <w:r w:rsidR="007D7A3D">
        <w:t>.</w:t>
      </w:r>
      <w:r w:rsidR="006F31E5">
        <w:t>2</w:t>
      </w:r>
      <w:r w:rsidR="007D7A3D">
        <w:t>.2 Sección de administración de la aplicación web</w:t>
      </w:r>
      <w:bookmarkEnd w:id="592"/>
      <w:bookmarkEnd w:id="593"/>
      <w:bookmarkEnd w:id="594"/>
    </w:p>
    <w:p w14:paraId="7978F3A9" w14:textId="2EAAC591" w:rsidR="007D7A3D" w:rsidRDefault="007D7A3D" w:rsidP="007D7A3D">
      <w:r>
        <w:rPr>
          <w:b/>
        </w:rPr>
        <w:t xml:space="preserve">Gestión de eventos: </w:t>
      </w:r>
      <w:r>
        <w:t>página que muestra una lista de eventos con las acciones disponibles que puede ejecutar un administrador.</w:t>
      </w:r>
    </w:p>
    <w:p w14:paraId="6416CA83" w14:textId="77777777" w:rsidR="00537D37" w:rsidRDefault="00537D37" w:rsidP="00537D37">
      <w:pPr>
        <w:keepNext/>
      </w:pPr>
      <w:r w:rsidRPr="00537D37">
        <w:rPr>
          <w:noProof/>
        </w:rPr>
        <w:lastRenderedPageBreak/>
        <w:drawing>
          <wp:inline distT="0" distB="0" distL="0" distR="0" wp14:anchorId="7F9F46F1" wp14:editId="070EBA64">
            <wp:extent cx="5612130" cy="3532607"/>
            <wp:effectExtent l="0" t="0" r="7620" b="0"/>
            <wp:docPr id="30" name="Imagen 30" descr="D:\Dropbox\Tesis Definitiva\even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Dropbox\Tesis Definitiva\eventos.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12130" cy="3532607"/>
                    </a:xfrm>
                    <a:prstGeom prst="rect">
                      <a:avLst/>
                    </a:prstGeom>
                    <a:noFill/>
                    <a:ln>
                      <a:noFill/>
                    </a:ln>
                  </pic:spPr>
                </pic:pic>
              </a:graphicData>
            </a:graphic>
          </wp:inline>
        </w:drawing>
      </w:r>
    </w:p>
    <w:p w14:paraId="062445B4" w14:textId="641E5690" w:rsidR="007D7A3D" w:rsidRDefault="00537D37" w:rsidP="00537D37">
      <w:pPr>
        <w:pStyle w:val="Descripcin"/>
      </w:pPr>
      <w:bookmarkStart w:id="595" w:name="_Toc486448705"/>
      <w:bookmarkStart w:id="596" w:name="_Toc486712600"/>
      <w:r>
        <w:t xml:space="preserve">Figura </w:t>
      </w:r>
      <w:r w:rsidR="00B56172">
        <w:fldChar w:fldCharType="begin"/>
      </w:r>
      <w:r w:rsidR="00B56172">
        <w:instrText xml:space="preserve"> SEQ Figura \* ARABIC </w:instrText>
      </w:r>
      <w:r w:rsidR="00B56172">
        <w:fldChar w:fldCharType="separate"/>
      </w:r>
      <w:r w:rsidR="00633160">
        <w:rPr>
          <w:noProof/>
        </w:rPr>
        <w:t>18</w:t>
      </w:r>
      <w:r w:rsidR="00B56172">
        <w:rPr>
          <w:noProof/>
        </w:rPr>
        <w:fldChar w:fldCharType="end"/>
      </w:r>
      <w:r w:rsidRPr="00E57C31">
        <w:t>: Interfaz de la aplicación web</w:t>
      </w:r>
      <w:r>
        <w:t xml:space="preserve"> – Gestión de eventos</w:t>
      </w:r>
      <w:bookmarkEnd w:id="595"/>
      <w:bookmarkEnd w:id="596"/>
    </w:p>
    <w:p w14:paraId="6ACECB17" w14:textId="4497710F" w:rsidR="007D7A3D" w:rsidRDefault="007D7A3D" w:rsidP="007D7A3D">
      <w:r>
        <w:rPr>
          <w:b/>
        </w:rPr>
        <w:t xml:space="preserve">Gestión de usuarios: </w:t>
      </w:r>
      <w:r>
        <w:t>página que muestra una lista de usuarios con las acciones disponibles que puede ejecutar un administrador.</w:t>
      </w:r>
    </w:p>
    <w:p w14:paraId="6EB758FF" w14:textId="77777777" w:rsidR="00537D37" w:rsidRDefault="00537D37" w:rsidP="00537D37">
      <w:pPr>
        <w:keepNext/>
      </w:pPr>
      <w:r w:rsidRPr="00537D37">
        <w:rPr>
          <w:noProof/>
        </w:rPr>
        <w:lastRenderedPageBreak/>
        <w:drawing>
          <wp:inline distT="0" distB="0" distL="0" distR="0" wp14:anchorId="6A4BA748" wp14:editId="573CE69B">
            <wp:extent cx="5612130" cy="3532607"/>
            <wp:effectExtent l="0" t="0" r="7620" b="0"/>
            <wp:docPr id="29" name="Imagen 29" descr="D:\Dropbox\Tesis Definitiva\usuar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Dropbox\Tesis Definitiva\usuarios.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12130" cy="3532607"/>
                    </a:xfrm>
                    <a:prstGeom prst="rect">
                      <a:avLst/>
                    </a:prstGeom>
                    <a:noFill/>
                    <a:ln>
                      <a:noFill/>
                    </a:ln>
                  </pic:spPr>
                </pic:pic>
              </a:graphicData>
            </a:graphic>
          </wp:inline>
        </w:drawing>
      </w:r>
    </w:p>
    <w:p w14:paraId="781AE176" w14:textId="184C502C" w:rsidR="007D7A3D" w:rsidRDefault="00537D37" w:rsidP="00537D37">
      <w:pPr>
        <w:pStyle w:val="Descripcin"/>
      </w:pPr>
      <w:bookmarkStart w:id="597" w:name="_Toc486448706"/>
      <w:bookmarkStart w:id="598" w:name="_Toc486712601"/>
      <w:r>
        <w:t xml:space="preserve">Figura </w:t>
      </w:r>
      <w:r w:rsidR="00B56172">
        <w:fldChar w:fldCharType="begin"/>
      </w:r>
      <w:r w:rsidR="00B56172">
        <w:instrText xml:space="preserve"> SEQ Figura \* ARABIC </w:instrText>
      </w:r>
      <w:r w:rsidR="00B56172">
        <w:fldChar w:fldCharType="separate"/>
      </w:r>
      <w:r w:rsidR="00633160">
        <w:rPr>
          <w:noProof/>
        </w:rPr>
        <w:t>19</w:t>
      </w:r>
      <w:r w:rsidR="00B56172">
        <w:rPr>
          <w:noProof/>
        </w:rPr>
        <w:fldChar w:fldCharType="end"/>
      </w:r>
      <w:r>
        <w:t>:</w:t>
      </w:r>
      <w:r w:rsidRPr="00537D37">
        <w:t xml:space="preserve"> </w:t>
      </w:r>
      <w:r>
        <w:t>Interfaz de la aplicación web – Gestión de usuarios</w:t>
      </w:r>
      <w:bookmarkEnd w:id="597"/>
      <w:bookmarkEnd w:id="598"/>
    </w:p>
    <w:p w14:paraId="11806EAC" w14:textId="2CD2001D" w:rsidR="007D7A3D" w:rsidRDefault="007D7A3D" w:rsidP="007D7A3D">
      <w:r>
        <w:rPr>
          <w:b/>
        </w:rPr>
        <w:t xml:space="preserve">Gestión de </w:t>
      </w:r>
      <w:r w:rsidR="00537D37">
        <w:rPr>
          <w:b/>
        </w:rPr>
        <w:t>categorías</w:t>
      </w:r>
      <w:r>
        <w:rPr>
          <w:b/>
        </w:rPr>
        <w:t xml:space="preserve">: </w:t>
      </w:r>
      <w:r>
        <w:t>página que muestra una lista de categorías con las acciones disponibles que puede ejecutar un administrador.</w:t>
      </w:r>
    </w:p>
    <w:p w14:paraId="7B8C1AB1" w14:textId="77777777" w:rsidR="00537D37" w:rsidRDefault="00537D37" w:rsidP="00537D37">
      <w:pPr>
        <w:keepNext/>
      </w:pPr>
      <w:r w:rsidRPr="00537D37">
        <w:rPr>
          <w:noProof/>
        </w:rPr>
        <w:lastRenderedPageBreak/>
        <w:drawing>
          <wp:inline distT="0" distB="0" distL="0" distR="0" wp14:anchorId="58EF1ACC" wp14:editId="0358E2FE">
            <wp:extent cx="5612130" cy="3532607"/>
            <wp:effectExtent l="0" t="0" r="7620" b="0"/>
            <wp:docPr id="31" name="Imagen 31" descr="D:\Dropbox\Tesis Definitiva\categor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Dropbox\Tesis Definitiva\categorias.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12130" cy="3532607"/>
                    </a:xfrm>
                    <a:prstGeom prst="rect">
                      <a:avLst/>
                    </a:prstGeom>
                    <a:noFill/>
                    <a:ln>
                      <a:noFill/>
                    </a:ln>
                  </pic:spPr>
                </pic:pic>
              </a:graphicData>
            </a:graphic>
          </wp:inline>
        </w:drawing>
      </w:r>
    </w:p>
    <w:p w14:paraId="2CE43EFD" w14:textId="619406FE" w:rsidR="007D7A3D" w:rsidRDefault="00537D37" w:rsidP="00537D37">
      <w:pPr>
        <w:pStyle w:val="Descripcin"/>
      </w:pPr>
      <w:bookmarkStart w:id="599" w:name="_Toc486448707"/>
      <w:bookmarkStart w:id="600" w:name="_Toc486712602"/>
      <w:r>
        <w:t xml:space="preserve">Figura </w:t>
      </w:r>
      <w:r w:rsidR="00B56172">
        <w:fldChar w:fldCharType="begin"/>
      </w:r>
      <w:r w:rsidR="00B56172">
        <w:instrText xml:space="preserve"> SEQ Figura \* ARABIC </w:instrText>
      </w:r>
      <w:r w:rsidR="00B56172">
        <w:fldChar w:fldCharType="separate"/>
      </w:r>
      <w:r w:rsidR="00633160">
        <w:rPr>
          <w:noProof/>
        </w:rPr>
        <w:t>20</w:t>
      </w:r>
      <w:r w:rsidR="00B56172">
        <w:rPr>
          <w:noProof/>
        </w:rPr>
        <w:fldChar w:fldCharType="end"/>
      </w:r>
      <w:r>
        <w:t>:</w:t>
      </w:r>
      <w:r w:rsidRPr="00537D37">
        <w:t xml:space="preserve"> </w:t>
      </w:r>
      <w:r>
        <w:t>Interfaz de la aplicación web – Gestión de categorías</w:t>
      </w:r>
      <w:bookmarkEnd w:id="599"/>
      <w:bookmarkEnd w:id="600"/>
    </w:p>
    <w:p w14:paraId="309BBB41" w14:textId="77777777" w:rsidR="00FF2794" w:rsidRDefault="00FF2794">
      <w:pPr>
        <w:spacing w:after="0" w:line="276" w:lineRule="auto"/>
        <w:jc w:val="left"/>
        <w:rPr>
          <w:b/>
        </w:rPr>
      </w:pPr>
      <w:r>
        <w:br w:type="page"/>
      </w:r>
    </w:p>
    <w:p w14:paraId="616C911E" w14:textId="1470EE06" w:rsidR="00565613" w:rsidRDefault="00275744" w:rsidP="00565613">
      <w:pPr>
        <w:pStyle w:val="Ttulo4"/>
      </w:pPr>
      <w:bookmarkStart w:id="601" w:name="_Toc486449114"/>
      <w:bookmarkStart w:id="602" w:name="_Toc486696827"/>
      <w:bookmarkStart w:id="603" w:name="_Toc486710842"/>
      <w:r>
        <w:lastRenderedPageBreak/>
        <w:t>6</w:t>
      </w:r>
      <w:r w:rsidR="00565613">
        <w:t>.2</w:t>
      </w:r>
      <w:r w:rsidR="005C7F78">
        <w:t>.3</w:t>
      </w:r>
      <w:r w:rsidR="00565613">
        <w:t xml:space="preserve"> Aplicación móvil</w:t>
      </w:r>
      <w:bookmarkEnd w:id="601"/>
      <w:bookmarkEnd w:id="602"/>
      <w:bookmarkEnd w:id="603"/>
    </w:p>
    <w:p w14:paraId="30B5D563" w14:textId="0D32F02F" w:rsidR="00565613" w:rsidRPr="00D33B95" w:rsidRDefault="00565613" w:rsidP="00565613">
      <w:pPr>
        <w:rPr>
          <w:b/>
        </w:rPr>
      </w:pPr>
      <w:r>
        <w:rPr>
          <w:b/>
        </w:rPr>
        <w:t xml:space="preserve">Explorar: </w:t>
      </w:r>
      <w:r w:rsidRPr="00D33B95">
        <w:t>es la página principal de la aplicación en la que se muestra un formulario</w:t>
      </w:r>
      <w:r>
        <w:t xml:space="preserve"> con los posibles parámetros de búsqueda de eventos sociales, además permite utilizar el GPS del dispositivo para buscar eventos cercanos.</w:t>
      </w:r>
    </w:p>
    <w:p w14:paraId="13C9D15F" w14:textId="77777777" w:rsidR="00565613" w:rsidRPr="00565613" w:rsidRDefault="00565613" w:rsidP="00565613"/>
    <w:p w14:paraId="26DCF392" w14:textId="77777777" w:rsidR="00FF2794" w:rsidRDefault="00565613" w:rsidP="00FF2794">
      <w:pPr>
        <w:keepNext/>
        <w:jc w:val="center"/>
      </w:pPr>
      <w:r w:rsidRPr="00565613">
        <w:rPr>
          <w:noProof/>
        </w:rPr>
        <w:drawing>
          <wp:inline distT="0" distB="0" distL="0" distR="0" wp14:anchorId="20853135" wp14:editId="6A301BA8">
            <wp:extent cx="1715329" cy="3333750"/>
            <wp:effectExtent l="0" t="0" r="0" b="0"/>
            <wp:docPr id="32" name="Imagen 32" descr="D:\Dropbox\Tesis Definitiva\Inici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Dropbox\Tesis Definitiva\Inicio_2.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715329" cy="3333750"/>
                    </a:xfrm>
                    <a:prstGeom prst="rect">
                      <a:avLst/>
                    </a:prstGeom>
                    <a:noFill/>
                    <a:ln>
                      <a:noFill/>
                    </a:ln>
                  </pic:spPr>
                </pic:pic>
              </a:graphicData>
            </a:graphic>
          </wp:inline>
        </w:drawing>
      </w:r>
    </w:p>
    <w:p w14:paraId="66251C22" w14:textId="6EBFA86E" w:rsidR="00565613" w:rsidRDefault="00FF2794" w:rsidP="00FF2794">
      <w:pPr>
        <w:pStyle w:val="Descripcin"/>
      </w:pPr>
      <w:bookmarkStart w:id="604" w:name="_Toc486448708"/>
      <w:bookmarkStart w:id="605" w:name="_Toc486712603"/>
      <w:r>
        <w:t xml:space="preserve">Figura </w:t>
      </w:r>
      <w:r w:rsidR="00B56172">
        <w:fldChar w:fldCharType="begin"/>
      </w:r>
      <w:r w:rsidR="00B56172">
        <w:instrText xml:space="preserve"> SEQ Figura \* ARABIC </w:instrText>
      </w:r>
      <w:r w:rsidR="00B56172">
        <w:fldChar w:fldCharType="separate"/>
      </w:r>
      <w:r w:rsidR="00633160">
        <w:rPr>
          <w:noProof/>
        </w:rPr>
        <w:t>21</w:t>
      </w:r>
      <w:r w:rsidR="00B56172">
        <w:rPr>
          <w:noProof/>
        </w:rPr>
        <w:fldChar w:fldCharType="end"/>
      </w:r>
      <w:r>
        <w:t>:</w:t>
      </w:r>
      <w:r w:rsidRPr="00FF2794">
        <w:t xml:space="preserve"> </w:t>
      </w:r>
      <w:r>
        <w:t>Interfaz de la aplicación móvil – Explorar</w:t>
      </w:r>
      <w:bookmarkEnd w:id="604"/>
      <w:bookmarkEnd w:id="605"/>
    </w:p>
    <w:p w14:paraId="2AF9C195" w14:textId="429EF1D5" w:rsidR="00565613" w:rsidRDefault="00565613" w:rsidP="00565613">
      <w:r>
        <w:rPr>
          <w:b/>
        </w:rPr>
        <w:t xml:space="preserve">Resultados: </w:t>
      </w:r>
      <w:r w:rsidRPr="00D33B95">
        <w:t>página en la que se muestran los resultados previos a una búsqueda utilizando los filtros disponibles</w:t>
      </w:r>
      <w:r>
        <w:t>, a través de una notificación acerca de eventos cercanos o seleccionando la opción dentro de la aplicación</w:t>
      </w:r>
      <w:r>
        <w:rPr>
          <w:b/>
        </w:rPr>
        <w:t xml:space="preserve">. </w:t>
      </w:r>
      <w:r>
        <w:t>Se visualiza una lista en conjunto con un mapa con los eventos encontrados.</w:t>
      </w:r>
    </w:p>
    <w:p w14:paraId="144F5D92" w14:textId="77777777" w:rsidR="00FF2794" w:rsidRDefault="00565613" w:rsidP="00FF2794">
      <w:pPr>
        <w:keepNext/>
        <w:jc w:val="center"/>
      </w:pPr>
      <w:r w:rsidRPr="00565613">
        <w:rPr>
          <w:noProof/>
        </w:rPr>
        <w:lastRenderedPageBreak/>
        <w:drawing>
          <wp:inline distT="0" distB="0" distL="0" distR="0" wp14:anchorId="2C23A915" wp14:editId="0F0C6D26">
            <wp:extent cx="1715253" cy="3333600"/>
            <wp:effectExtent l="0" t="0" r="0" b="635"/>
            <wp:docPr id="33" name="Imagen 33" descr="D:\Dropbox\Tesis Definitiva\resultados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Dropbox\Tesis Definitiva\resultados_2.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715253" cy="3333600"/>
                    </a:xfrm>
                    <a:prstGeom prst="rect">
                      <a:avLst/>
                    </a:prstGeom>
                    <a:noFill/>
                    <a:ln>
                      <a:noFill/>
                    </a:ln>
                  </pic:spPr>
                </pic:pic>
              </a:graphicData>
            </a:graphic>
          </wp:inline>
        </w:drawing>
      </w:r>
    </w:p>
    <w:p w14:paraId="6BD2F91B" w14:textId="5E150866" w:rsidR="00565613" w:rsidRDefault="00FF2794" w:rsidP="00FF2794">
      <w:pPr>
        <w:pStyle w:val="Descripcin"/>
      </w:pPr>
      <w:bookmarkStart w:id="606" w:name="_Toc486448709"/>
      <w:bookmarkStart w:id="607" w:name="_Toc486712604"/>
      <w:r>
        <w:t xml:space="preserve">Figura </w:t>
      </w:r>
      <w:r w:rsidR="00B56172">
        <w:fldChar w:fldCharType="begin"/>
      </w:r>
      <w:r w:rsidR="00B56172">
        <w:instrText xml:space="preserve"> SEQ Figura \* ARABIC </w:instrText>
      </w:r>
      <w:r w:rsidR="00B56172">
        <w:fldChar w:fldCharType="separate"/>
      </w:r>
      <w:r w:rsidR="00633160">
        <w:rPr>
          <w:noProof/>
        </w:rPr>
        <w:t>22</w:t>
      </w:r>
      <w:r w:rsidR="00B56172">
        <w:rPr>
          <w:noProof/>
        </w:rPr>
        <w:fldChar w:fldCharType="end"/>
      </w:r>
      <w:r>
        <w:t>:</w:t>
      </w:r>
      <w:r w:rsidRPr="00FF2794">
        <w:t xml:space="preserve"> </w:t>
      </w:r>
      <w:r>
        <w:t>Interfaz de la aplicación móvil – Resultados</w:t>
      </w:r>
      <w:bookmarkEnd w:id="606"/>
      <w:bookmarkEnd w:id="607"/>
    </w:p>
    <w:p w14:paraId="423A57E7" w14:textId="075E4D31" w:rsidR="00565613" w:rsidRDefault="00565613" w:rsidP="00565613">
      <w:r>
        <w:rPr>
          <w:b/>
        </w:rPr>
        <w:t xml:space="preserve">Detalle de eventos: </w:t>
      </w:r>
      <w:r>
        <w:t>página en el que se visualizan los detalles de un evento en particular.</w:t>
      </w:r>
    </w:p>
    <w:p w14:paraId="47C3FD75" w14:textId="0D5C26D0" w:rsidR="00565613" w:rsidRDefault="00565613" w:rsidP="00565613">
      <w:pPr>
        <w:jc w:val="center"/>
      </w:pPr>
      <w:r w:rsidRPr="00565613">
        <w:rPr>
          <w:noProof/>
        </w:rPr>
        <w:drawing>
          <wp:inline distT="0" distB="0" distL="0" distR="0" wp14:anchorId="78F48F91" wp14:editId="3590E85C">
            <wp:extent cx="1715253" cy="3333600"/>
            <wp:effectExtent l="0" t="0" r="0" b="635"/>
            <wp:docPr id="34" name="Imagen 34" descr="D:\Dropbox\Tesis Definitiva\ev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Dropbox\Tesis Definitiva\event.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15253" cy="3333600"/>
                    </a:xfrm>
                    <a:prstGeom prst="rect">
                      <a:avLst/>
                    </a:prstGeom>
                    <a:noFill/>
                    <a:ln>
                      <a:noFill/>
                    </a:ln>
                  </pic:spPr>
                </pic:pic>
              </a:graphicData>
            </a:graphic>
          </wp:inline>
        </w:drawing>
      </w:r>
      <w:r w:rsidRPr="00565613">
        <w:rPr>
          <w:rFonts w:ascii="Times New Roman" w:eastAsia="Times New Roman" w:hAnsi="Times New Roman" w:cs="Times New Roman"/>
          <w:noProof/>
          <w:snapToGrid w:val="0"/>
          <w:w w:val="0"/>
          <w:sz w:val="0"/>
          <w:szCs w:val="0"/>
          <w:u w:color="000000"/>
          <w:bdr w:val="none" w:sz="0" w:space="0" w:color="000000"/>
          <w:shd w:val="clear" w:color="000000" w:fill="000000"/>
        </w:rPr>
        <w:drawing>
          <wp:inline distT="0" distB="0" distL="0" distR="0" wp14:anchorId="20E52028" wp14:editId="04983EE4">
            <wp:extent cx="1715254" cy="3333600"/>
            <wp:effectExtent l="0" t="0" r="0" b="635"/>
            <wp:docPr id="36" name="Imagen 36" descr="D:\Dropbox\Tesis Definitiva\event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Dropbox\Tesis Definitiva\event 2.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715254" cy="3333600"/>
                    </a:xfrm>
                    <a:prstGeom prst="rect">
                      <a:avLst/>
                    </a:prstGeom>
                    <a:noFill/>
                    <a:ln>
                      <a:noFill/>
                    </a:ln>
                  </pic:spPr>
                </pic:pic>
              </a:graphicData>
            </a:graphic>
          </wp:inline>
        </w:drawing>
      </w:r>
    </w:p>
    <w:p w14:paraId="23499F7A" w14:textId="7D294739" w:rsidR="00FF2794" w:rsidRDefault="00FF2794" w:rsidP="00FF2794">
      <w:pPr>
        <w:pStyle w:val="Descripcin"/>
      </w:pPr>
      <w:bookmarkStart w:id="608" w:name="_Toc486448710"/>
      <w:bookmarkStart w:id="609" w:name="_Toc486712605"/>
      <w:r>
        <w:t xml:space="preserve">Figura </w:t>
      </w:r>
      <w:r w:rsidR="00B56172">
        <w:fldChar w:fldCharType="begin"/>
      </w:r>
      <w:r w:rsidR="00B56172">
        <w:instrText xml:space="preserve"> SEQ Figura \* ARABIC </w:instrText>
      </w:r>
      <w:r w:rsidR="00B56172">
        <w:fldChar w:fldCharType="separate"/>
      </w:r>
      <w:r w:rsidR="00633160">
        <w:rPr>
          <w:noProof/>
        </w:rPr>
        <w:t>23</w:t>
      </w:r>
      <w:r w:rsidR="00B56172">
        <w:rPr>
          <w:noProof/>
        </w:rPr>
        <w:fldChar w:fldCharType="end"/>
      </w:r>
      <w:r>
        <w:t>:</w:t>
      </w:r>
      <w:r w:rsidRPr="00FF2794">
        <w:t xml:space="preserve"> </w:t>
      </w:r>
      <w:r>
        <w:t>Interfaz de la aplicación móvil – Detalle evento</w:t>
      </w:r>
      <w:bookmarkEnd w:id="608"/>
      <w:bookmarkEnd w:id="609"/>
    </w:p>
    <w:p w14:paraId="0065AE79" w14:textId="6D0DCE5C" w:rsidR="00565613" w:rsidRDefault="00565613" w:rsidP="00565613">
      <w:r>
        <w:rPr>
          <w:b/>
        </w:rPr>
        <w:lastRenderedPageBreak/>
        <w:t xml:space="preserve">Notificación: </w:t>
      </w:r>
      <w:r>
        <w:t xml:space="preserve">es la manera en la que aplicación notifica acerca de eventos cercanos en el área </w:t>
      </w:r>
      <w:r w:rsidR="00FF2794">
        <w:t>en la que se encuentra</w:t>
      </w:r>
      <w:r>
        <w:t>.</w:t>
      </w:r>
    </w:p>
    <w:p w14:paraId="3FCD235D" w14:textId="77777777" w:rsidR="00FF2794" w:rsidRDefault="00FF2794" w:rsidP="00FF2794">
      <w:pPr>
        <w:keepNext/>
        <w:jc w:val="center"/>
      </w:pPr>
      <w:r w:rsidRPr="00FF2794">
        <w:rPr>
          <w:noProof/>
        </w:rPr>
        <w:drawing>
          <wp:inline distT="0" distB="0" distL="0" distR="0" wp14:anchorId="146509EA" wp14:editId="7AB0D4C0">
            <wp:extent cx="1715253" cy="3333600"/>
            <wp:effectExtent l="0" t="0" r="0" b="635"/>
            <wp:docPr id="37" name="Imagen 37" descr="D:\Dropbox\Tesis Definitiva\notificac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Dropbox\Tesis Definitiva\notificacion.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15253" cy="3333600"/>
                    </a:xfrm>
                    <a:prstGeom prst="rect">
                      <a:avLst/>
                    </a:prstGeom>
                    <a:noFill/>
                    <a:ln>
                      <a:noFill/>
                    </a:ln>
                  </pic:spPr>
                </pic:pic>
              </a:graphicData>
            </a:graphic>
          </wp:inline>
        </w:drawing>
      </w:r>
    </w:p>
    <w:p w14:paraId="45B29D4D" w14:textId="1EA14FC6" w:rsidR="00FF2794" w:rsidRPr="00565613" w:rsidRDefault="00FF2794" w:rsidP="00FF2794">
      <w:pPr>
        <w:pStyle w:val="Descripcin"/>
      </w:pPr>
      <w:bookmarkStart w:id="610" w:name="_Toc486448711"/>
      <w:bookmarkStart w:id="611" w:name="_Toc486712606"/>
      <w:r>
        <w:t xml:space="preserve">Figura </w:t>
      </w:r>
      <w:r w:rsidR="00B56172">
        <w:fldChar w:fldCharType="begin"/>
      </w:r>
      <w:r w:rsidR="00B56172">
        <w:instrText xml:space="preserve"> SEQ Figura \* ARABIC </w:instrText>
      </w:r>
      <w:r w:rsidR="00B56172">
        <w:fldChar w:fldCharType="separate"/>
      </w:r>
      <w:r w:rsidR="00633160">
        <w:rPr>
          <w:noProof/>
        </w:rPr>
        <w:t>24</w:t>
      </w:r>
      <w:r w:rsidR="00B56172">
        <w:rPr>
          <w:noProof/>
        </w:rPr>
        <w:fldChar w:fldCharType="end"/>
      </w:r>
      <w:r>
        <w:t>:</w:t>
      </w:r>
      <w:r w:rsidRPr="00FF2794">
        <w:t xml:space="preserve"> </w:t>
      </w:r>
      <w:r>
        <w:t>Interfaz de la aplicación móvil – Notificación</w:t>
      </w:r>
      <w:bookmarkEnd w:id="610"/>
      <w:bookmarkEnd w:id="611"/>
    </w:p>
    <w:p w14:paraId="048891A6" w14:textId="4FAC3119" w:rsidR="00275744" w:rsidRDefault="00275744">
      <w:pPr>
        <w:spacing w:after="0" w:line="276" w:lineRule="auto"/>
        <w:jc w:val="left"/>
      </w:pPr>
      <w:bookmarkStart w:id="612" w:name="_Toc484123361"/>
      <w:bookmarkStart w:id="613" w:name="_Toc484123436"/>
      <w:bookmarkStart w:id="614" w:name="_Toc486449115"/>
      <w:bookmarkStart w:id="615" w:name="_Toc486696828"/>
      <w:r>
        <w:br w:type="page"/>
      </w:r>
    </w:p>
    <w:p w14:paraId="724FA44A" w14:textId="77777777" w:rsidR="00275744" w:rsidRDefault="00275744" w:rsidP="00275744">
      <w:pPr>
        <w:pStyle w:val="capitulo"/>
        <w:sectPr w:rsidR="00275744" w:rsidSect="00D67BCE">
          <w:pgSz w:w="12240" w:h="15840"/>
          <w:pgMar w:top="1418" w:right="1701" w:bottom="1418" w:left="1701" w:header="0" w:footer="720" w:gutter="0"/>
          <w:cols w:space="720"/>
        </w:sectPr>
      </w:pPr>
    </w:p>
    <w:p w14:paraId="3BE1F2A5" w14:textId="15BF98A5" w:rsidR="00275744" w:rsidRDefault="00275744" w:rsidP="00275744">
      <w:pPr>
        <w:pStyle w:val="capitulo"/>
      </w:pPr>
      <w:r>
        <w:lastRenderedPageBreak/>
        <w:t>Capítulo 7</w:t>
      </w:r>
    </w:p>
    <w:p w14:paraId="6F323899" w14:textId="51BC386F" w:rsidR="00275744" w:rsidRDefault="00275744" w:rsidP="00275744">
      <w:pPr>
        <w:pStyle w:val="Ttulo1"/>
        <w:sectPr w:rsidR="00275744" w:rsidSect="00D67BCE">
          <w:pgSz w:w="12240" w:h="15840" w:code="1"/>
          <w:pgMar w:top="1418" w:right="1701" w:bottom="1418" w:left="1701" w:header="0" w:footer="720" w:gutter="0"/>
          <w:cols w:space="720"/>
          <w:vAlign w:val="center"/>
        </w:sectPr>
      </w:pPr>
      <w:bookmarkStart w:id="616" w:name="_Toc486710843"/>
      <w:r>
        <w:t>Pruebas</w:t>
      </w:r>
      <w:bookmarkEnd w:id="616"/>
    </w:p>
    <w:bookmarkEnd w:id="612"/>
    <w:bookmarkEnd w:id="613"/>
    <w:bookmarkEnd w:id="614"/>
    <w:bookmarkEnd w:id="615"/>
    <w:p w14:paraId="1C676578" w14:textId="1B65D02B" w:rsidR="00921FEF" w:rsidRPr="00921FEF" w:rsidRDefault="00921FEF" w:rsidP="00921FEF">
      <w:r>
        <w:lastRenderedPageBreak/>
        <w:t xml:space="preserve">En las secciones de este capítulo se </w:t>
      </w:r>
      <w:r w:rsidR="00216672">
        <w:t>describen</w:t>
      </w:r>
      <w:r>
        <w:t xml:space="preserve"> las pruebas para la aplicación web, aplicación móvil y servicio web, a través de una adaptación en base al estándar IEEE Software Test </w:t>
      </w:r>
      <w:proofErr w:type="spellStart"/>
      <w:r>
        <w:t>Documentation</w:t>
      </w:r>
      <w:proofErr w:type="spellEnd"/>
      <w:r>
        <w:t xml:space="preserve"> </w:t>
      </w:r>
      <w:proofErr w:type="spellStart"/>
      <w:r>
        <w:t>Std</w:t>
      </w:r>
      <w:proofErr w:type="spellEnd"/>
      <w:r>
        <w:t>. 829-1998, A continuación, se detallarán los elementos de pruebas, especificaciones, responsables, calendario, entre otros aspectos importantes para la realización correcta de las pruebas.</w:t>
      </w:r>
    </w:p>
    <w:p w14:paraId="5C6DC01A" w14:textId="0FCD13EC" w:rsidR="001A52DB" w:rsidRDefault="00275744" w:rsidP="00670242">
      <w:pPr>
        <w:pStyle w:val="Ttulo2"/>
      </w:pPr>
      <w:bookmarkStart w:id="617" w:name="_Toc484123362"/>
      <w:bookmarkStart w:id="618" w:name="_Toc484123437"/>
      <w:bookmarkStart w:id="619" w:name="_Toc486449116"/>
      <w:bookmarkStart w:id="620" w:name="_Toc486696829"/>
      <w:bookmarkStart w:id="621" w:name="_Toc486710844"/>
      <w:r>
        <w:t>7</w:t>
      </w:r>
      <w:r w:rsidR="004A6F06" w:rsidRPr="0041535E">
        <w:t>.1 Elementos de prueba</w:t>
      </w:r>
      <w:bookmarkEnd w:id="617"/>
      <w:bookmarkEnd w:id="618"/>
      <w:bookmarkEnd w:id="619"/>
      <w:bookmarkEnd w:id="620"/>
      <w:bookmarkEnd w:id="621"/>
    </w:p>
    <w:p w14:paraId="2B9131BD" w14:textId="511B4717" w:rsidR="00921FEF" w:rsidRDefault="00921FEF" w:rsidP="00921FEF">
      <w:r>
        <w:t>Durante las pruebas los módulos analizados serán los siguientes</w:t>
      </w:r>
      <w:r w:rsidR="00F32354">
        <w:t>.</w:t>
      </w:r>
    </w:p>
    <w:p w14:paraId="093CC706" w14:textId="7FB98C46" w:rsidR="00921FEF" w:rsidRDefault="00921FEF" w:rsidP="00921FEF">
      <w:r>
        <w:rPr>
          <w:b/>
        </w:rPr>
        <w:t>Servic</w:t>
      </w:r>
      <w:r w:rsidR="0014735D">
        <w:rPr>
          <w:b/>
        </w:rPr>
        <w:t>i</w:t>
      </w:r>
      <w:r>
        <w:rPr>
          <w:b/>
        </w:rPr>
        <w:t>o web</w:t>
      </w:r>
      <w:r w:rsidRPr="00D933FF">
        <w:rPr>
          <w:b/>
        </w:rPr>
        <w:t>:</w:t>
      </w:r>
      <w:r>
        <w:t xml:space="preserve"> Aplicación de servicios creada en el lenguaje de programación JAVA mediante el framework Spring, tiene como objetivo ser consumida por la aplicación web y aplicación móvil para proveer información.</w:t>
      </w:r>
    </w:p>
    <w:p w14:paraId="0B5BDF1F" w14:textId="6B0D7001" w:rsidR="00921FEF" w:rsidRDefault="00921FEF" w:rsidP="00921FEF">
      <w:r w:rsidRPr="00D933FF">
        <w:rPr>
          <w:b/>
        </w:rPr>
        <w:t xml:space="preserve">Aplicación </w:t>
      </w:r>
      <w:r>
        <w:rPr>
          <w:b/>
        </w:rPr>
        <w:t>web</w:t>
      </w:r>
      <w:r w:rsidRPr="00D933FF">
        <w:rPr>
          <w:b/>
        </w:rPr>
        <w:t>:</w:t>
      </w:r>
      <w:r>
        <w:t xml:space="preserve"> Plataforma web creada en el lenguaje de programación PHP, tiene dos objetivos, el primero utilizado por un administrador el cual se encarga de gestionar toda la información y el segundo, es que los usuarios puedan utilizar esa información.</w:t>
      </w:r>
    </w:p>
    <w:p w14:paraId="5A564BFA" w14:textId="1D7FE46E" w:rsidR="00921FEF" w:rsidRPr="00921FEF" w:rsidRDefault="00921FEF" w:rsidP="00921FEF">
      <w:r w:rsidRPr="00D933FF">
        <w:rPr>
          <w:b/>
        </w:rPr>
        <w:t xml:space="preserve">Aplicación </w:t>
      </w:r>
      <w:r>
        <w:rPr>
          <w:b/>
        </w:rPr>
        <w:t>móvil</w:t>
      </w:r>
      <w:r w:rsidRPr="00D933FF">
        <w:rPr>
          <w:b/>
        </w:rPr>
        <w:t>:</w:t>
      </w:r>
      <w:r>
        <w:t xml:space="preserve"> Corresponde a la aplicación utilizada en los dispositivos móviles en los que los usuarios podrán realizar búsquedas de información, publicar información o ser notificado cuando un evento cercano se aproxime.</w:t>
      </w:r>
    </w:p>
    <w:p w14:paraId="796F7DDC" w14:textId="15D4546A" w:rsidR="001A52DB" w:rsidRDefault="00275744" w:rsidP="00670242">
      <w:pPr>
        <w:pStyle w:val="Ttulo2"/>
      </w:pPr>
      <w:bookmarkStart w:id="622" w:name="_Toc484123363"/>
      <w:bookmarkStart w:id="623" w:name="_Toc484123438"/>
      <w:bookmarkStart w:id="624" w:name="_Toc486449117"/>
      <w:bookmarkStart w:id="625" w:name="_Toc486696830"/>
      <w:bookmarkStart w:id="626" w:name="_Toc486710845"/>
      <w:r>
        <w:t>7</w:t>
      </w:r>
      <w:r w:rsidR="004A6F06" w:rsidRPr="0041535E">
        <w:t>.2 Especificación de las pruebas</w:t>
      </w:r>
      <w:bookmarkEnd w:id="622"/>
      <w:bookmarkEnd w:id="623"/>
      <w:bookmarkEnd w:id="624"/>
      <w:bookmarkEnd w:id="625"/>
      <w:bookmarkEnd w:id="626"/>
    </w:p>
    <w:p w14:paraId="414A4F11" w14:textId="165DB56D" w:rsidR="00921FEF" w:rsidRDefault="00275744" w:rsidP="00921FEF">
      <w:pPr>
        <w:pStyle w:val="Ttulo3"/>
      </w:pPr>
      <w:bookmarkStart w:id="627" w:name="_Toc486449118"/>
      <w:bookmarkStart w:id="628" w:name="_Toc486696831"/>
      <w:bookmarkStart w:id="629" w:name="_Toc486710846"/>
      <w:r>
        <w:t>7</w:t>
      </w:r>
      <w:r w:rsidR="00921FEF">
        <w:t xml:space="preserve">.2.1 </w:t>
      </w:r>
      <w:r w:rsidR="00921FEF" w:rsidRPr="00921FEF">
        <w:t xml:space="preserve">Especificación de pruebas </w:t>
      </w:r>
      <w:bookmarkEnd w:id="627"/>
      <w:r w:rsidR="00431500">
        <w:t>de la aplicación</w:t>
      </w:r>
      <w:r w:rsidR="00921FEF">
        <w:t xml:space="preserve"> web</w:t>
      </w:r>
      <w:r w:rsidR="00431500">
        <w:t xml:space="preserve"> y aplicación móvil</w:t>
      </w:r>
      <w:bookmarkEnd w:id="628"/>
      <w:bookmarkEnd w:id="629"/>
    </w:p>
    <w:p w14:paraId="26B6F5B6" w14:textId="57972299" w:rsidR="00921FEF" w:rsidRDefault="00275744" w:rsidP="0094295F">
      <w:pPr>
        <w:pStyle w:val="Ttulo4"/>
      </w:pPr>
      <w:bookmarkStart w:id="630" w:name="_Toc486449119"/>
      <w:bookmarkStart w:id="631" w:name="_Toc486696832"/>
      <w:bookmarkStart w:id="632" w:name="_Toc486710847"/>
      <w:r>
        <w:t>7</w:t>
      </w:r>
      <w:r w:rsidR="00921FEF" w:rsidRPr="00D933FF">
        <w:t xml:space="preserve">.2.1.1 Pruebas de </w:t>
      </w:r>
      <w:r w:rsidR="00921FEF">
        <w:t>u</w:t>
      </w:r>
      <w:r w:rsidR="00921FEF" w:rsidRPr="00D933FF">
        <w:t>sabilidad</w:t>
      </w:r>
      <w:r w:rsidR="00921FEF">
        <w:t xml:space="preserve"> de</w:t>
      </w:r>
      <w:bookmarkEnd w:id="630"/>
      <w:r w:rsidR="00431500">
        <w:t xml:space="preserve"> la aplicación</w:t>
      </w:r>
      <w:r w:rsidR="00921FEF">
        <w:t xml:space="preserve"> web</w:t>
      </w:r>
      <w:r w:rsidR="00431500">
        <w:t xml:space="preserve"> y aplicación móvil</w:t>
      </w:r>
      <w:bookmarkEnd w:id="631"/>
      <w:bookmarkEnd w:id="632"/>
    </w:p>
    <w:p w14:paraId="53FD1125" w14:textId="44CCD90A" w:rsidR="00921FEF" w:rsidRPr="00C638B4" w:rsidRDefault="00921FEF" w:rsidP="00921FEF">
      <w:pPr>
        <w:rPr>
          <w:szCs w:val="24"/>
        </w:rPr>
      </w:pPr>
      <w:r w:rsidRPr="00C638B4">
        <w:rPr>
          <w:szCs w:val="24"/>
        </w:rPr>
        <w:t>Para la ejecución de esta prueba, se reunió un equipo de 10 personas quienes llevaron a cabo una serie d</w:t>
      </w:r>
      <w:r>
        <w:rPr>
          <w:szCs w:val="24"/>
        </w:rPr>
        <w:t xml:space="preserve">e acciones o funcionalidades del servicio web </w:t>
      </w:r>
      <w:r w:rsidRPr="00C638B4">
        <w:rPr>
          <w:szCs w:val="24"/>
        </w:rPr>
        <w:t>con el objetivo de evaluar subjetivamente dichos ítems.</w:t>
      </w:r>
    </w:p>
    <w:p w14:paraId="2E87A3F7" w14:textId="77777777" w:rsidR="00921FEF" w:rsidRPr="00C638B4" w:rsidRDefault="00921FEF" w:rsidP="00921FEF">
      <w:pPr>
        <w:rPr>
          <w:szCs w:val="24"/>
        </w:rPr>
      </w:pPr>
      <w:r w:rsidRPr="00C638B4">
        <w:rPr>
          <w:szCs w:val="24"/>
        </w:rPr>
        <w:t>El sistema de calificación consiste en una escala de dificultad de 3 niveles, difícil, normal y fácil.</w:t>
      </w:r>
    </w:p>
    <w:p w14:paraId="24AA074F" w14:textId="799E990C" w:rsidR="00921FEF" w:rsidRDefault="00275744" w:rsidP="0094295F">
      <w:pPr>
        <w:pStyle w:val="Ttulo5"/>
      </w:pPr>
      <w:bookmarkStart w:id="633" w:name="_Toc486449120"/>
      <w:bookmarkStart w:id="634" w:name="_Toc486696833"/>
      <w:bookmarkStart w:id="635" w:name="_Toc486710848"/>
      <w:r>
        <w:t>7</w:t>
      </w:r>
      <w:r w:rsidR="00921FEF">
        <w:t>.2.1.1.1 Funcionalidades a evaluar</w:t>
      </w:r>
      <w:bookmarkEnd w:id="633"/>
      <w:bookmarkEnd w:id="634"/>
      <w:bookmarkEnd w:id="635"/>
    </w:p>
    <w:p w14:paraId="29E72D9A" w14:textId="163C7268" w:rsidR="00921FEF" w:rsidRPr="00921FEF" w:rsidRDefault="00921FEF" w:rsidP="00921FEF">
      <w:pPr>
        <w:pStyle w:val="Prrafodelista"/>
      </w:pPr>
      <w:r w:rsidRPr="00921FEF">
        <w:t>Iniciar Sesión</w:t>
      </w:r>
    </w:p>
    <w:p w14:paraId="24CD46DC" w14:textId="35090F74" w:rsidR="00921FEF" w:rsidRPr="00921FEF" w:rsidRDefault="00921FEF" w:rsidP="00921FEF">
      <w:pPr>
        <w:pStyle w:val="Prrafodelista"/>
      </w:pPr>
      <w:r w:rsidRPr="00921FEF">
        <w:t>Registrarse</w:t>
      </w:r>
    </w:p>
    <w:p w14:paraId="72243E8F" w14:textId="06F6D085" w:rsidR="00921FEF" w:rsidRPr="00921FEF" w:rsidRDefault="00921FEF" w:rsidP="00921FEF">
      <w:pPr>
        <w:pStyle w:val="Prrafodelista"/>
      </w:pPr>
      <w:r w:rsidRPr="00921FEF">
        <w:lastRenderedPageBreak/>
        <w:t>Visualizar Evento</w:t>
      </w:r>
    </w:p>
    <w:p w14:paraId="7380EF94" w14:textId="73569CA3" w:rsidR="00921FEF" w:rsidRPr="00921FEF" w:rsidRDefault="00921FEF" w:rsidP="00921FEF">
      <w:pPr>
        <w:pStyle w:val="Prrafodelista"/>
      </w:pPr>
      <w:r w:rsidRPr="00921FEF">
        <w:t>Visualizar Eventos Cercanos</w:t>
      </w:r>
    </w:p>
    <w:p w14:paraId="3473F5E1" w14:textId="008404DF" w:rsidR="00921FEF" w:rsidRPr="00921FEF" w:rsidRDefault="00921FEF" w:rsidP="00921FEF">
      <w:pPr>
        <w:pStyle w:val="Prrafodelista"/>
      </w:pPr>
      <w:r w:rsidRPr="00921FEF">
        <w:t>Buscar Evento</w:t>
      </w:r>
    </w:p>
    <w:p w14:paraId="5FAC8EFB" w14:textId="68E9866E" w:rsidR="00921FEF" w:rsidRPr="00921FEF" w:rsidRDefault="00921FEF" w:rsidP="00921FEF">
      <w:pPr>
        <w:pStyle w:val="Prrafodelista"/>
      </w:pPr>
      <w:r w:rsidRPr="00921FEF">
        <w:t>Ver Perfil</w:t>
      </w:r>
    </w:p>
    <w:p w14:paraId="79F60FA4" w14:textId="57117AA9" w:rsidR="00921FEF" w:rsidRPr="00921FEF" w:rsidRDefault="00921FEF" w:rsidP="00921FEF">
      <w:pPr>
        <w:pStyle w:val="Prrafodelista"/>
      </w:pPr>
      <w:r w:rsidRPr="00921FEF">
        <w:t>Modificar su Perfil</w:t>
      </w:r>
    </w:p>
    <w:p w14:paraId="6FC30C53" w14:textId="5BA39422" w:rsidR="00921FEF" w:rsidRPr="00921FEF" w:rsidRDefault="00921FEF" w:rsidP="00921FEF">
      <w:pPr>
        <w:pStyle w:val="Prrafodelista"/>
      </w:pPr>
      <w:r w:rsidRPr="00921FEF">
        <w:t>Ingresar Evento</w:t>
      </w:r>
    </w:p>
    <w:p w14:paraId="28BCAED6" w14:textId="2BCC2EBA" w:rsidR="00921FEF" w:rsidRPr="00921FEF" w:rsidRDefault="00921FEF" w:rsidP="00921FEF">
      <w:pPr>
        <w:pStyle w:val="Prrafodelista"/>
      </w:pPr>
      <w:r w:rsidRPr="00921FEF">
        <w:t>Eliminar su Evento</w:t>
      </w:r>
    </w:p>
    <w:p w14:paraId="698C03C2" w14:textId="35458470" w:rsidR="00921FEF" w:rsidRPr="00921FEF" w:rsidRDefault="00921FEF" w:rsidP="00921FEF">
      <w:pPr>
        <w:pStyle w:val="Prrafodelista"/>
      </w:pPr>
      <w:r w:rsidRPr="00921FEF">
        <w:t>Modificar su Evento</w:t>
      </w:r>
    </w:p>
    <w:p w14:paraId="3B791646" w14:textId="0367BCA1" w:rsidR="00921FEF" w:rsidRDefault="00275744" w:rsidP="0094295F">
      <w:pPr>
        <w:pStyle w:val="Ttulo5"/>
      </w:pPr>
      <w:bookmarkStart w:id="636" w:name="_Toc486449121"/>
      <w:bookmarkStart w:id="637" w:name="_Toc486696834"/>
      <w:bookmarkStart w:id="638" w:name="_Toc486710849"/>
      <w:r>
        <w:t>7</w:t>
      </w:r>
      <w:r w:rsidR="00921FEF" w:rsidRPr="007410AA">
        <w:t>.2.1.1.2 Resultados Pruebas de usabilidad</w:t>
      </w:r>
      <w:bookmarkEnd w:id="636"/>
      <w:bookmarkEnd w:id="637"/>
      <w:bookmarkEnd w:id="638"/>
    </w:p>
    <w:p w14:paraId="2F584B61" w14:textId="77777777" w:rsidR="00921FEF" w:rsidRDefault="00921FEF" w:rsidP="00921FEF">
      <w:pPr>
        <w:ind w:left="720"/>
        <w:rPr>
          <w:szCs w:val="24"/>
        </w:rPr>
      </w:pPr>
      <w:r>
        <w:rPr>
          <w:szCs w:val="24"/>
        </w:rPr>
        <w:t>En la siguiente tabla se muestran los resultados de las pruebas de usabilidad.</w:t>
      </w:r>
    </w:p>
    <w:tbl>
      <w:tblPr>
        <w:tblStyle w:val="Tabladecuadrcula4-nfasis1"/>
        <w:tblW w:w="0" w:type="auto"/>
        <w:tblInd w:w="720" w:type="dxa"/>
        <w:tblLook w:val="04A0" w:firstRow="1" w:lastRow="0" w:firstColumn="1" w:lastColumn="0" w:noHBand="0" w:noVBand="1"/>
      </w:tblPr>
      <w:tblGrid>
        <w:gridCol w:w="4662"/>
        <w:gridCol w:w="1134"/>
        <w:gridCol w:w="1134"/>
        <w:gridCol w:w="1178"/>
      </w:tblGrid>
      <w:tr w:rsidR="00921FEF" w14:paraId="35ED123C" w14:textId="77777777" w:rsidTr="008D4A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2" w:type="dxa"/>
          </w:tcPr>
          <w:p w14:paraId="69509ACF" w14:textId="77777777" w:rsidR="00921FEF" w:rsidRDefault="00921FEF" w:rsidP="008D4ACF">
            <w:pPr>
              <w:jc w:val="center"/>
              <w:rPr>
                <w:szCs w:val="24"/>
              </w:rPr>
            </w:pPr>
            <w:r>
              <w:rPr>
                <w:szCs w:val="24"/>
              </w:rPr>
              <w:t>Funcionalidad a Evaluar</w:t>
            </w:r>
          </w:p>
        </w:tc>
        <w:tc>
          <w:tcPr>
            <w:tcW w:w="1134" w:type="dxa"/>
          </w:tcPr>
          <w:p w14:paraId="544FD77B" w14:textId="77777777" w:rsidR="00921FEF" w:rsidRDefault="00921FEF" w:rsidP="008D4ACF">
            <w:pPr>
              <w:jc w:val="center"/>
              <w:cnfStyle w:val="100000000000" w:firstRow="1" w:lastRow="0" w:firstColumn="0" w:lastColumn="0" w:oddVBand="0" w:evenVBand="0" w:oddHBand="0" w:evenHBand="0" w:firstRowFirstColumn="0" w:firstRowLastColumn="0" w:lastRowFirstColumn="0" w:lastRowLastColumn="0"/>
              <w:rPr>
                <w:szCs w:val="24"/>
              </w:rPr>
            </w:pPr>
            <w:r>
              <w:rPr>
                <w:szCs w:val="24"/>
              </w:rPr>
              <w:t>Fácil</w:t>
            </w:r>
          </w:p>
        </w:tc>
        <w:tc>
          <w:tcPr>
            <w:tcW w:w="1134" w:type="dxa"/>
          </w:tcPr>
          <w:p w14:paraId="160A732F" w14:textId="77777777" w:rsidR="00921FEF" w:rsidRDefault="00921FEF" w:rsidP="008D4ACF">
            <w:pPr>
              <w:jc w:val="center"/>
              <w:cnfStyle w:val="100000000000" w:firstRow="1" w:lastRow="0" w:firstColumn="0" w:lastColumn="0" w:oddVBand="0" w:evenVBand="0" w:oddHBand="0" w:evenHBand="0" w:firstRowFirstColumn="0" w:firstRowLastColumn="0" w:lastRowFirstColumn="0" w:lastRowLastColumn="0"/>
              <w:rPr>
                <w:szCs w:val="24"/>
              </w:rPr>
            </w:pPr>
            <w:r>
              <w:rPr>
                <w:szCs w:val="24"/>
              </w:rPr>
              <w:t>Normal</w:t>
            </w:r>
          </w:p>
        </w:tc>
        <w:tc>
          <w:tcPr>
            <w:tcW w:w="1178" w:type="dxa"/>
          </w:tcPr>
          <w:p w14:paraId="29F1A253" w14:textId="77777777" w:rsidR="00921FEF" w:rsidRDefault="00921FEF" w:rsidP="008D4ACF">
            <w:pPr>
              <w:jc w:val="center"/>
              <w:cnfStyle w:val="100000000000" w:firstRow="1" w:lastRow="0" w:firstColumn="0" w:lastColumn="0" w:oddVBand="0" w:evenVBand="0" w:oddHBand="0" w:evenHBand="0" w:firstRowFirstColumn="0" w:firstRowLastColumn="0" w:lastRowFirstColumn="0" w:lastRowLastColumn="0"/>
              <w:rPr>
                <w:szCs w:val="24"/>
              </w:rPr>
            </w:pPr>
            <w:r>
              <w:rPr>
                <w:szCs w:val="24"/>
              </w:rPr>
              <w:t>Difícil</w:t>
            </w:r>
          </w:p>
        </w:tc>
      </w:tr>
      <w:tr w:rsidR="00921FEF" w14:paraId="5E4FBE32" w14:textId="77777777" w:rsidTr="008D4A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2" w:type="dxa"/>
          </w:tcPr>
          <w:p w14:paraId="62E15798" w14:textId="3C761AC6" w:rsidR="00921FEF" w:rsidRPr="0016045F" w:rsidRDefault="00921FEF" w:rsidP="008800D8">
            <w:pPr>
              <w:rPr>
                <w:b w:val="0"/>
                <w:szCs w:val="24"/>
              </w:rPr>
            </w:pPr>
            <w:r w:rsidRPr="0016045F">
              <w:rPr>
                <w:b w:val="0"/>
                <w:szCs w:val="24"/>
              </w:rPr>
              <w:t>Iniciar Sesión</w:t>
            </w:r>
            <w:r w:rsidR="00431500">
              <w:rPr>
                <w:b w:val="0"/>
                <w:szCs w:val="24"/>
              </w:rPr>
              <w:t xml:space="preserve"> (</w:t>
            </w:r>
            <w:r w:rsidR="008800D8">
              <w:rPr>
                <w:b w:val="0"/>
                <w:szCs w:val="24"/>
              </w:rPr>
              <w:t>w</w:t>
            </w:r>
            <w:r w:rsidR="00431500">
              <w:rPr>
                <w:b w:val="0"/>
                <w:szCs w:val="24"/>
              </w:rPr>
              <w:t xml:space="preserve">eb y </w:t>
            </w:r>
            <w:r w:rsidR="008800D8">
              <w:rPr>
                <w:b w:val="0"/>
                <w:szCs w:val="24"/>
              </w:rPr>
              <w:t>m</w:t>
            </w:r>
            <w:r w:rsidR="00431500">
              <w:rPr>
                <w:b w:val="0"/>
                <w:szCs w:val="24"/>
              </w:rPr>
              <w:t>óvil)</w:t>
            </w:r>
          </w:p>
        </w:tc>
        <w:tc>
          <w:tcPr>
            <w:tcW w:w="1134" w:type="dxa"/>
          </w:tcPr>
          <w:p w14:paraId="79EA4D37"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100%</w:t>
            </w:r>
          </w:p>
        </w:tc>
        <w:tc>
          <w:tcPr>
            <w:tcW w:w="1134" w:type="dxa"/>
          </w:tcPr>
          <w:p w14:paraId="2CA11F82"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0%</w:t>
            </w:r>
          </w:p>
        </w:tc>
        <w:tc>
          <w:tcPr>
            <w:tcW w:w="1178" w:type="dxa"/>
          </w:tcPr>
          <w:p w14:paraId="3C4280B0"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0%</w:t>
            </w:r>
          </w:p>
        </w:tc>
      </w:tr>
      <w:tr w:rsidR="00921FEF" w14:paraId="356C81B7" w14:textId="77777777" w:rsidTr="008D4ACF">
        <w:tc>
          <w:tcPr>
            <w:cnfStyle w:val="001000000000" w:firstRow="0" w:lastRow="0" w:firstColumn="1" w:lastColumn="0" w:oddVBand="0" w:evenVBand="0" w:oddHBand="0" w:evenHBand="0" w:firstRowFirstColumn="0" w:firstRowLastColumn="0" w:lastRowFirstColumn="0" w:lastRowLastColumn="0"/>
            <w:tcW w:w="4662" w:type="dxa"/>
          </w:tcPr>
          <w:p w14:paraId="34407156" w14:textId="4B1D2C41" w:rsidR="00921FEF" w:rsidRPr="0016045F" w:rsidRDefault="00921FEF" w:rsidP="008800D8">
            <w:pPr>
              <w:rPr>
                <w:b w:val="0"/>
                <w:szCs w:val="24"/>
              </w:rPr>
            </w:pPr>
            <w:r w:rsidRPr="0016045F">
              <w:rPr>
                <w:b w:val="0"/>
                <w:szCs w:val="24"/>
              </w:rPr>
              <w:t>Registrarse</w:t>
            </w:r>
            <w:r w:rsidR="00431500">
              <w:rPr>
                <w:b w:val="0"/>
                <w:szCs w:val="24"/>
              </w:rPr>
              <w:t xml:space="preserve"> (</w:t>
            </w:r>
            <w:r w:rsidR="008800D8">
              <w:rPr>
                <w:b w:val="0"/>
                <w:szCs w:val="24"/>
              </w:rPr>
              <w:t>w</w:t>
            </w:r>
            <w:r w:rsidR="00431500">
              <w:rPr>
                <w:b w:val="0"/>
                <w:szCs w:val="24"/>
              </w:rPr>
              <w:t xml:space="preserve">eb y </w:t>
            </w:r>
            <w:r w:rsidR="008800D8">
              <w:rPr>
                <w:b w:val="0"/>
                <w:szCs w:val="24"/>
              </w:rPr>
              <w:t>m</w:t>
            </w:r>
            <w:r w:rsidR="00431500">
              <w:rPr>
                <w:b w:val="0"/>
                <w:szCs w:val="24"/>
              </w:rPr>
              <w:t>óvil)</w:t>
            </w:r>
          </w:p>
        </w:tc>
        <w:tc>
          <w:tcPr>
            <w:tcW w:w="1134" w:type="dxa"/>
          </w:tcPr>
          <w:p w14:paraId="2748BCAC"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90%</w:t>
            </w:r>
          </w:p>
        </w:tc>
        <w:tc>
          <w:tcPr>
            <w:tcW w:w="1134" w:type="dxa"/>
          </w:tcPr>
          <w:p w14:paraId="2C7AD074"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10%</w:t>
            </w:r>
          </w:p>
        </w:tc>
        <w:tc>
          <w:tcPr>
            <w:tcW w:w="1178" w:type="dxa"/>
          </w:tcPr>
          <w:p w14:paraId="7E9BADEE"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0%</w:t>
            </w:r>
          </w:p>
        </w:tc>
      </w:tr>
      <w:tr w:rsidR="00921FEF" w14:paraId="574CBD30" w14:textId="77777777" w:rsidTr="008D4A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2" w:type="dxa"/>
          </w:tcPr>
          <w:p w14:paraId="1EB925DF" w14:textId="2BB9A5FD" w:rsidR="00921FEF" w:rsidRPr="0016045F" w:rsidRDefault="00921FEF" w:rsidP="008800D8">
            <w:pPr>
              <w:rPr>
                <w:b w:val="0"/>
                <w:szCs w:val="24"/>
              </w:rPr>
            </w:pPr>
            <w:r w:rsidRPr="0016045F">
              <w:rPr>
                <w:b w:val="0"/>
                <w:szCs w:val="24"/>
              </w:rPr>
              <w:t>Visualizar Evento</w:t>
            </w:r>
            <w:r w:rsidR="00431500">
              <w:rPr>
                <w:b w:val="0"/>
                <w:szCs w:val="24"/>
              </w:rPr>
              <w:t xml:space="preserve"> (</w:t>
            </w:r>
            <w:r w:rsidR="008800D8">
              <w:rPr>
                <w:b w:val="0"/>
                <w:szCs w:val="24"/>
              </w:rPr>
              <w:t>w</w:t>
            </w:r>
            <w:r w:rsidR="00431500">
              <w:rPr>
                <w:b w:val="0"/>
                <w:szCs w:val="24"/>
              </w:rPr>
              <w:t xml:space="preserve">eb y </w:t>
            </w:r>
            <w:r w:rsidR="008800D8">
              <w:rPr>
                <w:b w:val="0"/>
                <w:szCs w:val="24"/>
              </w:rPr>
              <w:t>m</w:t>
            </w:r>
            <w:r w:rsidR="00431500">
              <w:rPr>
                <w:b w:val="0"/>
                <w:szCs w:val="24"/>
              </w:rPr>
              <w:t>óvil)</w:t>
            </w:r>
          </w:p>
        </w:tc>
        <w:tc>
          <w:tcPr>
            <w:tcW w:w="1134" w:type="dxa"/>
          </w:tcPr>
          <w:p w14:paraId="3FEE8E10"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100%</w:t>
            </w:r>
          </w:p>
        </w:tc>
        <w:tc>
          <w:tcPr>
            <w:tcW w:w="1134" w:type="dxa"/>
          </w:tcPr>
          <w:p w14:paraId="3DCCE28A"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0%</w:t>
            </w:r>
          </w:p>
        </w:tc>
        <w:tc>
          <w:tcPr>
            <w:tcW w:w="1178" w:type="dxa"/>
          </w:tcPr>
          <w:p w14:paraId="781BA318"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0%</w:t>
            </w:r>
          </w:p>
        </w:tc>
      </w:tr>
      <w:tr w:rsidR="00921FEF" w14:paraId="29554340" w14:textId="77777777" w:rsidTr="008D4ACF">
        <w:tc>
          <w:tcPr>
            <w:cnfStyle w:val="001000000000" w:firstRow="0" w:lastRow="0" w:firstColumn="1" w:lastColumn="0" w:oddVBand="0" w:evenVBand="0" w:oddHBand="0" w:evenHBand="0" w:firstRowFirstColumn="0" w:firstRowLastColumn="0" w:lastRowFirstColumn="0" w:lastRowLastColumn="0"/>
            <w:tcW w:w="4662" w:type="dxa"/>
          </w:tcPr>
          <w:p w14:paraId="3602C2D0" w14:textId="1A0FCE2B" w:rsidR="00921FEF" w:rsidRPr="0016045F" w:rsidRDefault="00921FEF" w:rsidP="008800D8">
            <w:pPr>
              <w:rPr>
                <w:b w:val="0"/>
                <w:szCs w:val="24"/>
              </w:rPr>
            </w:pPr>
            <w:r w:rsidRPr="0016045F">
              <w:rPr>
                <w:b w:val="0"/>
                <w:szCs w:val="24"/>
              </w:rPr>
              <w:t>Visualizar Eventos Cercanos</w:t>
            </w:r>
            <w:r w:rsidR="00431500">
              <w:rPr>
                <w:b w:val="0"/>
                <w:szCs w:val="24"/>
              </w:rPr>
              <w:t xml:space="preserve"> (</w:t>
            </w:r>
            <w:r w:rsidR="008800D8">
              <w:rPr>
                <w:b w:val="0"/>
                <w:szCs w:val="24"/>
              </w:rPr>
              <w:t>m</w:t>
            </w:r>
            <w:r w:rsidR="00431500">
              <w:rPr>
                <w:b w:val="0"/>
                <w:szCs w:val="24"/>
              </w:rPr>
              <w:t>óvil)</w:t>
            </w:r>
          </w:p>
        </w:tc>
        <w:tc>
          <w:tcPr>
            <w:tcW w:w="1134" w:type="dxa"/>
          </w:tcPr>
          <w:p w14:paraId="22F88061"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90%</w:t>
            </w:r>
          </w:p>
        </w:tc>
        <w:tc>
          <w:tcPr>
            <w:tcW w:w="1134" w:type="dxa"/>
          </w:tcPr>
          <w:p w14:paraId="3261C269"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10%</w:t>
            </w:r>
          </w:p>
        </w:tc>
        <w:tc>
          <w:tcPr>
            <w:tcW w:w="1178" w:type="dxa"/>
          </w:tcPr>
          <w:p w14:paraId="6B6C0052"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0%</w:t>
            </w:r>
          </w:p>
        </w:tc>
      </w:tr>
      <w:tr w:rsidR="00921FEF" w14:paraId="1EF94F18" w14:textId="77777777" w:rsidTr="008D4A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2" w:type="dxa"/>
          </w:tcPr>
          <w:p w14:paraId="4701B2A9" w14:textId="6E122EE5" w:rsidR="00921FEF" w:rsidRPr="0016045F" w:rsidRDefault="00921FEF" w:rsidP="008800D8">
            <w:pPr>
              <w:rPr>
                <w:b w:val="0"/>
                <w:szCs w:val="24"/>
              </w:rPr>
            </w:pPr>
            <w:r w:rsidRPr="0016045F">
              <w:rPr>
                <w:b w:val="0"/>
                <w:szCs w:val="24"/>
              </w:rPr>
              <w:t>Buscar Evento</w:t>
            </w:r>
            <w:r w:rsidR="00431500">
              <w:rPr>
                <w:b w:val="0"/>
                <w:szCs w:val="24"/>
              </w:rPr>
              <w:t xml:space="preserve"> (</w:t>
            </w:r>
            <w:r w:rsidR="008800D8">
              <w:rPr>
                <w:b w:val="0"/>
                <w:szCs w:val="24"/>
              </w:rPr>
              <w:t>w</w:t>
            </w:r>
            <w:r w:rsidR="00431500">
              <w:rPr>
                <w:b w:val="0"/>
                <w:szCs w:val="24"/>
              </w:rPr>
              <w:t xml:space="preserve">eb y </w:t>
            </w:r>
            <w:r w:rsidR="008800D8">
              <w:rPr>
                <w:b w:val="0"/>
                <w:szCs w:val="24"/>
              </w:rPr>
              <w:t>m</w:t>
            </w:r>
            <w:r w:rsidR="00431500">
              <w:rPr>
                <w:b w:val="0"/>
                <w:szCs w:val="24"/>
              </w:rPr>
              <w:t>óvil)</w:t>
            </w:r>
          </w:p>
        </w:tc>
        <w:tc>
          <w:tcPr>
            <w:tcW w:w="1134" w:type="dxa"/>
          </w:tcPr>
          <w:p w14:paraId="272FD104"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100%</w:t>
            </w:r>
          </w:p>
        </w:tc>
        <w:tc>
          <w:tcPr>
            <w:tcW w:w="1134" w:type="dxa"/>
          </w:tcPr>
          <w:p w14:paraId="70725533"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0%</w:t>
            </w:r>
          </w:p>
        </w:tc>
        <w:tc>
          <w:tcPr>
            <w:tcW w:w="1178" w:type="dxa"/>
          </w:tcPr>
          <w:p w14:paraId="6D3B820E"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0%</w:t>
            </w:r>
          </w:p>
        </w:tc>
      </w:tr>
      <w:tr w:rsidR="00921FEF" w14:paraId="39E69D1F" w14:textId="77777777" w:rsidTr="008D4ACF">
        <w:tc>
          <w:tcPr>
            <w:cnfStyle w:val="001000000000" w:firstRow="0" w:lastRow="0" w:firstColumn="1" w:lastColumn="0" w:oddVBand="0" w:evenVBand="0" w:oddHBand="0" w:evenHBand="0" w:firstRowFirstColumn="0" w:firstRowLastColumn="0" w:lastRowFirstColumn="0" w:lastRowLastColumn="0"/>
            <w:tcW w:w="4662" w:type="dxa"/>
          </w:tcPr>
          <w:p w14:paraId="5D5C16DF" w14:textId="4A32F512" w:rsidR="00921FEF" w:rsidRPr="0016045F" w:rsidRDefault="00921FEF" w:rsidP="008800D8">
            <w:pPr>
              <w:rPr>
                <w:b w:val="0"/>
                <w:szCs w:val="24"/>
              </w:rPr>
            </w:pPr>
            <w:r w:rsidRPr="0016045F">
              <w:rPr>
                <w:b w:val="0"/>
                <w:szCs w:val="24"/>
              </w:rPr>
              <w:t>Ver Perfil</w:t>
            </w:r>
            <w:r w:rsidR="00431500">
              <w:rPr>
                <w:b w:val="0"/>
                <w:szCs w:val="24"/>
              </w:rPr>
              <w:t xml:space="preserve"> (</w:t>
            </w:r>
            <w:r w:rsidR="008800D8">
              <w:rPr>
                <w:b w:val="0"/>
                <w:szCs w:val="24"/>
              </w:rPr>
              <w:t>w</w:t>
            </w:r>
            <w:r w:rsidR="00431500">
              <w:rPr>
                <w:b w:val="0"/>
                <w:szCs w:val="24"/>
              </w:rPr>
              <w:t>eb)</w:t>
            </w:r>
          </w:p>
        </w:tc>
        <w:tc>
          <w:tcPr>
            <w:tcW w:w="1134" w:type="dxa"/>
          </w:tcPr>
          <w:p w14:paraId="30E649F8"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100%</w:t>
            </w:r>
          </w:p>
        </w:tc>
        <w:tc>
          <w:tcPr>
            <w:tcW w:w="1134" w:type="dxa"/>
          </w:tcPr>
          <w:p w14:paraId="0DB08A96"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0%</w:t>
            </w:r>
          </w:p>
        </w:tc>
        <w:tc>
          <w:tcPr>
            <w:tcW w:w="1178" w:type="dxa"/>
          </w:tcPr>
          <w:p w14:paraId="48C147A7"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0%</w:t>
            </w:r>
          </w:p>
        </w:tc>
      </w:tr>
      <w:tr w:rsidR="00921FEF" w14:paraId="25860652" w14:textId="77777777" w:rsidTr="008D4A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2" w:type="dxa"/>
          </w:tcPr>
          <w:p w14:paraId="5F2684BA" w14:textId="41074B67" w:rsidR="00921FEF" w:rsidRPr="0016045F" w:rsidRDefault="00921FEF" w:rsidP="008800D8">
            <w:pPr>
              <w:rPr>
                <w:b w:val="0"/>
                <w:szCs w:val="24"/>
              </w:rPr>
            </w:pPr>
            <w:r w:rsidRPr="0016045F">
              <w:rPr>
                <w:b w:val="0"/>
                <w:szCs w:val="24"/>
              </w:rPr>
              <w:t>Modificar su Perfil</w:t>
            </w:r>
            <w:r w:rsidR="00431500">
              <w:rPr>
                <w:b w:val="0"/>
                <w:szCs w:val="24"/>
              </w:rPr>
              <w:t xml:space="preserve"> (</w:t>
            </w:r>
            <w:r w:rsidR="008800D8">
              <w:rPr>
                <w:b w:val="0"/>
                <w:szCs w:val="24"/>
              </w:rPr>
              <w:t>w</w:t>
            </w:r>
            <w:r w:rsidR="00431500">
              <w:rPr>
                <w:b w:val="0"/>
                <w:szCs w:val="24"/>
              </w:rPr>
              <w:t>eb)</w:t>
            </w:r>
          </w:p>
        </w:tc>
        <w:tc>
          <w:tcPr>
            <w:tcW w:w="1134" w:type="dxa"/>
          </w:tcPr>
          <w:p w14:paraId="63BEC4EF"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80%</w:t>
            </w:r>
          </w:p>
        </w:tc>
        <w:tc>
          <w:tcPr>
            <w:tcW w:w="1134" w:type="dxa"/>
          </w:tcPr>
          <w:p w14:paraId="2895FE36"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20%</w:t>
            </w:r>
          </w:p>
        </w:tc>
        <w:tc>
          <w:tcPr>
            <w:tcW w:w="1178" w:type="dxa"/>
          </w:tcPr>
          <w:p w14:paraId="1D461AFC"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0%</w:t>
            </w:r>
          </w:p>
        </w:tc>
      </w:tr>
      <w:tr w:rsidR="00921FEF" w14:paraId="6DB947FA" w14:textId="77777777" w:rsidTr="008D4ACF">
        <w:tc>
          <w:tcPr>
            <w:cnfStyle w:val="001000000000" w:firstRow="0" w:lastRow="0" w:firstColumn="1" w:lastColumn="0" w:oddVBand="0" w:evenVBand="0" w:oddHBand="0" w:evenHBand="0" w:firstRowFirstColumn="0" w:firstRowLastColumn="0" w:lastRowFirstColumn="0" w:lastRowLastColumn="0"/>
            <w:tcW w:w="4662" w:type="dxa"/>
          </w:tcPr>
          <w:p w14:paraId="21AD4A4A" w14:textId="074A73B0" w:rsidR="00921FEF" w:rsidRPr="0016045F" w:rsidRDefault="00921FEF" w:rsidP="008800D8">
            <w:pPr>
              <w:rPr>
                <w:b w:val="0"/>
                <w:szCs w:val="24"/>
              </w:rPr>
            </w:pPr>
            <w:r w:rsidRPr="0016045F">
              <w:rPr>
                <w:b w:val="0"/>
                <w:szCs w:val="24"/>
              </w:rPr>
              <w:t>Ingresar Evento</w:t>
            </w:r>
            <w:r w:rsidR="00431500">
              <w:rPr>
                <w:b w:val="0"/>
                <w:szCs w:val="24"/>
              </w:rPr>
              <w:t xml:space="preserve"> (</w:t>
            </w:r>
            <w:r w:rsidR="008800D8">
              <w:rPr>
                <w:b w:val="0"/>
                <w:szCs w:val="24"/>
              </w:rPr>
              <w:t>w</w:t>
            </w:r>
            <w:r w:rsidR="00431500">
              <w:rPr>
                <w:b w:val="0"/>
                <w:szCs w:val="24"/>
              </w:rPr>
              <w:t xml:space="preserve">eb y </w:t>
            </w:r>
            <w:r w:rsidR="008800D8">
              <w:rPr>
                <w:b w:val="0"/>
                <w:szCs w:val="24"/>
              </w:rPr>
              <w:t>m</w:t>
            </w:r>
            <w:r w:rsidR="00431500">
              <w:rPr>
                <w:b w:val="0"/>
                <w:szCs w:val="24"/>
              </w:rPr>
              <w:t>óvil)</w:t>
            </w:r>
          </w:p>
        </w:tc>
        <w:tc>
          <w:tcPr>
            <w:tcW w:w="1134" w:type="dxa"/>
          </w:tcPr>
          <w:p w14:paraId="1007ABD6"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80%</w:t>
            </w:r>
          </w:p>
        </w:tc>
        <w:tc>
          <w:tcPr>
            <w:tcW w:w="1134" w:type="dxa"/>
          </w:tcPr>
          <w:p w14:paraId="1157F801"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20%</w:t>
            </w:r>
          </w:p>
        </w:tc>
        <w:tc>
          <w:tcPr>
            <w:tcW w:w="1178" w:type="dxa"/>
          </w:tcPr>
          <w:p w14:paraId="76D1E7DF"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0%</w:t>
            </w:r>
          </w:p>
        </w:tc>
      </w:tr>
      <w:tr w:rsidR="00921FEF" w14:paraId="59F11329" w14:textId="77777777" w:rsidTr="008D4A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2" w:type="dxa"/>
          </w:tcPr>
          <w:p w14:paraId="780B264C" w14:textId="77777777" w:rsidR="00921FEF" w:rsidRPr="0016045F" w:rsidRDefault="00921FEF" w:rsidP="008D4ACF">
            <w:pPr>
              <w:rPr>
                <w:b w:val="0"/>
                <w:szCs w:val="24"/>
              </w:rPr>
            </w:pPr>
            <w:r w:rsidRPr="0016045F">
              <w:rPr>
                <w:b w:val="0"/>
                <w:szCs w:val="24"/>
              </w:rPr>
              <w:t>Eliminar su Evento</w:t>
            </w:r>
            <w:r w:rsidR="00431500">
              <w:rPr>
                <w:b w:val="0"/>
                <w:szCs w:val="24"/>
              </w:rPr>
              <w:t xml:space="preserve"> (Web)</w:t>
            </w:r>
          </w:p>
        </w:tc>
        <w:tc>
          <w:tcPr>
            <w:tcW w:w="1134" w:type="dxa"/>
          </w:tcPr>
          <w:p w14:paraId="5EC921C7"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70%</w:t>
            </w:r>
          </w:p>
        </w:tc>
        <w:tc>
          <w:tcPr>
            <w:tcW w:w="1134" w:type="dxa"/>
          </w:tcPr>
          <w:p w14:paraId="6521A5FC"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30%</w:t>
            </w:r>
          </w:p>
        </w:tc>
        <w:tc>
          <w:tcPr>
            <w:tcW w:w="1178" w:type="dxa"/>
          </w:tcPr>
          <w:p w14:paraId="56E99474"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0%</w:t>
            </w:r>
          </w:p>
        </w:tc>
      </w:tr>
      <w:tr w:rsidR="00921FEF" w14:paraId="3B522C80" w14:textId="77777777" w:rsidTr="008D4ACF">
        <w:tc>
          <w:tcPr>
            <w:cnfStyle w:val="001000000000" w:firstRow="0" w:lastRow="0" w:firstColumn="1" w:lastColumn="0" w:oddVBand="0" w:evenVBand="0" w:oddHBand="0" w:evenHBand="0" w:firstRowFirstColumn="0" w:firstRowLastColumn="0" w:lastRowFirstColumn="0" w:lastRowLastColumn="0"/>
            <w:tcW w:w="4662" w:type="dxa"/>
          </w:tcPr>
          <w:p w14:paraId="1078F0C0" w14:textId="77777777" w:rsidR="00921FEF" w:rsidRPr="0016045F" w:rsidRDefault="00921FEF" w:rsidP="008D4ACF">
            <w:pPr>
              <w:rPr>
                <w:b w:val="0"/>
                <w:szCs w:val="24"/>
              </w:rPr>
            </w:pPr>
            <w:r w:rsidRPr="0016045F">
              <w:rPr>
                <w:b w:val="0"/>
                <w:szCs w:val="24"/>
              </w:rPr>
              <w:t>Modificar su Evento</w:t>
            </w:r>
            <w:r w:rsidR="00431500">
              <w:rPr>
                <w:b w:val="0"/>
                <w:szCs w:val="24"/>
              </w:rPr>
              <w:t xml:space="preserve"> (Web)</w:t>
            </w:r>
          </w:p>
        </w:tc>
        <w:tc>
          <w:tcPr>
            <w:tcW w:w="1134" w:type="dxa"/>
          </w:tcPr>
          <w:p w14:paraId="0AB8BBF6"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50%</w:t>
            </w:r>
          </w:p>
        </w:tc>
        <w:tc>
          <w:tcPr>
            <w:tcW w:w="1134" w:type="dxa"/>
          </w:tcPr>
          <w:p w14:paraId="6C0F8769"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40%</w:t>
            </w:r>
          </w:p>
        </w:tc>
        <w:tc>
          <w:tcPr>
            <w:tcW w:w="1178" w:type="dxa"/>
          </w:tcPr>
          <w:p w14:paraId="2ACAA615"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10%</w:t>
            </w:r>
          </w:p>
        </w:tc>
      </w:tr>
    </w:tbl>
    <w:p w14:paraId="680FA7F0" w14:textId="33C2A200" w:rsidR="00431500" w:rsidRPr="000B00DA" w:rsidRDefault="00431500" w:rsidP="00431500">
      <w:pPr>
        <w:pStyle w:val="Citaderequisitos"/>
      </w:pPr>
      <w:bookmarkStart w:id="639" w:name="_Toc486449178"/>
      <w:r w:rsidRPr="000B00DA">
        <w:t>*</w:t>
      </w:r>
      <w:r>
        <w:t>Web</w:t>
      </w:r>
      <w:r w:rsidRPr="000B00DA">
        <w:t xml:space="preserve">: </w:t>
      </w:r>
      <w:r>
        <w:t>Pruebas realizada en aplicación Web</w:t>
      </w:r>
    </w:p>
    <w:p w14:paraId="12402CB8" w14:textId="7FBA7C13" w:rsidR="00431500" w:rsidRPr="000B00DA" w:rsidRDefault="00431500" w:rsidP="00431500">
      <w:pPr>
        <w:pStyle w:val="Citaderequisitos"/>
      </w:pPr>
      <w:r>
        <w:t>*Móvil: Pruebas realizada en aplciación Móvil</w:t>
      </w:r>
    </w:p>
    <w:p w14:paraId="1C80D86A" w14:textId="77777777" w:rsidR="00431500" w:rsidRDefault="00431500" w:rsidP="00431500">
      <w:pPr>
        <w:pStyle w:val="Descripcin"/>
      </w:pPr>
    </w:p>
    <w:p w14:paraId="5A81FF2B" w14:textId="4819F608" w:rsidR="00921FEF" w:rsidRDefault="0094295F" w:rsidP="0094295F">
      <w:pPr>
        <w:pStyle w:val="Descripcin"/>
        <w:rPr>
          <w:szCs w:val="24"/>
        </w:rPr>
      </w:pPr>
      <w:bookmarkStart w:id="640" w:name="_Toc486712569"/>
      <w:r>
        <w:t xml:space="preserve">Tabla </w:t>
      </w:r>
      <w:r w:rsidR="00B56172">
        <w:fldChar w:fldCharType="begin"/>
      </w:r>
      <w:r w:rsidR="00B56172">
        <w:instrText xml:space="preserve"> SEQ Tabla \* ARABIC </w:instrText>
      </w:r>
      <w:r w:rsidR="00B56172">
        <w:fldChar w:fldCharType="separate"/>
      </w:r>
      <w:r w:rsidR="00633160">
        <w:rPr>
          <w:noProof/>
        </w:rPr>
        <w:t>36</w:t>
      </w:r>
      <w:r w:rsidR="00B56172">
        <w:rPr>
          <w:noProof/>
        </w:rPr>
        <w:fldChar w:fldCharType="end"/>
      </w:r>
      <w:r>
        <w:t>: Resultados pruebas de usabilidad</w:t>
      </w:r>
      <w:bookmarkEnd w:id="639"/>
      <w:bookmarkEnd w:id="640"/>
      <w:r w:rsidR="00431500">
        <w:tab/>
      </w:r>
    </w:p>
    <w:p w14:paraId="4826F833" w14:textId="2249E313" w:rsidR="00921FEF" w:rsidRDefault="00921FEF" w:rsidP="00524EB8">
      <w:r>
        <w:t xml:space="preserve">Dado los resultados de la tabla anterior, se puede observar que todas las funcionalidades poseen un alto porcentaje en la escala de dificultad “fácil”, por lo que se puede concluir que las aplicaciones superan la prueba de </w:t>
      </w:r>
      <w:r w:rsidR="008D4ACF">
        <w:t>u</w:t>
      </w:r>
      <w:r>
        <w:t>sabilidad.</w:t>
      </w:r>
    </w:p>
    <w:p w14:paraId="318884AB" w14:textId="102F3EC5" w:rsidR="00431500" w:rsidRDefault="00275744" w:rsidP="00431500">
      <w:pPr>
        <w:pStyle w:val="Ttulo3"/>
      </w:pPr>
      <w:bookmarkStart w:id="641" w:name="_Toc486696835"/>
      <w:bookmarkStart w:id="642" w:name="_Toc486710850"/>
      <w:r>
        <w:lastRenderedPageBreak/>
        <w:t>7</w:t>
      </w:r>
      <w:r w:rsidR="00921FEF" w:rsidRPr="00876025">
        <w:t>.2.</w:t>
      </w:r>
      <w:r w:rsidR="00431500">
        <w:t xml:space="preserve">2 </w:t>
      </w:r>
      <w:r w:rsidR="00431500" w:rsidRPr="00921FEF">
        <w:t xml:space="preserve">Especificación de pruebas </w:t>
      </w:r>
      <w:r w:rsidR="00431500">
        <w:t>del servicio web</w:t>
      </w:r>
      <w:bookmarkEnd w:id="641"/>
      <w:bookmarkEnd w:id="642"/>
    </w:p>
    <w:p w14:paraId="1A0CA5BB" w14:textId="28097BA5" w:rsidR="00921FEF" w:rsidRDefault="00275744" w:rsidP="008D4ACF">
      <w:pPr>
        <w:pStyle w:val="Ttulo4"/>
      </w:pPr>
      <w:bookmarkStart w:id="643" w:name="_Toc486449122"/>
      <w:bookmarkStart w:id="644" w:name="_Toc486696836"/>
      <w:bookmarkStart w:id="645" w:name="_Toc486710851"/>
      <w:r>
        <w:t>7</w:t>
      </w:r>
      <w:r w:rsidR="00921FEF" w:rsidRPr="00876025">
        <w:t>.2.</w:t>
      </w:r>
      <w:r w:rsidR="00431500">
        <w:t>2</w:t>
      </w:r>
      <w:r w:rsidR="00921FEF" w:rsidRPr="00876025">
        <w:t>.1 Pruebas de Caja Negra</w:t>
      </w:r>
      <w:r w:rsidR="00524EB8">
        <w:t xml:space="preserve"> al servicio web</w:t>
      </w:r>
      <w:bookmarkEnd w:id="643"/>
      <w:bookmarkEnd w:id="644"/>
      <w:bookmarkEnd w:id="645"/>
    </w:p>
    <w:p w14:paraId="693ECE43" w14:textId="0D31859E" w:rsidR="00921FEF" w:rsidRDefault="00921FEF" w:rsidP="00524EB8">
      <w:r>
        <w:t xml:space="preserve">A continuación, se detallan las especificaciones de las pruebas de Caja Negra realizadas al </w:t>
      </w:r>
      <w:r w:rsidR="0094295F">
        <w:t>servicio web</w:t>
      </w:r>
      <w:r>
        <w:t>.</w:t>
      </w:r>
    </w:p>
    <w:p w14:paraId="297BD528" w14:textId="598DEF47" w:rsidR="00921FEF" w:rsidRPr="004074CF" w:rsidRDefault="00275744" w:rsidP="008D4ACF">
      <w:pPr>
        <w:pStyle w:val="Ttulo5"/>
      </w:pPr>
      <w:bookmarkStart w:id="646" w:name="_Toc486449123"/>
      <w:bookmarkStart w:id="647" w:name="_Toc486696837"/>
      <w:bookmarkStart w:id="648" w:name="_Toc486710852"/>
      <w:r>
        <w:t>7</w:t>
      </w:r>
      <w:r w:rsidR="00921FEF" w:rsidRPr="004074CF">
        <w:t>.2.2.</w:t>
      </w:r>
      <w:r w:rsidR="00431500">
        <w:t>1</w:t>
      </w:r>
      <w:r w:rsidR="00921FEF" w:rsidRPr="004074CF">
        <w:t xml:space="preserve">.1 Caso de Prueba </w:t>
      </w:r>
      <w:r w:rsidR="0094295F">
        <w:t>servicio web</w:t>
      </w:r>
      <w:r w:rsidR="00921FEF" w:rsidRPr="004074CF">
        <w:t>: Iniciar Sesión</w:t>
      </w:r>
      <w:bookmarkEnd w:id="646"/>
      <w:bookmarkEnd w:id="647"/>
      <w:bookmarkEnd w:id="648"/>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2544"/>
        <w:gridCol w:w="6278"/>
      </w:tblGrid>
      <w:tr w:rsidR="00921FEF" w:rsidRPr="0041535E" w14:paraId="0E46977F" w14:textId="77777777" w:rsidTr="008D4ACF">
        <w:trPr>
          <w:trHeight w:val="227"/>
          <w:jc w:val="center"/>
        </w:trPr>
        <w:tc>
          <w:tcPr>
            <w:tcW w:w="2544" w:type="dxa"/>
          </w:tcPr>
          <w:p w14:paraId="0EAD19D4" w14:textId="77777777" w:rsidR="00921FEF" w:rsidRPr="00907132" w:rsidRDefault="00921FEF" w:rsidP="0094295F">
            <w:pPr>
              <w:pStyle w:val="Sinespaciado"/>
              <w:rPr>
                <w:rStyle w:val="Textoennegrita"/>
              </w:rPr>
            </w:pPr>
            <w:r w:rsidRPr="00907132">
              <w:rPr>
                <w:rStyle w:val="Textoennegrita"/>
              </w:rPr>
              <w:t>Funcionalidad</w:t>
            </w:r>
          </w:p>
        </w:tc>
        <w:tc>
          <w:tcPr>
            <w:tcW w:w="6278" w:type="dxa"/>
          </w:tcPr>
          <w:p w14:paraId="21C499A2" w14:textId="77777777" w:rsidR="00921FEF" w:rsidRPr="0041535E" w:rsidRDefault="00921FEF" w:rsidP="0094295F">
            <w:pPr>
              <w:pStyle w:val="Sinespaciado"/>
            </w:pPr>
            <w:r>
              <w:t>Iniciar Sesión.</w:t>
            </w:r>
          </w:p>
        </w:tc>
      </w:tr>
      <w:tr w:rsidR="00921FEF" w:rsidRPr="0041535E" w14:paraId="3741CE58" w14:textId="77777777" w:rsidTr="008D4ACF">
        <w:trPr>
          <w:trHeight w:val="227"/>
          <w:jc w:val="center"/>
        </w:trPr>
        <w:tc>
          <w:tcPr>
            <w:tcW w:w="2544" w:type="dxa"/>
          </w:tcPr>
          <w:p w14:paraId="452EAD17" w14:textId="77777777" w:rsidR="00921FEF" w:rsidRPr="00907132" w:rsidRDefault="00921FEF" w:rsidP="0094295F">
            <w:pPr>
              <w:pStyle w:val="Sinespaciado"/>
              <w:rPr>
                <w:rStyle w:val="Textoennegrita"/>
              </w:rPr>
            </w:pPr>
            <w:r w:rsidRPr="00907132">
              <w:rPr>
                <w:rStyle w:val="Textoennegrita"/>
              </w:rPr>
              <w:t>Nivel de Prueba</w:t>
            </w:r>
          </w:p>
        </w:tc>
        <w:tc>
          <w:tcPr>
            <w:tcW w:w="6278" w:type="dxa"/>
          </w:tcPr>
          <w:p w14:paraId="2AB32FE9" w14:textId="77777777" w:rsidR="00921FEF" w:rsidRPr="0041535E" w:rsidRDefault="00921FEF" w:rsidP="0094295F">
            <w:pPr>
              <w:pStyle w:val="Sinespaciado"/>
            </w:pPr>
            <w:r>
              <w:t>Sistema.</w:t>
            </w:r>
          </w:p>
        </w:tc>
      </w:tr>
      <w:tr w:rsidR="00921FEF" w:rsidRPr="0041535E" w14:paraId="33A5185C" w14:textId="77777777" w:rsidTr="008D4ACF">
        <w:trPr>
          <w:trHeight w:val="227"/>
          <w:jc w:val="center"/>
        </w:trPr>
        <w:tc>
          <w:tcPr>
            <w:tcW w:w="2544" w:type="dxa"/>
          </w:tcPr>
          <w:p w14:paraId="7295D17E" w14:textId="77777777" w:rsidR="00921FEF" w:rsidRPr="00907132" w:rsidRDefault="00921FEF" w:rsidP="0094295F">
            <w:pPr>
              <w:pStyle w:val="Sinespaciado"/>
              <w:rPr>
                <w:rStyle w:val="Textoennegrita"/>
              </w:rPr>
            </w:pPr>
            <w:r>
              <w:rPr>
                <w:rStyle w:val="Textoennegrita"/>
              </w:rPr>
              <w:t>Precondición</w:t>
            </w:r>
          </w:p>
        </w:tc>
        <w:tc>
          <w:tcPr>
            <w:tcW w:w="6278" w:type="dxa"/>
          </w:tcPr>
          <w:p w14:paraId="7892D292" w14:textId="77777777" w:rsidR="00921FEF" w:rsidRDefault="00921FEF" w:rsidP="0094295F">
            <w:pPr>
              <w:pStyle w:val="Sinespaciado"/>
            </w:pPr>
            <w:r>
              <w:t>Ingresar a la aplicación.</w:t>
            </w:r>
          </w:p>
        </w:tc>
      </w:tr>
      <w:tr w:rsidR="00921FEF" w:rsidRPr="0041535E" w14:paraId="1D70FA9B" w14:textId="77777777" w:rsidTr="008D4ACF">
        <w:trPr>
          <w:trHeight w:val="264"/>
          <w:jc w:val="center"/>
        </w:trPr>
        <w:tc>
          <w:tcPr>
            <w:tcW w:w="2544" w:type="dxa"/>
          </w:tcPr>
          <w:p w14:paraId="5FA45BDC" w14:textId="77777777" w:rsidR="00921FEF" w:rsidRPr="00907132" w:rsidRDefault="00921FEF" w:rsidP="0094295F">
            <w:pPr>
              <w:pStyle w:val="Sinespaciado"/>
              <w:rPr>
                <w:rStyle w:val="Textoennegrita"/>
              </w:rPr>
            </w:pPr>
            <w:r w:rsidRPr="00907132">
              <w:rPr>
                <w:rStyle w:val="Textoennegrita"/>
              </w:rPr>
              <w:t>Objetivo de la prueba</w:t>
            </w:r>
          </w:p>
        </w:tc>
        <w:tc>
          <w:tcPr>
            <w:tcW w:w="6278" w:type="dxa"/>
          </w:tcPr>
          <w:p w14:paraId="3F64E9FA" w14:textId="77777777" w:rsidR="00921FEF" w:rsidRPr="0041535E" w:rsidRDefault="00921FEF" w:rsidP="0094295F">
            <w:pPr>
              <w:pStyle w:val="Sinespaciado"/>
            </w:pPr>
            <w:r>
              <w:t>Verificar que las sesiones de los usuarios inicien correctamente.</w:t>
            </w:r>
          </w:p>
        </w:tc>
      </w:tr>
      <w:tr w:rsidR="00921FEF" w:rsidRPr="0041535E" w14:paraId="6945BD48" w14:textId="77777777" w:rsidTr="008D4ACF">
        <w:trPr>
          <w:trHeight w:val="227"/>
          <w:jc w:val="center"/>
        </w:trPr>
        <w:tc>
          <w:tcPr>
            <w:tcW w:w="2544" w:type="dxa"/>
            <w:tcBorders>
              <w:bottom w:val="single" w:sz="6" w:space="0" w:color="auto"/>
            </w:tcBorders>
          </w:tcPr>
          <w:p w14:paraId="124ADD89" w14:textId="77777777" w:rsidR="00921FEF" w:rsidRPr="00907132" w:rsidRDefault="00921FEF" w:rsidP="0094295F">
            <w:pPr>
              <w:pStyle w:val="Sinespaciado"/>
              <w:rPr>
                <w:rStyle w:val="Textoennegrita"/>
              </w:rPr>
            </w:pPr>
            <w:r w:rsidRPr="00907132">
              <w:rPr>
                <w:rStyle w:val="Textoennegrita"/>
              </w:rPr>
              <w:t>Enfoque de la definición</w:t>
            </w:r>
          </w:p>
        </w:tc>
        <w:tc>
          <w:tcPr>
            <w:tcW w:w="6278" w:type="dxa"/>
            <w:tcBorders>
              <w:bottom w:val="single" w:sz="6" w:space="0" w:color="auto"/>
            </w:tcBorders>
          </w:tcPr>
          <w:p w14:paraId="5D218059" w14:textId="77777777" w:rsidR="00921FEF" w:rsidRPr="0041535E" w:rsidRDefault="00921FEF" w:rsidP="0094295F">
            <w:pPr>
              <w:pStyle w:val="Sinespaciado"/>
            </w:pPr>
            <w:r>
              <w:t>Caja Negra.</w:t>
            </w:r>
          </w:p>
        </w:tc>
      </w:tr>
      <w:tr w:rsidR="00921FEF" w:rsidRPr="0041535E" w14:paraId="5F8E1031" w14:textId="77777777" w:rsidTr="008D4ACF">
        <w:trPr>
          <w:trHeight w:val="227"/>
          <w:jc w:val="center"/>
        </w:trPr>
        <w:tc>
          <w:tcPr>
            <w:tcW w:w="2544" w:type="dxa"/>
            <w:tcBorders>
              <w:top w:val="double" w:sz="4" w:space="0" w:color="auto"/>
            </w:tcBorders>
          </w:tcPr>
          <w:p w14:paraId="337B6306" w14:textId="77777777" w:rsidR="00921FEF" w:rsidRPr="00907132" w:rsidRDefault="00921FEF" w:rsidP="0094295F">
            <w:pPr>
              <w:pStyle w:val="Sinespaciado"/>
              <w:rPr>
                <w:rStyle w:val="Textoennegrita"/>
              </w:rPr>
            </w:pPr>
            <w:r w:rsidRPr="00907132">
              <w:rPr>
                <w:rStyle w:val="Textoennegrita"/>
              </w:rPr>
              <w:t>Datos de Pruebas</w:t>
            </w:r>
          </w:p>
        </w:tc>
        <w:tc>
          <w:tcPr>
            <w:tcW w:w="6278" w:type="dxa"/>
            <w:tcBorders>
              <w:top w:val="double" w:sz="4" w:space="0" w:color="auto"/>
            </w:tcBorders>
          </w:tcPr>
          <w:p w14:paraId="1F92BE4A" w14:textId="77777777" w:rsidR="00921FEF" w:rsidRDefault="00921FEF" w:rsidP="0094295F">
            <w:pPr>
              <w:pStyle w:val="Sinespaciado"/>
            </w:pPr>
            <w:r>
              <w:t>Usuario: {</w:t>
            </w:r>
            <w:proofErr w:type="spellStart"/>
            <w:r>
              <w:t>latest</w:t>
            </w:r>
            <w:proofErr w:type="spellEnd"/>
            <w:r>
              <w:t>, mat142, vacío}</w:t>
            </w:r>
          </w:p>
          <w:p w14:paraId="5B9ADFF1" w14:textId="77777777" w:rsidR="00921FEF" w:rsidRPr="0041535E" w:rsidRDefault="00921FEF" w:rsidP="0094295F">
            <w:pPr>
              <w:pStyle w:val="Sinespaciado"/>
            </w:pPr>
            <w:r>
              <w:t xml:space="preserve">Contraseña: {123abc, </w:t>
            </w:r>
            <w:proofErr w:type="spellStart"/>
            <w:r>
              <w:t>aaaaaa</w:t>
            </w:r>
            <w:proofErr w:type="spellEnd"/>
            <w:r>
              <w:t>, vacío}</w:t>
            </w:r>
          </w:p>
        </w:tc>
      </w:tr>
      <w:tr w:rsidR="00921FEF" w:rsidRPr="0041535E" w14:paraId="77E44181" w14:textId="77777777" w:rsidTr="008D4ACF">
        <w:trPr>
          <w:trHeight w:val="227"/>
          <w:jc w:val="center"/>
        </w:trPr>
        <w:tc>
          <w:tcPr>
            <w:tcW w:w="2544" w:type="dxa"/>
            <w:tcBorders>
              <w:top w:val="double" w:sz="4" w:space="0" w:color="auto"/>
            </w:tcBorders>
          </w:tcPr>
          <w:p w14:paraId="68101A5D" w14:textId="77777777" w:rsidR="00921FEF" w:rsidRPr="00907132" w:rsidRDefault="00921FEF" w:rsidP="0094295F">
            <w:pPr>
              <w:pStyle w:val="Sinespaciado"/>
              <w:rPr>
                <w:rStyle w:val="Textoennegrita"/>
              </w:rPr>
            </w:pPr>
            <w:r w:rsidRPr="00907132">
              <w:rPr>
                <w:rStyle w:val="Textoennegrita"/>
              </w:rPr>
              <w:t>Pasos para la ejecución</w:t>
            </w:r>
          </w:p>
        </w:tc>
        <w:tc>
          <w:tcPr>
            <w:tcW w:w="6278" w:type="dxa"/>
            <w:tcBorders>
              <w:top w:val="double" w:sz="4" w:space="0" w:color="auto"/>
            </w:tcBorders>
          </w:tcPr>
          <w:p w14:paraId="4CD05792" w14:textId="77777777" w:rsidR="00921FEF" w:rsidRPr="007C3692" w:rsidRDefault="00921FEF" w:rsidP="0000328A">
            <w:pPr>
              <w:pStyle w:val="Sinespaciado"/>
              <w:numPr>
                <w:ilvl w:val="0"/>
                <w:numId w:val="11"/>
              </w:numPr>
            </w:pPr>
            <w:r w:rsidRPr="007C3692">
              <w:t>Ingresar un nombre de usuario</w:t>
            </w:r>
            <w:r>
              <w:t>.</w:t>
            </w:r>
          </w:p>
          <w:p w14:paraId="6FBC6A8E" w14:textId="77777777" w:rsidR="00921FEF" w:rsidRPr="007C3692" w:rsidRDefault="00921FEF" w:rsidP="0000328A">
            <w:pPr>
              <w:pStyle w:val="Sinespaciado"/>
              <w:numPr>
                <w:ilvl w:val="0"/>
                <w:numId w:val="11"/>
              </w:numPr>
            </w:pPr>
            <w:r w:rsidRPr="007C3692">
              <w:t>Ingresar una contraseña</w:t>
            </w:r>
            <w:r>
              <w:t>.</w:t>
            </w:r>
          </w:p>
          <w:p w14:paraId="2A50C6B8" w14:textId="77777777" w:rsidR="00921FEF" w:rsidRPr="007C3692" w:rsidRDefault="00921FEF" w:rsidP="0000328A">
            <w:pPr>
              <w:pStyle w:val="Sinespaciado"/>
              <w:numPr>
                <w:ilvl w:val="0"/>
                <w:numId w:val="11"/>
              </w:numPr>
            </w:pPr>
            <w:r w:rsidRPr="007C3692">
              <w:t>Presionar Iniciar Sesión</w:t>
            </w:r>
            <w:r>
              <w:t>.</w:t>
            </w:r>
          </w:p>
        </w:tc>
      </w:tr>
      <w:tr w:rsidR="00921FEF" w:rsidRPr="0041535E" w14:paraId="20AF3CDC" w14:textId="77777777" w:rsidTr="008D4ACF">
        <w:trPr>
          <w:trHeight w:val="227"/>
          <w:jc w:val="center"/>
        </w:trPr>
        <w:tc>
          <w:tcPr>
            <w:tcW w:w="2544" w:type="dxa"/>
            <w:tcBorders>
              <w:top w:val="double" w:sz="4" w:space="0" w:color="auto"/>
            </w:tcBorders>
          </w:tcPr>
          <w:p w14:paraId="0AB1E8B4" w14:textId="77777777" w:rsidR="00921FEF" w:rsidRPr="00907132" w:rsidRDefault="00921FEF" w:rsidP="0094295F">
            <w:pPr>
              <w:pStyle w:val="Sinespaciado"/>
              <w:rPr>
                <w:rStyle w:val="Textoennegrita"/>
              </w:rPr>
            </w:pPr>
            <w:r w:rsidRPr="00907132">
              <w:rPr>
                <w:rStyle w:val="Textoennegrita"/>
              </w:rPr>
              <w:t>Respuesta Esperada</w:t>
            </w:r>
          </w:p>
        </w:tc>
        <w:tc>
          <w:tcPr>
            <w:tcW w:w="6278" w:type="dxa"/>
            <w:tcBorders>
              <w:top w:val="double" w:sz="4" w:space="0" w:color="auto"/>
            </w:tcBorders>
          </w:tcPr>
          <w:p w14:paraId="6638F829" w14:textId="77777777" w:rsidR="00921FEF" w:rsidRDefault="00921FEF" w:rsidP="0094295F">
            <w:pPr>
              <w:pStyle w:val="listadetabla"/>
            </w:pPr>
            <w:r>
              <w:t>Si alguno de los campos es vacío, se muestra un mensaje indicando los campos faltantes.</w:t>
            </w:r>
          </w:p>
          <w:p w14:paraId="329534A2" w14:textId="77777777" w:rsidR="00921FEF" w:rsidRDefault="00921FEF" w:rsidP="0094295F">
            <w:pPr>
              <w:pStyle w:val="listadetabla"/>
            </w:pPr>
            <w:r>
              <w:t>Si el usuario no se encuentra, se muestra un mensaje indicando que el Usuario y/o Contraseña son incorrectos.</w:t>
            </w:r>
          </w:p>
          <w:p w14:paraId="2110E85F" w14:textId="77777777" w:rsidR="00921FEF" w:rsidRPr="0041535E" w:rsidRDefault="00921FEF" w:rsidP="0094295F">
            <w:pPr>
              <w:pStyle w:val="listadetabla"/>
            </w:pPr>
            <w:r>
              <w:t>Si ambos datos son correctos, valida al usuario y se carga su configuración personal.</w:t>
            </w:r>
          </w:p>
        </w:tc>
      </w:tr>
      <w:tr w:rsidR="00921FEF" w:rsidRPr="0041535E" w14:paraId="353E58DF" w14:textId="77777777" w:rsidTr="008D4ACF">
        <w:trPr>
          <w:trHeight w:val="227"/>
          <w:jc w:val="center"/>
        </w:trPr>
        <w:tc>
          <w:tcPr>
            <w:tcW w:w="2544" w:type="dxa"/>
            <w:tcBorders>
              <w:top w:val="double" w:sz="4" w:space="0" w:color="auto"/>
            </w:tcBorders>
          </w:tcPr>
          <w:p w14:paraId="7DBE8E2C" w14:textId="77777777" w:rsidR="00921FEF" w:rsidRPr="00907132" w:rsidRDefault="00921FEF" w:rsidP="0094295F">
            <w:pPr>
              <w:pStyle w:val="Sinespaciado"/>
              <w:rPr>
                <w:rStyle w:val="Textoennegrita"/>
              </w:rPr>
            </w:pPr>
            <w:r w:rsidRPr="00907132">
              <w:rPr>
                <w:rStyle w:val="Textoennegrita"/>
              </w:rPr>
              <w:t>Resultado</w:t>
            </w:r>
          </w:p>
        </w:tc>
        <w:tc>
          <w:tcPr>
            <w:tcW w:w="6278" w:type="dxa"/>
            <w:tcBorders>
              <w:top w:val="double" w:sz="4" w:space="0" w:color="auto"/>
            </w:tcBorders>
          </w:tcPr>
          <w:p w14:paraId="12612E6A" w14:textId="77777777" w:rsidR="00921FEF" w:rsidRPr="00907132" w:rsidRDefault="00921FEF" w:rsidP="0094295F">
            <w:pPr>
              <w:pStyle w:val="Sinespaciado"/>
            </w:pPr>
            <w:r w:rsidRPr="00907132">
              <w:t>Ejecución exitosa.</w:t>
            </w:r>
          </w:p>
        </w:tc>
      </w:tr>
    </w:tbl>
    <w:p w14:paraId="33E43DFA" w14:textId="31562417" w:rsidR="00921FEF" w:rsidRDefault="008D4ACF" w:rsidP="008D4ACF">
      <w:pPr>
        <w:pStyle w:val="Descripcin"/>
      </w:pPr>
      <w:bookmarkStart w:id="649" w:name="_Toc486449179"/>
      <w:bookmarkStart w:id="650" w:name="_Toc486712570"/>
      <w:r>
        <w:t xml:space="preserve">Tabla </w:t>
      </w:r>
      <w:r w:rsidR="00B56172">
        <w:fldChar w:fldCharType="begin"/>
      </w:r>
      <w:r w:rsidR="00B56172">
        <w:instrText xml:space="preserve"> SEQ Tabla \* ARABIC </w:instrText>
      </w:r>
      <w:r w:rsidR="00B56172">
        <w:fldChar w:fldCharType="separate"/>
      </w:r>
      <w:r w:rsidR="00633160">
        <w:rPr>
          <w:noProof/>
        </w:rPr>
        <w:t>37</w:t>
      </w:r>
      <w:r w:rsidR="00B56172">
        <w:rPr>
          <w:noProof/>
        </w:rPr>
        <w:fldChar w:fldCharType="end"/>
      </w:r>
      <w:r w:rsidR="00921FEF">
        <w:t xml:space="preserve">: Pruebas de caja negra – </w:t>
      </w:r>
      <w:r>
        <w:t>Servicio web</w:t>
      </w:r>
      <w:r w:rsidR="00921FEF">
        <w:t xml:space="preserve"> Inicio Sesión.</w:t>
      </w:r>
      <w:bookmarkEnd w:id="649"/>
      <w:bookmarkEnd w:id="650"/>
    </w:p>
    <w:p w14:paraId="6A13E067" w14:textId="6CC2C9B1" w:rsidR="00F32354" w:rsidRDefault="00F32354" w:rsidP="00F32354"/>
    <w:p w14:paraId="07C075A1" w14:textId="4D3C3C7C" w:rsidR="00F32354" w:rsidRDefault="00F32354" w:rsidP="00F32354"/>
    <w:p w14:paraId="1AE94C59" w14:textId="14D5911F" w:rsidR="00F32354" w:rsidRDefault="00F32354" w:rsidP="00F32354"/>
    <w:p w14:paraId="602D1672" w14:textId="1066DC2A" w:rsidR="00F32354" w:rsidRDefault="00F32354" w:rsidP="00F32354"/>
    <w:p w14:paraId="5518FFB6" w14:textId="37921FCA" w:rsidR="00F32354" w:rsidRDefault="00F32354" w:rsidP="00F32354"/>
    <w:p w14:paraId="7BDA63DE" w14:textId="0F9309FD" w:rsidR="00F32354" w:rsidRDefault="00F32354" w:rsidP="00F32354"/>
    <w:p w14:paraId="16F2E2FD" w14:textId="4E6BD1EB" w:rsidR="00F32354" w:rsidRDefault="00F32354" w:rsidP="00F32354"/>
    <w:p w14:paraId="196101F6" w14:textId="79698A0C" w:rsidR="00F32354" w:rsidRDefault="00F32354" w:rsidP="00F32354"/>
    <w:p w14:paraId="60E1F7ED" w14:textId="77777777" w:rsidR="00F32354" w:rsidRPr="00F32354" w:rsidRDefault="00F32354" w:rsidP="00F32354"/>
    <w:p w14:paraId="562A66ED" w14:textId="749A62AB" w:rsidR="00921FEF" w:rsidRPr="004074CF" w:rsidRDefault="00275744" w:rsidP="008D4ACF">
      <w:pPr>
        <w:pStyle w:val="Ttulo5"/>
      </w:pPr>
      <w:bookmarkStart w:id="651" w:name="_Toc486449124"/>
      <w:bookmarkStart w:id="652" w:name="_Toc486696838"/>
      <w:bookmarkStart w:id="653" w:name="_Toc486710853"/>
      <w:r>
        <w:lastRenderedPageBreak/>
        <w:t>7</w:t>
      </w:r>
      <w:r w:rsidR="00921FEF">
        <w:t>.2.2.</w:t>
      </w:r>
      <w:r w:rsidR="00431500">
        <w:t>1</w:t>
      </w:r>
      <w:r w:rsidR="00921FEF">
        <w:t>.2</w:t>
      </w:r>
      <w:r w:rsidR="00921FEF" w:rsidRPr="004074CF">
        <w:t xml:space="preserve"> Caso de Prueba </w:t>
      </w:r>
      <w:r w:rsidR="008D4ACF">
        <w:t>Servicio web</w:t>
      </w:r>
      <w:r w:rsidR="00921FEF" w:rsidRPr="004074CF">
        <w:t xml:space="preserve">: </w:t>
      </w:r>
      <w:r w:rsidR="00921FEF">
        <w:t>Registrarse</w:t>
      </w:r>
      <w:bookmarkEnd w:id="651"/>
      <w:bookmarkEnd w:id="652"/>
      <w:bookmarkEnd w:id="653"/>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2544"/>
        <w:gridCol w:w="6278"/>
      </w:tblGrid>
      <w:tr w:rsidR="00921FEF" w:rsidRPr="0041535E" w14:paraId="2DD25136" w14:textId="77777777" w:rsidTr="00526D10">
        <w:trPr>
          <w:trHeight w:val="227"/>
        </w:trPr>
        <w:tc>
          <w:tcPr>
            <w:tcW w:w="2544" w:type="dxa"/>
          </w:tcPr>
          <w:p w14:paraId="33BB7A66" w14:textId="77777777" w:rsidR="00921FEF" w:rsidRPr="00907132" w:rsidRDefault="00921FEF" w:rsidP="00526D10">
            <w:pPr>
              <w:jc w:val="left"/>
              <w:rPr>
                <w:rStyle w:val="Textoennegrita"/>
              </w:rPr>
            </w:pPr>
            <w:r w:rsidRPr="00907132">
              <w:rPr>
                <w:rStyle w:val="Textoennegrita"/>
              </w:rPr>
              <w:t>Funcionalidad</w:t>
            </w:r>
          </w:p>
        </w:tc>
        <w:tc>
          <w:tcPr>
            <w:tcW w:w="6278" w:type="dxa"/>
          </w:tcPr>
          <w:p w14:paraId="3A536EE6" w14:textId="77777777" w:rsidR="00921FEF" w:rsidRPr="0041535E" w:rsidRDefault="00921FEF" w:rsidP="008D4ACF">
            <w:r>
              <w:t>Registrarse.</w:t>
            </w:r>
          </w:p>
        </w:tc>
      </w:tr>
      <w:tr w:rsidR="00921FEF" w:rsidRPr="0041535E" w14:paraId="475B9323" w14:textId="77777777" w:rsidTr="00526D10">
        <w:trPr>
          <w:trHeight w:val="227"/>
        </w:trPr>
        <w:tc>
          <w:tcPr>
            <w:tcW w:w="2544" w:type="dxa"/>
          </w:tcPr>
          <w:p w14:paraId="78824E6B" w14:textId="77777777" w:rsidR="00921FEF" w:rsidRPr="00907132" w:rsidRDefault="00921FEF" w:rsidP="00526D10">
            <w:pPr>
              <w:jc w:val="left"/>
              <w:rPr>
                <w:rStyle w:val="Textoennegrita"/>
              </w:rPr>
            </w:pPr>
            <w:r w:rsidRPr="00907132">
              <w:rPr>
                <w:rStyle w:val="Textoennegrita"/>
              </w:rPr>
              <w:t>Nivel de Prueba</w:t>
            </w:r>
          </w:p>
        </w:tc>
        <w:tc>
          <w:tcPr>
            <w:tcW w:w="6278" w:type="dxa"/>
          </w:tcPr>
          <w:p w14:paraId="3A075BDA" w14:textId="77777777" w:rsidR="00921FEF" w:rsidRPr="0041535E" w:rsidRDefault="00921FEF" w:rsidP="008D4ACF">
            <w:r>
              <w:t>Sistema.</w:t>
            </w:r>
          </w:p>
        </w:tc>
      </w:tr>
      <w:tr w:rsidR="00921FEF" w:rsidRPr="0041535E" w14:paraId="0E756559" w14:textId="77777777" w:rsidTr="00526D10">
        <w:trPr>
          <w:trHeight w:val="227"/>
        </w:trPr>
        <w:tc>
          <w:tcPr>
            <w:tcW w:w="2544" w:type="dxa"/>
          </w:tcPr>
          <w:p w14:paraId="1F28707F" w14:textId="77777777" w:rsidR="00921FEF" w:rsidRPr="00907132" w:rsidRDefault="00921FEF" w:rsidP="00526D10">
            <w:pPr>
              <w:jc w:val="left"/>
              <w:rPr>
                <w:rStyle w:val="Textoennegrita"/>
              </w:rPr>
            </w:pPr>
            <w:r>
              <w:rPr>
                <w:rStyle w:val="Textoennegrita"/>
              </w:rPr>
              <w:t>Precondición</w:t>
            </w:r>
          </w:p>
        </w:tc>
        <w:tc>
          <w:tcPr>
            <w:tcW w:w="6278" w:type="dxa"/>
          </w:tcPr>
          <w:p w14:paraId="6D707640" w14:textId="77777777" w:rsidR="00921FEF" w:rsidRDefault="00921FEF" w:rsidP="008D4ACF">
            <w:r>
              <w:t>Ingresar a la aplicación.</w:t>
            </w:r>
          </w:p>
        </w:tc>
      </w:tr>
      <w:tr w:rsidR="00921FEF" w:rsidRPr="0041535E" w14:paraId="5BBFCB45" w14:textId="77777777" w:rsidTr="00526D10">
        <w:trPr>
          <w:trHeight w:val="264"/>
        </w:trPr>
        <w:tc>
          <w:tcPr>
            <w:tcW w:w="2544" w:type="dxa"/>
          </w:tcPr>
          <w:p w14:paraId="48BDB09E" w14:textId="77777777" w:rsidR="00921FEF" w:rsidRPr="00907132" w:rsidRDefault="00921FEF" w:rsidP="00526D10">
            <w:pPr>
              <w:jc w:val="left"/>
              <w:rPr>
                <w:rStyle w:val="Textoennegrita"/>
              </w:rPr>
            </w:pPr>
            <w:r w:rsidRPr="00907132">
              <w:rPr>
                <w:rStyle w:val="Textoennegrita"/>
              </w:rPr>
              <w:t>Objetivo de la prueba</w:t>
            </w:r>
          </w:p>
        </w:tc>
        <w:tc>
          <w:tcPr>
            <w:tcW w:w="6278" w:type="dxa"/>
          </w:tcPr>
          <w:p w14:paraId="302D7A76" w14:textId="77777777" w:rsidR="00921FEF" w:rsidRPr="0041535E" w:rsidRDefault="00921FEF" w:rsidP="008D4ACF">
            <w:r>
              <w:t>Verificar que las cuentas de los usuarios se creen sin problemas.</w:t>
            </w:r>
          </w:p>
        </w:tc>
      </w:tr>
      <w:tr w:rsidR="00921FEF" w:rsidRPr="0041535E" w14:paraId="1B905F5E" w14:textId="77777777" w:rsidTr="00526D10">
        <w:trPr>
          <w:trHeight w:val="227"/>
        </w:trPr>
        <w:tc>
          <w:tcPr>
            <w:tcW w:w="2544" w:type="dxa"/>
            <w:tcBorders>
              <w:bottom w:val="single" w:sz="6" w:space="0" w:color="auto"/>
            </w:tcBorders>
          </w:tcPr>
          <w:p w14:paraId="67E5FE11" w14:textId="77777777" w:rsidR="00921FEF" w:rsidRPr="00907132" w:rsidRDefault="00921FEF" w:rsidP="00526D10">
            <w:pPr>
              <w:jc w:val="left"/>
              <w:rPr>
                <w:rStyle w:val="Textoennegrita"/>
              </w:rPr>
            </w:pPr>
            <w:r w:rsidRPr="00907132">
              <w:rPr>
                <w:rStyle w:val="Textoennegrita"/>
              </w:rPr>
              <w:t>Enfoque de la definición</w:t>
            </w:r>
          </w:p>
        </w:tc>
        <w:tc>
          <w:tcPr>
            <w:tcW w:w="6278" w:type="dxa"/>
            <w:tcBorders>
              <w:bottom w:val="single" w:sz="6" w:space="0" w:color="auto"/>
            </w:tcBorders>
          </w:tcPr>
          <w:p w14:paraId="7D50B082" w14:textId="77777777" w:rsidR="00921FEF" w:rsidRPr="0041535E" w:rsidRDefault="00921FEF" w:rsidP="008D4ACF">
            <w:r>
              <w:t>Caja Negra.</w:t>
            </w:r>
          </w:p>
        </w:tc>
      </w:tr>
      <w:tr w:rsidR="00921FEF" w:rsidRPr="0041535E" w14:paraId="0D73F901" w14:textId="77777777" w:rsidTr="00526D10">
        <w:trPr>
          <w:trHeight w:val="227"/>
        </w:trPr>
        <w:tc>
          <w:tcPr>
            <w:tcW w:w="2544" w:type="dxa"/>
            <w:tcBorders>
              <w:top w:val="double" w:sz="4" w:space="0" w:color="auto"/>
            </w:tcBorders>
          </w:tcPr>
          <w:p w14:paraId="0CA7619C" w14:textId="77777777" w:rsidR="00921FEF" w:rsidRPr="00907132" w:rsidRDefault="00921FEF" w:rsidP="00526D10">
            <w:pPr>
              <w:jc w:val="left"/>
              <w:rPr>
                <w:rStyle w:val="Textoennegrita"/>
              </w:rPr>
            </w:pPr>
            <w:r w:rsidRPr="00907132">
              <w:rPr>
                <w:rStyle w:val="Textoennegrita"/>
              </w:rPr>
              <w:t>Datos de Pruebas</w:t>
            </w:r>
          </w:p>
        </w:tc>
        <w:tc>
          <w:tcPr>
            <w:tcW w:w="6278" w:type="dxa"/>
            <w:tcBorders>
              <w:top w:val="double" w:sz="4" w:space="0" w:color="auto"/>
            </w:tcBorders>
          </w:tcPr>
          <w:p w14:paraId="0C584397" w14:textId="77777777" w:rsidR="00921FEF" w:rsidRDefault="00921FEF" w:rsidP="008D4ACF">
            <w:pPr>
              <w:pStyle w:val="Sinespaciado"/>
            </w:pPr>
            <w:r>
              <w:t>Usuario: {</w:t>
            </w:r>
            <w:proofErr w:type="spellStart"/>
            <w:r>
              <w:t>matgaston</w:t>
            </w:r>
            <w:proofErr w:type="spellEnd"/>
            <w:r>
              <w:t>, 123prueba, vacío}</w:t>
            </w:r>
          </w:p>
          <w:p w14:paraId="3125A7E3" w14:textId="77777777" w:rsidR="00921FEF" w:rsidRDefault="00921FEF" w:rsidP="008D4ACF">
            <w:pPr>
              <w:pStyle w:val="Sinespaciado"/>
            </w:pPr>
            <w:r>
              <w:t>Nombre: {</w:t>
            </w:r>
            <w:proofErr w:type="spellStart"/>
            <w:r>
              <w:t>Matias</w:t>
            </w:r>
            <w:proofErr w:type="spellEnd"/>
            <w:r>
              <w:t xml:space="preserve"> </w:t>
            </w:r>
            <w:proofErr w:type="spellStart"/>
            <w:r>
              <w:t>Gaston</w:t>
            </w:r>
            <w:proofErr w:type="spellEnd"/>
            <w:r>
              <w:t xml:space="preserve">, vacío, </w:t>
            </w:r>
            <w:proofErr w:type="spellStart"/>
            <w:r>
              <w:t>Nom</w:t>
            </w:r>
            <w:proofErr w:type="spellEnd"/>
            <w:r>
              <w:t xml:space="preserve"> Prueba}</w:t>
            </w:r>
          </w:p>
          <w:p w14:paraId="0CA67381" w14:textId="77777777" w:rsidR="00921FEF" w:rsidRDefault="00921FEF" w:rsidP="008D4ACF">
            <w:pPr>
              <w:pStyle w:val="Sinespaciado"/>
            </w:pPr>
            <w:r>
              <w:t>Nacimiento: {05/12/857, //</w:t>
            </w:r>
            <w:proofErr w:type="gramStart"/>
            <w:r>
              <w:t>/,vacío</w:t>
            </w:r>
            <w:proofErr w:type="gramEnd"/>
            <w:r>
              <w:t>}</w:t>
            </w:r>
          </w:p>
          <w:p w14:paraId="68A9CCA4" w14:textId="77777777" w:rsidR="00921FEF" w:rsidRDefault="00921FEF" w:rsidP="008D4ACF">
            <w:pPr>
              <w:pStyle w:val="Sinespaciado"/>
            </w:pPr>
            <w:r>
              <w:t xml:space="preserve">Correo: </w:t>
            </w:r>
            <w:hyperlink r:id="rId36" w:history="1">
              <w:r w:rsidRPr="00374AAD">
                <w:rPr>
                  <w:rStyle w:val="Hipervnculo"/>
                </w:rPr>
                <w:t>{a@a.com</w:t>
              </w:r>
            </w:hyperlink>
            <w:r>
              <w:t xml:space="preserve">, vacío, </w:t>
            </w:r>
            <w:proofErr w:type="spellStart"/>
            <w:r>
              <w:t>CorreoArrobaPuntoCom</w:t>
            </w:r>
            <w:proofErr w:type="spellEnd"/>
            <w:r>
              <w:t>}</w:t>
            </w:r>
          </w:p>
          <w:p w14:paraId="551C92EF" w14:textId="77777777" w:rsidR="00921FEF" w:rsidRDefault="00921FEF" w:rsidP="008D4ACF">
            <w:pPr>
              <w:pStyle w:val="Sinespaciado"/>
            </w:pPr>
            <w:r>
              <w:t>Contraseña: {123abc, vacío, 1alc}</w:t>
            </w:r>
          </w:p>
          <w:p w14:paraId="443DAF1E" w14:textId="77777777" w:rsidR="00921FEF" w:rsidRPr="0041535E" w:rsidRDefault="00921FEF" w:rsidP="008D4ACF">
            <w:pPr>
              <w:pStyle w:val="Sinespaciado"/>
            </w:pPr>
            <w:r>
              <w:t>Repetir Contraseña: {123abc, 1, 12313}</w:t>
            </w:r>
          </w:p>
        </w:tc>
      </w:tr>
      <w:tr w:rsidR="00921FEF" w:rsidRPr="0041535E" w14:paraId="6288081B" w14:textId="77777777" w:rsidTr="00526D10">
        <w:trPr>
          <w:trHeight w:val="227"/>
        </w:trPr>
        <w:tc>
          <w:tcPr>
            <w:tcW w:w="2544" w:type="dxa"/>
            <w:tcBorders>
              <w:top w:val="double" w:sz="4" w:space="0" w:color="auto"/>
            </w:tcBorders>
          </w:tcPr>
          <w:p w14:paraId="35244C71" w14:textId="77777777" w:rsidR="00921FEF" w:rsidRPr="00907132" w:rsidRDefault="00921FEF" w:rsidP="00526D10">
            <w:pPr>
              <w:jc w:val="left"/>
              <w:rPr>
                <w:rStyle w:val="Textoennegrita"/>
              </w:rPr>
            </w:pPr>
            <w:r w:rsidRPr="00907132">
              <w:rPr>
                <w:rStyle w:val="Textoennegrita"/>
              </w:rPr>
              <w:t>Pasos para la ejecución</w:t>
            </w:r>
          </w:p>
        </w:tc>
        <w:tc>
          <w:tcPr>
            <w:tcW w:w="6278" w:type="dxa"/>
            <w:tcBorders>
              <w:top w:val="double" w:sz="4" w:space="0" w:color="auto"/>
            </w:tcBorders>
          </w:tcPr>
          <w:p w14:paraId="4C9563EA" w14:textId="77777777" w:rsidR="00921FEF" w:rsidRDefault="00921FEF" w:rsidP="0000328A">
            <w:pPr>
              <w:pStyle w:val="Sinespaciado"/>
              <w:numPr>
                <w:ilvl w:val="0"/>
                <w:numId w:val="2"/>
              </w:numPr>
              <w:ind w:left="398"/>
            </w:pPr>
            <w:r w:rsidRPr="007C3692">
              <w:t>Ingresar un nombre de usuario</w:t>
            </w:r>
            <w:r>
              <w:t>.</w:t>
            </w:r>
          </w:p>
          <w:p w14:paraId="1A26F22F" w14:textId="77777777" w:rsidR="00921FEF" w:rsidRDefault="00921FEF" w:rsidP="0000328A">
            <w:pPr>
              <w:pStyle w:val="Sinespaciado"/>
              <w:numPr>
                <w:ilvl w:val="0"/>
                <w:numId w:val="2"/>
              </w:numPr>
              <w:ind w:left="398"/>
            </w:pPr>
            <w:r>
              <w:t>Ingresar nombre.</w:t>
            </w:r>
          </w:p>
          <w:p w14:paraId="6325B74F" w14:textId="77777777" w:rsidR="00921FEF" w:rsidRDefault="00921FEF" w:rsidP="0000328A">
            <w:pPr>
              <w:pStyle w:val="Sinespaciado"/>
              <w:numPr>
                <w:ilvl w:val="0"/>
                <w:numId w:val="2"/>
              </w:numPr>
              <w:ind w:left="398"/>
            </w:pPr>
            <w:r>
              <w:t>Ingresar fecha de nacimiento.</w:t>
            </w:r>
          </w:p>
          <w:p w14:paraId="38F6416B" w14:textId="77777777" w:rsidR="00921FEF" w:rsidRPr="007C3692" w:rsidRDefault="00921FEF" w:rsidP="0000328A">
            <w:pPr>
              <w:pStyle w:val="Sinespaciado"/>
              <w:numPr>
                <w:ilvl w:val="0"/>
                <w:numId w:val="2"/>
              </w:numPr>
              <w:ind w:left="398"/>
            </w:pPr>
            <w:r>
              <w:t>Ingresar correo electrónico.</w:t>
            </w:r>
          </w:p>
          <w:p w14:paraId="5A38790A" w14:textId="77777777" w:rsidR="00921FEF" w:rsidRDefault="00921FEF" w:rsidP="0000328A">
            <w:pPr>
              <w:pStyle w:val="Sinespaciado"/>
              <w:numPr>
                <w:ilvl w:val="0"/>
                <w:numId w:val="2"/>
              </w:numPr>
              <w:ind w:left="398"/>
            </w:pPr>
            <w:r w:rsidRPr="007C3692">
              <w:t>Ingresar una contraseña</w:t>
            </w:r>
            <w:r>
              <w:t>.</w:t>
            </w:r>
          </w:p>
          <w:p w14:paraId="4388664D" w14:textId="77777777" w:rsidR="00921FEF" w:rsidRPr="007C3692" w:rsidRDefault="00921FEF" w:rsidP="0000328A">
            <w:pPr>
              <w:pStyle w:val="Sinespaciado"/>
              <w:numPr>
                <w:ilvl w:val="0"/>
                <w:numId w:val="2"/>
              </w:numPr>
              <w:ind w:left="398"/>
            </w:pPr>
            <w:r>
              <w:t>Repetir contraseña.</w:t>
            </w:r>
          </w:p>
          <w:p w14:paraId="62C96080" w14:textId="77777777" w:rsidR="00921FEF" w:rsidRPr="007C3692" w:rsidRDefault="00921FEF" w:rsidP="0000328A">
            <w:pPr>
              <w:pStyle w:val="Sinespaciado"/>
              <w:numPr>
                <w:ilvl w:val="0"/>
                <w:numId w:val="2"/>
              </w:numPr>
              <w:ind w:left="398"/>
            </w:pPr>
            <w:r>
              <w:t>Presionar Crear Cuenta.</w:t>
            </w:r>
          </w:p>
        </w:tc>
      </w:tr>
      <w:tr w:rsidR="00921FEF" w:rsidRPr="0041535E" w14:paraId="4F4EC1F4" w14:textId="77777777" w:rsidTr="00526D10">
        <w:trPr>
          <w:trHeight w:val="227"/>
        </w:trPr>
        <w:tc>
          <w:tcPr>
            <w:tcW w:w="2544" w:type="dxa"/>
            <w:tcBorders>
              <w:top w:val="double" w:sz="4" w:space="0" w:color="auto"/>
            </w:tcBorders>
          </w:tcPr>
          <w:p w14:paraId="17ABEC72" w14:textId="77777777" w:rsidR="00921FEF" w:rsidRPr="00907132" w:rsidRDefault="00921FEF" w:rsidP="00526D10">
            <w:pPr>
              <w:jc w:val="left"/>
              <w:rPr>
                <w:rStyle w:val="Textoennegrita"/>
              </w:rPr>
            </w:pPr>
            <w:r w:rsidRPr="00907132">
              <w:rPr>
                <w:rStyle w:val="Textoennegrita"/>
              </w:rPr>
              <w:t>Respuesta Esperada</w:t>
            </w:r>
          </w:p>
        </w:tc>
        <w:tc>
          <w:tcPr>
            <w:tcW w:w="6278" w:type="dxa"/>
            <w:tcBorders>
              <w:top w:val="double" w:sz="4" w:space="0" w:color="auto"/>
            </w:tcBorders>
          </w:tcPr>
          <w:p w14:paraId="399A95D3" w14:textId="77777777" w:rsidR="00921FEF" w:rsidRDefault="00921FEF" w:rsidP="0094295F">
            <w:pPr>
              <w:pStyle w:val="listadetabla"/>
            </w:pPr>
            <w:r>
              <w:t>Si alguno de los campos es vacío, se muestra un mensaje indicando los campos faltantes.</w:t>
            </w:r>
          </w:p>
          <w:p w14:paraId="7A729345" w14:textId="77777777" w:rsidR="00921FEF" w:rsidRDefault="00921FEF" w:rsidP="0094295F">
            <w:pPr>
              <w:pStyle w:val="listadetabla"/>
            </w:pPr>
            <w:r>
              <w:t>Si el usuario se encuentra registrado, se muestra un mensaje indicando que el Usuario ya existe en nuestros registros.</w:t>
            </w:r>
          </w:p>
          <w:p w14:paraId="1888B32F" w14:textId="77777777" w:rsidR="00921FEF" w:rsidRPr="0041535E" w:rsidRDefault="00921FEF" w:rsidP="0094295F">
            <w:pPr>
              <w:pStyle w:val="listadetabla"/>
            </w:pPr>
            <w:r>
              <w:t>Si todos los datos son correctos, se crea la cuenta.</w:t>
            </w:r>
          </w:p>
        </w:tc>
      </w:tr>
      <w:tr w:rsidR="00921FEF" w:rsidRPr="0041535E" w14:paraId="3DF5359F" w14:textId="77777777" w:rsidTr="00526D10">
        <w:trPr>
          <w:trHeight w:val="227"/>
        </w:trPr>
        <w:tc>
          <w:tcPr>
            <w:tcW w:w="2544" w:type="dxa"/>
            <w:tcBorders>
              <w:top w:val="double" w:sz="4" w:space="0" w:color="auto"/>
            </w:tcBorders>
          </w:tcPr>
          <w:p w14:paraId="1B738A1B" w14:textId="77777777" w:rsidR="00921FEF" w:rsidRPr="00907132" w:rsidRDefault="00921FEF" w:rsidP="00526D10">
            <w:pPr>
              <w:jc w:val="left"/>
              <w:rPr>
                <w:rStyle w:val="Textoennegrita"/>
              </w:rPr>
            </w:pPr>
            <w:r w:rsidRPr="00907132">
              <w:rPr>
                <w:rStyle w:val="Textoennegrita"/>
              </w:rPr>
              <w:t>Resultado</w:t>
            </w:r>
          </w:p>
        </w:tc>
        <w:tc>
          <w:tcPr>
            <w:tcW w:w="6278" w:type="dxa"/>
            <w:tcBorders>
              <w:top w:val="double" w:sz="4" w:space="0" w:color="auto"/>
            </w:tcBorders>
          </w:tcPr>
          <w:p w14:paraId="3A85E6D4" w14:textId="77777777" w:rsidR="00921FEF" w:rsidRPr="00907132" w:rsidRDefault="00921FEF" w:rsidP="008D4ACF">
            <w:pPr>
              <w:rPr>
                <w:b/>
              </w:rPr>
            </w:pPr>
            <w:r w:rsidRPr="00907132">
              <w:rPr>
                <w:b/>
              </w:rPr>
              <w:t>Ejecución exitosa.</w:t>
            </w:r>
          </w:p>
        </w:tc>
      </w:tr>
    </w:tbl>
    <w:p w14:paraId="2205D908" w14:textId="29E3119C" w:rsidR="00921FEF" w:rsidRDefault="008D4ACF" w:rsidP="008D4ACF">
      <w:pPr>
        <w:pStyle w:val="Descripcin"/>
      </w:pPr>
      <w:bookmarkStart w:id="654" w:name="_Toc486449180"/>
      <w:bookmarkStart w:id="655" w:name="_Toc486712571"/>
      <w:r>
        <w:t xml:space="preserve">Tabla </w:t>
      </w:r>
      <w:r w:rsidR="00B56172">
        <w:fldChar w:fldCharType="begin"/>
      </w:r>
      <w:r w:rsidR="00B56172">
        <w:instrText xml:space="preserve"> SEQ Tabla \* ARABIC </w:instrText>
      </w:r>
      <w:r w:rsidR="00B56172">
        <w:fldChar w:fldCharType="separate"/>
      </w:r>
      <w:r w:rsidR="00633160">
        <w:rPr>
          <w:noProof/>
        </w:rPr>
        <w:t>38</w:t>
      </w:r>
      <w:r w:rsidR="00B56172">
        <w:rPr>
          <w:noProof/>
        </w:rPr>
        <w:fldChar w:fldCharType="end"/>
      </w:r>
      <w:r w:rsidR="00921FEF">
        <w:t xml:space="preserve">: Pruebas de caja negra – </w:t>
      </w:r>
      <w:r>
        <w:t>Servicio web</w:t>
      </w:r>
      <w:r w:rsidR="00921FEF">
        <w:t xml:space="preserve"> Registrarse</w:t>
      </w:r>
      <w:bookmarkEnd w:id="654"/>
      <w:bookmarkEnd w:id="655"/>
    </w:p>
    <w:p w14:paraId="2C306B95" w14:textId="40AB5510" w:rsidR="00F32354" w:rsidRDefault="00F32354" w:rsidP="00F32354"/>
    <w:p w14:paraId="07EB1AA9" w14:textId="4B45CDA1" w:rsidR="00F32354" w:rsidRDefault="00F32354" w:rsidP="00F32354"/>
    <w:p w14:paraId="603C6DBA" w14:textId="55FB5414" w:rsidR="00F32354" w:rsidRDefault="00F32354" w:rsidP="00F32354"/>
    <w:p w14:paraId="32170CA3" w14:textId="27851A10" w:rsidR="00F32354" w:rsidRDefault="00F32354" w:rsidP="00F32354"/>
    <w:p w14:paraId="3845994D" w14:textId="77777777" w:rsidR="00F32354" w:rsidRPr="00F32354" w:rsidRDefault="00F32354" w:rsidP="00F32354"/>
    <w:p w14:paraId="5563DB9A" w14:textId="0ABF856F" w:rsidR="00921FEF" w:rsidRPr="004074CF" w:rsidRDefault="00275744" w:rsidP="008D4ACF">
      <w:pPr>
        <w:pStyle w:val="Ttulo5"/>
      </w:pPr>
      <w:bookmarkStart w:id="656" w:name="_Toc486449125"/>
      <w:bookmarkStart w:id="657" w:name="_Toc486696839"/>
      <w:bookmarkStart w:id="658" w:name="_Toc486710854"/>
      <w:r>
        <w:lastRenderedPageBreak/>
        <w:t>7</w:t>
      </w:r>
      <w:r w:rsidR="00921FEF">
        <w:t>.2.2.</w:t>
      </w:r>
      <w:r w:rsidR="00431500">
        <w:t>1</w:t>
      </w:r>
      <w:r w:rsidR="00921FEF">
        <w:t>.3</w:t>
      </w:r>
      <w:r w:rsidR="00921FEF" w:rsidRPr="004074CF">
        <w:t xml:space="preserve"> Caso de Prueba </w:t>
      </w:r>
      <w:r w:rsidR="008D4ACF">
        <w:t>Servicio web</w:t>
      </w:r>
      <w:r w:rsidR="00921FEF" w:rsidRPr="004074CF">
        <w:t xml:space="preserve">: </w:t>
      </w:r>
      <w:r w:rsidR="00921FEF">
        <w:t>Visualizar Evento</w:t>
      </w:r>
      <w:bookmarkEnd w:id="656"/>
      <w:bookmarkEnd w:id="657"/>
      <w:bookmarkEnd w:id="658"/>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2544"/>
        <w:gridCol w:w="6278"/>
      </w:tblGrid>
      <w:tr w:rsidR="00921FEF" w:rsidRPr="0041535E" w14:paraId="3DEA284A" w14:textId="77777777" w:rsidTr="008D4ACF">
        <w:trPr>
          <w:trHeight w:val="227"/>
          <w:jc w:val="center"/>
        </w:trPr>
        <w:tc>
          <w:tcPr>
            <w:tcW w:w="2544" w:type="dxa"/>
          </w:tcPr>
          <w:p w14:paraId="72EC8FAA" w14:textId="77777777" w:rsidR="00921FEF" w:rsidRPr="00907132" w:rsidRDefault="00921FEF" w:rsidP="00526D10">
            <w:pPr>
              <w:jc w:val="left"/>
              <w:rPr>
                <w:rStyle w:val="Textoennegrita"/>
              </w:rPr>
            </w:pPr>
            <w:r w:rsidRPr="00907132">
              <w:rPr>
                <w:rStyle w:val="Textoennegrita"/>
              </w:rPr>
              <w:t>Funcionalidad</w:t>
            </w:r>
          </w:p>
        </w:tc>
        <w:tc>
          <w:tcPr>
            <w:tcW w:w="6278" w:type="dxa"/>
          </w:tcPr>
          <w:p w14:paraId="78505C19" w14:textId="77777777" w:rsidR="00921FEF" w:rsidRPr="0041535E" w:rsidRDefault="00921FEF" w:rsidP="008D4ACF">
            <w:r>
              <w:t>Visualizar Evento.</w:t>
            </w:r>
          </w:p>
        </w:tc>
      </w:tr>
      <w:tr w:rsidR="00921FEF" w:rsidRPr="0041535E" w14:paraId="0115FDCF" w14:textId="77777777" w:rsidTr="008D4ACF">
        <w:trPr>
          <w:trHeight w:val="227"/>
          <w:jc w:val="center"/>
        </w:trPr>
        <w:tc>
          <w:tcPr>
            <w:tcW w:w="2544" w:type="dxa"/>
          </w:tcPr>
          <w:p w14:paraId="5B186670" w14:textId="77777777" w:rsidR="00921FEF" w:rsidRPr="00907132" w:rsidRDefault="00921FEF" w:rsidP="00526D10">
            <w:pPr>
              <w:jc w:val="left"/>
              <w:rPr>
                <w:rStyle w:val="Textoennegrita"/>
              </w:rPr>
            </w:pPr>
            <w:r w:rsidRPr="00907132">
              <w:rPr>
                <w:rStyle w:val="Textoennegrita"/>
              </w:rPr>
              <w:t>Nivel de Prueba</w:t>
            </w:r>
          </w:p>
        </w:tc>
        <w:tc>
          <w:tcPr>
            <w:tcW w:w="6278" w:type="dxa"/>
          </w:tcPr>
          <w:p w14:paraId="521EC26F" w14:textId="77777777" w:rsidR="00921FEF" w:rsidRPr="0041535E" w:rsidRDefault="00921FEF" w:rsidP="008D4ACF">
            <w:r>
              <w:t>Sistema.</w:t>
            </w:r>
          </w:p>
        </w:tc>
      </w:tr>
      <w:tr w:rsidR="00921FEF" w:rsidRPr="0041535E" w14:paraId="30F1DA91" w14:textId="77777777" w:rsidTr="008D4ACF">
        <w:trPr>
          <w:trHeight w:val="227"/>
          <w:jc w:val="center"/>
        </w:trPr>
        <w:tc>
          <w:tcPr>
            <w:tcW w:w="2544" w:type="dxa"/>
          </w:tcPr>
          <w:p w14:paraId="43B6ADBD" w14:textId="77777777" w:rsidR="00921FEF" w:rsidRPr="00907132" w:rsidRDefault="00921FEF" w:rsidP="00526D10">
            <w:pPr>
              <w:jc w:val="left"/>
              <w:rPr>
                <w:rStyle w:val="Textoennegrita"/>
              </w:rPr>
            </w:pPr>
            <w:r>
              <w:rPr>
                <w:rStyle w:val="Textoennegrita"/>
              </w:rPr>
              <w:t>Precondición</w:t>
            </w:r>
          </w:p>
        </w:tc>
        <w:tc>
          <w:tcPr>
            <w:tcW w:w="6278" w:type="dxa"/>
          </w:tcPr>
          <w:p w14:paraId="523406B3" w14:textId="77777777" w:rsidR="00921FEF" w:rsidRDefault="00921FEF" w:rsidP="008D4ACF">
            <w:r>
              <w:t xml:space="preserve">Ingresar a la aplicación. </w:t>
            </w:r>
          </w:p>
        </w:tc>
      </w:tr>
      <w:tr w:rsidR="00921FEF" w:rsidRPr="0041535E" w14:paraId="7DACB11F" w14:textId="77777777" w:rsidTr="008D4ACF">
        <w:trPr>
          <w:trHeight w:val="264"/>
          <w:jc w:val="center"/>
        </w:trPr>
        <w:tc>
          <w:tcPr>
            <w:tcW w:w="2544" w:type="dxa"/>
          </w:tcPr>
          <w:p w14:paraId="495AC8D6" w14:textId="77777777" w:rsidR="00921FEF" w:rsidRPr="00907132" w:rsidRDefault="00921FEF" w:rsidP="00526D10">
            <w:pPr>
              <w:jc w:val="left"/>
              <w:rPr>
                <w:rStyle w:val="Textoennegrita"/>
              </w:rPr>
            </w:pPr>
            <w:r w:rsidRPr="00907132">
              <w:rPr>
                <w:rStyle w:val="Textoennegrita"/>
              </w:rPr>
              <w:t>Objetivo de la prueba</w:t>
            </w:r>
          </w:p>
        </w:tc>
        <w:tc>
          <w:tcPr>
            <w:tcW w:w="6278" w:type="dxa"/>
          </w:tcPr>
          <w:p w14:paraId="3AD7A39E" w14:textId="77777777" w:rsidR="00921FEF" w:rsidRPr="0041535E" w:rsidRDefault="00921FEF" w:rsidP="008D4ACF">
            <w:pPr>
              <w:pStyle w:val="Sinespaciado"/>
            </w:pPr>
            <w:r>
              <w:t>Presentar un evento en pantalla.</w:t>
            </w:r>
          </w:p>
        </w:tc>
      </w:tr>
      <w:tr w:rsidR="00921FEF" w:rsidRPr="0041535E" w14:paraId="264BA72E" w14:textId="77777777" w:rsidTr="008D4ACF">
        <w:trPr>
          <w:trHeight w:val="227"/>
          <w:jc w:val="center"/>
        </w:trPr>
        <w:tc>
          <w:tcPr>
            <w:tcW w:w="2544" w:type="dxa"/>
            <w:tcBorders>
              <w:bottom w:val="single" w:sz="6" w:space="0" w:color="auto"/>
            </w:tcBorders>
          </w:tcPr>
          <w:p w14:paraId="6513F276" w14:textId="77777777" w:rsidR="00921FEF" w:rsidRPr="00907132" w:rsidRDefault="00921FEF" w:rsidP="00526D10">
            <w:pPr>
              <w:jc w:val="left"/>
              <w:rPr>
                <w:rStyle w:val="Textoennegrita"/>
              </w:rPr>
            </w:pPr>
            <w:r w:rsidRPr="00907132">
              <w:rPr>
                <w:rStyle w:val="Textoennegrita"/>
              </w:rPr>
              <w:t>Enfoque de la definición</w:t>
            </w:r>
          </w:p>
        </w:tc>
        <w:tc>
          <w:tcPr>
            <w:tcW w:w="6278" w:type="dxa"/>
            <w:tcBorders>
              <w:bottom w:val="single" w:sz="6" w:space="0" w:color="auto"/>
            </w:tcBorders>
          </w:tcPr>
          <w:p w14:paraId="494990FA" w14:textId="77777777" w:rsidR="00921FEF" w:rsidRPr="0041535E" w:rsidRDefault="00921FEF" w:rsidP="008D4ACF">
            <w:r>
              <w:t>Caja Negra.</w:t>
            </w:r>
          </w:p>
        </w:tc>
      </w:tr>
      <w:tr w:rsidR="00921FEF" w:rsidRPr="0041535E" w14:paraId="2165A88B" w14:textId="77777777" w:rsidTr="008D4ACF">
        <w:trPr>
          <w:trHeight w:val="227"/>
          <w:jc w:val="center"/>
        </w:trPr>
        <w:tc>
          <w:tcPr>
            <w:tcW w:w="2544" w:type="dxa"/>
            <w:tcBorders>
              <w:top w:val="double" w:sz="4" w:space="0" w:color="auto"/>
            </w:tcBorders>
          </w:tcPr>
          <w:p w14:paraId="3F5959D1" w14:textId="77777777" w:rsidR="00921FEF" w:rsidRPr="00907132" w:rsidRDefault="00921FEF" w:rsidP="00526D10">
            <w:pPr>
              <w:jc w:val="left"/>
              <w:rPr>
                <w:rStyle w:val="Textoennegrita"/>
              </w:rPr>
            </w:pPr>
            <w:r w:rsidRPr="00907132">
              <w:rPr>
                <w:rStyle w:val="Textoennegrita"/>
              </w:rPr>
              <w:t>Datos de Pruebas</w:t>
            </w:r>
          </w:p>
        </w:tc>
        <w:tc>
          <w:tcPr>
            <w:tcW w:w="6278" w:type="dxa"/>
            <w:tcBorders>
              <w:top w:val="double" w:sz="4" w:space="0" w:color="auto"/>
            </w:tcBorders>
          </w:tcPr>
          <w:p w14:paraId="61D7730D" w14:textId="77777777" w:rsidR="00921FEF" w:rsidRPr="0041535E" w:rsidRDefault="00921FEF" w:rsidP="008D4ACF">
            <w:pPr>
              <w:pStyle w:val="Sinespaciado"/>
            </w:pPr>
            <w:r>
              <w:t>Ninguno.</w:t>
            </w:r>
          </w:p>
        </w:tc>
      </w:tr>
      <w:tr w:rsidR="00921FEF" w:rsidRPr="0041535E" w14:paraId="53995630" w14:textId="77777777" w:rsidTr="008D4ACF">
        <w:trPr>
          <w:trHeight w:val="227"/>
          <w:jc w:val="center"/>
        </w:trPr>
        <w:tc>
          <w:tcPr>
            <w:tcW w:w="2544" w:type="dxa"/>
            <w:tcBorders>
              <w:top w:val="double" w:sz="4" w:space="0" w:color="auto"/>
            </w:tcBorders>
          </w:tcPr>
          <w:p w14:paraId="53FFA8C6" w14:textId="77777777" w:rsidR="00921FEF" w:rsidRPr="00907132" w:rsidRDefault="00921FEF" w:rsidP="00526D10">
            <w:pPr>
              <w:jc w:val="left"/>
              <w:rPr>
                <w:rStyle w:val="Textoennegrita"/>
              </w:rPr>
            </w:pPr>
            <w:r w:rsidRPr="00907132">
              <w:rPr>
                <w:rStyle w:val="Textoennegrita"/>
              </w:rPr>
              <w:t>Pasos para la ejecución</w:t>
            </w:r>
          </w:p>
        </w:tc>
        <w:tc>
          <w:tcPr>
            <w:tcW w:w="6278" w:type="dxa"/>
            <w:tcBorders>
              <w:top w:val="double" w:sz="4" w:space="0" w:color="auto"/>
            </w:tcBorders>
          </w:tcPr>
          <w:p w14:paraId="11FA8A53" w14:textId="77777777" w:rsidR="00921FEF" w:rsidRPr="007C3692" w:rsidRDefault="00921FEF" w:rsidP="0000328A">
            <w:pPr>
              <w:pStyle w:val="Sinespaciado"/>
              <w:numPr>
                <w:ilvl w:val="0"/>
                <w:numId w:val="12"/>
              </w:numPr>
              <w:ind w:left="398"/>
            </w:pPr>
            <w:r>
              <w:t>El usuario ya debe haber buscado y seleccionado un evento de la lista.</w:t>
            </w:r>
          </w:p>
        </w:tc>
      </w:tr>
      <w:tr w:rsidR="00921FEF" w:rsidRPr="0041535E" w14:paraId="60F3DAC3" w14:textId="77777777" w:rsidTr="008D4ACF">
        <w:trPr>
          <w:trHeight w:val="227"/>
          <w:jc w:val="center"/>
        </w:trPr>
        <w:tc>
          <w:tcPr>
            <w:tcW w:w="2544" w:type="dxa"/>
            <w:tcBorders>
              <w:top w:val="double" w:sz="4" w:space="0" w:color="auto"/>
            </w:tcBorders>
          </w:tcPr>
          <w:p w14:paraId="3C8C4694" w14:textId="77777777" w:rsidR="00921FEF" w:rsidRPr="00907132" w:rsidRDefault="00921FEF" w:rsidP="00526D10">
            <w:pPr>
              <w:jc w:val="left"/>
              <w:rPr>
                <w:rStyle w:val="Textoennegrita"/>
              </w:rPr>
            </w:pPr>
            <w:r w:rsidRPr="00907132">
              <w:rPr>
                <w:rStyle w:val="Textoennegrita"/>
              </w:rPr>
              <w:t>Respuesta Esperada</w:t>
            </w:r>
          </w:p>
        </w:tc>
        <w:tc>
          <w:tcPr>
            <w:tcW w:w="6278" w:type="dxa"/>
            <w:tcBorders>
              <w:top w:val="double" w:sz="4" w:space="0" w:color="auto"/>
            </w:tcBorders>
          </w:tcPr>
          <w:p w14:paraId="6C7C7F1E" w14:textId="77777777" w:rsidR="00921FEF" w:rsidRDefault="00921FEF" w:rsidP="0094295F">
            <w:pPr>
              <w:pStyle w:val="listadetabla"/>
            </w:pPr>
            <w:r>
              <w:t xml:space="preserve">Si el identificador en la </w:t>
            </w:r>
            <w:proofErr w:type="spellStart"/>
            <w:r>
              <w:t>url</w:t>
            </w:r>
            <w:proofErr w:type="spellEnd"/>
            <w:r>
              <w:t xml:space="preserve"> es erróneo, el sistema presentará un mensaje en pantalla notificando que el evento no existe.</w:t>
            </w:r>
          </w:p>
          <w:p w14:paraId="7F259C8D" w14:textId="77777777" w:rsidR="00921FEF" w:rsidRPr="0041535E" w:rsidRDefault="00921FEF" w:rsidP="0094295F">
            <w:pPr>
              <w:pStyle w:val="listadetabla"/>
            </w:pPr>
            <w:r>
              <w:t xml:space="preserve">Si el identificado en la </w:t>
            </w:r>
            <w:proofErr w:type="spellStart"/>
            <w:r>
              <w:t>url</w:t>
            </w:r>
            <w:proofErr w:type="spellEnd"/>
            <w:r>
              <w:t xml:space="preserve"> es correcto, el sistema cargará la información en pantalla.</w:t>
            </w:r>
          </w:p>
        </w:tc>
      </w:tr>
      <w:tr w:rsidR="00921FEF" w:rsidRPr="0041535E" w14:paraId="599A94B6" w14:textId="77777777" w:rsidTr="008D4ACF">
        <w:trPr>
          <w:trHeight w:val="227"/>
          <w:jc w:val="center"/>
        </w:trPr>
        <w:tc>
          <w:tcPr>
            <w:tcW w:w="2544" w:type="dxa"/>
            <w:tcBorders>
              <w:top w:val="double" w:sz="4" w:space="0" w:color="auto"/>
            </w:tcBorders>
          </w:tcPr>
          <w:p w14:paraId="061C4954" w14:textId="77777777" w:rsidR="00921FEF" w:rsidRPr="00907132" w:rsidRDefault="00921FEF" w:rsidP="00526D10">
            <w:pPr>
              <w:jc w:val="left"/>
              <w:rPr>
                <w:rStyle w:val="Textoennegrita"/>
              </w:rPr>
            </w:pPr>
            <w:r w:rsidRPr="00907132">
              <w:rPr>
                <w:rStyle w:val="Textoennegrita"/>
              </w:rPr>
              <w:t>Resultado</w:t>
            </w:r>
          </w:p>
        </w:tc>
        <w:tc>
          <w:tcPr>
            <w:tcW w:w="6278" w:type="dxa"/>
            <w:tcBorders>
              <w:top w:val="double" w:sz="4" w:space="0" w:color="auto"/>
            </w:tcBorders>
          </w:tcPr>
          <w:p w14:paraId="0635D0DE" w14:textId="77777777" w:rsidR="00921FEF" w:rsidRPr="00907132" w:rsidRDefault="00921FEF" w:rsidP="008D4ACF">
            <w:pPr>
              <w:rPr>
                <w:b/>
              </w:rPr>
            </w:pPr>
            <w:r w:rsidRPr="00907132">
              <w:rPr>
                <w:b/>
              </w:rPr>
              <w:t>Ejecución exitosa.</w:t>
            </w:r>
          </w:p>
        </w:tc>
      </w:tr>
    </w:tbl>
    <w:p w14:paraId="54BE8BA1" w14:textId="44AC9505" w:rsidR="00921FEF" w:rsidRDefault="008D4ACF" w:rsidP="008D4ACF">
      <w:pPr>
        <w:pStyle w:val="Descripcin"/>
      </w:pPr>
      <w:bookmarkStart w:id="659" w:name="_Toc486449181"/>
      <w:bookmarkStart w:id="660" w:name="_Toc486712572"/>
      <w:r>
        <w:t xml:space="preserve">Tabla </w:t>
      </w:r>
      <w:r w:rsidR="00B56172">
        <w:fldChar w:fldCharType="begin"/>
      </w:r>
      <w:r w:rsidR="00B56172">
        <w:instrText xml:space="preserve"> SEQ Tabla \* ARABIC </w:instrText>
      </w:r>
      <w:r w:rsidR="00B56172">
        <w:fldChar w:fldCharType="separate"/>
      </w:r>
      <w:r w:rsidR="00633160">
        <w:rPr>
          <w:noProof/>
        </w:rPr>
        <w:t>39</w:t>
      </w:r>
      <w:r w:rsidR="00B56172">
        <w:rPr>
          <w:noProof/>
        </w:rPr>
        <w:fldChar w:fldCharType="end"/>
      </w:r>
      <w:r w:rsidR="00921FEF">
        <w:t xml:space="preserve">: Pruebas de caja negra – </w:t>
      </w:r>
      <w:r>
        <w:t>Servicio web</w:t>
      </w:r>
      <w:r w:rsidR="00921FEF">
        <w:t xml:space="preserve"> Visualizar Evento</w:t>
      </w:r>
      <w:bookmarkEnd w:id="659"/>
      <w:bookmarkEnd w:id="660"/>
    </w:p>
    <w:p w14:paraId="6102EDF5" w14:textId="7FB18C01" w:rsidR="00F32354" w:rsidRDefault="00F32354" w:rsidP="00F32354"/>
    <w:p w14:paraId="5954FAC6" w14:textId="68A9EF6D" w:rsidR="00F32354" w:rsidRDefault="00F32354" w:rsidP="00F32354"/>
    <w:p w14:paraId="5A5308CE" w14:textId="437D798C" w:rsidR="00F32354" w:rsidRDefault="00F32354" w:rsidP="00F32354"/>
    <w:p w14:paraId="3FACBC23" w14:textId="750DC3CF" w:rsidR="00F32354" w:rsidRDefault="00F32354" w:rsidP="00F32354"/>
    <w:p w14:paraId="2C1DC9E5" w14:textId="4244B3A6" w:rsidR="00F32354" w:rsidRDefault="00F32354" w:rsidP="00F32354"/>
    <w:p w14:paraId="60ACB993" w14:textId="2BD1FB60" w:rsidR="00F32354" w:rsidRDefault="00F32354" w:rsidP="00F32354"/>
    <w:p w14:paraId="31A55310" w14:textId="05A4BB49" w:rsidR="00F32354" w:rsidRDefault="00F32354" w:rsidP="00F32354"/>
    <w:p w14:paraId="1BB1843D" w14:textId="6AEA79B3" w:rsidR="00F32354" w:rsidRDefault="00F32354" w:rsidP="00F32354"/>
    <w:p w14:paraId="404BA6D0" w14:textId="6B999B70" w:rsidR="00F32354" w:rsidRDefault="00F32354" w:rsidP="00F32354"/>
    <w:p w14:paraId="7EED17A9" w14:textId="691CD157" w:rsidR="00F32354" w:rsidRDefault="00F32354" w:rsidP="00F32354"/>
    <w:p w14:paraId="1197DB2A" w14:textId="77777777" w:rsidR="00F32354" w:rsidRPr="00F32354" w:rsidRDefault="00F32354" w:rsidP="00F32354"/>
    <w:p w14:paraId="2CFF864B" w14:textId="18C6FE7C" w:rsidR="00921FEF" w:rsidRPr="004074CF" w:rsidRDefault="00275744" w:rsidP="008D4ACF">
      <w:pPr>
        <w:pStyle w:val="Ttulo5"/>
      </w:pPr>
      <w:bookmarkStart w:id="661" w:name="_Toc486449126"/>
      <w:bookmarkStart w:id="662" w:name="_Toc486696840"/>
      <w:bookmarkStart w:id="663" w:name="_Toc486710855"/>
      <w:r>
        <w:lastRenderedPageBreak/>
        <w:t>7</w:t>
      </w:r>
      <w:r w:rsidR="00921FEF">
        <w:t>.2.2.</w:t>
      </w:r>
      <w:r w:rsidR="00431500">
        <w:t>1</w:t>
      </w:r>
      <w:r w:rsidR="00921FEF">
        <w:t>.4</w:t>
      </w:r>
      <w:r w:rsidR="00921FEF" w:rsidRPr="004074CF">
        <w:t xml:space="preserve"> Caso de Prueba </w:t>
      </w:r>
      <w:r w:rsidR="008D4ACF">
        <w:t>Servicio web</w:t>
      </w:r>
      <w:r w:rsidR="00921FEF" w:rsidRPr="004074CF">
        <w:t xml:space="preserve">: </w:t>
      </w:r>
      <w:r w:rsidR="00921FEF">
        <w:t>Visualizar Eventos Cercanos</w:t>
      </w:r>
      <w:bookmarkEnd w:id="661"/>
      <w:bookmarkEnd w:id="662"/>
      <w:bookmarkEnd w:id="663"/>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2544"/>
        <w:gridCol w:w="6278"/>
      </w:tblGrid>
      <w:tr w:rsidR="00921FEF" w:rsidRPr="0041535E" w14:paraId="78C26D51" w14:textId="77777777" w:rsidTr="008D4ACF">
        <w:trPr>
          <w:trHeight w:val="227"/>
          <w:jc w:val="center"/>
        </w:trPr>
        <w:tc>
          <w:tcPr>
            <w:tcW w:w="2544" w:type="dxa"/>
          </w:tcPr>
          <w:p w14:paraId="61CFA6D0" w14:textId="77777777" w:rsidR="00921FEF" w:rsidRPr="00907132" w:rsidRDefault="00921FEF" w:rsidP="00526D10">
            <w:pPr>
              <w:jc w:val="left"/>
              <w:rPr>
                <w:rStyle w:val="Textoennegrita"/>
              </w:rPr>
            </w:pPr>
            <w:r w:rsidRPr="00907132">
              <w:rPr>
                <w:rStyle w:val="Textoennegrita"/>
              </w:rPr>
              <w:t>Funcionalidad</w:t>
            </w:r>
          </w:p>
        </w:tc>
        <w:tc>
          <w:tcPr>
            <w:tcW w:w="6278" w:type="dxa"/>
          </w:tcPr>
          <w:p w14:paraId="763F62E9" w14:textId="77777777" w:rsidR="00921FEF" w:rsidRPr="0041535E" w:rsidRDefault="00921FEF" w:rsidP="008D4ACF">
            <w:r>
              <w:t>Visualizar Evento Cercanos.</w:t>
            </w:r>
          </w:p>
        </w:tc>
      </w:tr>
      <w:tr w:rsidR="00921FEF" w:rsidRPr="0041535E" w14:paraId="374D45EF" w14:textId="77777777" w:rsidTr="008D4ACF">
        <w:trPr>
          <w:trHeight w:val="227"/>
          <w:jc w:val="center"/>
        </w:trPr>
        <w:tc>
          <w:tcPr>
            <w:tcW w:w="2544" w:type="dxa"/>
          </w:tcPr>
          <w:p w14:paraId="55E8B330" w14:textId="77777777" w:rsidR="00921FEF" w:rsidRPr="00907132" w:rsidRDefault="00921FEF" w:rsidP="00526D10">
            <w:pPr>
              <w:jc w:val="left"/>
              <w:rPr>
                <w:rStyle w:val="Textoennegrita"/>
              </w:rPr>
            </w:pPr>
            <w:r w:rsidRPr="00907132">
              <w:rPr>
                <w:rStyle w:val="Textoennegrita"/>
              </w:rPr>
              <w:t>Nivel de Prueba</w:t>
            </w:r>
          </w:p>
        </w:tc>
        <w:tc>
          <w:tcPr>
            <w:tcW w:w="6278" w:type="dxa"/>
          </w:tcPr>
          <w:p w14:paraId="5B2F0E87" w14:textId="77777777" w:rsidR="00921FEF" w:rsidRPr="0041535E" w:rsidRDefault="00921FEF" w:rsidP="008D4ACF">
            <w:r>
              <w:t>Sistema.</w:t>
            </w:r>
          </w:p>
        </w:tc>
      </w:tr>
      <w:tr w:rsidR="00921FEF" w:rsidRPr="0041535E" w14:paraId="28A4F36A" w14:textId="77777777" w:rsidTr="008D4ACF">
        <w:trPr>
          <w:trHeight w:val="227"/>
          <w:jc w:val="center"/>
        </w:trPr>
        <w:tc>
          <w:tcPr>
            <w:tcW w:w="2544" w:type="dxa"/>
          </w:tcPr>
          <w:p w14:paraId="2A80A317" w14:textId="77777777" w:rsidR="00921FEF" w:rsidRPr="00907132" w:rsidRDefault="00921FEF" w:rsidP="00526D10">
            <w:pPr>
              <w:jc w:val="left"/>
              <w:rPr>
                <w:rStyle w:val="Textoennegrita"/>
              </w:rPr>
            </w:pPr>
            <w:r>
              <w:rPr>
                <w:rStyle w:val="Textoennegrita"/>
              </w:rPr>
              <w:t>Precondición</w:t>
            </w:r>
          </w:p>
        </w:tc>
        <w:tc>
          <w:tcPr>
            <w:tcW w:w="6278" w:type="dxa"/>
          </w:tcPr>
          <w:p w14:paraId="23FD64DA" w14:textId="77777777" w:rsidR="00921FEF" w:rsidRDefault="00921FEF" w:rsidP="0000328A">
            <w:pPr>
              <w:pStyle w:val="Sinespaciado"/>
              <w:numPr>
                <w:ilvl w:val="0"/>
                <w:numId w:val="5"/>
              </w:numPr>
              <w:ind w:left="398"/>
            </w:pPr>
            <w:r>
              <w:t>Ingresar a la aplicación.</w:t>
            </w:r>
          </w:p>
          <w:p w14:paraId="4B12BB36" w14:textId="77777777" w:rsidR="00921FEF" w:rsidRDefault="00921FEF" w:rsidP="0000328A">
            <w:pPr>
              <w:pStyle w:val="Sinespaciado"/>
              <w:numPr>
                <w:ilvl w:val="0"/>
                <w:numId w:val="5"/>
              </w:numPr>
              <w:ind w:left="398"/>
            </w:pPr>
            <w:r>
              <w:t>Iniciar Sesión.</w:t>
            </w:r>
          </w:p>
        </w:tc>
      </w:tr>
      <w:tr w:rsidR="00921FEF" w:rsidRPr="0041535E" w14:paraId="2F9B4930" w14:textId="77777777" w:rsidTr="008D4ACF">
        <w:trPr>
          <w:trHeight w:val="264"/>
          <w:jc w:val="center"/>
        </w:trPr>
        <w:tc>
          <w:tcPr>
            <w:tcW w:w="2544" w:type="dxa"/>
          </w:tcPr>
          <w:p w14:paraId="5B1AF974" w14:textId="77777777" w:rsidR="00921FEF" w:rsidRPr="00907132" w:rsidRDefault="00921FEF" w:rsidP="00526D10">
            <w:pPr>
              <w:jc w:val="left"/>
              <w:rPr>
                <w:rStyle w:val="Textoennegrita"/>
              </w:rPr>
            </w:pPr>
            <w:r w:rsidRPr="00907132">
              <w:rPr>
                <w:rStyle w:val="Textoennegrita"/>
              </w:rPr>
              <w:t>Objetivo de la prueba</w:t>
            </w:r>
          </w:p>
        </w:tc>
        <w:tc>
          <w:tcPr>
            <w:tcW w:w="6278" w:type="dxa"/>
          </w:tcPr>
          <w:p w14:paraId="34E0D013" w14:textId="77777777" w:rsidR="00921FEF" w:rsidRPr="0041535E" w:rsidRDefault="00921FEF" w:rsidP="008D4ACF">
            <w:pPr>
              <w:pStyle w:val="Sinespaciado"/>
            </w:pPr>
            <w:r>
              <w:t>Presentar un mapa con listado de eventos cercanos a una posición.</w:t>
            </w:r>
          </w:p>
        </w:tc>
      </w:tr>
      <w:tr w:rsidR="00921FEF" w:rsidRPr="0041535E" w14:paraId="1696EAD4" w14:textId="77777777" w:rsidTr="008D4ACF">
        <w:trPr>
          <w:trHeight w:val="227"/>
          <w:jc w:val="center"/>
        </w:trPr>
        <w:tc>
          <w:tcPr>
            <w:tcW w:w="2544" w:type="dxa"/>
            <w:tcBorders>
              <w:bottom w:val="single" w:sz="6" w:space="0" w:color="auto"/>
            </w:tcBorders>
          </w:tcPr>
          <w:p w14:paraId="73537992" w14:textId="77777777" w:rsidR="00921FEF" w:rsidRPr="00907132" w:rsidRDefault="00921FEF" w:rsidP="00526D10">
            <w:pPr>
              <w:jc w:val="left"/>
              <w:rPr>
                <w:rStyle w:val="Textoennegrita"/>
              </w:rPr>
            </w:pPr>
            <w:r w:rsidRPr="00907132">
              <w:rPr>
                <w:rStyle w:val="Textoennegrita"/>
              </w:rPr>
              <w:t>Enfoque de la definición</w:t>
            </w:r>
          </w:p>
        </w:tc>
        <w:tc>
          <w:tcPr>
            <w:tcW w:w="6278" w:type="dxa"/>
            <w:tcBorders>
              <w:bottom w:val="single" w:sz="6" w:space="0" w:color="auto"/>
            </w:tcBorders>
          </w:tcPr>
          <w:p w14:paraId="646BCCA6" w14:textId="77777777" w:rsidR="00921FEF" w:rsidRPr="0041535E" w:rsidRDefault="00921FEF" w:rsidP="008D4ACF">
            <w:r>
              <w:t>Caja Negra.</w:t>
            </w:r>
          </w:p>
        </w:tc>
      </w:tr>
      <w:tr w:rsidR="00921FEF" w:rsidRPr="0041535E" w14:paraId="6931CA49" w14:textId="77777777" w:rsidTr="008D4ACF">
        <w:trPr>
          <w:trHeight w:val="227"/>
          <w:jc w:val="center"/>
        </w:trPr>
        <w:tc>
          <w:tcPr>
            <w:tcW w:w="2544" w:type="dxa"/>
            <w:tcBorders>
              <w:top w:val="double" w:sz="4" w:space="0" w:color="auto"/>
            </w:tcBorders>
          </w:tcPr>
          <w:p w14:paraId="36BB776C" w14:textId="77777777" w:rsidR="00921FEF" w:rsidRPr="00907132" w:rsidRDefault="00921FEF" w:rsidP="00526D10">
            <w:pPr>
              <w:jc w:val="left"/>
              <w:rPr>
                <w:rStyle w:val="Textoennegrita"/>
              </w:rPr>
            </w:pPr>
            <w:r w:rsidRPr="00907132">
              <w:rPr>
                <w:rStyle w:val="Textoennegrita"/>
              </w:rPr>
              <w:t>Datos de Pruebas</w:t>
            </w:r>
          </w:p>
        </w:tc>
        <w:tc>
          <w:tcPr>
            <w:tcW w:w="6278" w:type="dxa"/>
            <w:tcBorders>
              <w:top w:val="double" w:sz="4" w:space="0" w:color="auto"/>
            </w:tcBorders>
          </w:tcPr>
          <w:p w14:paraId="50E12ABF" w14:textId="77777777" w:rsidR="00921FEF" w:rsidRPr="0041535E" w:rsidRDefault="00921FEF" w:rsidP="008D4ACF">
            <w:pPr>
              <w:pStyle w:val="Sinespaciado"/>
            </w:pPr>
            <w:r>
              <w:t>Posición en mapa: {Posición capturada por GPS, Posición seleccionada por usuario}</w:t>
            </w:r>
          </w:p>
        </w:tc>
      </w:tr>
      <w:tr w:rsidR="00921FEF" w:rsidRPr="0041535E" w14:paraId="2CCB9838" w14:textId="77777777" w:rsidTr="008D4ACF">
        <w:trPr>
          <w:trHeight w:val="227"/>
          <w:jc w:val="center"/>
        </w:trPr>
        <w:tc>
          <w:tcPr>
            <w:tcW w:w="2544" w:type="dxa"/>
            <w:tcBorders>
              <w:top w:val="double" w:sz="4" w:space="0" w:color="auto"/>
            </w:tcBorders>
          </w:tcPr>
          <w:p w14:paraId="362A37C0" w14:textId="77777777" w:rsidR="00921FEF" w:rsidRPr="00907132" w:rsidRDefault="00921FEF" w:rsidP="00526D10">
            <w:pPr>
              <w:jc w:val="left"/>
              <w:rPr>
                <w:rStyle w:val="Textoennegrita"/>
              </w:rPr>
            </w:pPr>
            <w:r w:rsidRPr="00907132">
              <w:rPr>
                <w:rStyle w:val="Textoennegrita"/>
              </w:rPr>
              <w:t>Pasos para la ejecución</w:t>
            </w:r>
          </w:p>
        </w:tc>
        <w:tc>
          <w:tcPr>
            <w:tcW w:w="6278" w:type="dxa"/>
            <w:tcBorders>
              <w:top w:val="double" w:sz="4" w:space="0" w:color="auto"/>
            </w:tcBorders>
          </w:tcPr>
          <w:p w14:paraId="0CA98371" w14:textId="77777777" w:rsidR="00921FEF" w:rsidRDefault="00921FEF" w:rsidP="0000328A">
            <w:pPr>
              <w:pStyle w:val="Sinespaciado"/>
              <w:numPr>
                <w:ilvl w:val="0"/>
                <w:numId w:val="3"/>
              </w:numPr>
              <w:ind w:left="398"/>
            </w:pPr>
            <w:r>
              <w:t>Completar el campo de selección de posición.</w:t>
            </w:r>
          </w:p>
          <w:p w14:paraId="5E242C7D" w14:textId="77777777" w:rsidR="00921FEF" w:rsidRPr="007C3692" w:rsidRDefault="00921FEF" w:rsidP="0000328A">
            <w:pPr>
              <w:pStyle w:val="Sinespaciado"/>
              <w:numPr>
                <w:ilvl w:val="0"/>
                <w:numId w:val="3"/>
              </w:numPr>
              <w:ind w:left="398"/>
            </w:pPr>
            <w:r>
              <w:t>Presionar el botón Buscar.</w:t>
            </w:r>
          </w:p>
        </w:tc>
      </w:tr>
      <w:tr w:rsidR="00921FEF" w:rsidRPr="0041535E" w14:paraId="4A64E157" w14:textId="77777777" w:rsidTr="008D4ACF">
        <w:trPr>
          <w:trHeight w:val="227"/>
          <w:jc w:val="center"/>
        </w:trPr>
        <w:tc>
          <w:tcPr>
            <w:tcW w:w="2544" w:type="dxa"/>
            <w:tcBorders>
              <w:top w:val="double" w:sz="4" w:space="0" w:color="auto"/>
            </w:tcBorders>
          </w:tcPr>
          <w:p w14:paraId="199B69E6" w14:textId="77777777" w:rsidR="00921FEF" w:rsidRPr="00907132" w:rsidRDefault="00921FEF" w:rsidP="00526D10">
            <w:pPr>
              <w:jc w:val="left"/>
              <w:rPr>
                <w:rStyle w:val="Textoennegrita"/>
              </w:rPr>
            </w:pPr>
            <w:r w:rsidRPr="00907132">
              <w:rPr>
                <w:rStyle w:val="Textoennegrita"/>
              </w:rPr>
              <w:t>Respuesta Esperada</w:t>
            </w:r>
          </w:p>
        </w:tc>
        <w:tc>
          <w:tcPr>
            <w:tcW w:w="6278" w:type="dxa"/>
            <w:tcBorders>
              <w:top w:val="double" w:sz="4" w:space="0" w:color="auto"/>
            </w:tcBorders>
          </w:tcPr>
          <w:p w14:paraId="7A3A4FF4" w14:textId="77777777" w:rsidR="00921FEF" w:rsidRDefault="00921FEF" w:rsidP="0094295F">
            <w:pPr>
              <w:pStyle w:val="listadetabla"/>
            </w:pPr>
            <w:r>
              <w:t>Si existen eventos cercanos a la posición ingresada, se presentarán las posiciones en un mapa.</w:t>
            </w:r>
          </w:p>
          <w:p w14:paraId="2A1A34B6" w14:textId="77777777" w:rsidR="00921FEF" w:rsidRPr="0041535E" w:rsidRDefault="00921FEF" w:rsidP="0094295F">
            <w:pPr>
              <w:pStyle w:val="listadetabla"/>
            </w:pPr>
            <w:r>
              <w:t>Si no existen eventos cercanos a la posición ingresada, se desplegará un mapa en blanco.</w:t>
            </w:r>
          </w:p>
        </w:tc>
      </w:tr>
      <w:tr w:rsidR="00921FEF" w:rsidRPr="0041535E" w14:paraId="0073F9B6" w14:textId="77777777" w:rsidTr="008D4ACF">
        <w:trPr>
          <w:trHeight w:val="227"/>
          <w:jc w:val="center"/>
        </w:trPr>
        <w:tc>
          <w:tcPr>
            <w:tcW w:w="2544" w:type="dxa"/>
            <w:tcBorders>
              <w:top w:val="double" w:sz="4" w:space="0" w:color="auto"/>
            </w:tcBorders>
          </w:tcPr>
          <w:p w14:paraId="1B259B6D" w14:textId="77777777" w:rsidR="00921FEF" w:rsidRPr="00907132" w:rsidRDefault="00921FEF" w:rsidP="00526D10">
            <w:pPr>
              <w:jc w:val="left"/>
              <w:rPr>
                <w:rStyle w:val="Textoennegrita"/>
              </w:rPr>
            </w:pPr>
            <w:r w:rsidRPr="00907132">
              <w:rPr>
                <w:rStyle w:val="Textoennegrita"/>
              </w:rPr>
              <w:t>Resultado</w:t>
            </w:r>
          </w:p>
        </w:tc>
        <w:tc>
          <w:tcPr>
            <w:tcW w:w="6278" w:type="dxa"/>
            <w:tcBorders>
              <w:top w:val="double" w:sz="4" w:space="0" w:color="auto"/>
            </w:tcBorders>
          </w:tcPr>
          <w:p w14:paraId="0CC86FC1" w14:textId="77777777" w:rsidR="00921FEF" w:rsidRPr="00907132" w:rsidRDefault="00921FEF" w:rsidP="008D4ACF">
            <w:pPr>
              <w:rPr>
                <w:b/>
              </w:rPr>
            </w:pPr>
            <w:r w:rsidRPr="00907132">
              <w:rPr>
                <w:b/>
              </w:rPr>
              <w:t>Ejecución exitosa.</w:t>
            </w:r>
          </w:p>
        </w:tc>
      </w:tr>
    </w:tbl>
    <w:p w14:paraId="28C1CC0C" w14:textId="7B045C7D" w:rsidR="00921FEF" w:rsidRDefault="008D4ACF" w:rsidP="008D4ACF">
      <w:pPr>
        <w:pStyle w:val="Descripcin"/>
      </w:pPr>
      <w:bookmarkStart w:id="664" w:name="_Toc486449182"/>
      <w:bookmarkStart w:id="665" w:name="_Toc486712573"/>
      <w:r>
        <w:t xml:space="preserve">Tabla </w:t>
      </w:r>
      <w:r w:rsidR="00B56172">
        <w:fldChar w:fldCharType="begin"/>
      </w:r>
      <w:r w:rsidR="00B56172">
        <w:instrText xml:space="preserve"> SEQ Tabla \* ARABIC </w:instrText>
      </w:r>
      <w:r w:rsidR="00B56172">
        <w:fldChar w:fldCharType="separate"/>
      </w:r>
      <w:r w:rsidR="00633160">
        <w:rPr>
          <w:noProof/>
        </w:rPr>
        <w:t>40</w:t>
      </w:r>
      <w:r w:rsidR="00B56172">
        <w:rPr>
          <w:noProof/>
        </w:rPr>
        <w:fldChar w:fldCharType="end"/>
      </w:r>
      <w:r w:rsidR="00921FEF">
        <w:t xml:space="preserve">: Pruebas de caja negra – </w:t>
      </w:r>
      <w:r>
        <w:t>Servicio web</w:t>
      </w:r>
      <w:r w:rsidR="00921FEF">
        <w:t xml:space="preserve"> Visualizar Eventos Cercanos</w:t>
      </w:r>
      <w:bookmarkEnd w:id="664"/>
      <w:bookmarkEnd w:id="665"/>
    </w:p>
    <w:p w14:paraId="7EC64E15" w14:textId="73FB6C15" w:rsidR="00F32354" w:rsidRDefault="00F32354" w:rsidP="00F32354"/>
    <w:p w14:paraId="0F6E5758" w14:textId="68954AFF" w:rsidR="00F32354" w:rsidRDefault="00F32354" w:rsidP="00F32354"/>
    <w:p w14:paraId="426AF52C" w14:textId="0F36E244" w:rsidR="00F32354" w:rsidRDefault="00F32354" w:rsidP="00F32354"/>
    <w:p w14:paraId="479313E8" w14:textId="0ECEE0FB" w:rsidR="00F32354" w:rsidRDefault="00F32354" w:rsidP="00F32354"/>
    <w:p w14:paraId="3199ABDD" w14:textId="4E44B337" w:rsidR="00F32354" w:rsidRDefault="00F32354" w:rsidP="00F32354"/>
    <w:p w14:paraId="3C9C3706" w14:textId="24F129C8" w:rsidR="00F32354" w:rsidRDefault="00F32354" w:rsidP="00F32354"/>
    <w:p w14:paraId="52DCAC1B" w14:textId="3DCE2729" w:rsidR="00F32354" w:rsidRDefault="00F32354" w:rsidP="00F32354"/>
    <w:p w14:paraId="28C12B75" w14:textId="43C417B6" w:rsidR="00F32354" w:rsidRDefault="00F32354" w:rsidP="00F32354"/>
    <w:p w14:paraId="54CE8C57" w14:textId="52852B5A" w:rsidR="00F32354" w:rsidRDefault="00F32354" w:rsidP="00F32354"/>
    <w:p w14:paraId="59DD07D1" w14:textId="03D21AF5" w:rsidR="00F32354" w:rsidRDefault="00F32354" w:rsidP="00F32354"/>
    <w:p w14:paraId="2E60D8E2" w14:textId="77777777" w:rsidR="00F32354" w:rsidRPr="00F32354" w:rsidRDefault="00F32354" w:rsidP="00F32354"/>
    <w:p w14:paraId="2DBDBF5A" w14:textId="24FE7D83" w:rsidR="00921FEF" w:rsidRPr="004074CF" w:rsidRDefault="00275744" w:rsidP="008D4ACF">
      <w:pPr>
        <w:pStyle w:val="Ttulo5"/>
      </w:pPr>
      <w:bookmarkStart w:id="666" w:name="_Toc486449127"/>
      <w:bookmarkStart w:id="667" w:name="_Toc486696841"/>
      <w:bookmarkStart w:id="668" w:name="_Toc486710856"/>
      <w:r>
        <w:lastRenderedPageBreak/>
        <w:t>7</w:t>
      </w:r>
      <w:r w:rsidR="00921FEF">
        <w:t>.2.2</w:t>
      </w:r>
      <w:r w:rsidR="00431500">
        <w:t>.1</w:t>
      </w:r>
      <w:r w:rsidR="00921FEF">
        <w:t>.5</w:t>
      </w:r>
      <w:r w:rsidR="00921FEF" w:rsidRPr="004074CF">
        <w:t xml:space="preserve"> Caso de Prueba </w:t>
      </w:r>
      <w:r w:rsidR="008D4ACF">
        <w:t>Servicio web</w:t>
      </w:r>
      <w:r w:rsidR="00921FEF" w:rsidRPr="004074CF">
        <w:t xml:space="preserve">: </w:t>
      </w:r>
      <w:r w:rsidR="00921FEF">
        <w:t>Buscar Eventos</w:t>
      </w:r>
      <w:bookmarkEnd w:id="666"/>
      <w:bookmarkEnd w:id="667"/>
      <w:bookmarkEnd w:id="668"/>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2544"/>
        <w:gridCol w:w="6278"/>
      </w:tblGrid>
      <w:tr w:rsidR="00921FEF" w:rsidRPr="0041535E" w14:paraId="714EF6E3" w14:textId="77777777" w:rsidTr="008D4ACF">
        <w:trPr>
          <w:trHeight w:val="227"/>
          <w:jc w:val="center"/>
        </w:trPr>
        <w:tc>
          <w:tcPr>
            <w:tcW w:w="2544" w:type="dxa"/>
          </w:tcPr>
          <w:p w14:paraId="6362B51D" w14:textId="77777777" w:rsidR="00921FEF" w:rsidRPr="00907132" w:rsidRDefault="00921FEF" w:rsidP="00526D10">
            <w:pPr>
              <w:jc w:val="left"/>
              <w:rPr>
                <w:rStyle w:val="Textoennegrita"/>
              </w:rPr>
            </w:pPr>
            <w:r w:rsidRPr="00907132">
              <w:rPr>
                <w:rStyle w:val="Textoennegrita"/>
              </w:rPr>
              <w:t>Funcionalidad</w:t>
            </w:r>
          </w:p>
        </w:tc>
        <w:tc>
          <w:tcPr>
            <w:tcW w:w="6278" w:type="dxa"/>
          </w:tcPr>
          <w:p w14:paraId="5CCAF612" w14:textId="77777777" w:rsidR="00921FEF" w:rsidRPr="0041535E" w:rsidRDefault="00921FEF" w:rsidP="008D4ACF">
            <w:r>
              <w:t>Buscar Eventos.</w:t>
            </w:r>
          </w:p>
        </w:tc>
      </w:tr>
      <w:tr w:rsidR="00921FEF" w:rsidRPr="0041535E" w14:paraId="1491C94E" w14:textId="77777777" w:rsidTr="008D4ACF">
        <w:trPr>
          <w:trHeight w:val="227"/>
          <w:jc w:val="center"/>
        </w:trPr>
        <w:tc>
          <w:tcPr>
            <w:tcW w:w="2544" w:type="dxa"/>
          </w:tcPr>
          <w:p w14:paraId="7D62674F" w14:textId="77777777" w:rsidR="00921FEF" w:rsidRPr="00907132" w:rsidRDefault="00921FEF" w:rsidP="00526D10">
            <w:pPr>
              <w:jc w:val="left"/>
              <w:rPr>
                <w:rStyle w:val="Textoennegrita"/>
              </w:rPr>
            </w:pPr>
            <w:r w:rsidRPr="00907132">
              <w:rPr>
                <w:rStyle w:val="Textoennegrita"/>
              </w:rPr>
              <w:t>Nivel de Prueba</w:t>
            </w:r>
          </w:p>
        </w:tc>
        <w:tc>
          <w:tcPr>
            <w:tcW w:w="6278" w:type="dxa"/>
          </w:tcPr>
          <w:p w14:paraId="432243DA" w14:textId="77777777" w:rsidR="00921FEF" w:rsidRPr="0041535E" w:rsidRDefault="00921FEF" w:rsidP="008D4ACF">
            <w:r>
              <w:t>Sistema.</w:t>
            </w:r>
          </w:p>
        </w:tc>
      </w:tr>
      <w:tr w:rsidR="00921FEF" w:rsidRPr="0041535E" w14:paraId="3FD23D16" w14:textId="77777777" w:rsidTr="008D4ACF">
        <w:trPr>
          <w:trHeight w:val="227"/>
          <w:jc w:val="center"/>
        </w:trPr>
        <w:tc>
          <w:tcPr>
            <w:tcW w:w="2544" w:type="dxa"/>
          </w:tcPr>
          <w:p w14:paraId="37E47746" w14:textId="77777777" w:rsidR="00921FEF" w:rsidRPr="00907132" w:rsidRDefault="00921FEF" w:rsidP="00526D10">
            <w:pPr>
              <w:jc w:val="left"/>
              <w:rPr>
                <w:rStyle w:val="Textoennegrita"/>
              </w:rPr>
            </w:pPr>
            <w:r>
              <w:rPr>
                <w:rStyle w:val="Textoennegrita"/>
              </w:rPr>
              <w:t>Precondición</w:t>
            </w:r>
          </w:p>
        </w:tc>
        <w:tc>
          <w:tcPr>
            <w:tcW w:w="6278" w:type="dxa"/>
          </w:tcPr>
          <w:p w14:paraId="52C08C46" w14:textId="77777777" w:rsidR="00921FEF" w:rsidRDefault="00921FEF" w:rsidP="008D4ACF">
            <w:r>
              <w:t>Ingresar a la aplicación.</w:t>
            </w:r>
          </w:p>
        </w:tc>
      </w:tr>
      <w:tr w:rsidR="00921FEF" w:rsidRPr="0041535E" w14:paraId="7B422E82" w14:textId="77777777" w:rsidTr="008D4ACF">
        <w:trPr>
          <w:trHeight w:val="264"/>
          <w:jc w:val="center"/>
        </w:trPr>
        <w:tc>
          <w:tcPr>
            <w:tcW w:w="2544" w:type="dxa"/>
          </w:tcPr>
          <w:p w14:paraId="7F7E3ECB" w14:textId="77777777" w:rsidR="00921FEF" w:rsidRPr="00907132" w:rsidRDefault="00921FEF" w:rsidP="00526D10">
            <w:pPr>
              <w:jc w:val="left"/>
              <w:rPr>
                <w:rStyle w:val="Textoennegrita"/>
              </w:rPr>
            </w:pPr>
            <w:r w:rsidRPr="00907132">
              <w:rPr>
                <w:rStyle w:val="Textoennegrita"/>
              </w:rPr>
              <w:t>Objetivo de la prueba</w:t>
            </w:r>
          </w:p>
        </w:tc>
        <w:tc>
          <w:tcPr>
            <w:tcW w:w="6278" w:type="dxa"/>
          </w:tcPr>
          <w:p w14:paraId="293BEEBA" w14:textId="77777777" w:rsidR="00921FEF" w:rsidRPr="0041535E" w:rsidRDefault="00921FEF" w:rsidP="008D4ACF">
            <w:pPr>
              <w:pStyle w:val="Sinespaciado"/>
            </w:pPr>
            <w:r>
              <w:t>Presentar una lista con eventos.</w:t>
            </w:r>
          </w:p>
        </w:tc>
      </w:tr>
      <w:tr w:rsidR="00921FEF" w:rsidRPr="0041535E" w14:paraId="4B7F2DF5" w14:textId="77777777" w:rsidTr="008D4ACF">
        <w:trPr>
          <w:trHeight w:val="227"/>
          <w:jc w:val="center"/>
        </w:trPr>
        <w:tc>
          <w:tcPr>
            <w:tcW w:w="2544" w:type="dxa"/>
            <w:tcBorders>
              <w:bottom w:val="single" w:sz="6" w:space="0" w:color="auto"/>
            </w:tcBorders>
          </w:tcPr>
          <w:p w14:paraId="34FF225F" w14:textId="77777777" w:rsidR="00921FEF" w:rsidRPr="00907132" w:rsidRDefault="00921FEF" w:rsidP="00526D10">
            <w:pPr>
              <w:jc w:val="left"/>
              <w:rPr>
                <w:rStyle w:val="Textoennegrita"/>
              </w:rPr>
            </w:pPr>
            <w:r w:rsidRPr="00907132">
              <w:rPr>
                <w:rStyle w:val="Textoennegrita"/>
              </w:rPr>
              <w:t>Enfoque de la definición</w:t>
            </w:r>
          </w:p>
        </w:tc>
        <w:tc>
          <w:tcPr>
            <w:tcW w:w="6278" w:type="dxa"/>
            <w:tcBorders>
              <w:bottom w:val="single" w:sz="6" w:space="0" w:color="auto"/>
            </w:tcBorders>
          </w:tcPr>
          <w:p w14:paraId="3AD654C7" w14:textId="77777777" w:rsidR="00921FEF" w:rsidRPr="0041535E" w:rsidRDefault="00921FEF" w:rsidP="008D4ACF">
            <w:r>
              <w:t>Caja Negra.</w:t>
            </w:r>
          </w:p>
        </w:tc>
      </w:tr>
      <w:tr w:rsidR="00921FEF" w:rsidRPr="0041535E" w14:paraId="4EFAE832" w14:textId="77777777" w:rsidTr="008D4ACF">
        <w:trPr>
          <w:trHeight w:val="227"/>
          <w:jc w:val="center"/>
        </w:trPr>
        <w:tc>
          <w:tcPr>
            <w:tcW w:w="2544" w:type="dxa"/>
            <w:tcBorders>
              <w:top w:val="double" w:sz="4" w:space="0" w:color="auto"/>
            </w:tcBorders>
          </w:tcPr>
          <w:p w14:paraId="6912FDC6" w14:textId="77777777" w:rsidR="00921FEF" w:rsidRPr="00907132" w:rsidRDefault="00921FEF" w:rsidP="00526D10">
            <w:pPr>
              <w:jc w:val="left"/>
              <w:rPr>
                <w:rStyle w:val="Textoennegrita"/>
              </w:rPr>
            </w:pPr>
            <w:r w:rsidRPr="00907132">
              <w:rPr>
                <w:rStyle w:val="Textoennegrita"/>
              </w:rPr>
              <w:t>Datos de Pruebas</w:t>
            </w:r>
          </w:p>
        </w:tc>
        <w:tc>
          <w:tcPr>
            <w:tcW w:w="6278" w:type="dxa"/>
            <w:tcBorders>
              <w:top w:val="double" w:sz="4" w:space="0" w:color="auto"/>
            </w:tcBorders>
          </w:tcPr>
          <w:p w14:paraId="189E72BE" w14:textId="77777777" w:rsidR="00921FEF" w:rsidRDefault="00921FEF" w:rsidP="008D4ACF">
            <w:pPr>
              <w:pStyle w:val="Sinespaciado"/>
            </w:pPr>
            <w:r>
              <w:t>Evento: {Justin Bieber, Festival Empanadas, Vacío}</w:t>
            </w:r>
          </w:p>
          <w:p w14:paraId="11A4A663" w14:textId="77777777" w:rsidR="00921FEF" w:rsidRDefault="00921FEF" w:rsidP="008D4ACF">
            <w:pPr>
              <w:pStyle w:val="Sinespaciado"/>
            </w:pPr>
            <w:r>
              <w:t>Lugar: {Santiago, Arica, Vacío}</w:t>
            </w:r>
          </w:p>
          <w:p w14:paraId="748FE2C0" w14:textId="77777777" w:rsidR="00921FEF" w:rsidRPr="0041535E" w:rsidRDefault="00921FEF" w:rsidP="008D4ACF">
            <w:pPr>
              <w:pStyle w:val="Sinespaciado"/>
            </w:pPr>
            <w:r>
              <w:t>Categoría: {Música, Música, Todas las Categorías}</w:t>
            </w:r>
          </w:p>
        </w:tc>
      </w:tr>
      <w:tr w:rsidR="00921FEF" w:rsidRPr="0041535E" w14:paraId="2D5DFAF9" w14:textId="77777777" w:rsidTr="008D4ACF">
        <w:trPr>
          <w:trHeight w:val="227"/>
          <w:jc w:val="center"/>
        </w:trPr>
        <w:tc>
          <w:tcPr>
            <w:tcW w:w="2544" w:type="dxa"/>
            <w:tcBorders>
              <w:top w:val="double" w:sz="4" w:space="0" w:color="auto"/>
            </w:tcBorders>
          </w:tcPr>
          <w:p w14:paraId="0AAA972A" w14:textId="77777777" w:rsidR="00921FEF" w:rsidRPr="00907132" w:rsidRDefault="00921FEF" w:rsidP="00526D10">
            <w:pPr>
              <w:jc w:val="left"/>
              <w:rPr>
                <w:rStyle w:val="Textoennegrita"/>
              </w:rPr>
            </w:pPr>
            <w:r w:rsidRPr="00907132">
              <w:rPr>
                <w:rStyle w:val="Textoennegrita"/>
              </w:rPr>
              <w:t>Pasos para la ejecución</w:t>
            </w:r>
          </w:p>
        </w:tc>
        <w:tc>
          <w:tcPr>
            <w:tcW w:w="6278" w:type="dxa"/>
            <w:tcBorders>
              <w:top w:val="double" w:sz="4" w:space="0" w:color="auto"/>
            </w:tcBorders>
          </w:tcPr>
          <w:p w14:paraId="4D75E74C" w14:textId="77777777" w:rsidR="00921FEF" w:rsidRDefault="00921FEF" w:rsidP="0000328A">
            <w:pPr>
              <w:pStyle w:val="Sinespaciado"/>
              <w:numPr>
                <w:ilvl w:val="0"/>
                <w:numId w:val="4"/>
              </w:numPr>
              <w:ind w:left="398"/>
            </w:pPr>
            <w:r>
              <w:t>Completar el campo evento (opcional).</w:t>
            </w:r>
          </w:p>
          <w:p w14:paraId="3F371B90" w14:textId="77777777" w:rsidR="00921FEF" w:rsidRDefault="00921FEF" w:rsidP="0000328A">
            <w:pPr>
              <w:pStyle w:val="Sinespaciado"/>
              <w:numPr>
                <w:ilvl w:val="0"/>
                <w:numId w:val="4"/>
              </w:numPr>
              <w:ind w:left="398"/>
            </w:pPr>
            <w:r>
              <w:t>Completar el campo lugar (opcional).</w:t>
            </w:r>
          </w:p>
          <w:p w14:paraId="40292BB2" w14:textId="77777777" w:rsidR="00921FEF" w:rsidRDefault="00921FEF" w:rsidP="0000328A">
            <w:pPr>
              <w:pStyle w:val="Sinespaciado"/>
              <w:numPr>
                <w:ilvl w:val="0"/>
                <w:numId w:val="4"/>
              </w:numPr>
              <w:ind w:left="398"/>
            </w:pPr>
            <w:r>
              <w:t>Seleccionar una categoría (opcional).</w:t>
            </w:r>
          </w:p>
          <w:p w14:paraId="067E10FA" w14:textId="77777777" w:rsidR="00921FEF" w:rsidRPr="007C3692" w:rsidRDefault="00921FEF" w:rsidP="0000328A">
            <w:pPr>
              <w:pStyle w:val="Sinespaciado"/>
              <w:numPr>
                <w:ilvl w:val="0"/>
                <w:numId w:val="4"/>
              </w:numPr>
              <w:ind w:left="398"/>
            </w:pPr>
            <w:r>
              <w:t>Presionar el botón Buscar.</w:t>
            </w:r>
          </w:p>
        </w:tc>
      </w:tr>
      <w:tr w:rsidR="00921FEF" w:rsidRPr="0041535E" w14:paraId="586FB764" w14:textId="77777777" w:rsidTr="008D4ACF">
        <w:trPr>
          <w:trHeight w:val="227"/>
          <w:jc w:val="center"/>
        </w:trPr>
        <w:tc>
          <w:tcPr>
            <w:tcW w:w="2544" w:type="dxa"/>
            <w:tcBorders>
              <w:top w:val="double" w:sz="4" w:space="0" w:color="auto"/>
            </w:tcBorders>
          </w:tcPr>
          <w:p w14:paraId="0971E61F" w14:textId="77777777" w:rsidR="00921FEF" w:rsidRPr="00907132" w:rsidRDefault="00921FEF" w:rsidP="00526D10">
            <w:pPr>
              <w:jc w:val="left"/>
              <w:rPr>
                <w:rStyle w:val="Textoennegrita"/>
              </w:rPr>
            </w:pPr>
            <w:r w:rsidRPr="00907132">
              <w:rPr>
                <w:rStyle w:val="Textoennegrita"/>
              </w:rPr>
              <w:t>Respuesta Esperada</w:t>
            </w:r>
          </w:p>
        </w:tc>
        <w:tc>
          <w:tcPr>
            <w:tcW w:w="6278" w:type="dxa"/>
            <w:tcBorders>
              <w:top w:val="double" w:sz="4" w:space="0" w:color="auto"/>
            </w:tcBorders>
          </w:tcPr>
          <w:p w14:paraId="7195E78F" w14:textId="77777777" w:rsidR="00921FEF" w:rsidRDefault="00921FEF" w:rsidP="0094295F">
            <w:pPr>
              <w:pStyle w:val="listadetabla"/>
            </w:pPr>
            <w:r>
              <w:t>Si todos los campos están vacíos, se listarán todos los eventos por orden de ingreso.</w:t>
            </w:r>
          </w:p>
          <w:p w14:paraId="1EE150E9" w14:textId="77777777" w:rsidR="00921FEF" w:rsidRDefault="00921FEF" w:rsidP="0094295F">
            <w:pPr>
              <w:pStyle w:val="listadetabla"/>
            </w:pPr>
            <w:r>
              <w:t>Si algún campo está completo, se listarán todos los eventos que contengan la palabra clave seleccionada.</w:t>
            </w:r>
          </w:p>
          <w:p w14:paraId="44E9CD24" w14:textId="77777777" w:rsidR="00921FEF" w:rsidRPr="0041535E" w:rsidRDefault="00921FEF" w:rsidP="0094295F">
            <w:pPr>
              <w:pStyle w:val="listadetabla"/>
            </w:pPr>
            <w:r>
              <w:t>Si el campo evento y lugar están vacíos, mientras que categoría está seleccionada en una opción, se listarán todos los eventos pertenecientes a esa categoría.</w:t>
            </w:r>
          </w:p>
        </w:tc>
      </w:tr>
      <w:tr w:rsidR="00921FEF" w:rsidRPr="0041535E" w14:paraId="5BA639C5" w14:textId="77777777" w:rsidTr="008D4ACF">
        <w:trPr>
          <w:trHeight w:val="227"/>
          <w:jc w:val="center"/>
        </w:trPr>
        <w:tc>
          <w:tcPr>
            <w:tcW w:w="2544" w:type="dxa"/>
            <w:tcBorders>
              <w:top w:val="double" w:sz="4" w:space="0" w:color="auto"/>
            </w:tcBorders>
          </w:tcPr>
          <w:p w14:paraId="50DB64F3" w14:textId="77777777" w:rsidR="00921FEF" w:rsidRPr="00907132" w:rsidRDefault="00921FEF" w:rsidP="00526D10">
            <w:pPr>
              <w:jc w:val="left"/>
              <w:rPr>
                <w:rStyle w:val="Textoennegrita"/>
              </w:rPr>
            </w:pPr>
            <w:r w:rsidRPr="00907132">
              <w:rPr>
                <w:rStyle w:val="Textoennegrita"/>
              </w:rPr>
              <w:t>Resultado</w:t>
            </w:r>
          </w:p>
        </w:tc>
        <w:tc>
          <w:tcPr>
            <w:tcW w:w="6278" w:type="dxa"/>
            <w:tcBorders>
              <w:top w:val="double" w:sz="4" w:space="0" w:color="auto"/>
            </w:tcBorders>
          </w:tcPr>
          <w:p w14:paraId="0BBC8E28" w14:textId="77777777" w:rsidR="00921FEF" w:rsidRPr="00907132" w:rsidRDefault="00921FEF" w:rsidP="008D4ACF">
            <w:pPr>
              <w:rPr>
                <w:b/>
              </w:rPr>
            </w:pPr>
            <w:r w:rsidRPr="00907132">
              <w:rPr>
                <w:b/>
              </w:rPr>
              <w:t>Ejecución exitosa.</w:t>
            </w:r>
          </w:p>
        </w:tc>
      </w:tr>
    </w:tbl>
    <w:p w14:paraId="79C7F937" w14:textId="3B902A57" w:rsidR="00921FEF" w:rsidRPr="006375B1" w:rsidRDefault="008D4ACF" w:rsidP="008D4ACF">
      <w:pPr>
        <w:pStyle w:val="Descripcin"/>
      </w:pPr>
      <w:bookmarkStart w:id="669" w:name="_Toc486449183"/>
      <w:bookmarkStart w:id="670" w:name="_Toc486712574"/>
      <w:r>
        <w:t xml:space="preserve">Tabla </w:t>
      </w:r>
      <w:r w:rsidR="00B56172">
        <w:fldChar w:fldCharType="begin"/>
      </w:r>
      <w:r w:rsidR="00B56172">
        <w:instrText xml:space="preserve"> SEQ Tabla \* ARABIC </w:instrText>
      </w:r>
      <w:r w:rsidR="00B56172">
        <w:fldChar w:fldCharType="separate"/>
      </w:r>
      <w:r w:rsidR="00633160">
        <w:rPr>
          <w:noProof/>
        </w:rPr>
        <w:t>41</w:t>
      </w:r>
      <w:r w:rsidR="00B56172">
        <w:rPr>
          <w:noProof/>
        </w:rPr>
        <w:fldChar w:fldCharType="end"/>
      </w:r>
      <w:r w:rsidR="00921FEF">
        <w:t xml:space="preserve">: Pruebas de caja negra – </w:t>
      </w:r>
      <w:r>
        <w:t>Servicio web</w:t>
      </w:r>
      <w:r w:rsidR="00921FEF">
        <w:t xml:space="preserve"> Buscar Evento</w:t>
      </w:r>
      <w:bookmarkEnd w:id="669"/>
      <w:bookmarkEnd w:id="670"/>
    </w:p>
    <w:p w14:paraId="03487D09" w14:textId="2E487AEE" w:rsidR="00F32354" w:rsidRDefault="00F32354" w:rsidP="00F32354"/>
    <w:p w14:paraId="2DA0CF68" w14:textId="757A18AD" w:rsidR="00F32354" w:rsidRDefault="00F32354" w:rsidP="00F32354"/>
    <w:p w14:paraId="6811A845" w14:textId="5573A045" w:rsidR="00F32354" w:rsidRDefault="00F32354" w:rsidP="00F32354"/>
    <w:p w14:paraId="4FD85434" w14:textId="618D0B11" w:rsidR="00F32354" w:rsidRDefault="00F32354" w:rsidP="00F32354"/>
    <w:p w14:paraId="7AEE78B8" w14:textId="5061C206" w:rsidR="00F32354" w:rsidRDefault="00F32354" w:rsidP="00F32354"/>
    <w:p w14:paraId="515D4243" w14:textId="4E8BACDD" w:rsidR="00F32354" w:rsidRDefault="00F32354" w:rsidP="00F32354"/>
    <w:p w14:paraId="79D1D696" w14:textId="6F7C2347" w:rsidR="00F32354" w:rsidRPr="00F32354" w:rsidRDefault="00F32354" w:rsidP="00F32354"/>
    <w:p w14:paraId="07B0AD1E" w14:textId="678B9F56" w:rsidR="00921FEF" w:rsidRPr="004074CF" w:rsidRDefault="00275744" w:rsidP="008D4ACF">
      <w:pPr>
        <w:pStyle w:val="Ttulo5"/>
      </w:pPr>
      <w:bookmarkStart w:id="671" w:name="_Toc486449128"/>
      <w:bookmarkStart w:id="672" w:name="_Toc486696842"/>
      <w:bookmarkStart w:id="673" w:name="_Toc486710857"/>
      <w:r>
        <w:lastRenderedPageBreak/>
        <w:t>7</w:t>
      </w:r>
      <w:r w:rsidR="00921FEF">
        <w:t>.2.2.</w:t>
      </w:r>
      <w:r w:rsidR="00431500">
        <w:t>1</w:t>
      </w:r>
      <w:r w:rsidR="00921FEF">
        <w:t>.6</w:t>
      </w:r>
      <w:r w:rsidR="00921FEF" w:rsidRPr="004074CF">
        <w:t xml:space="preserve"> Caso de Prueba </w:t>
      </w:r>
      <w:r w:rsidR="008D4ACF">
        <w:t>Servicio web</w:t>
      </w:r>
      <w:r w:rsidR="00921FEF" w:rsidRPr="004074CF">
        <w:t xml:space="preserve">: </w:t>
      </w:r>
      <w:r w:rsidR="00921FEF">
        <w:t>Ver Perfil</w:t>
      </w:r>
      <w:bookmarkEnd w:id="671"/>
      <w:bookmarkEnd w:id="672"/>
      <w:bookmarkEnd w:id="673"/>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2544"/>
        <w:gridCol w:w="6278"/>
      </w:tblGrid>
      <w:tr w:rsidR="00921FEF" w:rsidRPr="0041535E" w14:paraId="3DC1E6E0" w14:textId="77777777" w:rsidTr="008D4ACF">
        <w:trPr>
          <w:trHeight w:val="227"/>
          <w:jc w:val="center"/>
        </w:trPr>
        <w:tc>
          <w:tcPr>
            <w:tcW w:w="2544" w:type="dxa"/>
          </w:tcPr>
          <w:p w14:paraId="1FEE0E60" w14:textId="77777777" w:rsidR="00921FEF" w:rsidRPr="00907132" w:rsidRDefault="00921FEF" w:rsidP="00526D10">
            <w:pPr>
              <w:jc w:val="left"/>
              <w:rPr>
                <w:rStyle w:val="Textoennegrita"/>
              </w:rPr>
            </w:pPr>
            <w:r w:rsidRPr="00907132">
              <w:rPr>
                <w:rStyle w:val="Textoennegrita"/>
              </w:rPr>
              <w:t>Funcionalidad</w:t>
            </w:r>
          </w:p>
        </w:tc>
        <w:tc>
          <w:tcPr>
            <w:tcW w:w="6278" w:type="dxa"/>
          </w:tcPr>
          <w:p w14:paraId="0AAA2E61" w14:textId="77777777" w:rsidR="00921FEF" w:rsidRPr="0041535E" w:rsidRDefault="00921FEF" w:rsidP="008D4ACF">
            <w:r>
              <w:t>Ver Perfil.</w:t>
            </w:r>
          </w:p>
        </w:tc>
      </w:tr>
      <w:tr w:rsidR="00921FEF" w:rsidRPr="0041535E" w14:paraId="28517124" w14:textId="77777777" w:rsidTr="008D4ACF">
        <w:trPr>
          <w:trHeight w:val="227"/>
          <w:jc w:val="center"/>
        </w:trPr>
        <w:tc>
          <w:tcPr>
            <w:tcW w:w="2544" w:type="dxa"/>
          </w:tcPr>
          <w:p w14:paraId="52C2FC96" w14:textId="77777777" w:rsidR="00921FEF" w:rsidRPr="00907132" w:rsidRDefault="00921FEF" w:rsidP="00526D10">
            <w:pPr>
              <w:jc w:val="left"/>
              <w:rPr>
                <w:rStyle w:val="Textoennegrita"/>
              </w:rPr>
            </w:pPr>
            <w:r w:rsidRPr="00907132">
              <w:rPr>
                <w:rStyle w:val="Textoennegrita"/>
              </w:rPr>
              <w:t>Nivel de Prueba</w:t>
            </w:r>
          </w:p>
        </w:tc>
        <w:tc>
          <w:tcPr>
            <w:tcW w:w="6278" w:type="dxa"/>
          </w:tcPr>
          <w:p w14:paraId="1D60DED6" w14:textId="77777777" w:rsidR="00921FEF" w:rsidRPr="0041535E" w:rsidRDefault="00921FEF" w:rsidP="008D4ACF">
            <w:r>
              <w:t>Sistema.</w:t>
            </w:r>
          </w:p>
        </w:tc>
      </w:tr>
      <w:tr w:rsidR="00921FEF" w:rsidRPr="0041535E" w14:paraId="1B92D592" w14:textId="77777777" w:rsidTr="008D4ACF">
        <w:trPr>
          <w:trHeight w:val="227"/>
          <w:jc w:val="center"/>
        </w:trPr>
        <w:tc>
          <w:tcPr>
            <w:tcW w:w="2544" w:type="dxa"/>
          </w:tcPr>
          <w:p w14:paraId="576E2ACC" w14:textId="77777777" w:rsidR="00921FEF" w:rsidRPr="00907132" w:rsidRDefault="00921FEF" w:rsidP="00526D10">
            <w:pPr>
              <w:jc w:val="left"/>
              <w:rPr>
                <w:rStyle w:val="Textoennegrita"/>
              </w:rPr>
            </w:pPr>
            <w:r>
              <w:rPr>
                <w:rStyle w:val="Textoennegrita"/>
              </w:rPr>
              <w:t>Precondición</w:t>
            </w:r>
          </w:p>
        </w:tc>
        <w:tc>
          <w:tcPr>
            <w:tcW w:w="6278" w:type="dxa"/>
          </w:tcPr>
          <w:p w14:paraId="386CC135" w14:textId="77777777" w:rsidR="00921FEF" w:rsidRDefault="00921FEF" w:rsidP="00B1054C">
            <w:pPr>
              <w:pStyle w:val="listadetabla"/>
            </w:pPr>
            <w:r>
              <w:t>Ingresar a la aplicación.</w:t>
            </w:r>
          </w:p>
          <w:p w14:paraId="3F3CD3B6" w14:textId="77777777" w:rsidR="00921FEF" w:rsidRDefault="00921FEF" w:rsidP="00B1054C">
            <w:pPr>
              <w:pStyle w:val="listadetabla"/>
            </w:pPr>
            <w:r>
              <w:t>Iniciar Sesión.</w:t>
            </w:r>
          </w:p>
        </w:tc>
      </w:tr>
      <w:tr w:rsidR="00921FEF" w:rsidRPr="0041535E" w14:paraId="068A9DEE" w14:textId="77777777" w:rsidTr="008D4ACF">
        <w:trPr>
          <w:trHeight w:val="264"/>
          <w:jc w:val="center"/>
        </w:trPr>
        <w:tc>
          <w:tcPr>
            <w:tcW w:w="2544" w:type="dxa"/>
          </w:tcPr>
          <w:p w14:paraId="6B17FD74" w14:textId="77777777" w:rsidR="00921FEF" w:rsidRPr="00907132" w:rsidRDefault="00921FEF" w:rsidP="00526D10">
            <w:pPr>
              <w:jc w:val="left"/>
              <w:rPr>
                <w:rStyle w:val="Textoennegrita"/>
              </w:rPr>
            </w:pPr>
            <w:r w:rsidRPr="00907132">
              <w:rPr>
                <w:rStyle w:val="Textoennegrita"/>
              </w:rPr>
              <w:t>Objetivo de la prueba</w:t>
            </w:r>
          </w:p>
        </w:tc>
        <w:tc>
          <w:tcPr>
            <w:tcW w:w="6278" w:type="dxa"/>
          </w:tcPr>
          <w:p w14:paraId="12634CEB" w14:textId="77777777" w:rsidR="00921FEF" w:rsidRPr="0041535E" w:rsidRDefault="00921FEF" w:rsidP="008D4ACF">
            <w:pPr>
              <w:pStyle w:val="Sinespaciado"/>
            </w:pPr>
            <w:r>
              <w:t>Presentar en pantalla la información personal de la cuenta del usuario.</w:t>
            </w:r>
          </w:p>
        </w:tc>
      </w:tr>
      <w:tr w:rsidR="00921FEF" w:rsidRPr="0041535E" w14:paraId="78E6E44A" w14:textId="77777777" w:rsidTr="008D4ACF">
        <w:trPr>
          <w:trHeight w:val="227"/>
          <w:jc w:val="center"/>
        </w:trPr>
        <w:tc>
          <w:tcPr>
            <w:tcW w:w="2544" w:type="dxa"/>
            <w:tcBorders>
              <w:bottom w:val="single" w:sz="6" w:space="0" w:color="auto"/>
            </w:tcBorders>
          </w:tcPr>
          <w:p w14:paraId="0ED95CAD" w14:textId="77777777" w:rsidR="00921FEF" w:rsidRPr="00907132" w:rsidRDefault="00921FEF" w:rsidP="00526D10">
            <w:pPr>
              <w:jc w:val="left"/>
              <w:rPr>
                <w:rStyle w:val="Textoennegrita"/>
              </w:rPr>
            </w:pPr>
            <w:r w:rsidRPr="00907132">
              <w:rPr>
                <w:rStyle w:val="Textoennegrita"/>
              </w:rPr>
              <w:t>Enfoque de la definición</w:t>
            </w:r>
          </w:p>
        </w:tc>
        <w:tc>
          <w:tcPr>
            <w:tcW w:w="6278" w:type="dxa"/>
            <w:tcBorders>
              <w:bottom w:val="single" w:sz="6" w:space="0" w:color="auto"/>
            </w:tcBorders>
          </w:tcPr>
          <w:p w14:paraId="43C50894" w14:textId="77777777" w:rsidR="00921FEF" w:rsidRPr="0041535E" w:rsidRDefault="00921FEF" w:rsidP="008D4ACF">
            <w:r>
              <w:t>Caja Negra.</w:t>
            </w:r>
          </w:p>
        </w:tc>
      </w:tr>
      <w:tr w:rsidR="00921FEF" w:rsidRPr="0041535E" w14:paraId="68728BD5" w14:textId="77777777" w:rsidTr="008D4ACF">
        <w:trPr>
          <w:trHeight w:val="227"/>
          <w:jc w:val="center"/>
        </w:trPr>
        <w:tc>
          <w:tcPr>
            <w:tcW w:w="2544" w:type="dxa"/>
            <w:tcBorders>
              <w:top w:val="double" w:sz="4" w:space="0" w:color="auto"/>
            </w:tcBorders>
          </w:tcPr>
          <w:p w14:paraId="4CD0D282" w14:textId="77777777" w:rsidR="00921FEF" w:rsidRPr="00907132" w:rsidRDefault="00921FEF" w:rsidP="00526D10">
            <w:pPr>
              <w:jc w:val="left"/>
              <w:rPr>
                <w:rStyle w:val="Textoennegrita"/>
              </w:rPr>
            </w:pPr>
            <w:r w:rsidRPr="00907132">
              <w:rPr>
                <w:rStyle w:val="Textoennegrita"/>
              </w:rPr>
              <w:t>Datos de Pruebas</w:t>
            </w:r>
          </w:p>
        </w:tc>
        <w:tc>
          <w:tcPr>
            <w:tcW w:w="6278" w:type="dxa"/>
            <w:tcBorders>
              <w:top w:val="double" w:sz="4" w:space="0" w:color="auto"/>
            </w:tcBorders>
          </w:tcPr>
          <w:p w14:paraId="0228A729" w14:textId="77777777" w:rsidR="00921FEF" w:rsidRDefault="00921FEF" w:rsidP="008D4ACF">
            <w:pPr>
              <w:pStyle w:val="Sinespaciado"/>
            </w:pPr>
            <w:r>
              <w:t>Evento: {Justin Bieber, Festival Empanadas, Vacío}</w:t>
            </w:r>
          </w:p>
          <w:p w14:paraId="6CA192E1" w14:textId="77777777" w:rsidR="00921FEF" w:rsidRDefault="00921FEF" w:rsidP="008D4ACF">
            <w:pPr>
              <w:pStyle w:val="Sinespaciado"/>
            </w:pPr>
            <w:r>
              <w:t>Lugar: {Santiago, Arica, Vacío}</w:t>
            </w:r>
          </w:p>
          <w:p w14:paraId="0D8CAA6B" w14:textId="77777777" w:rsidR="00921FEF" w:rsidRPr="0041535E" w:rsidRDefault="00921FEF" w:rsidP="008D4ACF">
            <w:pPr>
              <w:pStyle w:val="Sinespaciado"/>
            </w:pPr>
            <w:r>
              <w:t>Categoría: {Música, Música, Todas las Categorías}</w:t>
            </w:r>
          </w:p>
        </w:tc>
      </w:tr>
      <w:tr w:rsidR="00921FEF" w:rsidRPr="0041535E" w14:paraId="0080AAB0" w14:textId="77777777" w:rsidTr="008D4ACF">
        <w:trPr>
          <w:trHeight w:val="227"/>
          <w:jc w:val="center"/>
        </w:trPr>
        <w:tc>
          <w:tcPr>
            <w:tcW w:w="2544" w:type="dxa"/>
            <w:tcBorders>
              <w:top w:val="double" w:sz="4" w:space="0" w:color="auto"/>
            </w:tcBorders>
          </w:tcPr>
          <w:p w14:paraId="0D6B56BB" w14:textId="77777777" w:rsidR="00921FEF" w:rsidRPr="00907132" w:rsidRDefault="00921FEF" w:rsidP="00526D10">
            <w:pPr>
              <w:jc w:val="left"/>
              <w:rPr>
                <w:rStyle w:val="Textoennegrita"/>
              </w:rPr>
            </w:pPr>
            <w:r w:rsidRPr="00907132">
              <w:rPr>
                <w:rStyle w:val="Textoennegrita"/>
              </w:rPr>
              <w:t>Pasos para la ejecución</w:t>
            </w:r>
          </w:p>
        </w:tc>
        <w:tc>
          <w:tcPr>
            <w:tcW w:w="6278" w:type="dxa"/>
            <w:tcBorders>
              <w:top w:val="double" w:sz="4" w:space="0" w:color="auto"/>
            </w:tcBorders>
          </w:tcPr>
          <w:p w14:paraId="69EAEA12" w14:textId="77777777" w:rsidR="00921FEF" w:rsidRDefault="00921FEF" w:rsidP="0000328A">
            <w:pPr>
              <w:pStyle w:val="Sinespaciado"/>
              <w:numPr>
                <w:ilvl w:val="0"/>
                <w:numId w:val="4"/>
              </w:numPr>
              <w:ind w:left="398"/>
            </w:pPr>
            <w:r>
              <w:t>Completar el campo evento (opcional).</w:t>
            </w:r>
          </w:p>
          <w:p w14:paraId="74229FD5" w14:textId="77777777" w:rsidR="00921FEF" w:rsidRDefault="00921FEF" w:rsidP="0000328A">
            <w:pPr>
              <w:pStyle w:val="Sinespaciado"/>
              <w:numPr>
                <w:ilvl w:val="0"/>
                <w:numId w:val="4"/>
              </w:numPr>
              <w:ind w:left="398"/>
            </w:pPr>
            <w:r>
              <w:t>Completar el campo lugar (opcional).</w:t>
            </w:r>
          </w:p>
          <w:p w14:paraId="6F5AB2C6" w14:textId="77777777" w:rsidR="00921FEF" w:rsidRDefault="00921FEF" w:rsidP="0000328A">
            <w:pPr>
              <w:pStyle w:val="Sinespaciado"/>
              <w:numPr>
                <w:ilvl w:val="0"/>
                <w:numId w:val="4"/>
              </w:numPr>
              <w:ind w:left="398"/>
            </w:pPr>
            <w:r>
              <w:t>Seleccionar una categoría (opcional).</w:t>
            </w:r>
          </w:p>
          <w:p w14:paraId="058954A3" w14:textId="77777777" w:rsidR="00921FEF" w:rsidRPr="007C3692" w:rsidRDefault="00921FEF" w:rsidP="0000328A">
            <w:pPr>
              <w:pStyle w:val="Sinespaciado"/>
              <w:numPr>
                <w:ilvl w:val="0"/>
                <w:numId w:val="4"/>
              </w:numPr>
              <w:ind w:left="398"/>
            </w:pPr>
            <w:r>
              <w:t>Presionar el botón Buscar.</w:t>
            </w:r>
          </w:p>
        </w:tc>
      </w:tr>
      <w:tr w:rsidR="00921FEF" w:rsidRPr="0041535E" w14:paraId="36C17A9A" w14:textId="77777777" w:rsidTr="008D4ACF">
        <w:trPr>
          <w:trHeight w:val="227"/>
          <w:jc w:val="center"/>
        </w:trPr>
        <w:tc>
          <w:tcPr>
            <w:tcW w:w="2544" w:type="dxa"/>
            <w:tcBorders>
              <w:top w:val="double" w:sz="4" w:space="0" w:color="auto"/>
            </w:tcBorders>
          </w:tcPr>
          <w:p w14:paraId="6320E1A0" w14:textId="77777777" w:rsidR="00921FEF" w:rsidRPr="00907132" w:rsidRDefault="00921FEF" w:rsidP="00526D10">
            <w:pPr>
              <w:jc w:val="left"/>
              <w:rPr>
                <w:rStyle w:val="Textoennegrita"/>
              </w:rPr>
            </w:pPr>
            <w:r w:rsidRPr="00907132">
              <w:rPr>
                <w:rStyle w:val="Textoennegrita"/>
              </w:rPr>
              <w:t>Respuesta Esperada</w:t>
            </w:r>
          </w:p>
        </w:tc>
        <w:tc>
          <w:tcPr>
            <w:tcW w:w="6278" w:type="dxa"/>
            <w:tcBorders>
              <w:top w:val="double" w:sz="4" w:space="0" w:color="auto"/>
            </w:tcBorders>
          </w:tcPr>
          <w:p w14:paraId="7F7CA019" w14:textId="77777777" w:rsidR="00921FEF" w:rsidRDefault="00921FEF" w:rsidP="00B1054C">
            <w:pPr>
              <w:pStyle w:val="listadetabla"/>
            </w:pPr>
            <w:r>
              <w:t>Si todos los campos están vacíos, se listarán todos los eventos por orden de ingreso.</w:t>
            </w:r>
          </w:p>
          <w:p w14:paraId="6B16D6BD" w14:textId="77777777" w:rsidR="00921FEF" w:rsidRDefault="00921FEF" w:rsidP="00B1054C">
            <w:pPr>
              <w:pStyle w:val="listadetabla"/>
            </w:pPr>
            <w:r>
              <w:t>Si algún campo está completo, se listarán todos los eventos que contengan la palabra clave seleccionada.</w:t>
            </w:r>
          </w:p>
          <w:p w14:paraId="66391402" w14:textId="77777777" w:rsidR="00921FEF" w:rsidRPr="0041535E" w:rsidRDefault="00921FEF" w:rsidP="00B1054C">
            <w:pPr>
              <w:pStyle w:val="listadetabla"/>
            </w:pPr>
            <w:r>
              <w:t>Si el campo evento y lugar están vacíos, mientras que categoría está seleccionada en una opción, se listarán todos los eventos pertenecientes a esa categoría.</w:t>
            </w:r>
          </w:p>
        </w:tc>
      </w:tr>
      <w:tr w:rsidR="00921FEF" w:rsidRPr="0041535E" w14:paraId="6683A3D2" w14:textId="77777777" w:rsidTr="008D4ACF">
        <w:trPr>
          <w:trHeight w:val="227"/>
          <w:jc w:val="center"/>
        </w:trPr>
        <w:tc>
          <w:tcPr>
            <w:tcW w:w="2544" w:type="dxa"/>
            <w:tcBorders>
              <w:top w:val="double" w:sz="4" w:space="0" w:color="auto"/>
            </w:tcBorders>
          </w:tcPr>
          <w:p w14:paraId="378932AC" w14:textId="77777777" w:rsidR="00921FEF" w:rsidRPr="00907132" w:rsidRDefault="00921FEF" w:rsidP="00526D10">
            <w:pPr>
              <w:jc w:val="left"/>
              <w:rPr>
                <w:rStyle w:val="Textoennegrita"/>
              </w:rPr>
            </w:pPr>
            <w:r w:rsidRPr="00907132">
              <w:rPr>
                <w:rStyle w:val="Textoennegrita"/>
              </w:rPr>
              <w:t>Resultado</w:t>
            </w:r>
          </w:p>
        </w:tc>
        <w:tc>
          <w:tcPr>
            <w:tcW w:w="6278" w:type="dxa"/>
            <w:tcBorders>
              <w:top w:val="double" w:sz="4" w:space="0" w:color="auto"/>
            </w:tcBorders>
          </w:tcPr>
          <w:p w14:paraId="2569CA53" w14:textId="77777777" w:rsidR="00921FEF" w:rsidRPr="00907132" w:rsidRDefault="00921FEF" w:rsidP="008D4ACF">
            <w:pPr>
              <w:rPr>
                <w:b/>
              </w:rPr>
            </w:pPr>
            <w:r w:rsidRPr="00907132">
              <w:rPr>
                <w:b/>
              </w:rPr>
              <w:t>Ejecución exitosa.</w:t>
            </w:r>
          </w:p>
        </w:tc>
      </w:tr>
    </w:tbl>
    <w:p w14:paraId="6330AF0A" w14:textId="74E49E39" w:rsidR="00921FEF" w:rsidRPr="0041535E" w:rsidRDefault="008D4ACF" w:rsidP="008D4ACF">
      <w:pPr>
        <w:pStyle w:val="Descripcin"/>
      </w:pPr>
      <w:bookmarkStart w:id="674" w:name="_Toc486449184"/>
      <w:bookmarkStart w:id="675" w:name="_Toc486712575"/>
      <w:r>
        <w:t xml:space="preserve">Tabla </w:t>
      </w:r>
      <w:r w:rsidR="00B56172">
        <w:fldChar w:fldCharType="begin"/>
      </w:r>
      <w:r w:rsidR="00B56172">
        <w:instrText xml:space="preserve"> SEQ Tabla \* ARABIC </w:instrText>
      </w:r>
      <w:r w:rsidR="00B56172">
        <w:fldChar w:fldCharType="separate"/>
      </w:r>
      <w:r w:rsidR="00633160">
        <w:rPr>
          <w:noProof/>
        </w:rPr>
        <w:t>42</w:t>
      </w:r>
      <w:r w:rsidR="00B56172">
        <w:rPr>
          <w:noProof/>
        </w:rPr>
        <w:fldChar w:fldCharType="end"/>
      </w:r>
      <w:r w:rsidR="00921FEF">
        <w:t xml:space="preserve">: Pruebas de caja negra – </w:t>
      </w:r>
      <w:r>
        <w:t>Servicio web</w:t>
      </w:r>
      <w:r w:rsidR="00921FEF">
        <w:t xml:space="preserve"> Ver Perfil</w:t>
      </w:r>
      <w:bookmarkEnd w:id="674"/>
      <w:bookmarkEnd w:id="675"/>
    </w:p>
    <w:p w14:paraId="6518CDD5" w14:textId="51AE987A" w:rsidR="00F32354" w:rsidRDefault="00F32354" w:rsidP="00F32354"/>
    <w:p w14:paraId="321C549E" w14:textId="10B0302D" w:rsidR="00F32354" w:rsidRDefault="00F32354" w:rsidP="00F32354"/>
    <w:p w14:paraId="5234F767" w14:textId="652AECBE" w:rsidR="00F32354" w:rsidRDefault="00F32354" w:rsidP="00F32354"/>
    <w:p w14:paraId="3AC92CFC" w14:textId="77A485FB" w:rsidR="00F32354" w:rsidRDefault="00F32354" w:rsidP="00F32354"/>
    <w:p w14:paraId="7DB4F739" w14:textId="49314617" w:rsidR="00F32354" w:rsidRDefault="00F32354" w:rsidP="00F32354"/>
    <w:p w14:paraId="025ACC2E" w14:textId="5722F27B" w:rsidR="00F32354" w:rsidRDefault="00F32354" w:rsidP="00F32354"/>
    <w:p w14:paraId="72BD37EA" w14:textId="77777777" w:rsidR="00F32354" w:rsidRPr="00F32354" w:rsidRDefault="00F32354" w:rsidP="00F32354"/>
    <w:p w14:paraId="5DB80738" w14:textId="78502A2F" w:rsidR="00921FEF" w:rsidRPr="004074CF" w:rsidRDefault="00275744" w:rsidP="008D4ACF">
      <w:pPr>
        <w:pStyle w:val="Ttulo5"/>
      </w:pPr>
      <w:bookmarkStart w:id="676" w:name="_Toc486449129"/>
      <w:bookmarkStart w:id="677" w:name="_Toc486696843"/>
      <w:bookmarkStart w:id="678" w:name="_Toc486710858"/>
      <w:r>
        <w:lastRenderedPageBreak/>
        <w:t>7</w:t>
      </w:r>
      <w:r w:rsidR="00921FEF">
        <w:t>.2.2.</w:t>
      </w:r>
      <w:r w:rsidR="00431500">
        <w:t>1</w:t>
      </w:r>
      <w:r w:rsidR="00921FEF">
        <w:t>.7</w:t>
      </w:r>
      <w:r w:rsidR="00921FEF" w:rsidRPr="004074CF">
        <w:t xml:space="preserve"> Caso de Prueba </w:t>
      </w:r>
      <w:r w:rsidR="008D4ACF">
        <w:t>Servicio web</w:t>
      </w:r>
      <w:r w:rsidR="00921FEF" w:rsidRPr="004074CF">
        <w:t xml:space="preserve">: </w:t>
      </w:r>
      <w:r w:rsidR="00921FEF">
        <w:t>Modificar su Perfil</w:t>
      </w:r>
      <w:bookmarkEnd w:id="676"/>
      <w:bookmarkEnd w:id="677"/>
      <w:bookmarkEnd w:id="678"/>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2544"/>
        <w:gridCol w:w="6278"/>
      </w:tblGrid>
      <w:tr w:rsidR="00921FEF" w:rsidRPr="0041535E" w14:paraId="08AA3A81" w14:textId="77777777" w:rsidTr="008D4ACF">
        <w:trPr>
          <w:trHeight w:val="227"/>
          <w:jc w:val="center"/>
        </w:trPr>
        <w:tc>
          <w:tcPr>
            <w:tcW w:w="2544" w:type="dxa"/>
          </w:tcPr>
          <w:p w14:paraId="77F9E175" w14:textId="77777777" w:rsidR="00921FEF" w:rsidRPr="00907132" w:rsidRDefault="00921FEF" w:rsidP="00526D10">
            <w:pPr>
              <w:jc w:val="left"/>
              <w:rPr>
                <w:rStyle w:val="Textoennegrita"/>
              </w:rPr>
            </w:pPr>
            <w:r w:rsidRPr="00907132">
              <w:rPr>
                <w:rStyle w:val="Textoennegrita"/>
              </w:rPr>
              <w:t>Funcionalidad</w:t>
            </w:r>
          </w:p>
        </w:tc>
        <w:tc>
          <w:tcPr>
            <w:tcW w:w="6278" w:type="dxa"/>
          </w:tcPr>
          <w:p w14:paraId="484B37D8" w14:textId="77777777" w:rsidR="00921FEF" w:rsidRPr="0041535E" w:rsidRDefault="00921FEF" w:rsidP="008D4ACF">
            <w:r>
              <w:rPr>
                <w:sz w:val="24"/>
                <w:szCs w:val="24"/>
              </w:rPr>
              <w:t>Modificar su Perfil.</w:t>
            </w:r>
          </w:p>
        </w:tc>
      </w:tr>
      <w:tr w:rsidR="00921FEF" w:rsidRPr="0041535E" w14:paraId="3451079C" w14:textId="77777777" w:rsidTr="008D4ACF">
        <w:trPr>
          <w:trHeight w:val="227"/>
          <w:jc w:val="center"/>
        </w:trPr>
        <w:tc>
          <w:tcPr>
            <w:tcW w:w="2544" w:type="dxa"/>
          </w:tcPr>
          <w:p w14:paraId="059322F6" w14:textId="77777777" w:rsidR="00921FEF" w:rsidRPr="00907132" w:rsidRDefault="00921FEF" w:rsidP="00526D10">
            <w:pPr>
              <w:jc w:val="left"/>
              <w:rPr>
                <w:rStyle w:val="Textoennegrita"/>
              </w:rPr>
            </w:pPr>
            <w:r w:rsidRPr="00907132">
              <w:rPr>
                <w:rStyle w:val="Textoennegrita"/>
              </w:rPr>
              <w:t>Nivel de Prueba</w:t>
            </w:r>
          </w:p>
        </w:tc>
        <w:tc>
          <w:tcPr>
            <w:tcW w:w="6278" w:type="dxa"/>
          </w:tcPr>
          <w:p w14:paraId="78B0DE67" w14:textId="77777777" w:rsidR="00921FEF" w:rsidRPr="0041535E" w:rsidRDefault="00921FEF" w:rsidP="008D4ACF">
            <w:r>
              <w:t>Sistema.</w:t>
            </w:r>
          </w:p>
        </w:tc>
      </w:tr>
      <w:tr w:rsidR="00921FEF" w:rsidRPr="0041535E" w14:paraId="0A1C9C95" w14:textId="77777777" w:rsidTr="008D4ACF">
        <w:trPr>
          <w:trHeight w:val="227"/>
          <w:jc w:val="center"/>
        </w:trPr>
        <w:tc>
          <w:tcPr>
            <w:tcW w:w="2544" w:type="dxa"/>
          </w:tcPr>
          <w:p w14:paraId="239DBE9F" w14:textId="77777777" w:rsidR="00921FEF" w:rsidRPr="00907132" w:rsidRDefault="00921FEF" w:rsidP="00526D10">
            <w:pPr>
              <w:jc w:val="left"/>
              <w:rPr>
                <w:rStyle w:val="Textoennegrita"/>
              </w:rPr>
            </w:pPr>
            <w:r>
              <w:rPr>
                <w:rStyle w:val="Textoennegrita"/>
              </w:rPr>
              <w:t>Precondición</w:t>
            </w:r>
          </w:p>
        </w:tc>
        <w:tc>
          <w:tcPr>
            <w:tcW w:w="6278" w:type="dxa"/>
          </w:tcPr>
          <w:p w14:paraId="75A69028" w14:textId="77777777" w:rsidR="00921FEF" w:rsidRDefault="00921FEF" w:rsidP="00B1054C">
            <w:pPr>
              <w:pStyle w:val="listadetabla"/>
            </w:pPr>
            <w:r>
              <w:t>Ingresar a la aplicación.</w:t>
            </w:r>
          </w:p>
          <w:p w14:paraId="11F549CB" w14:textId="77777777" w:rsidR="00921FEF" w:rsidRDefault="00921FEF" w:rsidP="00B1054C">
            <w:pPr>
              <w:pStyle w:val="listadetabla"/>
            </w:pPr>
            <w:r>
              <w:t>Iniciar Sesión.</w:t>
            </w:r>
          </w:p>
        </w:tc>
      </w:tr>
      <w:tr w:rsidR="00921FEF" w:rsidRPr="0041535E" w14:paraId="1F9C0409" w14:textId="77777777" w:rsidTr="008D4ACF">
        <w:trPr>
          <w:trHeight w:val="264"/>
          <w:jc w:val="center"/>
        </w:trPr>
        <w:tc>
          <w:tcPr>
            <w:tcW w:w="2544" w:type="dxa"/>
          </w:tcPr>
          <w:p w14:paraId="06AFBD93" w14:textId="77777777" w:rsidR="00921FEF" w:rsidRPr="00907132" w:rsidRDefault="00921FEF" w:rsidP="00526D10">
            <w:pPr>
              <w:jc w:val="left"/>
              <w:rPr>
                <w:rStyle w:val="Textoennegrita"/>
              </w:rPr>
            </w:pPr>
            <w:r w:rsidRPr="00907132">
              <w:rPr>
                <w:rStyle w:val="Textoennegrita"/>
              </w:rPr>
              <w:t>Objetivo de la prueba</w:t>
            </w:r>
          </w:p>
        </w:tc>
        <w:tc>
          <w:tcPr>
            <w:tcW w:w="6278" w:type="dxa"/>
          </w:tcPr>
          <w:p w14:paraId="1F0861C8" w14:textId="77777777" w:rsidR="00921FEF" w:rsidRPr="0041535E" w:rsidRDefault="00921FEF" w:rsidP="008D4ACF">
            <w:pPr>
              <w:pStyle w:val="Sinespaciado"/>
            </w:pPr>
            <w:r>
              <w:t>Modificar información personal del usuario.</w:t>
            </w:r>
          </w:p>
        </w:tc>
      </w:tr>
      <w:tr w:rsidR="00921FEF" w:rsidRPr="0041535E" w14:paraId="2165D20F" w14:textId="77777777" w:rsidTr="008D4ACF">
        <w:trPr>
          <w:trHeight w:val="227"/>
          <w:jc w:val="center"/>
        </w:trPr>
        <w:tc>
          <w:tcPr>
            <w:tcW w:w="2544" w:type="dxa"/>
            <w:tcBorders>
              <w:bottom w:val="single" w:sz="6" w:space="0" w:color="auto"/>
            </w:tcBorders>
          </w:tcPr>
          <w:p w14:paraId="3F538099" w14:textId="77777777" w:rsidR="00921FEF" w:rsidRPr="00907132" w:rsidRDefault="00921FEF" w:rsidP="00526D10">
            <w:pPr>
              <w:jc w:val="left"/>
              <w:rPr>
                <w:rStyle w:val="Textoennegrita"/>
              </w:rPr>
            </w:pPr>
            <w:r w:rsidRPr="00907132">
              <w:rPr>
                <w:rStyle w:val="Textoennegrita"/>
              </w:rPr>
              <w:t>Enfoque de la definición</w:t>
            </w:r>
          </w:p>
        </w:tc>
        <w:tc>
          <w:tcPr>
            <w:tcW w:w="6278" w:type="dxa"/>
            <w:tcBorders>
              <w:bottom w:val="single" w:sz="6" w:space="0" w:color="auto"/>
            </w:tcBorders>
          </w:tcPr>
          <w:p w14:paraId="01793152" w14:textId="77777777" w:rsidR="00921FEF" w:rsidRPr="0041535E" w:rsidRDefault="00921FEF" w:rsidP="008D4ACF">
            <w:r>
              <w:t>Caja Negra.</w:t>
            </w:r>
          </w:p>
        </w:tc>
      </w:tr>
      <w:tr w:rsidR="00921FEF" w:rsidRPr="0041535E" w14:paraId="71BA4A8C" w14:textId="77777777" w:rsidTr="008D4ACF">
        <w:trPr>
          <w:trHeight w:val="227"/>
          <w:jc w:val="center"/>
        </w:trPr>
        <w:tc>
          <w:tcPr>
            <w:tcW w:w="2544" w:type="dxa"/>
            <w:tcBorders>
              <w:top w:val="double" w:sz="4" w:space="0" w:color="auto"/>
            </w:tcBorders>
          </w:tcPr>
          <w:p w14:paraId="5A3856ED" w14:textId="77777777" w:rsidR="00921FEF" w:rsidRPr="00907132" w:rsidRDefault="00921FEF" w:rsidP="00526D10">
            <w:pPr>
              <w:jc w:val="left"/>
              <w:rPr>
                <w:rStyle w:val="Textoennegrita"/>
              </w:rPr>
            </w:pPr>
            <w:r w:rsidRPr="00907132">
              <w:rPr>
                <w:rStyle w:val="Textoennegrita"/>
              </w:rPr>
              <w:t>Datos de Pruebas</w:t>
            </w:r>
          </w:p>
        </w:tc>
        <w:tc>
          <w:tcPr>
            <w:tcW w:w="6278" w:type="dxa"/>
            <w:tcBorders>
              <w:top w:val="double" w:sz="4" w:space="0" w:color="auto"/>
            </w:tcBorders>
          </w:tcPr>
          <w:p w14:paraId="3E6BA065" w14:textId="77777777" w:rsidR="00921FEF" w:rsidRDefault="00921FEF" w:rsidP="008D4ACF">
            <w:pPr>
              <w:pStyle w:val="Sinespaciado"/>
            </w:pPr>
            <w:r>
              <w:t xml:space="preserve">Nombre: {Pepe Rojas, </w:t>
            </w:r>
            <w:proofErr w:type="spellStart"/>
            <w:r>
              <w:t>asdasd</w:t>
            </w:r>
            <w:proofErr w:type="spellEnd"/>
            <w:r>
              <w:t>, vacío}</w:t>
            </w:r>
          </w:p>
          <w:p w14:paraId="41F52034" w14:textId="77777777" w:rsidR="00921FEF" w:rsidRDefault="00921FEF" w:rsidP="008D4ACF">
            <w:pPr>
              <w:pStyle w:val="Sinespaciado"/>
            </w:pPr>
            <w:r>
              <w:t>Nacimiento: {12/12/2012, vacío, doce del doce del dos mil doce}</w:t>
            </w:r>
          </w:p>
          <w:p w14:paraId="73E138BD" w14:textId="77777777" w:rsidR="00921FEF" w:rsidRDefault="00921FEF" w:rsidP="008D4ACF">
            <w:pPr>
              <w:pStyle w:val="Sinespaciado"/>
            </w:pPr>
            <w:r>
              <w:t xml:space="preserve">Correo: </w:t>
            </w:r>
            <w:hyperlink r:id="rId37" w:history="1">
              <w:r w:rsidRPr="00374AAD">
                <w:rPr>
                  <w:rStyle w:val="Hipervnculo"/>
                </w:rPr>
                <w:t>{1@1&amp;1.com</w:t>
              </w:r>
            </w:hyperlink>
            <w:r>
              <w:t xml:space="preserve">, </w:t>
            </w:r>
            <w:proofErr w:type="spellStart"/>
            <w:r>
              <w:t>vacio</w:t>
            </w:r>
            <w:proofErr w:type="spellEnd"/>
            <w:r>
              <w:t xml:space="preserve">, </w:t>
            </w:r>
            <w:proofErr w:type="spellStart"/>
            <w:r>
              <w:t>correoYahoo</w:t>
            </w:r>
            <w:proofErr w:type="spellEnd"/>
            <w:r>
              <w:t>}</w:t>
            </w:r>
          </w:p>
          <w:p w14:paraId="224AA04D" w14:textId="77777777" w:rsidR="00921FEF" w:rsidRDefault="00921FEF" w:rsidP="008D4ACF">
            <w:pPr>
              <w:pStyle w:val="Sinespaciado"/>
            </w:pPr>
            <w:r>
              <w:t>Contraseña: {vacío, vacio,123abc}</w:t>
            </w:r>
          </w:p>
          <w:p w14:paraId="23F46458" w14:textId="77777777" w:rsidR="00921FEF" w:rsidRPr="0041535E" w:rsidRDefault="00921FEF" w:rsidP="008D4ACF">
            <w:pPr>
              <w:pStyle w:val="Sinespaciado"/>
            </w:pPr>
            <w:r>
              <w:t>Repetir Contraseña: {vacío, vacío, 123abc}</w:t>
            </w:r>
          </w:p>
        </w:tc>
      </w:tr>
      <w:tr w:rsidR="00921FEF" w:rsidRPr="0041535E" w14:paraId="456761C1" w14:textId="77777777" w:rsidTr="008D4ACF">
        <w:trPr>
          <w:trHeight w:val="227"/>
          <w:jc w:val="center"/>
        </w:trPr>
        <w:tc>
          <w:tcPr>
            <w:tcW w:w="2544" w:type="dxa"/>
            <w:tcBorders>
              <w:top w:val="double" w:sz="4" w:space="0" w:color="auto"/>
            </w:tcBorders>
          </w:tcPr>
          <w:p w14:paraId="12CAE11C" w14:textId="77777777" w:rsidR="00921FEF" w:rsidRPr="00907132" w:rsidRDefault="00921FEF" w:rsidP="00526D10">
            <w:pPr>
              <w:jc w:val="left"/>
              <w:rPr>
                <w:rStyle w:val="Textoennegrita"/>
              </w:rPr>
            </w:pPr>
            <w:r w:rsidRPr="00907132">
              <w:rPr>
                <w:rStyle w:val="Textoennegrita"/>
              </w:rPr>
              <w:t>Pasos para la ejecución</w:t>
            </w:r>
          </w:p>
        </w:tc>
        <w:tc>
          <w:tcPr>
            <w:tcW w:w="6278" w:type="dxa"/>
            <w:tcBorders>
              <w:top w:val="double" w:sz="4" w:space="0" w:color="auto"/>
            </w:tcBorders>
          </w:tcPr>
          <w:p w14:paraId="0C2AB994" w14:textId="77777777" w:rsidR="00921FEF" w:rsidRDefault="00921FEF" w:rsidP="0000328A">
            <w:pPr>
              <w:pStyle w:val="Sinespaciado"/>
              <w:numPr>
                <w:ilvl w:val="0"/>
                <w:numId w:val="6"/>
              </w:numPr>
              <w:ind w:left="398" w:hanging="425"/>
            </w:pPr>
            <w:r>
              <w:t>Modificar uno o varios campos a elección de usuario.</w:t>
            </w:r>
          </w:p>
          <w:p w14:paraId="5E1E2467" w14:textId="77777777" w:rsidR="00921FEF" w:rsidRPr="007C3692" w:rsidRDefault="00921FEF" w:rsidP="0000328A">
            <w:pPr>
              <w:pStyle w:val="Sinespaciado"/>
              <w:numPr>
                <w:ilvl w:val="0"/>
                <w:numId w:val="6"/>
              </w:numPr>
              <w:ind w:left="398" w:hanging="425"/>
            </w:pPr>
            <w:r>
              <w:t>Presionar en Guardar.</w:t>
            </w:r>
          </w:p>
        </w:tc>
      </w:tr>
      <w:tr w:rsidR="00921FEF" w:rsidRPr="0041535E" w14:paraId="672F79B8" w14:textId="77777777" w:rsidTr="008D4ACF">
        <w:trPr>
          <w:trHeight w:val="227"/>
          <w:jc w:val="center"/>
        </w:trPr>
        <w:tc>
          <w:tcPr>
            <w:tcW w:w="2544" w:type="dxa"/>
            <w:tcBorders>
              <w:top w:val="double" w:sz="4" w:space="0" w:color="auto"/>
            </w:tcBorders>
          </w:tcPr>
          <w:p w14:paraId="2A1DF6E4" w14:textId="77777777" w:rsidR="00921FEF" w:rsidRPr="00907132" w:rsidRDefault="00921FEF" w:rsidP="00526D10">
            <w:pPr>
              <w:jc w:val="left"/>
              <w:rPr>
                <w:rStyle w:val="Textoennegrita"/>
              </w:rPr>
            </w:pPr>
            <w:r w:rsidRPr="00907132">
              <w:rPr>
                <w:rStyle w:val="Textoennegrita"/>
              </w:rPr>
              <w:t>Respuesta Esperada</w:t>
            </w:r>
          </w:p>
        </w:tc>
        <w:tc>
          <w:tcPr>
            <w:tcW w:w="6278" w:type="dxa"/>
            <w:tcBorders>
              <w:top w:val="double" w:sz="4" w:space="0" w:color="auto"/>
            </w:tcBorders>
          </w:tcPr>
          <w:p w14:paraId="5A955122" w14:textId="77777777" w:rsidR="00921FEF" w:rsidRDefault="00921FEF" w:rsidP="00B1054C">
            <w:pPr>
              <w:pStyle w:val="listadetabla"/>
            </w:pPr>
            <w:r>
              <w:t>Si los campos modificados reciben datos correctos, el sistema modifica la información y notifica en pantalla de que la información fue guardada correctamente.</w:t>
            </w:r>
          </w:p>
          <w:p w14:paraId="2D566A0F" w14:textId="77777777" w:rsidR="00921FEF" w:rsidRPr="0041535E" w:rsidRDefault="00921FEF" w:rsidP="00B1054C">
            <w:pPr>
              <w:pStyle w:val="listadetabla"/>
            </w:pPr>
            <w:r>
              <w:t>Si uno de los datos ingresados no es correcto, el sistema muestra en pantalla el campo con problemas.</w:t>
            </w:r>
          </w:p>
        </w:tc>
      </w:tr>
      <w:tr w:rsidR="00921FEF" w:rsidRPr="0041535E" w14:paraId="3BDEB935" w14:textId="77777777" w:rsidTr="008D4ACF">
        <w:trPr>
          <w:trHeight w:val="227"/>
          <w:jc w:val="center"/>
        </w:trPr>
        <w:tc>
          <w:tcPr>
            <w:tcW w:w="2544" w:type="dxa"/>
            <w:tcBorders>
              <w:top w:val="double" w:sz="4" w:space="0" w:color="auto"/>
            </w:tcBorders>
          </w:tcPr>
          <w:p w14:paraId="235D717F" w14:textId="77777777" w:rsidR="00921FEF" w:rsidRPr="00907132" w:rsidRDefault="00921FEF" w:rsidP="00526D10">
            <w:pPr>
              <w:jc w:val="left"/>
              <w:rPr>
                <w:rStyle w:val="Textoennegrita"/>
              </w:rPr>
            </w:pPr>
            <w:r w:rsidRPr="00907132">
              <w:rPr>
                <w:rStyle w:val="Textoennegrita"/>
              </w:rPr>
              <w:t>Resultado</w:t>
            </w:r>
          </w:p>
        </w:tc>
        <w:tc>
          <w:tcPr>
            <w:tcW w:w="6278" w:type="dxa"/>
            <w:tcBorders>
              <w:top w:val="double" w:sz="4" w:space="0" w:color="auto"/>
            </w:tcBorders>
          </w:tcPr>
          <w:p w14:paraId="52D7CCF5" w14:textId="77777777" w:rsidR="00921FEF" w:rsidRPr="00907132" w:rsidRDefault="00921FEF" w:rsidP="008D4ACF">
            <w:pPr>
              <w:rPr>
                <w:b/>
              </w:rPr>
            </w:pPr>
            <w:r w:rsidRPr="00907132">
              <w:rPr>
                <w:b/>
              </w:rPr>
              <w:t>Ejecución exitosa.</w:t>
            </w:r>
          </w:p>
        </w:tc>
      </w:tr>
    </w:tbl>
    <w:p w14:paraId="7DCFFA6C" w14:textId="666DF5CD" w:rsidR="00921FEF" w:rsidRDefault="008D4ACF" w:rsidP="008D4ACF">
      <w:pPr>
        <w:pStyle w:val="Descripcin"/>
      </w:pPr>
      <w:bookmarkStart w:id="679" w:name="_Toc486449185"/>
      <w:bookmarkStart w:id="680" w:name="_Toc486712576"/>
      <w:r>
        <w:t xml:space="preserve">Tabla </w:t>
      </w:r>
      <w:r w:rsidR="00B56172">
        <w:fldChar w:fldCharType="begin"/>
      </w:r>
      <w:r w:rsidR="00B56172">
        <w:instrText xml:space="preserve"> SEQ Tabla \* ARABIC </w:instrText>
      </w:r>
      <w:r w:rsidR="00B56172">
        <w:fldChar w:fldCharType="separate"/>
      </w:r>
      <w:r w:rsidR="00633160">
        <w:rPr>
          <w:noProof/>
        </w:rPr>
        <w:t>43</w:t>
      </w:r>
      <w:r w:rsidR="00B56172">
        <w:rPr>
          <w:noProof/>
        </w:rPr>
        <w:fldChar w:fldCharType="end"/>
      </w:r>
      <w:r w:rsidR="00921FEF">
        <w:t xml:space="preserve">: Pruebas de caja negra – </w:t>
      </w:r>
      <w:r>
        <w:t>Servicio web</w:t>
      </w:r>
      <w:r w:rsidR="00921FEF">
        <w:t xml:space="preserve"> Modificar su Perfil</w:t>
      </w:r>
      <w:bookmarkEnd w:id="679"/>
      <w:bookmarkEnd w:id="680"/>
    </w:p>
    <w:p w14:paraId="761E7544" w14:textId="5A88A2EA" w:rsidR="00F32354" w:rsidRDefault="00F32354" w:rsidP="00F32354"/>
    <w:p w14:paraId="46DEC66C" w14:textId="5BE76AB3" w:rsidR="00F32354" w:rsidRDefault="00F32354" w:rsidP="00F32354"/>
    <w:p w14:paraId="57F52E31" w14:textId="246F5A7D" w:rsidR="00F32354" w:rsidRDefault="00F32354" w:rsidP="00F32354"/>
    <w:p w14:paraId="5EEF40F4" w14:textId="4BCC4B12" w:rsidR="00F32354" w:rsidRDefault="00F32354" w:rsidP="00F32354"/>
    <w:p w14:paraId="7768DBDC" w14:textId="4BE0D90C" w:rsidR="00F32354" w:rsidRDefault="00F32354" w:rsidP="00F32354"/>
    <w:p w14:paraId="0BF37642" w14:textId="7BF37B3F" w:rsidR="00F32354" w:rsidRDefault="00F32354" w:rsidP="00F32354"/>
    <w:p w14:paraId="46CC2915" w14:textId="7D3EAE28" w:rsidR="00F32354" w:rsidRDefault="00F32354" w:rsidP="00F32354"/>
    <w:p w14:paraId="68AC1DE1" w14:textId="77777777" w:rsidR="00F32354" w:rsidRPr="00F32354" w:rsidRDefault="00F32354" w:rsidP="00F32354"/>
    <w:p w14:paraId="2EC70D47" w14:textId="7AE2FDBF" w:rsidR="00921FEF" w:rsidRPr="004074CF" w:rsidRDefault="00275744" w:rsidP="008D4ACF">
      <w:pPr>
        <w:pStyle w:val="Ttulo5"/>
      </w:pPr>
      <w:bookmarkStart w:id="681" w:name="_Toc486449130"/>
      <w:bookmarkStart w:id="682" w:name="_Toc486696844"/>
      <w:bookmarkStart w:id="683" w:name="_Toc486710859"/>
      <w:r>
        <w:lastRenderedPageBreak/>
        <w:t>7</w:t>
      </w:r>
      <w:r w:rsidR="00921FEF">
        <w:t>.2.2.</w:t>
      </w:r>
      <w:r w:rsidR="00431500">
        <w:t>1</w:t>
      </w:r>
      <w:r w:rsidR="00921FEF">
        <w:t>.8</w:t>
      </w:r>
      <w:r w:rsidR="00921FEF" w:rsidRPr="004074CF">
        <w:t xml:space="preserve"> Caso de Prueba </w:t>
      </w:r>
      <w:r w:rsidR="008D4ACF">
        <w:t>Servicio web</w:t>
      </w:r>
      <w:r w:rsidR="00921FEF" w:rsidRPr="004074CF">
        <w:t xml:space="preserve">: </w:t>
      </w:r>
      <w:r w:rsidR="00921FEF">
        <w:t>Ingresar Evento</w:t>
      </w:r>
      <w:bookmarkEnd w:id="681"/>
      <w:bookmarkEnd w:id="682"/>
      <w:bookmarkEnd w:id="683"/>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2544"/>
        <w:gridCol w:w="6278"/>
      </w:tblGrid>
      <w:tr w:rsidR="00921FEF" w:rsidRPr="0041535E" w14:paraId="1FDFACB8" w14:textId="77777777" w:rsidTr="008D4ACF">
        <w:trPr>
          <w:trHeight w:val="227"/>
          <w:jc w:val="center"/>
        </w:trPr>
        <w:tc>
          <w:tcPr>
            <w:tcW w:w="2544" w:type="dxa"/>
          </w:tcPr>
          <w:p w14:paraId="25552301" w14:textId="77777777" w:rsidR="00921FEF" w:rsidRPr="00907132" w:rsidRDefault="00921FEF" w:rsidP="00526D10">
            <w:pPr>
              <w:jc w:val="left"/>
              <w:rPr>
                <w:rStyle w:val="Textoennegrita"/>
              </w:rPr>
            </w:pPr>
            <w:r w:rsidRPr="00907132">
              <w:rPr>
                <w:rStyle w:val="Textoennegrita"/>
              </w:rPr>
              <w:t>Funcionalidad</w:t>
            </w:r>
          </w:p>
        </w:tc>
        <w:tc>
          <w:tcPr>
            <w:tcW w:w="6278" w:type="dxa"/>
          </w:tcPr>
          <w:p w14:paraId="4E2C9868" w14:textId="77777777" w:rsidR="00921FEF" w:rsidRPr="0041535E" w:rsidRDefault="00921FEF" w:rsidP="008D4ACF">
            <w:r>
              <w:rPr>
                <w:sz w:val="24"/>
                <w:szCs w:val="24"/>
              </w:rPr>
              <w:t>Ingresar Evento.</w:t>
            </w:r>
          </w:p>
        </w:tc>
      </w:tr>
      <w:tr w:rsidR="00921FEF" w:rsidRPr="0041535E" w14:paraId="2CD2077F" w14:textId="77777777" w:rsidTr="008D4ACF">
        <w:trPr>
          <w:trHeight w:val="227"/>
          <w:jc w:val="center"/>
        </w:trPr>
        <w:tc>
          <w:tcPr>
            <w:tcW w:w="2544" w:type="dxa"/>
          </w:tcPr>
          <w:p w14:paraId="62F1C7A3" w14:textId="77777777" w:rsidR="00921FEF" w:rsidRPr="00907132" w:rsidRDefault="00921FEF" w:rsidP="00526D10">
            <w:pPr>
              <w:jc w:val="left"/>
              <w:rPr>
                <w:rStyle w:val="Textoennegrita"/>
              </w:rPr>
            </w:pPr>
            <w:r w:rsidRPr="00907132">
              <w:rPr>
                <w:rStyle w:val="Textoennegrita"/>
              </w:rPr>
              <w:t>Nivel de Prueba</w:t>
            </w:r>
          </w:p>
        </w:tc>
        <w:tc>
          <w:tcPr>
            <w:tcW w:w="6278" w:type="dxa"/>
          </w:tcPr>
          <w:p w14:paraId="7084AC47" w14:textId="77777777" w:rsidR="00921FEF" w:rsidRPr="0041535E" w:rsidRDefault="00921FEF" w:rsidP="008D4ACF">
            <w:r>
              <w:t>Sistema.</w:t>
            </w:r>
          </w:p>
        </w:tc>
      </w:tr>
      <w:tr w:rsidR="00921FEF" w:rsidRPr="0041535E" w14:paraId="32ACED39" w14:textId="77777777" w:rsidTr="008D4ACF">
        <w:trPr>
          <w:trHeight w:val="227"/>
          <w:jc w:val="center"/>
        </w:trPr>
        <w:tc>
          <w:tcPr>
            <w:tcW w:w="2544" w:type="dxa"/>
          </w:tcPr>
          <w:p w14:paraId="1076559A" w14:textId="77777777" w:rsidR="00921FEF" w:rsidRPr="00907132" w:rsidRDefault="00921FEF" w:rsidP="00526D10">
            <w:pPr>
              <w:jc w:val="left"/>
              <w:rPr>
                <w:rStyle w:val="Textoennegrita"/>
              </w:rPr>
            </w:pPr>
            <w:r>
              <w:rPr>
                <w:rStyle w:val="Textoennegrita"/>
              </w:rPr>
              <w:t>Precondición</w:t>
            </w:r>
          </w:p>
        </w:tc>
        <w:tc>
          <w:tcPr>
            <w:tcW w:w="6278" w:type="dxa"/>
          </w:tcPr>
          <w:p w14:paraId="26BEACD8" w14:textId="77777777" w:rsidR="00921FEF" w:rsidRDefault="00921FEF" w:rsidP="00B1054C">
            <w:pPr>
              <w:pStyle w:val="listadetabla"/>
            </w:pPr>
            <w:r>
              <w:t>Ingresar a la aplicación.</w:t>
            </w:r>
          </w:p>
          <w:p w14:paraId="7BF9A146" w14:textId="77777777" w:rsidR="00921FEF" w:rsidRDefault="00921FEF" w:rsidP="00B1054C">
            <w:pPr>
              <w:pStyle w:val="listadetabla"/>
            </w:pPr>
            <w:r>
              <w:t>Iniciar Sesión.</w:t>
            </w:r>
          </w:p>
        </w:tc>
      </w:tr>
      <w:tr w:rsidR="00921FEF" w:rsidRPr="0041535E" w14:paraId="54869C78" w14:textId="77777777" w:rsidTr="008D4ACF">
        <w:trPr>
          <w:trHeight w:val="264"/>
          <w:jc w:val="center"/>
        </w:trPr>
        <w:tc>
          <w:tcPr>
            <w:tcW w:w="2544" w:type="dxa"/>
          </w:tcPr>
          <w:p w14:paraId="2F1561AD" w14:textId="77777777" w:rsidR="00921FEF" w:rsidRPr="00907132" w:rsidRDefault="00921FEF" w:rsidP="00526D10">
            <w:pPr>
              <w:jc w:val="left"/>
              <w:rPr>
                <w:rStyle w:val="Textoennegrita"/>
              </w:rPr>
            </w:pPr>
            <w:r w:rsidRPr="00907132">
              <w:rPr>
                <w:rStyle w:val="Textoennegrita"/>
              </w:rPr>
              <w:t>Objetivo de la prueba</w:t>
            </w:r>
          </w:p>
        </w:tc>
        <w:tc>
          <w:tcPr>
            <w:tcW w:w="6278" w:type="dxa"/>
          </w:tcPr>
          <w:p w14:paraId="6250E5A3" w14:textId="77777777" w:rsidR="00921FEF" w:rsidRPr="0041535E" w:rsidRDefault="00921FEF" w:rsidP="008D4ACF">
            <w:pPr>
              <w:pStyle w:val="Sinespaciado"/>
            </w:pPr>
            <w:r>
              <w:t>Crear un nuevo evento.</w:t>
            </w:r>
          </w:p>
        </w:tc>
      </w:tr>
      <w:tr w:rsidR="00921FEF" w:rsidRPr="0041535E" w14:paraId="6902C66A" w14:textId="77777777" w:rsidTr="008D4ACF">
        <w:trPr>
          <w:trHeight w:val="227"/>
          <w:jc w:val="center"/>
        </w:trPr>
        <w:tc>
          <w:tcPr>
            <w:tcW w:w="2544" w:type="dxa"/>
            <w:tcBorders>
              <w:bottom w:val="single" w:sz="6" w:space="0" w:color="auto"/>
            </w:tcBorders>
          </w:tcPr>
          <w:p w14:paraId="4B2D83E8" w14:textId="77777777" w:rsidR="00921FEF" w:rsidRPr="00907132" w:rsidRDefault="00921FEF" w:rsidP="00526D10">
            <w:pPr>
              <w:jc w:val="left"/>
              <w:rPr>
                <w:rStyle w:val="Textoennegrita"/>
              </w:rPr>
            </w:pPr>
            <w:r w:rsidRPr="00907132">
              <w:rPr>
                <w:rStyle w:val="Textoennegrita"/>
              </w:rPr>
              <w:t>Enfoque de la definición</w:t>
            </w:r>
          </w:p>
        </w:tc>
        <w:tc>
          <w:tcPr>
            <w:tcW w:w="6278" w:type="dxa"/>
            <w:tcBorders>
              <w:bottom w:val="single" w:sz="6" w:space="0" w:color="auto"/>
            </w:tcBorders>
          </w:tcPr>
          <w:p w14:paraId="2C2A2CBB" w14:textId="77777777" w:rsidR="00921FEF" w:rsidRPr="0041535E" w:rsidRDefault="00921FEF" w:rsidP="008D4ACF">
            <w:r>
              <w:t>Caja Negra.</w:t>
            </w:r>
          </w:p>
        </w:tc>
      </w:tr>
      <w:tr w:rsidR="00921FEF" w:rsidRPr="0041535E" w14:paraId="03E70A75" w14:textId="77777777" w:rsidTr="008D4ACF">
        <w:trPr>
          <w:trHeight w:val="227"/>
          <w:jc w:val="center"/>
        </w:trPr>
        <w:tc>
          <w:tcPr>
            <w:tcW w:w="2544" w:type="dxa"/>
            <w:tcBorders>
              <w:top w:val="double" w:sz="4" w:space="0" w:color="auto"/>
            </w:tcBorders>
          </w:tcPr>
          <w:p w14:paraId="2A82D176" w14:textId="77777777" w:rsidR="00921FEF" w:rsidRPr="00907132" w:rsidRDefault="00921FEF" w:rsidP="00526D10">
            <w:pPr>
              <w:jc w:val="left"/>
              <w:rPr>
                <w:rStyle w:val="Textoennegrita"/>
              </w:rPr>
            </w:pPr>
            <w:r w:rsidRPr="00907132">
              <w:rPr>
                <w:rStyle w:val="Textoennegrita"/>
              </w:rPr>
              <w:t>Datos de Pruebas</w:t>
            </w:r>
          </w:p>
        </w:tc>
        <w:tc>
          <w:tcPr>
            <w:tcW w:w="6278" w:type="dxa"/>
            <w:tcBorders>
              <w:top w:val="double" w:sz="4" w:space="0" w:color="auto"/>
            </w:tcBorders>
          </w:tcPr>
          <w:p w14:paraId="77AA667E" w14:textId="77777777" w:rsidR="00921FEF" w:rsidRDefault="00921FEF" w:rsidP="008D4ACF">
            <w:pPr>
              <w:pStyle w:val="Sinespaciado"/>
            </w:pPr>
            <w:r>
              <w:t>Nombre Evento: {</w:t>
            </w:r>
            <w:proofErr w:type="spellStart"/>
            <w:r>
              <w:t>Choripanada</w:t>
            </w:r>
            <w:proofErr w:type="spellEnd"/>
            <w:r>
              <w:t xml:space="preserve"> UBB, Nirvana en Chile, vacío}</w:t>
            </w:r>
          </w:p>
          <w:p w14:paraId="5F2AECAD" w14:textId="77777777" w:rsidR="00921FEF" w:rsidRDefault="00921FEF" w:rsidP="008D4ACF">
            <w:pPr>
              <w:pStyle w:val="Sinespaciado"/>
            </w:pPr>
            <w:r>
              <w:t>Fecha Inicio: {17/07/2017, vacío, doce del doce del dos mil doce}</w:t>
            </w:r>
          </w:p>
          <w:p w14:paraId="0CC6A143" w14:textId="77777777" w:rsidR="00921FEF" w:rsidRDefault="00921FEF" w:rsidP="008D4ACF">
            <w:pPr>
              <w:pStyle w:val="Sinespaciado"/>
            </w:pPr>
            <w:r>
              <w:t>Fecha Fin: {17/07/</w:t>
            </w:r>
            <w:proofErr w:type="gramStart"/>
            <w:r>
              <w:t>2017,vacio</w:t>
            </w:r>
            <w:proofErr w:type="gramEnd"/>
            <w:r>
              <w:t>,vacío}</w:t>
            </w:r>
          </w:p>
          <w:p w14:paraId="3B2536D8" w14:textId="77777777" w:rsidR="00921FEF" w:rsidRDefault="00921FEF" w:rsidP="008D4ACF">
            <w:pPr>
              <w:pStyle w:val="Sinespaciado"/>
            </w:pPr>
            <w:r>
              <w:t>Descripción: {Texto breve, vacío, vacío}</w:t>
            </w:r>
          </w:p>
          <w:p w14:paraId="1DB5DC74" w14:textId="77777777" w:rsidR="00921FEF" w:rsidRDefault="00921FEF" w:rsidP="008D4ACF">
            <w:pPr>
              <w:pStyle w:val="Sinespaciado"/>
            </w:pPr>
            <w:r>
              <w:t>Visibilidad: {PRIVADO, PÚBLICO, PRIVADO}</w:t>
            </w:r>
          </w:p>
          <w:p w14:paraId="64D71BC4" w14:textId="77777777" w:rsidR="00921FEF" w:rsidRDefault="00921FEF" w:rsidP="008D4ACF">
            <w:pPr>
              <w:pStyle w:val="Sinespaciado"/>
            </w:pPr>
            <w:r>
              <w:t>Posición {(Selecciona posición en mapa o usa GPS)}</w:t>
            </w:r>
          </w:p>
          <w:p w14:paraId="2B510EF0" w14:textId="77777777" w:rsidR="00921FEF" w:rsidRDefault="00921FEF" w:rsidP="008D4ACF">
            <w:pPr>
              <w:pStyle w:val="Sinespaciado"/>
            </w:pPr>
            <w:r>
              <w:t>Categorías: {Comida, Música, Festivo}</w:t>
            </w:r>
          </w:p>
          <w:p w14:paraId="5FB6D3C5" w14:textId="77777777" w:rsidR="00921FEF" w:rsidRPr="0041535E" w:rsidRDefault="00921FEF" w:rsidP="008D4ACF">
            <w:pPr>
              <w:pStyle w:val="Sinespaciado"/>
            </w:pPr>
            <w:r>
              <w:t>Fotos: {Carga 3 fotos, Carga 2 fotos, vacío}</w:t>
            </w:r>
          </w:p>
        </w:tc>
      </w:tr>
      <w:tr w:rsidR="00921FEF" w:rsidRPr="0041535E" w14:paraId="46973FEB" w14:textId="77777777" w:rsidTr="008D4ACF">
        <w:trPr>
          <w:trHeight w:val="227"/>
          <w:jc w:val="center"/>
        </w:trPr>
        <w:tc>
          <w:tcPr>
            <w:tcW w:w="2544" w:type="dxa"/>
            <w:tcBorders>
              <w:top w:val="double" w:sz="4" w:space="0" w:color="auto"/>
            </w:tcBorders>
          </w:tcPr>
          <w:p w14:paraId="5188CE78" w14:textId="77777777" w:rsidR="00921FEF" w:rsidRPr="00907132" w:rsidRDefault="00921FEF" w:rsidP="00526D10">
            <w:pPr>
              <w:jc w:val="left"/>
              <w:rPr>
                <w:rStyle w:val="Textoennegrita"/>
              </w:rPr>
            </w:pPr>
            <w:r w:rsidRPr="00907132">
              <w:rPr>
                <w:rStyle w:val="Textoennegrita"/>
              </w:rPr>
              <w:t>Pasos para la ejecución</w:t>
            </w:r>
          </w:p>
        </w:tc>
        <w:tc>
          <w:tcPr>
            <w:tcW w:w="6278" w:type="dxa"/>
            <w:tcBorders>
              <w:top w:val="double" w:sz="4" w:space="0" w:color="auto"/>
            </w:tcBorders>
          </w:tcPr>
          <w:p w14:paraId="0865B2A1" w14:textId="77777777" w:rsidR="00921FEF" w:rsidRDefault="00921FEF" w:rsidP="0000328A">
            <w:pPr>
              <w:pStyle w:val="Sinespaciado"/>
              <w:numPr>
                <w:ilvl w:val="0"/>
                <w:numId w:val="7"/>
              </w:numPr>
              <w:ind w:left="398"/>
            </w:pPr>
            <w:r>
              <w:t>Ingresa nombre evento.</w:t>
            </w:r>
          </w:p>
          <w:p w14:paraId="40828695" w14:textId="77777777" w:rsidR="00921FEF" w:rsidRDefault="00921FEF" w:rsidP="0000328A">
            <w:pPr>
              <w:pStyle w:val="Sinespaciado"/>
              <w:numPr>
                <w:ilvl w:val="0"/>
                <w:numId w:val="7"/>
              </w:numPr>
              <w:ind w:left="398"/>
            </w:pPr>
            <w:r>
              <w:t>Ingresa fecha inicio.</w:t>
            </w:r>
          </w:p>
          <w:p w14:paraId="6A71CF87" w14:textId="77777777" w:rsidR="00921FEF" w:rsidRDefault="00921FEF" w:rsidP="0000328A">
            <w:pPr>
              <w:pStyle w:val="Sinespaciado"/>
              <w:numPr>
                <w:ilvl w:val="0"/>
                <w:numId w:val="7"/>
              </w:numPr>
              <w:ind w:left="398"/>
            </w:pPr>
            <w:r>
              <w:t>Ingresa fecha fin.</w:t>
            </w:r>
          </w:p>
          <w:p w14:paraId="2B33603C" w14:textId="77777777" w:rsidR="00921FEF" w:rsidRDefault="00921FEF" w:rsidP="0000328A">
            <w:pPr>
              <w:pStyle w:val="Sinespaciado"/>
              <w:numPr>
                <w:ilvl w:val="0"/>
                <w:numId w:val="7"/>
              </w:numPr>
              <w:ind w:left="398"/>
            </w:pPr>
            <w:r>
              <w:t xml:space="preserve">Ingresa descripción. </w:t>
            </w:r>
          </w:p>
          <w:p w14:paraId="6CFFB0BD" w14:textId="77777777" w:rsidR="00921FEF" w:rsidRDefault="00921FEF" w:rsidP="0000328A">
            <w:pPr>
              <w:pStyle w:val="Sinespaciado"/>
              <w:numPr>
                <w:ilvl w:val="0"/>
                <w:numId w:val="7"/>
              </w:numPr>
              <w:ind w:left="398"/>
            </w:pPr>
            <w:r>
              <w:t>Selecciona Visibilidad.</w:t>
            </w:r>
          </w:p>
          <w:p w14:paraId="282C45C9" w14:textId="77777777" w:rsidR="00921FEF" w:rsidRDefault="00921FEF" w:rsidP="0000328A">
            <w:pPr>
              <w:pStyle w:val="Sinespaciado"/>
              <w:numPr>
                <w:ilvl w:val="0"/>
                <w:numId w:val="7"/>
              </w:numPr>
              <w:ind w:left="398"/>
            </w:pPr>
            <w:r>
              <w:t>Ingresa posición.</w:t>
            </w:r>
          </w:p>
          <w:p w14:paraId="457E0510" w14:textId="77777777" w:rsidR="00921FEF" w:rsidRDefault="00921FEF" w:rsidP="0000328A">
            <w:pPr>
              <w:pStyle w:val="Sinespaciado"/>
              <w:numPr>
                <w:ilvl w:val="0"/>
                <w:numId w:val="7"/>
              </w:numPr>
              <w:ind w:left="398"/>
            </w:pPr>
            <w:r>
              <w:t>Selecciona categorías.</w:t>
            </w:r>
          </w:p>
          <w:p w14:paraId="0E9516E0" w14:textId="77777777" w:rsidR="00921FEF" w:rsidRDefault="00921FEF" w:rsidP="0000328A">
            <w:pPr>
              <w:pStyle w:val="Sinespaciado"/>
              <w:numPr>
                <w:ilvl w:val="0"/>
                <w:numId w:val="7"/>
              </w:numPr>
              <w:ind w:left="398"/>
            </w:pPr>
            <w:r>
              <w:t>Carga fotos.</w:t>
            </w:r>
          </w:p>
          <w:p w14:paraId="089B3D9C" w14:textId="77777777" w:rsidR="00921FEF" w:rsidRPr="007C3692" w:rsidRDefault="00921FEF" w:rsidP="0000328A">
            <w:pPr>
              <w:pStyle w:val="Sinespaciado"/>
              <w:numPr>
                <w:ilvl w:val="0"/>
                <w:numId w:val="7"/>
              </w:numPr>
              <w:ind w:left="398"/>
            </w:pPr>
            <w:r>
              <w:t>Presiona botón Crear Evento.</w:t>
            </w:r>
          </w:p>
        </w:tc>
      </w:tr>
      <w:tr w:rsidR="00921FEF" w:rsidRPr="0041535E" w14:paraId="5866A55F" w14:textId="77777777" w:rsidTr="008D4ACF">
        <w:trPr>
          <w:trHeight w:val="227"/>
          <w:jc w:val="center"/>
        </w:trPr>
        <w:tc>
          <w:tcPr>
            <w:tcW w:w="2544" w:type="dxa"/>
            <w:tcBorders>
              <w:top w:val="double" w:sz="4" w:space="0" w:color="auto"/>
            </w:tcBorders>
          </w:tcPr>
          <w:p w14:paraId="337C07B1" w14:textId="77777777" w:rsidR="00921FEF" w:rsidRPr="00907132" w:rsidRDefault="00921FEF" w:rsidP="00526D10">
            <w:pPr>
              <w:jc w:val="left"/>
              <w:rPr>
                <w:rStyle w:val="Textoennegrita"/>
              </w:rPr>
            </w:pPr>
            <w:r w:rsidRPr="00907132">
              <w:rPr>
                <w:rStyle w:val="Textoennegrita"/>
              </w:rPr>
              <w:t>Respuesta Esperada</w:t>
            </w:r>
          </w:p>
        </w:tc>
        <w:tc>
          <w:tcPr>
            <w:tcW w:w="6278" w:type="dxa"/>
            <w:tcBorders>
              <w:top w:val="double" w:sz="4" w:space="0" w:color="auto"/>
            </w:tcBorders>
          </w:tcPr>
          <w:p w14:paraId="383FEBAA" w14:textId="77777777" w:rsidR="00921FEF" w:rsidRDefault="00921FEF" w:rsidP="00B1054C">
            <w:pPr>
              <w:pStyle w:val="listadetabla"/>
            </w:pPr>
            <w:r>
              <w:t>Si el número de fotografías es inferior a 3, el sistema notifica que existe un mínimo.</w:t>
            </w:r>
          </w:p>
          <w:p w14:paraId="0740B4D9" w14:textId="77777777" w:rsidR="00921FEF" w:rsidRPr="0041535E" w:rsidRDefault="00921FEF" w:rsidP="00B1054C">
            <w:pPr>
              <w:pStyle w:val="listadetabla"/>
            </w:pPr>
            <w:r>
              <w:t>Si algún campo importante está sin datos, el sistema notifica al usuario.</w:t>
            </w:r>
          </w:p>
        </w:tc>
      </w:tr>
      <w:tr w:rsidR="00921FEF" w:rsidRPr="0041535E" w14:paraId="527AE9D4" w14:textId="77777777" w:rsidTr="008D4ACF">
        <w:trPr>
          <w:trHeight w:val="227"/>
          <w:jc w:val="center"/>
        </w:trPr>
        <w:tc>
          <w:tcPr>
            <w:tcW w:w="2544" w:type="dxa"/>
            <w:tcBorders>
              <w:top w:val="double" w:sz="4" w:space="0" w:color="auto"/>
            </w:tcBorders>
          </w:tcPr>
          <w:p w14:paraId="74E324B8" w14:textId="77777777" w:rsidR="00921FEF" w:rsidRPr="00907132" w:rsidRDefault="00921FEF" w:rsidP="00526D10">
            <w:pPr>
              <w:jc w:val="left"/>
              <w:rPr>
                <w:rStyle w:val="Textoennegrita"/>
              </w:rPr>
            </w:pPr>
            <w:r w:rsidRPr="00907132">
              <w:rPr>
                <w:rStyle w:val="Textoennegrita"/>
              </w:rPr>
              <w:t>Resultado</w:t>
            </w:r>
          </w:p>
        </w:tc>
        <w:tc>
          <w:tcPr>
            <w:tcW w:w="6278" w:type="dxa"/>
            <w:tcBorders>
              <w:top w:val="double" w:sz="4" w:space="0" w:color="auto"/>
            </w:tcBorders>
          </w:tcPr>
          <w:p w14:paraId="4904A6AC" w14:textId="77777777" w:rsidR="00921FEF" w:rsidRPr="00907132" w:rsidRDefault="00921FEF" w:rsidP="008D4ACF">
            <w:pPr>
              <w:rPr>
                <w:b/>
              </w:rPr>
            </w:pPr>
            <w:r w:rsidRPr="00907132">
              <w:rPr>
                <w:b/>
              </w:rPr>
              <w:t>Ejecución exitosa.</w:t>
            </w:r>
          </w:p>
        </w:tc>
      </w:tr>
    </w:tbl>
    <w:p w14:paraId="50693F95" w14:textId="6DD06C91" w:rsidR="00921FEF" w:rsidRDefault="008D4ACF" w:rsidP="008D4ACF">
      <w:pPr>
        <w:pStyle w:val="Descripcin"/>
      </w:pPr>
      <w:bookmarkStart w:id="684" w:name="_Toc486449186"/>
      <w:bookmarkStart w:id="685" w:name="_Toc486712577"/>
      <w:r>
        <w:t xml:space="preserve">Tabla </w:t>
      </w:r>
      <w:r w:rsidR="00B56172">
        <w:fldChar w:fldCharType="begin"/>
      </w:r>
      <w:r w:rsidR="00B56172">
        <w:instrText xml:space="preserve"> SEQ Tabla \* ARABIC </w:instrText>
      </w:r>
      <w:r w:rsidR="00B56172">
        <w:fldChar w:fldCharType="separate"/>
      </w:r>
      <w:r w:rsidR="00633160">
        <w:rPr>
          <w:noProof/>
        </w:rPr>
        <w:t>44</w:t>
      </w:r>
      <w:r w:rsidR="00B56172">
        <w:rPr>
          <w:noProof/>
        </w:rPr>
        <w:fldChar w:fldCharType="end"/>
      </w:r>
      <w:r w:rsidR="00921FEF">
        <w:t xml:space="preserve">: Pruebas de caja negra – </w:t>
      </w:r>
      <w:r>
        <w:t>Servicio web</w:t>
      </w:r>
      <w:r w:rsidR="00921FEF">
        <w:t xml:space="preserve"> Ingresa Evento</w:t>
      </w:r>
      <w:bookmarkEnd w:id="684"/>
      <w:bookmarkEnd w:id="685"/>
    </w:p>
    <w:p w14:paraId="109FC41F" w14:textId="0EABC369" w:rsidR="00F32354" w:rsidRDefault="00F32354" w:rsidP="00F32354"/>
    <w:p w14:paraId="6E744904" w14:textId="2FCC9A32" w:rsidR="00F32354" w:rsidRDefault="00F32354" w:rsidP="00F32354"/>
    <w:p w14:paraId="57444163" w14:textId="7D2B5EEA" w:rsidR="00F32354" w:rsidRDefault="00F32354" w:rsidP="00F32354"/>
    <w:p w14:paraId="03E52981" w14:textId="77777777" w:rsidR="00F32354" w:rsidRPr="00F32354" w:rsidRDefault="00F32354" w:rsidP="00F32354"/>
    <w:p w14:paraId="094AEF0F" w14:textId="773A9A18" w:rsidR="00921FEF" w:rsidRPr="008D4ACF" w:rsidRDefault="00275744" w:rsidP="008D4ACF">
      <w:pPr>
        <w:pStyle w:val="Ttulo5"/>
        <w:rPr>
          <w:sz w:val="24"/>
          <w:szCs w:val="24"/>
        </w:rPr>
      </w:pPr>
      <w:bookmarkStart w:id="686" w:name="_Toc486449131"/>
      <w:bookmarkStart w:id="687" w:name="_Toc486696845"/>
      <w:bookmarkStart w:id="688" w:name="_Toc486710860"/>
      <w:r>
        <w:lastRenderedPageBreak/>
        <w:t>7</w:t>
      </w:r>
      <w:r w:rsidR="00921FEF">
        <w:t>.2.2.</w:t>
      </w:r>
      <w:r w:rsidR="00431500">
        <w:t>1</w:t>
      </w:r>
      <w:r w:rsidR="00921FEF">
        <w:t>.9</w:t>
      </w:r>
      <w:r w:rsidR="00921FEF" w:rsidRPr="004074CF">
        <w:t xml:space="preserve"> Caso de Prueba </w:t>
      </w:r>
      <w:r w:rsidR="008D4ACF">
        <w:t>Servicio web</w:t>
      </w:r>
      <w:r w:rsidR="00921FEF" w:rsidRPr="004074CF">
        <w:t xml:space="preserve">: </w:t>
      </w:r>
      <w:r w:rsidR="00921FEF">
        <w:t>Elimina su Evento</w:t>
      </w:r>
      <w:bookmarkEnd w:id="686"/>
      <w:bookmarkEnd w:id="687"/>
      <w:bookmarkEnd w:id="688"/>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2544"/>
        <w:gridCol w:w="6278"/>
      </w:tblGrid>
      <w:tr w:rsidR="00921FEF" w:rsidRPr="0041535E" w14:paraId="37B9B516" w14:textId="77777777" w:rsidTr="008D4ACF">
        <w:trPr>
          <w:trHeight w:val="227"/>
          <w:jc w:val="center"/>
        </w:trPr>
        <w:tc>
          <w:tcPr>
            <w:tcW w:w="2544" w:type="dxa"/>
          </w:tcPr>
          <w:p w14:paraId="1AC1CB53" w14:textId="77777777" w:rsidR="00921FEF" w:rsidRPr="00907132" w:rsidRDefault="00921FEF" w:rsidP="00526D10">
            <w:pPr>
              <w:jc w:val="left"/>
              <w:rPr>
                <w:rStyle w:val="Textoennegrita"/>
              </w:rPr>
            </w:pPr>
            <w:r w:rsidRPr="00907132">
              <w:rPr>
                <w:rStyle w:val="Textoennegrita"/>
              </w:rPr>
              <w:t>Funcionalidad</w:t>
            </w:r>
          </w:p>
        </w:tc>
        <w:tc>
          <w:tcPr>
            <w:tcW w:w="6278" w:type="dxa"/>
          </w:tcPr>
          <w:p w14:paraId="17A1DD76" w14:textId="77777777" w:rsidR="00921FEF" w:rsidRPr="0041535E" w:rsidRDefault="00921FEF" w:rsidP="008D4ACF">
            <w:r>
              <w:rPr>
                <w:sz w:val="24"/>
                <w:szCs w:val="24"/>
              </w:rPr>
              <w:t>Elimina su Evento.</w:t>
            </w:r>
          </w:p>
        </w:tc>
      </w:tr>
      <w:tr w:rsidR="00921FEF" w:rsidRPr="0041535E" w14:paraId="00F30EAF" w14:textId="77777777" w:rsidTr="008D4ACF">
        <w:trPr>
          <w:trHeight w:val="227"/>
          <w:jc w:val="center"/>
        </w:trPr>
        <w:tc>
          <w:tcPr>
            <w:tcW w:w="2544" w:type="dxa"/>
          </w:tcPr>
          <w:p w14:paraId="6A64CFD3" w14:textId="77777777" w:rsidR="00921FEF" w:rsidRPr="00907132" w:rsidRDefault="00921FEF" w:rsidP="00526D10">
            <w:pPr>
              <w:jc w:val="left"/>
              <w:rPr>
                <w:rStyle w:val="Textoennegrita"/>
              </w:rPr>
            </w:pPr>
            <w:r w:rsidRPr="00907132">
              <w:rPr>
                <w:rStyle w:val="Textoennegrita"/>
              </w:rPr>
              <w:t>Nivel de Prueba</w:t>
            </w:r>
          </w:p>
        </w:tc>
        <w:tc>
          <w:tcPr>
            <w:tcW w:w="6278" w:type="dxa"/>
          </w:tcPr>
          <w:p w14:paraId="3885D2C1" w14:textId="77777777" w:rsidR="00921FEF" w:rsidRPr="0041535E" w:rsidRDefault="00921FEF" w:rsidP="008D4ACF">
            <w:r>
              <w:t>Sistema.</w:t>
            </w:r>
          </w:p>
        </w:tc>
      </w:tr>
      <w:tr w:rsidR="00921FEF" w:rsidRPr="0041535E" w14:paraId="1BBA6FD1" w14:textId="77777777" w:rsidTr="008D4ACF">
        <w:trPr>
          <w:trHeight w:val="227"/>
          <w:jc w:val="center"/>
        </w:trPr>
        <w:tc>
          <w:tcPr>
            <w:tcW w:w="2544" w:type="dxa"/>
          </w:tcPr>
          <w:p w14:paraId="0786F784" w14:textId="77777777" w:rsidR="00921FEF" w:rsidRPr="00907132" w:rsidRDefault="00921FEF" w:rsidP="00526D10">
            <w:pPr>
              <w:jc w:val="left"/>
              <w:rPr>
                <w:rStyle w:val="Textoennegrita"/>
              </w:rPr>
            </w:pPr>
            <w:r>
              <w:rPr>
                <w:rStyle w:val="Textoennegrita"/>
              </w:rPr>
              <w:t>Precondición</w:t>
            </w:r>
          </w:p>
        </w:tc>
        <w:tc>
          <w:tcPr>
            <w:tcW w:w="6278" w:type="dxa"/>
          </w:tcPr>
          <w:p w14:paraId="5FD22F4F" w14:textId="77777777" w:rsidR="00921FEF" w:rsidRDefault="00921FEF" w:rsidP="00B1054C">
            <w:pPr>
              <w:pStyle w:val="listadetabla"/>
            </w:pPr>
            <w:r>
              <w:t>Ingresar a la aplicación.</w:t>
            </w:r>
          </w:p>
          <w:p w14:paraId="1D6DE36C" w14:textId="77777777" w:rsidR="00921FEF" w:rsidRDefault="00921FEF" w:rsidP="00B1054C">
            <w:pPr>
              <w:pStyle w:val="listadetabla"/>
            </w:pPr>
            <w:r>
              <w:t>Iniciar Sesión.</w:t>
            </w:r>
          </w:p>
        </w:tc>
      </w:tr>
      <w:tr w:rsidR="00921FEF" w:rsidRPr="0041535E" w14:paraId="3CD997F9" w14:textId="77777777" w:rsidTr="008D4ACF">
        <w:trPr>
          <w:trHeight w:val="264"/>
          <w:jc w:val="center"/>
        </w:trPr>
        <w:tc>
          <w:tcPr>
            <w:tcW w:w="2544" w:type="dxa"/>
          </w:tcPr>
          <w:p w14:paraId="5A6066A3" w14:textId="77777777" w:rsidR="00921FEF" w:rsidRPr="00907132" w:rsidRDefault="00921FEF" w:rsidP="00526D10">
            <w:pPr>
              <w:jc w:val="left"/>
              <w:rPr>
                <w:rStyle w:val="Textoennegrita"/>
              </w:rPr>
            </w:pPr>
            <w:r w:rsidRPr="00907132">
              <w:rPr>
                <w:rStyle w:val="Textoennegrita"/>
              </w:rPr>
              <w:t>Objetivo de la prueba</w:t>
            </w:r>
          </w:p>
        </w:tc>
        <w:tc>
          <w:tcPr>
            <w:tcW w:w="6278" w:type="dxa"/>
          </w:tcPr>
          <w:p w14:paraId="3F4E6085" w14:textId="77777777" w:rsidR="00921FEF" w:rsidRPr="0041535E" w:rsidRDefault="00921FEF" w:rsidP="008D4ACF">
            <w:pPr>
              <w:pStyle w:val="Sinespaciado"/>
            </w:pPr>
            <w:r>
              <w:t>Eliminar evento.</w:t>
            </w:r>
          </w:p>
        </w:tc>
      </w:tr>
      <w:tr w:rsidR="00921FEF" w:rsidRPr="0041535E" w14:paraId="42611896" w14:textId="77777777" w:rsidTr="008D4ACF">
        <w:trPr>
          <w:trHeight w:val="227"/>
          <w:jc w:val="center"/>
        </w:trPr>
        <w:tc>
          <w:tcPr>
            <w:tcW w:w="2544" w:type="dxa"/>
            <w:tcBorders>
              <w:bottom w:val="single" w:sz="6" w:space="0" w:color="auto"/>
            </w:tcBorders>
          </w:tcPr>
          <w:p w14:paraId="02A7F424" w14:textId="77777777" w:rsidR="00921FEF" w:rsidRPr="00907132" w:rsidRDefault="00921FEF" w:rsidP="00526D10">
            <w:pPr>
              <w:jc w:val="left"/>
              <w:rPr>
                <w:rStyle w:val="Textoennegrita"/>
              </w:rPr>
            </w:pPr>
            <w:r w:rsidRPr="00907132">
              <w:rPr>
                <w:rStyle w:val="Textoennegrita"/>
              </w:rPr>
              <w:t>Enfoque de la definición</w:t>
            </w:r>
          </w:p>
        </w:tc>
        <w:tc>
          <w:tcPr>
            <w:tcW w:w="6278" w:type="dxa"/>
            <w:tcBorders>
              <w:bottom w:val="single" w:sz="6" w:space="0" w:color="auto"/>
            </w:tcBorders>
          </w:tcPr>
          <w:p w14:paraId="004DC3E7" w14:textId="77777777" w:rsidR="00921FEF" w:rsidRPr="0041535E" w:rsidRDefault="00921FEF" w:rsidP="008D4ACF">
            <w:r>
              <w:t>Caja Negra.</w:t>
            </w:r>
          </w:p>
        </w:tc>
      </w:tr>
      <w:tr w:rsidR="00921FEF" w:rsidRPr="0041535E" w14:paraId="0F3C4D81" w14:textId="77777777" w:rsidTr="008D4ACF">
        <w:trPr>
          <w:trHeight w:val="227"/>
          <w:jc w:val="center"/>
        </w:trPr>
        <w:tc>
          <w:tcPr>
            <w:tcW w:w="2544" w:type="dxa"/>
            <w:tcBorders>
              <w:top w:val="double" w:sz="4" w:space="0" w:color="auto"/>
            </w:tcBorders>
          </w:tcPr>
          <w:p w14:paraId="21F90EA7" w14:textId="77777777" w:rsidR="00921FEF" w:rsidRPr="00907132" w:rsidRDefault="00921FEF" w:rsidP="00526D10">
            <w:pPr>
              <w:jc w:val="left"/>
              <w:rPr>
                <w:rStyle w:val="Textoennegrita"/>
              </w:rPr>
            </w:pPr>
            <w:r w:rsidRPr="00907132">
              <w:rPr>
                <w:rStyle w:val="Textoennegrita"/>
              </w:rPr>
              <w:t>Datos de Pruebas</w:t>
            </w:r>
          </w:p>
        </w:tc>
        <w:tc>
          <w:tcPr>
            <w:tcW w:w="6278" w:type="dxa"/>
            <w:tcBorders>
              <w:top w:val="double" w:sz="4" w:space="0" w:color="auto"/>
            </w:tcBorders>
          </w:tcPr>
          <w:p w14:paraId="6AB3CFEB" w14:textId="77777777" w:rsidR="00921FEF" w:rsidRPr="0041535E" w:rsidRDefault="00921FEF" w:rsidP="008D4ACF">
            <w:pPr>
              <w:pStyle w:val="Sinespaciado"/>
            </w:pPr>
            <w:r>
              <w:t>Ninguno.</w:t>
            </w:r>
          </w:p>
        </w:tc>
      </w:tr>
      <w:tr w:rsidR="00921FEF" w:rsidRPr="0041535E" w14:paraId="363CA4AC" w14:textId="77777777" w:rsidTr="008D4ACF">
        <w:trPr>
          <w:trHeight w:val="227"/>
          <w:jc w:val="center"/>
        </w:trPr>
        <w:tc>
          <w:tcPr>
            <w:tcW w:w="2544" w:type="dxa"/>
            <w:tcBorders>
              <w:top w:val="double" w:sz="4" w:space="0" w:color="auto"/>
            </w:tcBorders>
          </w:tcPr>
          <w:p w14:paraId="17760D41" w14:textId="77777777" w:rsidR="00921FEF" w:rsidRPr="00907132" w:rsidRDefault="00921FEF" w:rsidP="00526D10">
            <w:pPr>
              <w:jc w:val="left"/>
              <w:rPr>
                <w:rStyle w:val="Textoennegrita"/>
              </w:rPr>
            </w:pPr>
            <w:r w:rsidRPr="00907132">
              <w:rPr>
                <w:rStyle w:val="Textoennegrita"/>
              </w:rPr>
              <w:t>Pasos para la ejecución</w:t>
            </w:r>
          </w:p>
        </w:tc>
        <w:tc>
          <w:tcPr>
            <w:tcW w:w="6278" w:type="dxa"/>
            <w:tcBorders>
              <w:top w:val="double" w:sz="4" w:space="0" w:color="auto"/>
            </w:tcBorders>
          </w:tcPr>
          <w:p w14:paraId="26E743B7" w14:textId="77777777" w:rsidR="00921FEF" w:rsidRDefault="00921FEF" w:rsidP="0000328A">
            <w:pPr>
              <w:pStyle w:val="Sinespaciado"/>
              <w:numPr>
                <w:ilvl w:val="0"/>
                <w:numId w:val="8"/>
              </w:numPr>
              <w:ind w:left="398" w:hanging="398"/>
            </w:pPr>
            <w:r>
              <w:t>Ingresa a Mis Eventos.</w:t>
            </w:r>
          </w:p>
          <w:p w14:paraId="111D99CD" w14:textId="77777777" w:rsidR="00921FEF" w:rsidRDefault="00921FEF" w:rsidP="0000328A">
            <w:pPr>
              <w:pStyle w:val="Sinespaciado"/>
              <w:numPr>
                <w:ilvl w:val="0"/>
                <w:numId w:val="8"/>
              </w:numPr>
              <w:ind w:left="398" w:hanging="398"/>
            </w:pPr>
            <w:r>
              <w:t>Seleccionar el evento a eliminar.</w:t>
            </w:r>
          </w:p>
          <w:p w14:paraId="37A20A8A" w14:textId="77777777" w:rsidR="00921FEF" w:rsidRDefault="00921FEF" w:rsidP="0000328A">
            <w:pPr>
              <w:pStyle w:val="Sinespaciado"/>
              <w:numPr>
                <w:ilvl w:val="0"/>
                <w:numId w:val="8"/>
              </w:numPr>
              <w:ind w:left="398" w:hanging="398"/>
            </w:pPr>
            <w:r>
              <w:t>Presionar botón Eliminar.</w:t>
            </w:r>
          </w:p>
          <w:p w14:paraId="5E7B2B65" w14:textId="77777777" w:rsidR="00921FEF" w:rsidRPr="007C3692" w:rsidRDefault="00921FEF" w:rsidP="0000328A">
            <w:pPr>
              <w:pStyle w:val="Sinespaciado"/>
              <w:numPr>
                <w:ilvl w:val="0"/>
                <w:numId w:val="8"/>
              </w:numPr>
              <w:ind w:left="398" w:hanging="398"/>
            </w:pPr>
            <w:r>
              <w:t>Confirmar eliminación de evento.</w:t>
            </w:r>
          </w:p>
        </w:tc>
      </w:tr>
      <w:tr w:rsidR="00921FEF" w:rsidRPr="0041535E" w14:paraId="6809A3BF" w14:textId="77777777" w:rsidTr="008D4ACF">
        <w:trPr>
          <w:trHeight w:val="227"/>
          <w:jc w:val="center"/>
        </w:trPr>
        <w:tc>
          <w:tcPr>
            <w:tcW w:w="2544" w:type="dxa"/>
            <w:tcBorders>
              <w:top w:val="double" w:sz="4" w:space="0" w:color="auto"/>
            </w:tcBorders>
          </w:tcPr>
          <w:p w14:paraId="4F86324D" w14:textId="77777777" w:rsidR="00921FEF" w:rsidRPr="00907132" w:rsidRDefault="00921FEF" w:rsidP="00526D10">
            <w:pPr>
              <w:jc w:val="left"/>
              <w:rPr>
                <w:rStyle w:val="Textoennegrita"/>
              </w:rPr>
            </w:pPr>
            <w:r w:rsidRPr="00907132">
              <w:rPr>
                <w:rStyle w:val="Textoennegrita"/>
              </w:rPr>
              <w:t>Respuesta Esperada</w:t>
            </w:r>
          </w:p>
        </w:tc>
        <w:tc>
          <w:tcPr>
            <w:tcW w:w="6278" w:type="dxa"/>
            <w:tcBorders>
              <w:top w:val="double" w:sz="4" w:space="0" w:color="auto"/>
            </w:tcBorders>
          </w:tcPr>
          <w:p w14:paraId="6A448950" w14:textId="77777777" w:rsidR="00921FEF" w:rsidRDefault="00921FEF" w:rsidP="00B1054C">
            <w:pPr>
              <w:pStyle w:val="listadetabla"/>
            </w:pPr>
            <w:r>
              <w:t>Sistema verifica que el evento sea propiedad del usuario, si el procedimiento es correcto procede a la eliminación de este.</w:t>
            </w:r>
          </w:p>
          <w:p w14:paraId="6254BDFE" w14:textId="77777777" w:rsidR="00921FEF" w:rsidRPr="0041535E" w:rsidRDefault="00921FEF" w:rsidP="00B1054C">
            <w:pPr>
              <w:pStyle w:val="listadetabla"/>
            </w:pPr>
            <w:r>
              <w:t>Si el sistema detecta que el evento no es del usuario, cancela la petición y notifica al usuario.</w:t>
            </w:r>
          </w:p>
        </w:tc>
      </w:tr>
      <w:tr w:rsidR="00921FEF" w:rsidRPr="0041535E" w14:paraId="5260502E" w14:textId="77777777" w:rsidTr="008D4ACF">
        <w:trPr>
          <w:trHeight w:val="227"/>
          <w:jc w:val="center"/>
        </w:trPr>
        <w:tc>
          <w:tcPr>
            <w:tcW w:w="2544" w:type="dxa"/>
            <w:tcBorders>
              <w:top w:val="double" w:sz="4" w:space="0" w:color="auto"/>
            </w:tcBorders>
          </w:tcPr>
          <w:p w14:paraId="54DBB47F" w14:textId="77777777" w:rsidR="00921FEF" w:rsidRPr="00907132" w:rsidRDefault="00921FEF" w:rsidP="00526D10">
            <w:pPr>
              <w:jc w:val="left"/>
              <w:rPr>
                <w:rStyle w:val="Textoennegrita"/>
              </w:rPr>
            </w:pPr>
            <w:r w:rsidRPr="00907132">
              <w:rPr>
                <w:rStyle w:val="Textoennegrita"/>
              </w:rPr>
              <w:t>Resultado</w:t>
            </w:r>
          </w:p>
        </w:tc>
        <w:tc>
          <w:tcPr>
            <w:tcW w:w="6278" w:type="dxa"/>
            <w:tcBorders>
              <w:top w:val="double" w:sz="4" w:space="0" w:color="auto"/>
            </w:tcBorders>
          </w:tcPr>
          <w:p w14:paraId="0BA84B60" w14:textId="77777777" w:rsidR="00921FEF" w:rsidRPr="00907132" w:rsidRDefault="00921FEF" w:rsidP="008D4ACF">
            <w:pPr>
              <w:rPr>
                <w:b/>
              </w:rPr>
            </w:pPr>
            <w:r w:rsidRPr="00907132">
              <w:rPr>
                <w:b/>
              </w:rPr>
              <w:t>Ejecución exitosa.</w:t>
            </w:r>
          </w:p>
        </w:tc>
      </w:tr>
    </w:tbl>
    <w:p w14:paraId="6259985E" w14:textId="57235F26" w:rsidR="00921FEF" w:rsidRPr="009772CA" w:rsidRDefault="008D4ACF" w:rsidP="008D4ACF">
      <w:pPr>
        <w:pStyle w:val="Descripcin"/>
      </w:pPr>
      <w:bookmarkStart w:id="689" w:name="_Toc486449187"/>
      <w:bookmarkStart w:id="690" w:name="_Toc486712578"/>
      <w:r>
        <w:t xml:space="preserve">Tabla </w:t>
      </w:r>
      <w:r w:rsidR="00B56172">
        <w:fldChar w:fldCharType="begin"/>
      </w:r>
      <w:r w:rsidR="00B56172">
        <w:instrText xml:space="preserve"> SEQ Tabla \* ARABIC </w:instrText>
      </w:r>
      <w:r w:rsidR="00B56172">
        <w:fldChar w:fldCharType="separate"/>
      </w:r>
      <w:r w:rsidR="00633160">
        <w:rPr>
          <w:noProof/>
        </w:rPr>
        <w:t>45</w:t>
      </w:r>
      <w:r w:rsidR="00B56172">
        <w:rPr>
          <w:noProof/>
        </w:rPr>
        <w:fldChar w:fldCharType="end"/>
      </w:r>
      <w:r w:rsidR="00921FEF">
        <w:t xml:space="preserve">: Pruebas de caja negra – </w:t>
      </w:r>
      <w:r>
        <w:t>Servicio web</w:t>
      </w:r>
      <w:r w:rsidR="00921FEF">
        <w:t xml:space="preserve"> Elimina su Evento</w:t>
      </w:r>
      <w:bookmarkEnd w:id="689"/>
      <w:bookmarkEnd w:id="690"/>
    </w:p>
    <w:p w14:paraId="52FFA998" w14:textId="48CDA578" w:rsidR="00F32354" w:rsidRDefault="00F32354" w:rsidP="00F32354"/>
    <w:p w14:paraId="1451BC8C" w14:textId="29B8D8B5" w:rsidR="00F32354" w:rsidRDefault="00F32354" w:rsidP="00F32354"/>
    <w:p w14:paraId="335E6010" w14:textId="4D8B2B87" w:rsidR="00F32354" w:rsidRDefault="00F32354" w:rsidP="00F32354"/>
    <w:p w14:paraId="6F11B71A" w14:textId="66765124" w:rsidR="00F32354" w:rsidRDefault="00F32354" w:rsidP="00F32354"/>
    <w:p w14:paraId="6413CA56" w14:textId="415E6BB9" w:rsidR="00F32354" w:rsidRDefault="00F32354" w:rsidP="00F32354"/>
    <w:p w14:paraId="5E576AB4" w14:textId="017EB060" w:rsidR="00F32354" w:rsidRDefault="00F32354" w:rsidP="00F32354"/>
    <w:p w14:paraId="744108F8" w14:textId="006B3382" w:rsidR="00F32354" w:rsidRDefault="00F32354" w:rsidP="00F32354"/>
    <w:p w14:paraId="2BA39FD3" w14:textId="321202E5" w:rsidR="00F32354" w:rsidRDefault="00F32354" w:rsidP="00F32354"/>
    <w:p w14:paraId="7805E673" w14:textId="77777777" w:rsidR="00F32354" w:rsidRPr="00F32354" w:rsidRDefault="00F32354" w:rsidP="00F32354"/>
    <w:p w14:paraId="223726B7" w14:textId="3A5C4E22" w:rsidR="00921FEF" w:rsidRPr="004074CF" w:rsidRDefault="00275744" w:rsidP="008D4ACF">
      <w:pPr>
        <w:pStyle w:val="Ttulo5"/>
      </w:pPr>
      <w:bookmarkStart w:id="691" w:name="_Toc486449132"/>
      <w:bookmarkStart w:id="692" w:name="_Toc486696846"/>
      <w:bookmarkStart w:id="693" w:name="_Toc486710861"/>
      <w:r>
        <w:lastRenderedPageBreak/>
        <w:t>7</w:t>
      </w:r>
      <w:r w:rsidR="00921FEF">
        <w:t>.2.2.</w:t>
      </w:r>
      <w:r w:rsidR="00431500">
        <w:t>1</w:t>
      </w:r>
      <w:r w:rsidR="00921FEF">
        <w:t>.10</w:t>
      </w:r>
      <w:r w:rsidR="00921FEF" w:rsidRPr="004074CF">
        <w:t xml:space="preserve"> Caso de Prueba </w:t>
      </w:r>
      <w:r w:rsidR="008D4ACF">
        <w:t>Servicio web</w:t>
      </w:r>
      <w:r w:rsidR="00921FEF" w:rsidRPr="004074CF">
        <w:t xml:space="preserve">: </w:t>
      </w:r>
      <w:r w:rsidR="00921FEF">
        <w:t>Modifica su Evento</w:t>
      </w:r>
      <w:bookmarkEnd w:id="691"/>
      <w:bookmarkEnd w:id="692"/>
      <w:bookmarkEnd w:id="693"/>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2544"/>
        <w:gridCol w:w="6278"/>
      </w:tblGrid>
      <w:tr w:rsidR="00921FEF" w:rsidRPr="0041535E" w14:paraId="31F45818" w14:textId="77777777" w:rsidTr="008D4ACF">
        <w:trPr>
          <w:trHeight w:val="227"/>
          <w:jc w:val="center"/>
        </w:trPr>
        <w:tc>
          <w:tcPr>
            <w:tcW w:w="2544" w:type="dxa"/>
          </w:tcPr>
          <w:p w14:paraId="38D508C8" w14:textId="77777777" w:rsidR="00921FEF" w:rsidRPr="00907132" w:rsidRDefault="00921FEF" w:rsidP="00526D10">
            <w:pPr>
              <w:jc w:val="left"/>
              <w:rPr>
                <w:rStyle w:val="Textoennegrita"/>
              </w:rPr>
            </w:pPr>
            <w:r w:rsidRPr="00907132">
              <w:rPr>
                <w:rStyle w:val="Textoennegrita"/>
              </w:rPr>
              <w:t>Funcionalidad</w:t>
            </w:r>
          </w:p>
        </w:tc>
        <w:tc>
          <w:tcPr>
            <w:tcW w:w="6278" w:type="dxa"/>
          </w:tcPr>
          <w:p w14:paraId="5FBEB360" w14:textId="77777777" w:rsidR="00921FEF" w:rsidRPr="0041535E" w:rsidRDefault="00921FEF" w:rsidP="008D4ACF">
            <w:r>
              <w:rPr>
                <w:sz w:val="24"/>
                <w:szCs w:val="24"/>
              </w:rPr>
              <w:t>Modifica su Evento.</w:t>
            </w:r>
          </w:p>
        </w:tc>
      </w:tr>
      <w:tr w:rsidR="00921FEF" w:rsidRPr="0041535E" w14:paraId="09C3BD55" w14:textId="77777777" w:rsidTr="008D4ACF">
        <w:trPr>
          <w:trHeight w:val="227"/>
          <w:jc w:val="center"/>
        </w:trPr>
        <w:tc>
          <w:tcPr>
            <w:tcW w:w="2544" w:type="dxa"/>
          </w:tcPr>
          <w:p w14:paraId="05E471FB" w14:textId="77777777" w:rsidR="00921FEF" w:rsidRPr="00907132" w:rsidRDefault="00921FEF" w:rsidP="00526D10">
            <w:pPr>
              <w:jc w:val="left"/>
              <w:rPr>
                <w:rStyle w:val="Textoennegrita"/>
              </w:rPr>
            </w:pPr>
            <w:r w:rsidRPr="00907132">
              <w:rPr>
                <w:rStyle w:val="Textoennegrita"/>
              </w:rPr>
              <w:t>Nivel de Prueba</w:t>
            </w:r>
          </w:p>
        </w:tc>
        <w:tc>
          <w:tcPr>
            <w:tcW w:w="6278" w:type="dxa"/>
          </w:tcPr>
          <w:p w14:paraId="27F554D2" w14:textId="77777777" w:rsidR="00921FEF" w:rsidRPr="0041535E" w:rsidRDefault="00921FEF" w:rsidP="008D4ACF">
            <w:r>
              <w:t>Sistema.</w:t>
            </w:r>
          </w:p>
        </w:tc>
      </w:tr>
      <w:tr w:rsidR="00921FEF" w:rsidRPr="0041535E" w14:paraId="3F06EF81" w14:textId="77777777" w:rsidTr="008D4ACF">
        <w:trPr>
          <w:trHeight w:val="227"/>
          <w:jc w:val="center"/>
        </w:trPr>
        <w:tc>
          <w:tcPr>
            <w:tcW w:w="2544" w:type="dxa"/>
          </w:tcPr>
          <w:p w14:paraId="35430C78" w14:textId="77777777" w:rsidR="00921FEF" w:rsidRPr="00907132" w:rsidRDefault="00921FEF" w:rsidP="00526D10">
            <w:pPr>
              <w:jc w:val="left"/>
              <w:rPr>
                <w:rStyle w:val="Textoennegrita"/>
              </w:rPr>
            </w:pPr>
            <w:r>
              <w:rPr>
                <w:rStyle w:val="Textoennegrita"/>
              </w:rPr>
              <w:t>Precondición</w:t>
            </w:r>
          </w:p>
        </w:tc>
        <w:tc>
          <w:tcPr>
            <w:tcW w:w="6278" w:type="dxa"/>
          </w:tcPr>
          <w:p w14:paraId="68421FF9" w14:textId="77777777" w:rsidR="00921FEF" w:rsidRDefault="00921FEF" w:rsidP="00B1054C">
            <w:pPr>
              <w:pStyle w:val="listadetabla"/>
            </w:pPr>
            <w:r>
              <w:t>Ingresar a la aplicación.</w:t>
            </w:r>
          </w:p>
          <w:p w14:paraId="4BD17F21" w14:textId="77777777" w:rsidR="00921FEF" w:rsidRDefault="00921FEF" w:rsidP="00B1054C">
            <w:pPr>
              <w:pStyle w:val="listadetabla"/>
            </w:pPr>
            <w:r>
              <w:t>Iniciar Sesión.</w:t>
            </w:r>
          </w:p>
        </w:tc>
      </w:tr>
      <w:tr w:rsidR="00921FEF" w:rsidRPr="0041535E" w14:paraId="62505790" w14:textId="77777777" w:rsidTr="008D4ACF">
        <w:trPr>
          <w:trHeight w:val="264"/>
          <w:jc w:val="center"/>
        </w:trPr>
        <w:tc>
          <w:tcPr>
            <w:tcW w:w="2544" w:type="dxa"/>
          </w:tcPr>
          <w:p w14:paraId="081EEB87" w14:textId="77777777" w:rsidR="00921FEF" w:rsidRPr="00907132" w:rsidRDefault="00921FEF" w:rsidP="00526D10">
            <w:pPr>
              <w:jc w:val="left"/>
              <w:rPr>
                <w:rStyle w:val="Textoennegrita"/>
              </w:rPr>
            </w:pPr>
            <w:r w:rsidRPr="00907132">
              <w:rPr>
                <w:rStyle w:val="Textoennegrita"/>
              </w:rPr>
              <w:t>Objetivo de la prueba</w:t>
            </w:r>
          </w:p>
        </w:tc>
        <w:tc>
          <w:tcPr>
            <w:tcW w:w="6278" w:type="dxa"/>
          </w:tcPr>
          <w:p w14:paraId="253E4E58" w14:textId="77777777" w:rsidR="00921FEF" w:rsidRPr="0041535E" w:rsidRDefault="00921FEF" w:rsidP="008D4ACF">
            <w:pPr>
              <w:pStyle w:val="Sinespaciado"/>
            </w:pPr>
            <w:r>
              <w:t>Modificar evento.</w:t>
            </w:r>
          </w:p>
        </w:tc>
      </w:tr>
      <w:tr w:rsidR="00921FEF" w:rsidRPr="0041535E" w14:paraId="4D6B5C57" w14:textId="77777777" w:rsidTr="008D4ACF">
        <w:trPr>
          <w:trHeight w:val="227"/>
          <w:jc w:val="center"/>
        </w:trPr>
        <w:tc>
          <w:tcPr>
            <w:tcW w:w="2544" w:type="dxa"/>
            <w:tcBorders>
              <w:bottom w:val="single" w:sz="6" w:space="0" w:color="auto"/>
            </w:tcBorders>
          </w:tcPr>
          <w:p w14:paraId="3F3C2819" w14:textId="77777777" w:rsidR="00921FEF" w:rsidRPr="00907132" w:rsidRDefault="00921FEF" w:rsidP="00526D10">
            <w:pPr>
              <w:jc w:val="left"/>
              <w:rPr>
                <w:rStyle w:val="Textoennegrita"/>
              </w:rPr>
            </w:pPr>
            <w:r w:rsidRPr="00907132">
              <w:rPr>
                <w:rStyle w:val="Textoennegrita"/>
              </w:rPr>
              <w:t>Enfoque de la definición</w:t>
            </w:r>
          </w:p>
        </w:tc>
        <w:tc>
          <w:tcPr>
            <w:tcW w:w="6278" w:type="dxa"/>
            <w:tcBorders>
              <w:bottom w:val="single" w:sz="6" w:space="0" w:color="auto"/>
            </w:tcBorders>
          </w:tcPr>
          <w:p w14:paraId="01DB196F" w14:textId="77777777" w:rsidR="00921FEF" w:rsidRPr="0041535E" w:rsidRDefault="00921FEF" w:rsidP="008D4ACF">
            <w:r>
              <w:t>Caja Negra.</w:t>
            </w:r>
          </w:p>
        </w:tc>
      </w:tr>
      <w:tr w:rsidR="00921FEF" w:rsidRPr="0041535E" w14:paraId="77A48D49" w14:textId="77777777" w:rsidTr="008D4ACF">
        <w:trPr>
          <w:trHeight w:val="227"/>
          <w:jc w:val="center"/>
        </w:trPr>
        <w:tc>
          <w:tcPr>
            <w:tcW w:w="2544" w:type="dxa"/>
            <w:tcBorders>
              <w:top w:val="double" w:sz="4" w:space="0" w:color="auto"/>
            </w:tcBorders>
          </w:tcPr>
          <w:p w14:paraId="2AC2451C" w14:textId="77777777" w:rsidR="00921FEF" w:rsidRPr="00907132" w:rsidRDefault="00921FEF" w:rsidP="00526D10">
            <w:pPr>
              <w:jc w:val="left"/>
              <w:rPr>
                <w:rStyle w:val="Textoennegrita"/>
              </w:rPr>
            </w:pPr>
            <w:r w:rsidRPr="00907132">
              <w:rPr>
                <w:rStyle w:val="Textoennegrita"/>
              </w:rPr>
              <w:t>Datos de Pruebas</w:t>
            </w:r>
          </w:p>
        </w:tc>
        <w:tc>
          <w:tcPr>
            <w:tcW w:w="6278" w:type="dxa"/>
            <w:tcBorders>
              <w:top w:val="double" w:sz="4" w:space="0" w:color="auto"/>
            </w:tcBorders>
          </w:tcPr>
          <w:p w14:paraId="79E202EF" w14:textId="77777777" w:rsidR="00921FEF" w:rsidRDefault="00921FEF" w:rsidP="008D4ACF">
            <w:pPr>
              <w:pStyle w:val="Sinespaciado"/>
            </w:pPr>
            <w:r>
              <w:t>Nombre Evento: {Evento Prueba, vacío, vacío}</w:t>
            </w:r>
          </w:p>
          <w:p w14:paraId="6E977AC4" w14:textId="77777777" w:rsidR="00921FEF" w:rsidRDefault="00921FEF" w:rsidP="008D4ACF">
            <w:pPr>
              <w:pStyle w:val="Sinespaciado"/>
            </w:pPr>
            <w:r>
              <w:t>Fecha Inicio: {17/08/2016, vacío, 17/17/2017}</w:t>
            </w:r>
          </w:p>
          <w:p w14:paraId="444D996E" w14:textId="77777777" w:rsidR="00921FEF" w:rsidRDefault="00921FEF" w:rsidP="008D4ACF">
            <w:pPr>
              <w:pStyle w:val="Sinespaciado"/>
            </w:pPr>
            <w:r>
              <w:t>Fecha Fin: {17/04/2015, vacío, vacío}</w:t>
            </w:r>
          </w:p>
          <w:p w14:paraId="7003DDE9" w14:textId="77777777" w:rsidR="00921FEF" w:rsidRDefault="00921FEF" w:rsidP="008D4ACF">
            <w:pPr>
              <w:pStyle w:val="Sinespaciado"/>
            </w:pPr>
            <w:r>
              <w:t>Descripción: {Texto breve, Texto Largo, vacío}</w:t>
            </w:r>
          </w:p>
          <w:p w14:paraId="5F652263" w14:textId="77777777" w:rsidR="00921FEF" w:rsidRDefault="00921FEF" w:rsidP="008D4ACF">
            <w:pPr>
              <w:pStyle w:val="Sinespaciado"/>
            </w:pPr>
            <w:r>
              <w:t>Visibilidad: {PRIVADO, PÚBLICO, PÚBLICO}</w:t>
            </w:r>
          </w:p>
          <w:p w14:paraId="45E51BC9" w14:textId="77777777" w:rsidR="00921FEF" w:rsidRDefault="00921FEF" w:rsidP="008D4ACF">
            <w:pPr>
              <w:pStyle w:val="Sinespaciado"/>
            </w:pPr>
            <w:r>
              <w:t>Posición {(Selecciona posición en mapa o usa GPS)}</w:t>
            </w:r>
          </w:p>
          <w:p w14:paraId="0167D679" w14:textId="77777777" w:rsidR="00921FEF" w:rsidRDefault="00921FEF" w:rsidP="008D4ACF">
            <w:pPr>
              <w:pStyle w:val="Sinespaciado"/>
            </w:pPr>
            <w:r>
              <w:t>Categorías: {Comida, Música, Festivo}</w:t>
            </w:r>
          </w:p>
          <w:p w14:paraId="079B9B61" w14:textId="77777777" w:rsidR="00921FEF" w:rsidRPr="0041535E" w:rsidRDefault="00921FEF" w:rsidP="008D4ACF">
            <w:pPr>
              <w:pStyle w:val="Sinespaciado"/>
            </w:pPr>
            <w:r>
              <w:t>Fotos: {Carga 3 fotos, Carga 2 fotos, vacío}</w:t>
            </w:r>
          </w:p>
        </w:tc>
      </w:tr>
      <w:tr w:rsidR="00921FEF" w:rsidRPr="0041535E" w14:paraId="672140AE" w14:textId="77777777" w:rsidTr="008D4ACF">
        <w:trPr>
          <w:trHeight w:val="227"/>
          <w:jc w:val="center"/>
        </w:trPr>
        <w:tc>
          <w:tcPr>
            <w:tcW w:w="2544" w:type="dxa"/>
            <w:tcBorders>
              <w:top w:val="double" w:sz="4" w:space="0" w:color="auto"/>
            </w:tcBorders>
          </w:tcPr>
          <w:p w14:paraId="7ECD25EF" w14:textId="77777777" w:rsidR="00921FEF" w:rsidRPr="00907132" w:rsidRDefault="00921FEF" w:rsidP="00526D10">
            <w:pPr>
              <w:jc w:val="left"/>
              <w:rPr>
                <w:rStyle w:val="Textoennegrita"/>
              </w:rPr>
            </w:pPr>
            <w:r w:rsidRPr="00907132">
              <w:rPr>
                <w:rStyle w:val="Textoennegrita"/>
              </w:rPr>
              <w:t>Pasos para la ejecución</w:t>
            </w:r>
          </w:p>
        </w:tc>
        <w:tc>
          <w:tcPr>
            <w:tcW w:w="6278" w:type="dxa"/>
            <w:tcBorders>
              <w:top w:val="double" w:sz="4" w:space="0" w:color="auto"/>
            </w:tcBorders>
          </w:tcPr>
          <w:p w14:paraId="1F354686" w14:textId="77777777" w:rsidR="00921FEF" w:rsidRDefault="00921FEF" w:rsidP="0000328A">
            <w:pPr>
              <w:pStyle w:val="Sinespaciado"/>
              <w:numPr>
                <w:ilvl w:val="0"/>
                <w:numId w:val="9"/>
              </w:numPr>
              <w:ind w:left="398"/>
            </w:pPr>
            <w:r>
              <w:t>Modifica uno o más campos.</w:t>
            </w:r>
          </w:p>
          <w:p w14:paraId="59DF5087" w14:textId="77777777" w:rsidR="00921FEF" w:rsidRPr="007C3692" w:rsidRDefault="00921FEF" w:rsidP="0000328A">
            <w:pPr>
              <w:pStyle w:val="Sinespaciado"/>
              <w:numPr>
                <w:ilvl w:val="0"/>
                <w:numId w:val="9"/>
              </w:numPr>
              <w:ind w:left="398"/>
            </w:pPr>
            <w:r>
              <w:t>Presiona el botón Guardar.</w:t>
            </w:r>
          </w:p>
        </w:tc>
      </w:tr>
      <w:tr w:rsidR="00921FEF" w:rsidRPr="0041535E" w14:paraId="00928E1A" w14:textId="77777777" w:rsidTr="008D4ACF">
        <w:trPr>
          <w:trHeight w:val="227"/>
          <w:jc w:val="center"/>
        </w:trPr>
        <w:tc>
          <w:tcPr>
            <w:tcW w:w="2544" w:type="dxa"/>
            <w:tcBorders>
              <w:top w:val="double" w:sz="4" w:space="0" w:color="auto"/>
            </w:tcBorders>
          </w:tcPr>
          <w:p w14:paraId="01BB33CC" w14:textId="77777777" w:rsidR="00921FEF" w:rsidRPr="00907132" w:rsidRDefault="00921FEF" w:rsidP="00526D10">
            <w:pPr>
              <w:jc w:val="left"/>
              <w:rPr>
                <w:rStyle w:val="Textoennegrita"/>
              </w:rPr>
            </w:pPr>
            <w:r w:rsidRPr="00907132">
              <w:rPr>
                <w:rStyle w:val="Textoennegrita"/>
              </w:rPr>
              <w:t>Respuesta Esperada</w:t>
            </w:r>
          </w:p>
        </w:tc>
        <w:tc>
          <w:tcPr>
            <w:tcW w:w="6278" w:type="dxa"/>
            <w:tcBorders>
              <w:top w:val="double" w:sz="4" w:space="0" w:color="auto"/>
            </w:tcBorders>
          </w:tcPr>
          <w:p w14:paraId="05BED1C2" w14:textId="77777777" w:rsidR="00921FEF" w:rsidRDefault="00921FEF" w:rsidP="00B1054C">
            <w:pPr>
              <w:pStyle w:val="listadetabla"/>
            </w:pPr>
            <w:r>
              <w:t>El sistema verifica que los datos ingresados por el usuario sean correctos, de ser así, modifica la información y notifica al usuario.</w:t>
            </w:r>
          </w:p>
          <w:p w14:paraId="0481BF3F" w14:textId="77777777" w:rsidR="00921FEF" w:rsidRPr="0041535E" w:rsidRDefault="00921FEF" w:rsidP="00B1054C">
            <w:pPr>
              <w:pStyle w:val="listadetabla"/>
            </w:pPr>
            <w:r>
              <w:t>Si los datos ingresados no son correctos, el sistema notifica al usuario.</w:t>
            </w:r>
          </w:p>
        </w:tc>
      </w:tr>
      <w:tr w:rsidR="00921FEF" w:rsidRPr="0041535E" w14:paraId="18DC3C23" w14:textId="77777777" w:rsidTr="008D4ACF">
        <w:trPr>
          <w:trHeight w:val="227"/>
          <w:jc w:val="center"/>
        </w:trPr>
        <w:tc>
          <w:tcPr>
            <w:tcW w:w="2544" w:type="dxa"/>
            <w:tcBorders>
              <w:top w:val="double" w:sz="4" w:space="0" w:color="auto"/>
            </w:tcBorders>
          </w:tcPr>
          <w:p w14:paraId="116224D6" w14:textId="77777777" w:rsidR="00921FEF" w:rsidRPr="00907132" w:rsidRDefault="00921FEF" w:rsidP="00526D10">
            <w:pPr>
              <w:jc w:val="left"/>
              <w:rPr>
                <w:rStyle w:val="Textoennegrita"/>
              </w:rPr>
            </w:pPr>
            <w:r w:rsidRPr="00907132">
              <w:rPr>
                <w:rStyle w:val="Textoennegrita"/>
              </w:rPr>
              <w:t>Resultado</w:t>
            </w:r>
          </w:p>
        </w:tc>
        <w:tc>
          <w:tcPr>
            <w:tcW w:w="6278" w:type="dxa"/>
            <w:tcBorders>
              <w:top w:val="double" w:sz="4" w:space="0" w:color="auto"/>
            </w:tcBorders>
          </w:tcPr>
          <w:p w14:paraId="7D2BEAD1" w14:textId="77777777" w:rsidR="00921FEF" w:rsidRPr="00907132" w:rsidRDefault="00921FEF" w:rsidP="008D4ACF">
            <w:pPr>
              <w:rPr>
                <w:b/>
              </w:rPr>
            </w:pPr>
            <w:r w:rsidRPr="00907132">
              <w:rPr>
                <w:b/>
              </w:rPr>
              <w:t>Ejecución exitosa.</w:t>
            </w:r>
          </w:p>
        </w:tc>
      </w:tr>
    </w:tbl>
    <w:p w14:paraId="7AF8B843" w14:textId="48A16A6B" w:rsidR="00921FEF" w:rsidRPr="008D4ACF" w:rsidRDefault="008D4ACF" w:rsidP="008D4ACF">
      <w:pPr>
        <w:pStyle w:val="Descripcin"/>
      </w:pPr>
      <w:bookmarkStart w:id="694" w:name="_Toc486449188"/>
      <w:bookmarkStart w:id="695" w:name="_Toc486712579"/>
      <w:r>
        <w:t xml:space="preserve">Tabla </w:t>
      </w:r>
      <w:r w:rsidR="00B56172">
        <w:fldChar w:fldCharType="begin"/>
      </w:r>
      <w:r w:rsidR="00B56172">
        <w:instrText xml:space="preserve"> SEQ Tabla \* ARABIC </w:instrText>
      </w:r>
      <w:r w:rsidR="00B56172">
        <w:fldChar w:fldCharType="separate"/>
      </w:r>
      <w:r w:rsidR="00633160">
        <w:rPr>
          <w:noProof/>
        </w:rPr>
        <w:t>46</w:t>
      </w:r>
      <w:r w:rsidR="00B56172">
        <w:rPr>
          <w:noProof/>
        </w:rPr>
        <w:fldChar w:fldCharType="end"/>
      </w:r>
      <w:r w:rsidR="00921FEF">
        <w:t xml:space="preserve">: Pruebas de caja negra – </w:t>
      </w:r>
      <w:r>
        <w:t>Servicio web</w:t>
      </w:r>
      <w:r w:rsidR="00921FEF">
        <w:t xml:space="preserve"> Modifica</w:t>
      </w:r>
      <w:r>
        <w:t xml:space="preserve"> su Evento</w:t>
      </w:r>
      <w:bookmarkEnd w:id="694"/>
      <w:bookmarkEnd w:id="695"/>
    </w:p>
    <w:p w14:paraId="32C1EDC8" w14:textId="6F00F413" w:rsidR="00921FEF" w:rsidRDefault="00275744" w:rsidP="00524EB8">
      <w:pPr>
        <w:pStyle w:val="Ttulo4"/>
      </w:pPr>
      <w:bookmarkStart w:id="696" w:name="_Toc486696847"/>
      <w:bookmarkStart w:id="697" w:name="_Toc486710862"/>
      <w:r>
        <w:t>7</w:t>
      </w:r>
      <w:r w:rsidR="00921FEF" w:rsidRPr="00D933FF">
        <w:t>.2.</w:t>
      </w:r>
      <w:r w:rsidR="00524EB8">
        <w:t>1.3</w:t>
      </w:r>
      <w:r w:rsidR="00921FEF" w:rsidRPr="00D933FF">
        <w:t xml:space="preserve"> Pruebas de </w:t>
      </w:r>
      <w:r w:rsidR="00524EB8">
        <w:t>u</w:t>
      </w:r>
      <w:r w:rsidR="00921FEF" w:rsidRPr="00D933FF">
        <w:t>sabilidad</w:t>
      </w:r>
      <w:r w:rsidR="00921FEF">
        <w:t xml:space="preserve"> </w:t>
      </w:r>
      <w:r w:rsidR="00524EB8">
        <w:t>a</w:t>
      </w:r>
      <w:r w:rsidR="00921FEF">
        <w:t xml:space="preserve">plicación </w:t>
      </w:r>
      <w:r w:rsidR="00524EB8">
        <w:t>w</w:t>
      </w:r>
      <w:r w:rsidR="00921FEF">
        <w:t xml:space="preserve">eb y </w:t>
      </w:r>
      <w:r w:rsidR="00524EB8">
        <w:t>m</w:t>
      </w:r>
      <w:r w:rsidR="00921FEF">
        <w:t>óvil</w:t>
      </w:r>
      <w:bookmarkEnd w:id="696"/>
      <w:bookmarkEnd w:id="697"/>
    </w:p>
    <w:p w14:paraId="54CBECD8" w14:textId="77777777" w:rsidR="00921FEF" w:rsidRPr="00C638B4" w:rsidRDefault="00921FEF" w:rsidP="00921FEF">
      <w:pPr>
        <w:rPr>
          <w:szCs w:val="24"/>
        </w:rPr>
      </w:pPr>
      <w:r w:rsidRPr="00C638B4">
        <w:rPr>
          <w:szCs w:val="24"/>
        </w:rPr>
        <w:t>Para la ejecución de esta prueba, se reunió un equipo de 10 personas quienes llevaron a cabo una serie d</w:t>
      </w:r>
      <w:r>
        <w:rPr>
          <w:szCs w:val="24"/>
        </w:rPr>
        <w:t xml:space="preserve">e acciones o funcionalidades de la aplicación web y móvil </w:t>
      </w:r>
      <w:r w:rsidRPr="00C638B4">
        <w:rPr>
          <w:szCs w:val="24"/>
        </w:rPr>
        <w:t>con el objetivo de evaluar subjetivamente dichos ítems.</w:t>
      </w:r>
    </w:p>
    <w:p w14:paraId="6681A89E" w14:textId="6BA6584C" w:rsidR="00921FEF" w:rsidRPr="008D4ACF" w:rsidRDefault="00921FEF" w:rsidP="00921FEF">
      <w:pPr>
        <w:rPr>
          <w:szCs w:val="24"/>
        </w:rPr>
      </w:pPr>
      <w:r w:rsidRPr="00C638B4">
        <w:rPr>
          <w:szCs w:val="24"/>
        </w:rPr>
        <w:t xml:space="preserve">El sistema de calificación consiste </w:t>
      </w:r>
      <w:r>
        <w:rPr>
          <w:szCs w:val="24"/>
        </w:rPr>
        <w:t>en una escala de dificultad de 2</w:t>
      </w:r>
      <w:r w:rsidRPr="00C638B4">
        <w:rPr>
          <w:szCs w:val="24"/>
        </w:rPr>
        <w:t xml:space="preserve"> niveles, </w:t>
      </w:r>
      <w:r>
        <w:rPr>
          <w:szCs w:val="24"/>
        </w:rPr>
        <w:t>cumple y no cumple</w:t>
      </w:r>
      <w:r w:rsidR="008D4ACF">
        <w:rPr>
          <w:szCs w:val="24"/>
        </w:rPr>
        <w:t>.</w:t>
      </w:r>
    </w:p>
    <w:p w14:paraId="172EB0BC" w14:textId="6EC19FDE" w:rsidR="00921FEF" w:rsidRDefault="00275744" w:rsidP="00524EB8">
      <w:pPr>
        <w:pStyle w:val="Ttulo5"/>
      </w:pPr>
      <w:bookmarkStart w:id="698" w:name="_Toc486696848"/>
      <w:bookmarkStart w:id="699" w:name="_Toc486710863"/>
      <w:r>
        <w:t>7</w:t>
      </w:r>
      <w:r w:rsidR="00524EB8">
        <w:t>.2.1</w:t>
      </w:r>
      <w:r w:rsidR="00921FEF">
        <w:t>.</w:t>
      </w:r>
      <w:r w:rsidR="00524EB8">
        <w:t>3</w:t>
      </w:r>
      <w:r w:rsidR="00921FEF">
        <w:t>.1 Funcionalidades a evaluar</w:t>
      </w:r>
      <w:bookmarkEnd w:id="698"/>
      <w:bookmarkEnd w:id="699"/>
    </w:p>
    <w:p w14:paraId="753ECF05" w14:textId="246802BD" w:rsidR="00921FEF" w:rsidRPr="00B1054C" w:rsidRDefault="00921FEF" w:rsidP="00B1054C">
      <w:pPr>
        <w:pStyle w:val="Prrafodelista"/>
      </w:pPr>
      <w:r w:rsidRPr="00B1054C">
        <w:t>Acceso al sistema.</w:t>
      </w:r>
    </w:p>
    <w:p w14:paraId="0598F1E6" w14:textId="6765336A" w:rsidR="00921FEF" w:rsidRPr="00B1054C" w:rsidRDefault="00921FEF" w:rsidP="00B1054C">
      <w:pPr>
        <w:pStyle w:val="Prrafodelista"/>
      </w:pPr>
      <w:r w:rsidRPr="00B1054C">
        <w:t>Disponibilidad del sistema (Demostrativa).</w:t>
      </w:r>
    </w:p>
    <w:p w14:paraId="5784BA6D" w14:textId="7E4A67C1" w:rsidR="00921FEF" w:rsidRPr="00B1054C" w:rsidRDefault="00921FEF" w:rsidP="00B1054C">
      <w:pPr>
        <w:pStyle w:val="Prrafodelista"/>
      </w:pPr>
      <w:r w:rsidRPr="00B1054C">
        <w:t>Notificación de errores.</w:t>
      </w:r>
    </w:p>
    <w:p w14:paraId="12D4B10A" w14:textId="1A9E535B" w:rsidR="00921FEF" w:rsidRDefault="00275744" w:rsidP="00524EB8">
      <w:pPr>
        <w:pStyle w:val="Ttulo5"/>
      </w:pPr>
      <w:bookmarkStart w:id="700" w:name="_Toc486696849"/>
      <w:bookmarkStart w:id="701" w:name="_Toc486710864"/>
      <w:r>
        <w:lastRenderedPageBreak/>
        <w:t>7</w:t>
      </w:r>
      <w:r w:rsidR="00921FEF">
        <w:t>.2.</w:t>
      </w:r>
      <w:r w:rsidR="00524EB8">
        <w:t>1.3</w:t>
      </w:r>
      <w:r w:rsidR="00921FEF" w:rsidRPr="007410AA">
        <w:t>.2 Resultados Pruebas de usabilidad</w:t>
      </w:r>
      <w:bookmarkEnd w:id="700"/>
      <w:bookmarkEnd w:id="701"/>
    </w:p>
    <w:p w14:paraId="0498916C" w14:textId="77777777" w:rsidR="00921FEF" w:rsidRDefault="00921FEF" w:rsidP="00524EB8">
      <w:r>
        <w:t>En la siguiente tabla se muestran los resultados de las pruebas de usabilidad.</w:t>
      </w:r>
    </w:p>
    <w:tbl>
      <w:tblPr>
        <w:tblStyle w:val="Tabladecuadrcula4-nfasis1"/>
        <w:tblW w:w="0" w:type="auto"/>
        <w:jc w:val="center"/>
        <w:tblLook w:val="04A0" w:firstRow="1" w:lastRow="0" w:firstColumn="1" w:lastColumn="0" w:noHBand="0" w:noVBand="1"/>
      </w:tblPr>
      <w:tblGrid>
        <w:gridCol w:w="2689"/>
        <w:gridCol w:w="1701"/>
        <w:gridCol w:w="1559"/>
      </w:tblGrid>
      <w:tr w:rsidR="00921FEF" w14:paraId="69027FCB" w14:textId="77777777" w:rsidTr="008D4A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Pr>
          <w:p w14:paraId="6C0F85F8" w14:textId="77777777" w:rsidR="00921FEF" w:rsidRDefault="00921FEF" w:rsidP="008D4ACF">
            <w:pPr>
              <w:jc w:val="center"/>
              <w:rPr>
                <w:szCs w:val="24"/>
              </w:rPr>
            </w:pPr>
            <w:r>
              <w:rPr>
                <w:szCs w:val="24"/>
              </w:rPr>
              <w:t>Funcionalidad a Evaluar</w:t>
            </w:r>
          </w:p>
        </w:tc>
        <w:tc>
          <w:tcPr>
            <w:tcW w:w="1701" w:type="dxa"/>
          </w:tcPr>
          <w:p w14:paraId="2A935B9A" w14:textId="77777777" w:rsidR="00921FEF" w:rsidRDefault="00921FEF" w:rsidP="008D4ACF">
            <w:pPr>
              <w:jc w:val="center"/>
              <w:cnfStyle w:val="100000000000" w:firstRow="1" w:lastRow="0" w:firstColumn="0" w:lastColumn="0" w:oddVBand="0" w:evenVBand="0" w:oddHBand="0" w:evenHBand="0" w:firstRowFirstColumn="0" w:firstRowLastColumn="0" w:lastRowFirstColumn="0" w:lastRowLastColumn="0"/>
              <w:rPr>
                <w:szCs w:val="24"/>
              </w:rPr>
            </w:pPr>
            <w:r>
              <w:rPr>
                <w:szCs w:val="24"/>
              </w:rPr>
              <w:t>Cumple</w:t>
            </w:r>
          </w:p>
        </w:tc>
        <w:tc>
          <w:tcPr>
            <w:tcW w:w="1559" w:type="dxa"/>
          </w:tcPr>
          <w:p w14:paraId="722DFAFC" w14:textId="77777777" w:rsidR="00921FEF" w:rsidRDefault="00921FEF" w:rsidP="008D4ACF">
            <w:pPr>
              <w:jc w:val="center"/>
              <w:cnfStyle w:val="100000000000" w:firstRow="1" w:lastRow="0" w:firstColumn="0" w:lastColumn="0" w:oddVBand="0" w:evenVBand="0" w:oddHBand="0" w:evenHBand="0" w:firstRowFirstColumn="0" w:firstRowLastColumn="0" w:lastRowFirstColumn="0" w:lastRowLastColumn="0"/>
              <w:rPr>
                <w:szCs w:val="24"/>
              </w:rPr>
            </w:pPr>
            <w:r>
              <w:rPr>
                <w:szCs w:val="24"/>
              </w:rPr>
              <w:t>No Cumple</w:t>
            </w:r>
          </w:p>
        </w:tc>
      </w:tr>
      <w:tr w:rsidR="00921FEF" w14:paraId="6E32F1CF"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Pr>
          <w:p w14:paraId="1FED7E77" w14:textId="77777777" w:rsidR="00921FEF" w:rsidRPr="0016045F" w:rsidRDefault="00921FEF" w:rsidP="008D4ACF">
            <w:pPr>
              <w:rPr>
                <w:b w:val="0"/>
                <w:szCs w:val="24"/>
              </w:rPr>
            </w:pPr>
            <w:r>
              <w:rPr>
                <w:b w:val="0"/>
                <w:szCs w:val="24"/>
              </w:rPr>
              <w:t>Acceso al sistema</w:t>
            </w:r>
          </w:p>
        </w:tc>
        <w:tc>
          <w:tcPr>
            <w:tcW w:w="1701" w:type="dxa"/>
          </w:tcPr>
          <w:p w14:paraId="75196E66"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100%</w:t>
            </w:r>
          </w:p>
        </w:tc>
        <w:tc>
          <w:tcPr>
            <w:tcW w:w="1559" w:type="dxa"/>
          </w:tcPr>
          <w:p w14:paraId="6BAD30B8"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0%</w:t>
            </w:r>
          </w:p>
        </w:tc>
      </w:tr>
      <w:tr w:rsidR="00921FEF" w14:paraId="22C4DAB9"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689" w:type="dxa"/>
          </w:tcPr>
          <w:p w14:paraId="337392DA" w14:textId="77777777" w:rsidR="00921FEF" w:rsidRDefault="00921FEF" w:rsidP="008D4ACF">
            <w:pPr>
              <w:rPr>
                <w:b w:val="0"/>
                <w:szCs w:val="24"/>
              </w:rPr>
            </w:pPr>
            <w:r>
              <w:rPr>
                <w:b w:val="0"/>
                <w:szCs w:val="24"/>
              </w:rPr>
              <w:t>Disponibilidad del sistema</w:t>
            </w:r>
          </w:p>
        </w:tc>
        <w:tc>
          <w:tcPr>
            <w:tcW w:w="1701" w:type="dxa"/>
          </w:tcPr>
          <w:p w14:paraId="73D58A63"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100%</w:t>
            </w:r>
          </w:p>
        </w:tc>
        <w:tc>
          <w:tcPr>
            <w:tcW w:w="1559" w:type="dxa"/>
          </w:tcPr>
          <w:p w14:paraId="622AE5F5"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0%</w:t>
            </w:r>
          </w:p>
        </w:tc>
      </w:tr>
      <w:tr w:rsidR="00921FEF" w14:paraId="2C8EA66C"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Pr>
          <w:p w14:paraId="7507A234" w14:textId="77777777" w:rsidR="00921FEF" w:rsidRPr="0016045F" w:rsidRDefault="00921FEF" w:rsidP="008D4ACF">
            <w:pPr>
              <w:rPr>
                <w:b w:val="0"/>
                <w:szCs w:val="24"/>
              </w:rPr>
            </w:pPr>
            <w:r>
              <w:rPr>
                <w:b w:val="0"/>
                <w:szCs w:val="24"/>
              </w:rPr>
              <w:t>Notificación de errores</w:t>
            </w:r>
          </w:p>
        </w:tc>
        <w:tc>
          <w:tcPr>
            <w:tcW w:w="1701" w:type="dxa"/>
          </w:tcPr>
          <w:p w14:paraId="40E68B2B"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100%</w:t>
            </w:r>
          </w:p>
        </w:tc>
        <w:tc>
          <w:tcPr>
            <w:tcW w:w="1559" w:type="dxa"/>
          </w:tcPr>
          <w:p w14:paraId="6775C836"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0%</w:t>
            </w:r>
          </w:p>
        </w:tc>
      </w:tr>
    </w:tbl>
    <w:p w14:paraId="779338CD" w14:textId="11AF20CD" w:rsidR="00921FEF" w:rsidRDefault="008D4ACF" w:rsidP="008D4ACF">
      <w:pPr>
        <w:pStyle w:val="Descripcin"/>
        <w:rPr>
          <w:szCs w:val="24"/>
        </w:rPr>
      </w:pPr>
      <w:bookmarkStart w:id="702" w:name="_Toc486712580"/>
      <w:r>
        <w:t xml:space="preserve">Tabla </w:t>
      </w:r>
      <w:r w:rsidR="00FF59BF">
        <w:fldChar w:fldCharType="begin"/>
      </w:r>
      <w:r w:rsidR="00FF59BF">
        <w:instrText xml:space="preserve"> SEQ Tabla \* ARABIC </w:instrText>
      </w:r>
      <w:r w:rsidR="00FF59BF">
        <w:fldChar w:fldCharType="separate"/>
      </w:r>
      <w:r w:rsidR="00633160">
        <w:rPr>
          <w:noProof/>
        </w:rPr>
        <w:t>47</w:t>
      </w:r>
      <w:r w:rsidR="00FF59BF">
        <w:rPr>
          <w:noProof/>
        </w:rPr>
        <w:fldChar w:fldCharType="end"/>
      </w:r>
      <w:r>
        <w:t>: Resultados pruebas de usabilidad</w:t>
      </w:r>
      <w:bookmarkEnd w:id="702"/>
    </w:p>
    <w:p w14:paraId="65F6F9D2" w14:textId="36F21746" w:rsidR="00921FEF" w:rsidRDefault="00921FEF" w:rsidP="00524EB8">
      <w:r>
        <w:t>Dado los resultados de la tabla anterior, se puede observar que todas las funcionalidades cumplen, por lo que se puede concluir que las apl</w:t>
      </w:r>
      <w:r w:rsidR="00B1054C">
        <w:t>icaciones superan la prueba de u</w:t>
      </w:r>
      <w:r>
        <w:t>sabilidad.</w:t>
      </w:r>
    </w:p>
    <w:p w14:paraId="4EDAD61D" w14:textId="0C76C9B7" w:rsidR="00921FEF" w:rsidRDefault="00275744" w:rsidP="00524EB8">
      <w:pPr>
        <w:pStyle w:val="Ttulo4"/>
      </w:pPr>
      <w:bookmarkStart w:id="703" w:name="_Toc486696850"/>
      <w:bookmarkStart w:id="704" w:name="_Toc486710865"/>
      <w:r>
        <w:t>7</w:t>
      </w:r>
      <w:r w:rsidR="00921FEF" w:rsidRPr="00876025">
        <w:t>.2.</w:t>
      </w:r>
      <w:r w:rsidR="00524EB8">
        <w:t>1</w:t>
      </w:r>
      <w:r w:rsidR="00921FEF">
        <w:t>.</w:t>
      </w:r>
      <w:r w:rsidR="00524EB8">
        <w:t>4</w:t>
      </w:r>
      <w:r w:rsidR="00921FEF" w:rsidRPr="00876025">
        <w:t xml:space="preserve"> Pruebas de Caja Negra</w:t>
      </w:r>
      <w:r w:rsidR="00524EB8">
        <w:t xml:space="preserve"> para la aplicación web y móvil</w:t>
      </w:r>
      <w:bookmarkEnd w:id="703"/>
      <w:bookmarkEnd w:id="704"/>
    </w:p>
    <w:p w14:paraId="3C54F4CC" w14:textId="103A00EE" w:rsidR="00921FEF" w:rsidRDefault="00921FEF" w:rsidP="00524EB8">
      <w:r>
        <w:t xml:space="preserve">A continuación, se detallan las especificaciones de las pruebas de </w:t>
      </w:r>
      <w:r w:rsidR="00B1054C">
        <w:t>c</w:t>
      </w:r>
      <w:r>
        <w:t xml:space="preserve">aja </w:t>
      </w:r>
      <w:r w:rsidR="00B1054C">
        <w:t>n</w:t>
      </w:r>
      <w:r>
        <w:t>egra realizadas a la aplicación web y móvil.</w:t>
      </w:r>
    </w:p>
    <w:p w14:paraId="223FFCEB" w14:textId="61E7F8CB" w:rsidR="00921FEF" w:rsidRPr="004074CF" w:rsidRDefault="00275744" w:rsidP="00524EB8">
      <w:pPr>
        <w:pStyle w:val="Ttulo5"/>
      </w:pPr>
      <w:bookmarkStart w:id="705" w:name="_Toc486696851"/>
      <w:bookmarkStart w:id="706" w:name="_Toc486710866"/>
      <w:r>
        <w:t>7</w:t>
      </w:r>
      <w:r w:rsidR="00921FEF">
        <w:t>.2.</w:t>
      </w:r>
      <w:r w:rsidR="00524EB8">
        <w:t>1</w:t>
      </w:r>
      <w:r w:rsidR="00921FEF">
        <w:t>.</w:t>
      </w:r>
      <w:r w:rsidR="00524EB8">
        <w:t>4</w:t>
      </w:r>
      <w:r w:rsidR="00921FEF">
        <w:t xml:space="preserve">.1 Caso de Prueba </w:t>
      </w:r>
      <w:r w:rsidR="00B1054C">
        <w:t>a</w:t>
      </w:r>
      <w:r w:rsidR="00921FEF">
        <w:t xml:space="preserve">plicación </w:t>
      </w:r>
      <w:r w:rsidR="00B1054C">
        <w:t>w</w:t>
      </w:r>
      <w:r w:rsidR="00921FEF">
        <w:t xml:space="preserve">eb y </w:t>
      </w:r>
      <w:r w:rsidR="00B1054C">
        <w:t>m</w:t>
      </w:r>
      <w:r w:rsidR="00921FEF">
        <w:t>óvil: Notificación de Errores</w:t>
      </w:r>
      <w:bookmarkEnd w:id="705"/>
      <w:bookmarkEnd w:id="706"/>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2544"/>
        <w:gridCol w:w="6278"/>
      </w:tblGrid>
      <w:tr w:rsidR="00921FEF" w:rsidRPr="0041535E" w14:paraId="5174CFD8" w14:textId="77777777" w:rsidTr="008D4ACF">
        <w:trPr>
          <w:trHeight w:val="227"/>
          <w:jc w:val="center"/>
        </w:trPr>
        <w:tc>
          <w:tcPr>
            <w:tcW w:w="2544" w:type="dxa"/>
          </w:tcPr>
          <w:p w14:paraId="0BD68FCD" w14:textId="77777777" w:rsidR="00921FEF" w:rsidRPr="00907132" w:rsidRDefault="00921FEF" w:rsidP="0014735D">
            <w:pPr>
              <w:jc w:val="left"/>
              <w:rPr>
                <w:rStyle w:val="Textoennegrita"/>
              </w:rPr>
            </w:pPr>
            <w:r w:rsidRPr="00907132">
              <w:rPr>
                <w:rStyle w:val="Textoennegrita"/>
              </w:rPr>
              <w:t>Funcionalidad</w:t>
            </w:r>
          </w:p>
        </w:tc>
        <w:tc>
          <w:tcPr>
            <w:tcW w:w="6278" w:type="dxa"/>
          </w:tcPr>
          <w:p w14:paraId="41576970" w14:textId="77777777" w:rsidR="00921FEF" w:rsidRPr="0041535E" w:rsidRDefault="00921FEF" w:rsidP="008D4ACF">
            <w:r>
              <w:rPr>
                <w:sz w:val="24"/>
                <w:szCs w:val="24"/>
              </w:rPr>
              <w:t>Notificar Errores.</w:t>
            </w:r>
          </w:p>
        </w:tc>
      </w:tr>
      <w:tr w:rsidR="00921FEF" w:rsidRPr="0041535E" w14:paraId="5FB25FBE" w14:textId="77777777" w:rsidTr="008D4ACF">
        <w:trPr>
          <w:trHeight w:val="227"/>
          <w:jc w:val="center"/>
        </w:trPr>
        <w:tc>
          <w:tcPr>
            <w:tcW w:w="2544" w:type="dxa"/>
          </w:tcPr>
          <w:p w14:paraId="0956695D" w14:textId="77777777" w:rsidR="00921FEF" w:rsidRPr="00907132" w:rsidRDefault="00921FEF" w:rsidP="0014735D">
            <w:pPr>
              <w:jc w:val="left"/>
              <w:rPr>
                <w:rStyle w:val="Textoennegrita"/>
              </w:rPr>
            </w:pPr>
            <w:r w:rsidRPr="00907132">
              <w:rPr>
                <w:rStyle w:val="Textoennegrita"/>
              </w:rPr>
              <w:t>Nivel de Prueba</w:t>
            </w:r>
          </w:p>
        </w:tc>
        <w:tc>
          <w:tcPr>
            <w:tcW w:w="6278" w:type="dxa"/>
          </w:tcPr>
          <w:p w14:paraId="5314CABC" w14:textId="77777777" w:rsidR="00921FEF" w:rsidRPr="0041535E" w:rsidRDefault="00921FEF" w:rsidP="008D4ACF">
            <w:r>
              <w:t>Sistema.</w:t>
            </w:r>
          </w:p>
        </w:tc>
      </w:tr>
      <w:tr w:rsidR="00921FEF" w:rsidRPr="0041535E" w14:paraId="1D7A8594" w14:textId="77777777" w:rsidTr="008D4ACF">
        <w:trPr>
          <w:trHeight w:val="227"/>
          <w:jc w:val="center"/>
        </w:trPr>
        <w:tc>
          <w:tcPr>
            <w:tcW w:w="2544" w:type="dxa"/>
          </w:tcPr>
          <w:p w14:paraId="590FE6DF" w14:textId="77777777" w:rsidR="00921FEF" w:rsidRPr="00907132" w:rsidRDefault="00921FEF" w:rsidP="0014735D">
            <w:pPr>
              <w:jc w:val="left"/>
              <w:rPr>
                <w:rStyle w:val="Textoennegrita"/>
              </w:rPr>
            </w:pPr>
            <w:r>
              <w:rPr>
                <w:rStyle w:val="Textoennegrita"/>
              </w:rPr>
              <w:t>Precondición</w:t>
            </w:r>
          </w:p>
        </w:tc>
        <w:tc>
          <w:tcPr>
            <w:tcW w:w="6278" w:type="dxa"/>
          </w:tcPr>
          <w:p w14:paraId="5218D399" w14:textId="77777777" w:rsidR="00921FEF" w:rsidRDefault="00921FEF" w:rsidP="00B1054C">
            <w:pPr>
              <w:pStyle w:val="listadetabla"/>
            </w:pPr>
            <w:r>
              <w:t>Ingresar a la aplicación.</w:t>
            </w:r>
          </w:p>
        </w:tc>
      </w:tr>
      <w:tr w:rsidR="00921FEF" w:rsidRPr="0041535E" w14:paraId="1DF6925E" w14:textId="77777777" w:rsidTr="008D4ACF">
        <w:trPr>
          <w:trHeight w:val="264"/>
          <w:jc w:val="center"/>
        </w:trPr>
        <w:tc>
          <w:tcPr>
            <w:tcW w:w="2544" w:type="dxa"/>
          </w:tcPr>
          <w:p w14:paraId="00632EF3" w14:textId="77777777" w:rsidR="00921FEF" w:rsidRPr="00907132" w:rsidRDefault="00921FEF" w:rsidP="0014735D">
            <w:pPr>
              <w:jc w:val="left"/>
              <w:rPr>
                <w:rStyle w:val="Textoennegrita"/>
              </w:rPr>
            </w:pPr>
            <w:r w:rsidRPr="00907132">
              <w:rPr>
                <w:rStyle w:val="Textoennegrita"/>
              </w:rPr>
              <w:t>Objetivo de la prueba</w:t>
            </w:r>
          </w:p>
        </w:tc>
        <w:tc>
          <w:tcPr>
            <w:tcW w:w="6278" w:type="dxa"/>
          </w:tcPr>
          <w:p w14:paraId="780CCBE2" w14:textId="77777777" w:rsidR="00921FEF" w:rsidRPr="0041535E" w:rsidRDefault="00921FEF" w:rsidP="008D4ACF">
            <w:pPr>
              <w:pStyle w:val="Sinespaciado"/>
            </w:pPr>
            <w:r>
              <w:t>Notificar cuando un usuario cometa un error.</w:t>
            </w:r>
          </w:p>
        </w:tc>
      </w:tr>
      <w:tr w:rsidR="00921FEF" w:rsidRPr="0041535E" w14:paraId="27BD556B" w14:textId="77777777" w:rsidTr="008D4ACF">
        <w:trPr>
          <w:trHeight w:val="227"/>
          <w:jc w:val="center"/>
        </w:trPr>
        <w:tc>
          <w:tcPr>
            <w:tcW w:w="2544" w:type="dxa"/>
            <w:tcBorders>
              <w:bottom w:val="single" w:sz="6" w:space="0" w:color="auto"/>
            </w:tcBorders>
          </w:tcPr>
          <w:p w14:paraId="1759EC5A" w14:textId="77777777" w:rsidR="00921FEF" w:rsidRPr="00907132" w:rsidRDefault="00921FEF" w:rsidP="0014735D">
            <w:pPr>
              <w:jc w:val="left"/>
              <w:rPr>
                <w:rStyle w:val="Textoennegrita"/>
              </w:rPr>
            </w:pPr>
            <w:r w:rsidRPr="00907132">
              <w:rPr>
                <w:rStyle w:val="Textoennegrita"/>
              </w:rPr>
              <w:t>Enfoque de la definición</w:t>
            </w:r>
          </w:p>
        </w:tc>
        <w:tc>
          <w:tcPr>
            <w:tcW w:w="6278" w:type="dxa"/>
            <w:tcBorders>
              <w:bottom w:val="single" w:sz="6" w:space="0" w:color="auto"/>
            </w:tcBorders>
          </w:tcPr>
          <w:p w14:paraId="6FCD081E" w14:textId="77777777" w:rsidR="00921FEF" w:rsidRPr="0041535E" w:rsidRDefault="00921FEF" w:rsidP="008D4ACF">
            <w:r>
              <w:t>Caja Negra.</w:t>
            </w:r>
          </w:p>
        </w:tc>
      </w:tr>
      <w:tr w:rsidR="00921FEF" w:rsidRPr="0041535E" w14:paraId="2BC70926" w14:textId="77777777" w:rsidTr="008D4ACF">
        <w:trPr>
          <w:trHeight w:val="227"/>
          <w:jc w:val="center"/>
        </w:trPr>
        <w:tc>
          <w:tcPr>
            <w:tcW w:w="2544" w:type="dxa"/>
            <w:tcBorders>
              <w:top w:val="double" w:sz="4" w:space="0" w:color="auto"/>
            </w:tcBorders>
          </w:tcPr>
          <w:p w14:paraId="2582C0B7" w14:textId="77777777" w:rsidR="00921FEF" w:rsidRPr="00907132" w:rsidRDefault="00921FEF" w:rsidP="0014735D">
            <w:pPr>
              <w:jc w:val="left"/>
              <w:rPr>
                <w:rStyle w:val="Textoennegrita"/>
              </w:rPr>
            </w:pPr>
            <w:r w:rsidRPr="00907132">
              <w:rPr>
                <w:rStyle w:val="Textoennegrita"/>
              </w:rPr>
              <w:t>Datos de Pruebas</w:t>
            </w:r>
          </w:p>
        </w:tc>
        <w:tc>
          <w:tcPr>
            <w:tcW w:w="6278" w:type="dxa"/>
            <w:tcBorders>
              <w:top w:val="double" w:sz="4" w:space="0" w:color="auto"/>
            </w:tcBorders>
          </w:tcPr>
          <w:p w14:paraId="2427F3F7" w14:textId="77777777" w:rsidR="00921FEF" w:rsidRPr="0041535E" w:rsidRDefault="00921FEF" w:rsidP="008D4ACF">
            <w:pPr>
              <w:pStyle w:val="Sinespaciado"/>
            </w:pPr>
            <w:r>
              <w:t>Ninguno.</w:t>
            </w:r>
          </w:p>
        </w:tc>
      </w:tr>
      <w:tr w:rsidR="00921FEF" w:rsidRPr="0041535E" w14:paraId="0ADE583E" w14:textId="77777777" w:rsidTr="008D4ACF">
        <w:trPr>
          <w:trHeight w:val="227"/>
          <w:jc w:val="center"/>
        </w:trPr>
        <w:tc>
          <w:tcPr>
            <w:tcW w:w="2544" w:type="dxa"/>
            <w:tcBorders>
              <w:top w:val="double" w:sz="4" w:space="0" w:color="auto"/>
            </w:tcBorders>
          </w:tcPr>
          <w:p w14:paraId="0DB6B60C" w14:textId="77777777" w:rsidR="00921FEF" w:rsidRPr="00907132" w:rsidRDefault="00921FEF" w:rsidP="0014735D">
            <w:pPr>
              <w:jc w:val="left"/>
              <w:rPr>
                <w:rStyle w:val="Textoennegrita"/>
              </w:rPr>
            </w:pPr>
            <w:r w:rsidRPr="00907132">
              <w:rPr>
                <w:rStyle w:val="Textoennegrita"/>
              </w:rPr>
              <w:t>Pasos para la ejecución</w:t>
            </w:r>
          </w:p>
        </w:tc>
        <w:tc>
          <w:tcPr>
            <w:tcW w:w="6278" w:type="dxa"/>
            <w:tcBorders>
              <w:top w:val="double" w:sz="4" w:space="0" w:color="auto"/>
            </w:tcBorders>
          </w:tcPr>
          <w:p w14:paraId="3572A986" w14:textId="77777777" w:rsidR="00921FEF" w:rsidRPr="007C3692" w:rsidRDefault="00921FEF" w:rsidP="0000328A">
            <w:pPr>
              <w:pStyle w:val="Sinespaciado"/>
              <w:numPr>
                <w:ilvl w:val="0"/>
                <w:numId w:val="10"/>
              </w:numPr>
              <w:ind w:left="398" w:hanging="425"/>
            </w:pPr>
            <w:r>
              <w:t>Realizar alguna acción en el sistema que genere cambios.</w:t>
            </w:r>
          </w:p>
        </w:tc>
      </w:tr>
      <w:tr w:rsidR="00921FEF" w:rsidRPr="0041535E" w14:paraId="202B81F9" w14:textId="77777777" w:rsidTr="008D4ACF">
        <w:trPr>
          <w:trHeight w:val="640"/>
          <w:jc w:val="center"/>
        </w:trPr>
        <w:tc>
          <w:tcPr>
            <w:tcW w:w="2544" w:type="dxa"/>
            <w:tcBorders>
              <w:top w:val="double" w:sz="4" w:space="0" w:color="auto"/>
            </w:tcBorders>
          </w:tcPr>
          <w:p w14:paraId="0EEBFED8" w14:textId="77777777" w:rsidR="00921FEF" w:rsidRPr="00907132" w:rsidRDefault="00921FEF" w:rsidP="0014735D">
            <w:pPr>
              <w:jc w:val="left"/>
              <w:rPr>
                <w:rStyle w:val="Textoennegrita"/>
              </w:rPr>
            </w:pPr>
            <w:r w:rsidRPr="00907132">
              <w:rPr>
                <w:rStyle w:val="Textoennegrita"/>
              </w:rPr>
              <w:t>Respuesta Esperada</w:t>
            </w:r>
          </w:p>
        </w:tc>
        <w:tc>
          <w:tcPr>
            <w:tcW w:w="6278" w:type="dxa"/>
            <w:tcBorders>
              <w:top w:val="double" w:sz="4" w:space="0" w:color="auto"/>
            </w:tcBorders>
          </w:tcPr>
          <w:p w14:paraId="0E9C606A" w14:textId="77777777" w:rsidR="00921FEF" w:rsidRPr="0041535E" w:rsidRDefault="00921FEF" w:rsidP="00B1054C">
            <w:pPr>
              <w:pStyle w:val="listadetabla"/>
            </w:pPr>
            <w:r>
              <w:t>El sistema notificará a través de un mensaje en pantalla al usuario cuando cometa un error e indicará la falla.</w:t>
            </w:r>
          </w:p>
        </w:tc>
      </w:tr>
      <w:tr w:rsidR="00921FEF" w:rsidRPr="0041535E" w14:paraId="099989F8" w14:textId="77777777" w:rsidTr="008D4ACF">
        <w:trPr>
          <w:trHeight w:val="353"/>
          <w:jc w:val="center"/>
        </w:trPr>
        <w:tc>
          <w:tcPr>
            <w:tcW w:w="2544" w:type="dxa"/>
            <w:tcBorders>
              <w:top w:val="double" w:sz="4" w:space="0" w:color="auto"/>
            </w:tcBorders>
          </w:tcPr>
          <w:p w14:paraId="40260187" w14:textId="77777777" w:rsidR="00921FEF" w:rsidRPr="00907132" w:rsidRDefault="00921FEF" w:rsidP="0014735D">
            <w:pPr>
              <w:jc w:val="left"/>
              <w:rPr>
                <w:rStyle w:val="Textoennegrita"/>
              </w:rPr>
            </w:pPr>
            <w:r w:rsidRPr="00907132">
              <w:rPr>
                <w:rStyle w:val="Textoennegrita"/>
              </w:rPr>
              <w:t>Resultado</w:t>
            </w:r>
          </w:p>
        </w:tc>
        <w:tc>
          <w:tcPr>
            <w:tcW w:w="6278" w:type="dxa"/>
            <w:tcBorders>
              <w:top w:val="double" w:sz="4" w:space="0" w:color="auto"/>
            </w:tcBorders>
          </w:tcPr>
          <w:p w14:paraId="0D156A3E" w14:textId="77777777" w:rsidR="00921FEF" w:rsidRPr="00907132" w:rsidRDefault="00921FEF" w:rsidP="008D4ACF">
            <w:pPr>
              <w:rPr>
                <w:b/>
              </w:rPr>
            </w:pPr>
            <w:r w:rsidRPr="00907132">
              <w:rPr>
                <w:b/>
              </w:rPr>
              <w:t>Ejecución exitosa.</w:t>
            </w:r>
          </w:p>
        </w:tc>
      </w:tr>
    </w:tbl>
    <w:p w14:paraId="0EFC65E4" w14:textId="4C75343B" w:rsidR="00921FEF" w:rsidRPr="00921FEF" w:rsidRDefault="008D4ACF" w:rsidP="00524EB8">
      <w:pPr>
        <w:pStyle w:val="Descripcin"/>
      </w:pPr>
      <w:bookmarkStart w:id="707" w:name="_Toc486712581"/>
      <w:r>
        <w:t xml:space="preserve">Tabla </w:t>
      </w:r>
      <w:r w:rsidR="00FF59BF">
        <w:fldChar w:fldCharType="begin"/>
      </w:r>
      <w:r w:rsidR="00FF59BF">
        <w:instrText xml:space="preserve"> SEQ Tabla \* ARABIC </w:instrText>
      </w:r>
      <w:r w:rsidR="00FF59BF">
        <w:fldChar w:fldCharType="separate"/>
      </w:r>
      <w:r w:rsidR="00633160">
        <w:rPr>
          <w:noProof/>
        </w:rPr>
        <w:t>48</w:t>
      </w:r>
      <w:r w:rsidR="00FF59BF">
        <w:rPr>
          <w:noProof/>
        </w:rPr>
        <w:fldChar w:fldCharType="end"/>
      </w:r>
      <w:r w:rsidR="00921FEF">
        <w:t xml:space="preserve">: Pruebas de caja negra – Aplicación Web </w:t>
      </w:r>
      <w:r w:rsidR="00524EB8">
        <w:t>y Móvil Notificación de Errores</w:t>
      </w:r>
      <w:bookmarkEnd w:id="707"/>
    </w:p>
    <w:p w14:paraId="453C47A6" w14:textId="255F5C58" w:rsidR="001A52DB" w:rsidRDefault="00275744" w:rsidP="00670242">
      <w:pPr>
        <w:pStyle w:val="Ttulo2"/>
      </w:pPr>
      <w:bookmarkStart w:id="708" w:name="_Toc486449138"/>
      <w:bookmarkStart w:id="709" w:name="_Toc486696852"/>
      <w:bookmarkStart w:id="710" w:name="_Toc486710867"/>
      <w:r>
        <w:lastRenderedPageBreak/>
        <w:t>7</w:t>
      </w:r>
      <w:r w:rsidR="004A6F06" w:rsidRPr="0041535E">
        <w:t xml:space="preserve">.3 </w:t>
      </w:r>
      <w:bookmarkStart w:id="711" w:name="_Toc484123364"/>
      <w:bookmarkStart w:id="712" w:name="_Toc484123439"/>
      <w:r w:rsidR="004A6F06" w:rsidRPr="0041535E">
        <w:t>Responsable de las pruebas</w:t>
      </w:r>
      <w:bookmarkEnd w:id="708"/>
      <w:bookmarkEnd w:id="709"/>
      <w:bookmarkEnd w:id="710"/>
      <w:bookmarkEnd w:id="711"/>
      <w:bookmarkEnd w:id="712"/>
    </w:p>
    <w:p w14:paraId="0E75172D" w14:textId="4B7BBD05" w:rsidR="00B1054C" w:rsidRDefault="00B1054C" w:rsidP="00B1054C">
      <w:r>
        <w:t>Los responsables de la creación y ejecución de las pruebas de Caja Negra fueron Hans Gallegos Oliva y Matías Venegas Ibáñez.</w:t>
      </w:r>
    </w:p>
    <w:p w14:paraId="7632BA0E" w14:textId="687D991F" w:rsidR="00B1054C" w:rsidRPr="00B1054C" w:rsidRDefault="00B1054C" w:rsidP="00B1054C">
      <w:r>
        <w:t>Respecto a las pruebas de usabilidad, se trabajó con un grupo de 10 personas. Las edades de ellos fluctúan entre 18 y 40 años, aseguran que tienen experiencia en el manejo de navegación web y dispositivos móvil con Android.</w:t>
      </w:r>
    </w:p>
    <w:p w14:paraId="34958658" w14:textId="0F19806E" w:rsidR="001A52DB" w:rsidRDefault="00275744" w:rsidP="00670242">
      <w:pPr>
        <w:pStyle w:val="Ttulo2"/>
      </w:pPr>
      <w:bookmarkStart w:id="713" w:name="_Toc484123365"/>
      <w:bookmarkStart w:id="714" w:name="_Toc484123440"/>
      <w:bookmarkStart w:id="715" w:name="_Toc486449139"/>
      <w:bookmarkStart w:id="716" w:name="_Toc486696853"/>
      <w:bookmarkStart w:id="717" w:name="_Toc486710868"/>
      <w:r>
        <w:t>7</w:t>
      </w:r>
      <w:r w:rsidR="004A6F06" w:rsidRPr="0041535E">
        <w:t>.4 Calendario de pruebas</w:t>
      </w:r>
      <w:bookmarkEnd w:id="713"/>
      <w:bookmarkEnd w:id="714"/>
      <w:bookmarkEnd w:id="715"/>
      <w:bookmarkEnd w:id="716"/>
      <w:bookmarkEnd w:id="717"/>
    </w:p>
    <w:p w14:paraId="6F8264BD" w14:textId="7DA5820B" w:rsidR="00B1054C" w:rsidRDefault="00B1054C" w:rsidP="00B1054C">
      <w:r w:rsidRPr="00B1054C">
        <w:t>Las pruebas se realizaron al término de cada iteración, A continuación, se detalla el</w:t>
      </w:r>
      <w:r>
        <w:t xml:space="preserve"> </w:t>
      </w:r>
      <w:r w:rsidR="0014735D">
        <w:t>calendario de pruebas para l</w:t>
      </w:r>
      <w:r>
        <w:t>a a</w:t>
      </w:r>
      <w:r w:rsidRPr="00B1054C">
        <w:t>plicación</w:t>
      </w:r>
      <w:r>
        <w:t xml:space="preserve"> w</w:t>
      </w:r>
      <w:r w:rsidRPr="00B1054C">
        <w:t xml:space="preserve">eb, </w:t>
      </w:r>
      <w:r>
        <w:t>aplicación m</w:t>
      </w:r>
      <w:r w:rsidRPr="00B1054C">
        <w:t xml:space="preserve">óvil y </w:t>
      </w:r>
      <w:r>
        <w:t>servicio web</w:t>
      </w:r>
      <w:r w:rsidRPr="00B1054C">
        <w:t>.</w:t>
      </w:r>
    </w:p>
    <w:tbl>
      <w:tblPr>
        <w:tblStyle w:val="Tabladecuadrcula4-nfasis1"/>
        <w:tblW w:w="7230" w:type="dxa"/>
        <w:jc w:val="center"/>
        <w:tblLook w:val="04A0" w:firstRow="1" w:lastRow="0" w:firstColumn="1" w:lastColumn="0" w:noHBand="0" w:noVBand="1"/>
      </w:tblPr>
      <w:tblGrid>
        <w:gridCol w:w="1140"/>
        <w:gridCol w:w="4112"/>
        <w:gridCol w:w="1978"/>
      </w:tblGrid>
      <w:tr w:rsidR="00B1054C" w14:paraId="2B91CA56" w14:textId="77777777" w:rsidTr="00B1054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tcPr>
          <w:p w14:paraId="1811E675" w14:textId="77777777" w:rsidR="00B1054C" w:rsidRPr="00286748" w:rsidRDefault="00B1054C" w:rsidP="008D4ACF">
            <w:pPr>
              <w:pStyle w:val="Prrafodelista"/>
              <w:numPr>
                <w:ilvl w:val="0"/>
                <w:numId w:val="0"/>
              </w:numPr>
              <w:jc w:val="center"/>
              <w:rPr>
                <w:color w:val="FFFFFF" w:themeColor="background1"/>
              </w:rPr>
            </w:pPr>
            <w:r w:rsidRPr="00286748">
              <w:rPr>
                <w:color w:val="FFFFFF" w:themeColor="background1"/>
              </w:rPr>
              <w:t>Iteración</w:t>
            </w:r>
          </w:p>
        </w:tc>
        <w:tc>
          <w:tcPr>
            <w:tcW w:w="4488" w:type="dxa"/>
          </w:tcPr>
          <w:p w14:paraId="01C2DA2B" w14:textId="77777777" w:rsidR="00B1054C" w:rsidRPr="00286748" w:rsidRDefault="00B1054C" w:rsidP="008D4ACF">
            <w:pPr>
              <w:pStyle w:val="Prrafodelista"/>
              <w:numPr>
                <w:ilvl w:val="0"/>
                <w:numId w:val="0"/>
              </w:numPr>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sidRPr="00286748">
              <w:rPr>
                <w:color w:val="FFFFFF" w:themeColor="background1"/>
              </w:rPr>
              <w:t>Funcionalidad</w:t>
            </w:r>
          </w:p>
        </w:tc>
        <w:tc>
          <w:tcPr>
            <w:tcW w:w="2180" w:type="dxa"/>
          </w:tcPr>
          <w:p w14:paraId="2B3857EC" w14:textId="77777777" w:rsidR="00B1054C" w:rsidRPr="00286748" w:rsidRDefault="00B1054C" w:rsidP="008D4ACF">
            <w:pPr>
              <w:pStyle w:val="Prrafodelista"/>
              <w:numPr>
                <w:ilvl w:val="0"/>
                <w:numId w:val="0"/>
              </w:numPr>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sidRPr="00286748">
              <w:rPr>
                <w:color w:val="FFFFFF" w:themeColor="background1"/>
              </w:rPr>
              <w:t>Fecha</w:t>
            </w:r>
          </w:p>
        </w:tc>
      </w:tr>
      <w:tr w:rsidR="00B1054C" w14:paraId="065C69FB" w14:textId="77777777" w:rsidTr="00B1054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tcPr>
          <w:p w14:paraId="130C084E" w14:textId="77777777" w:rsidR="00B1054C" w:rsidRDefault="00B1054C" w:rsidP="008D4ACF">
            <w:pPr>
              <w:pStyle w:val="Prrafodelista"/>
              <w:numPr>
                <w:ilvl w:val="0"/>
                <w:numId w:val="0"/>
              </w:numPr>
              <w:jc w:val="center"/>
            </w:pPr>
            <w:r>
              <w:t>1</w:t>
            </w:r>
          </w:p>
        </w:tc>
        <w:tc>
          <w:tcPr>
            <w:tcW w:w="4488" w:type="dxa"/>
          </w:tcPr>
          <w:p w14:paraId="4FA7619D"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 xml:space="preserve">Registrarse </w:t>
            </w:r>
          </w:p>
          <w:p w14:paraId="6358B699"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Iniciar Sesión</w:t>
            </w:r>
          </w:p>
          <w:p w14:paraId="5D62015E"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 xml:space="preserve">Cerrar Sesión </w:t>
            </w:r>
          </w:p>
          <w:p w14:paraId="13DB61AC"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Ver Perfil</w:t>
            </w:r>
          </w:p>
          <w:p w14:paraId="623EB3E3"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Modificar su Perfil</w:t>
            </w:r>
          </w:p>
          <w:p w14:paraId="1A87F258"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Acceso al sistema</w:t>
            </w:r>
          </w:p>
          <w:p w14:paraId="6C68DC81"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Disponibilidad del sistema</w:t>
            </w:r>
          </w:p>
        </w:tc>
        <w:tc>
          <w:tcPr>
            <w:tcW w:w="2180" w:type="dxa"/>
          </w:tcPr>
          <w:p w14:paraId="0DE02618" w14:textId="77777777" w:rsidR="00B1054C" w:rsidRDefault="00B1054C" w:rsidP="008D4ACF">
            <w:pPr>
              <w:pStyle w:val="Prrafodelista"/>
              <w:numPr>
                <w:ilvl w:val="0"/>
                <w:numId w:val="0"/>
              </w:numPr>
              <w:jc w:val="center"/>
              <w:cnfStyle w:val="000000100000" w:firstRow="0" w:lastRow="0" w:firstColumn="0" w:lastColumn="0" w:oddVBand="0" w:evenVBand="0" w:oddHBand="1" w:evenHBand="0" w:firstRowFirstColumn="0" w:firstRowLastColumn="0" w:lastRowFirstColumn="0" w:lastRowLastColumn="0"/>
            </w:pPr>
          </w:p>
          <w:p w14:paraId="6B22297A" w14:textId="77777777" w:rsidR="00B1054C" w:rsidRDefault="00B1054C" w:rsidP="008D4ACF">
            <w:pPr>
              <w:pStyle w:val="Prrafodelista"/>
              <w:numPr>
                <w:ilvl w:val="0"/>
                <w:numId w:val="0"/>
              </w:numPr>
              <w:jc w:val="center"/>
              <w:cnfStyle w:val="000000100000" w:firstRow="0" w:lastRow="0" w:firstColumn="0" w:lastColumn="0" w:oddVBand="0" w:evenVBand="0" w:oddHBand="1" w:evenHBand="0" w:firstRowFirstColumn="0" w:firstRowLastColumn="0" w:lastRowFirstColumn="0" w:lastRowLastColumn="0"/>
            </w:pPr>
          </w:p>
          <w:p w14:paraId="189E2775" w14:textId="77777777" w:rsidR="00B1054C" w:rsidRDefault="00B1054C" w:rsidP="008D4ACF">
            <w:pPr>
              <w:pStyle w:val="Prrafodelista"/>
              <w:numPr>
                <w:ilvl w:val="0"/>
                <w:numId w:val="0"/>
              </w:numPr>
              <w:jc w:val="center"/>
              <w:cnfStyle w:val="000000100000" w:firstRow="0" w:lastRow="0" w:firstColumn="0" w:lastColumn="0" w:oddVBand="0" w:evenVBand="0" w:oddHBand="1" w:evenHBand="0" w:firstRowFirstColumn="0" w:firstRowLastColumn="0" w:lastRowFirstColumn="0" w:lastRowLastColumn="0"/>
            </w:pPr>
            <w:r>
              <w:t>28 de abril 2017</w:t>
            </w:r>
          </w:p>
        </w:tc>
      </w:tr>
      <w:tr w:rsidR="00B1054C" w14:paraId="6CF8A3CD" w14:textId="77777777" w:rsidTr="00B1054C">
        <w:trPr>
          <w:jc w:val="center"/>
        </w:trPr>
        <w:tc>
          <w:tcPr>
            <w:cnfStyle w:val="001000000000" w:firstRow="0" w:lastRow="0" w:firstColumn="1" w:lastColumn="0" w:oddVBand="0" w:evenVBand="0" w:oddHBand="0" w:evenHBand="0" w:firstRowFirstColumn="0" w:firstRowLastColumn="0" w:lastRowFirstColumn="0" w:lastRowLastColumn="0"/>
            <w:tcW w:w="562" w:type="dxa"/>
          </w:tcPr>
          <w:p w14:paraId="225A77AF" w14:textId="77777777" w:rsidR="00B1054C" w:rsidRDefault="00B1054C" w:rsidP="008D4ACF">
            <w:pPr>
              <w:pStyle w:val="Prrafodelista"/>
              <w:numPr>
                <w:ilvl w:val="0"/>
                <w:numId w:val="0"/>
              </w:numPr>
              <w:jc w:val="center"/>
            </w:pPr>
            <w:r>
              <w:t>2</w:t>
            </w:r>
          </w:p>
        </w:tc>
        <w:tc>
          <w:tcPr>
            <w:tcW w:w="4488" w:type="dxa"/>
          </w:tcPr>
          <w:p w14:paraId="03AE4294" w14:textId="77777777" w:rsidR="00B1054C" w:rsidRDefault="00B1054C" w:rsidP="00B1054C">
            <w:pPr>
              <w:pStyle w:val="listadetabla"/>
              <w:cnfStyle w:val="000000000000" w:firstRow="0" w:lastRow="0" w:firstColumn="0" w:lastColumn="0" w:oddVBand="0" w:evenVBand="0" w:oddHBand="0" w:evenHBand="0" w:firstRowFirstColumn="0" w:firstRowLastColumn="0" w:lastRowFirstColumn="0" w:lastRowLastColumn="0"/>
            </w:pPr>
            <w:r>
              <w:t xml:space="preserve">Visualizar Evento </w:t>
            </w:r>
          </w:p>
          <w:p w14:paraId="4F3CDE9D" w14:textId="77777777" w:rsidR="00B1054C" w:rsidRDefault="00B1054C" w:rsidP="00B1054C">
            <w:pPr>
              <w:pStyle w:val="listadetabla"/>
              <w:cnfStyle w:val="000000000000" w:firstRow="0" w:lastRow="0" w:firstColumn="0" w:lastColumn="0" w:oddVBand="0" w:evenVBand="0" w:oddHBand="0" w:evenHBand="0" w:firstRowFirstColumn="0" w:firstRowLastColumn="0" w:lastRowFirstColumn="0" w:lastRowLastColumn="0"/>
            </w:pPr>
            <w:r>
              <w:t>Visualizar Eventos Cercanos</w:t>
            </w:r>
          </w:p>
          <w:p w14:paraId="6D350560" w14:textId="77777777" w:rsidR="00B1054C" w:rsidRDefault="00B1054C" w:rsidP="00B1054C">
            <w:pPr>
              <w:pStyle w:val="listadetabla"/>
              <w:cnfStyle w:val="000000000000" w:firstRow="0" w:lastRow="0" w:firstColumn="0" w:lastColumn="0" w:oddVBand="0" w:evenVBand="0" w:oddHBand="0" w:evenHBand="0" w:firstRowFirstColumn="0" w:firstRowLastColumn="0" w:lastRowFirstColumn="0" w:lastRowLastColumn="0"/>
            </w:pPr>
            <w:r>
              <w:t>Buscar Evento</w:t>
            </w:r>
          </w:p>
          <w:p w14:paraId="261C13A3" w14:textId="77777777" w:rsidR="00B1054C" w:rsidRDefault="00B1054C" w:rsidP="00B1054C">
            <w:pPr>
              <w:pStyle w:val="listadetabla"/>
              <w:cnfStyle w:val="000000000000" w:firstRow="0" w:lastRow="0" w:firstColumn="0" w:lastColumn="0" w:oddVBand="0" w:evenVBand="0" w:oddHBand="0" w:evenHBand="0" w:firstRowFirstColumn="0" w:firstRowLastColumn="0" w:lastRowFirstColumn="0" w:lastRowLastColumn="0"/>
            </w:pPr>
            <w:r>
              <w:t>Ingresar Evento</w:t>
            </w:r>
          </w:p>
          <w:p w14:paraId="1E2A0D16" w14:textId="77777777" w:rsidR="00B1054C" w:rsidRDefault="00B1054C" w:rsidP="00B1054C">
            <w:pPr>
              <w:pStyle w:val="listadetabla"/>
              <w:cnfStyle w:val="000000000000" w:firstRow="0" w:lastRow="0" w:firstColumn="0" w:lastColumn="0" w:oddVBand="0" w:evenVBand="0" w:oddHBand="0" w:evenHBand="0" w:firstRowFirstColumn="0" w:firstRowLastColumn="0" w:lastRowFirstColumn="0" w:lastRowLastColumn="0"/>
            </w:pPr>
            <w:r>
              <w:t>Eliminar su Evento</w:t>
            </w:r>
          </w:p>
          <w:p w14:paraId="4E44D9A9" w14:textId="77777777" w:rsidR="00B1054C" w:rsidRDefault="00B1054C" w:rsidP="00B1054C">
            <w:pPr>
              <w:pStyle w:val="listadetabla"/>
              <w:cnfStyle w:val="000000000000" w:firstRow="0" w:lastRow="0" w:firstColumn="0" w:lastColumn="0" w:oddVBand="0" w:evenVBand="0" w:oddHBand="0" w:evenHBand="0" w:firstRowFirstColumn="0" w:firstRowLastColumn="0" w:lastRowFirstColumn="0" w:lastRowLastColumn="0"/>
            </w:pPr>
            <w:r>
              <w:t>Modificar su Evento</w:t>
            </w:r>
          </w:p>
          <w:p w14:paraId="425F0BF9" w14:textId="77777777" w:rsidR="00B1054C" w:rsidRDefault="00B1054C" w:rsidP="00B1054C">
            <w:pPr>
              <w:pStyle w:val="listadetabla"/>
              <w:cnfStyle w:val="000000000000" w:firstRow="0" w:lastRow="0" w:firstColumn="0" w:lastColumn="0" w:oddVBand="0" w:evenVBand="0" w:oddHBand="0" w:evenHBand="0" w:firstRowFirstColumn="0" w:firstRowLastColumn="0" w:lastRowFirstColumn="0" w:lastRowLastColumn="0"/>
            </w:pPr>
            <w:r>
              <w:t>Disponibilidad del sistema</w:t>
            </w:r>
          </w:p>
        </w:tc>
        <w:tc>
          <w:tcPr>
            <w:tcW w:w="2180" w:type="dxa"/>
          </w:tcPr>
          <w:p w14:paraId="535B38A8" w14:textId="77777777" w:rsidR="00B1054C" w:rsidRDefault="00B1054C" w:rsidP="008D4ACF">
            <w:pPr>
              <w:pStyle w:val="Prrafodelista"/>
              <w:numPr>
                <w:ilvl w:val="0"/>
                <w:numId w:val="0"/>
              </w:numPr>
              <w:jc w:val="center"/>
              <w:cnfStyle w:val="000000000000" w:firstRow="0" w:lastRow="0" w:firstColumn="0" w:lastColumn="0" w:oddVBand="0" w:evenVBand="0" w:oddHBand="0" w:evenHBand="0" w:firstRowFirstColumn="0" w:firstRowLastColumn="0" w:lastRowFirstColumn="0" w:lastRowLastColumn="0"/>
            </w:pPr>
          </w:p>
          <w:p w14:paraId="6D995FC4" w14:textId="77777777" w:rsidR="00B1054C" w:rsidRDefault="00B1054C" w:rsidP="008D4ACF">
            <w:pPr>
              <w:pStyle w:val="Prrafodelista"/>
              <w:numPr>
                <w:ilvl w:val="0"/>
                <w:numId w:val="0"/>
              </w:numPr>
              <w:jc w:val="center"/>
              <w:cnfStyle w:val="000000000000" w:firstRow="0" w:lastRow="0" w:firstColumn="0" w:lastColumn="0" w:oddVBand="0" w:evenVBand="0" w:oddHBand="0" w:evenHBand="0" w:firstRowFirstColumn="0" w:firstRowLastColumn="0" w:lastRowFirstColumn="0" w:lastRowLastColumn="0"/>
            </w:pPr>
          </w:p>
          <w:p w14:paraId="2FFBE122" w14:textId="77777777" w:rsidR="00B1054C" w:rsidRDefault="00B1054C" w:rsidP="008D4ACF">
            <w:pPr>
              <w:pStyle w:val="Prrafodelista"/>
              <w:numPr>
                <w:ilvl w:val="0"/>
                <w:numId w:val="0"/>
              </w:numPr>
              <w:jc w:val="center"/>
              <w:cnfStyle w:val="000000000000" w:firstRow="0" w:lastRow="0" w:firstColumn="0" w:lastColumn="0" w:oddVBand="0" w:evenVBand="0" w:oddHBand="0" w:evenHBand="0" w:firstRowFirstColumn="0" w:firstRowLastColumn="0" w:lastRowFirstColumn="0" w:lastRowLastColumn="0"/>
            </w:pPr>
            <w:r>
              <w:t>26 de mayo 2017</w:t>
            </w:r>
          </w:p>
        </w:tc>
      </w:tr>
      <w:tr w:rsidR="00B1054C" w14:paraId="600A55DD" w14:textId="77777777" w:rsidTr="00B1054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tcPr>
          <w:p w14:paraId="19B0D022" w14:textId="77777777" w:rsidR="00B1054C" w:rsidRDefault="00B1054C" w:rsidP="008D4ACF">
            <w:pPr>
              <w:pStyle w:val="Prrafodelista"/>
              <w:numPr>
                <w:ilvl w:val="0"/>
                <w:numId w:val="0"/>
              </w:numPr>
              <w:jc w:val="center"/>
            </w:pPr>
            <w:r>
              <w:t>3</w:t>
            </w:r>
          </w:p>
        </w:tc>
        <w:tc>
          <w:tcPr>
            <w:tcW w:w="4488" w:type="dxa"/>
          </w:tcPr>
          <w:p w14:paraId="2F2D681E"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Suspender Cuenta de Usuario</w:t>
            </w:r>
          </w:p>
          <w:p w14:paraId="7C00107A"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Modificar Perfil (Administrador)</w:t>
            </w:r>
          </w:p>
          <w:p w14:paraId="29850066"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Modificar evento (Administrador)</w:t>
            </w:r>
          </w:p>
          <w:p w14:paraId="6E6D0811"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Ver actividades de un Usuario</w:t>
            </w:r>
          </w:p>
          <w:p w14:paraId="67DB6B29"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Ver Promedio de Actividades Realizadas</w:t>
            </w:r>
          </w:p>
          <w:p w14:paraId="67AAEED1"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Listar usuarios</w:t>
            </w:r>
          </w:p>
          <w:p w14:paraId="2398A97C"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Listar eventos</w:t>
            </w:r>
          </w:p>
          <w:p w14:paraId="32AAC08E"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Disponibilidad del sistema</w:t>
            </w:r>
          </w:p>
          <w:p w14:paraId="5BA9DE80"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Notificación de Errores</w:t>
            </w:r>
          </w:p>
          <w:p w14:paraId="1EC9C951"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Activar cuenta de Usuario</w:t>
            </w:r>
          </w:p>
        </w:tc>
        <w:tc>
          <w:tcPr>
            <w:tcW w:w="2180" w:type="dxa"/>
          </w:tcPr>
          <w:p w14:paraId="3E3CE2B8" w14:textId="77777777" w:rsidR="00B1054C" w:rsidRDefault="00B1054C" w:rsidP="008D4ACF">
            <w:pPr>
              <w:pStyle w:val="Prrafodelista"/>
              <w:numPr>
                <w:ilvl w:val="0"/>
                <w:numId w:val="0"/>
              </w:numPr>
              <w:jc w:val="center"/>
              <w:cnfStyle w:val="000000100000" w:firstRow="0" w:lastRow="0" w:firstColumn="0" w:lastColumn="0" w:oddVBand="0" w:evenVBand="0" w:oddHBand="1" w:evenHBand="0" w:firstRowFirstColumn="0" w:firstRowLastColumn="0" w:lastRowFirstColumn="0" w:lastRowLastColumn="0"/>
            </w:pPr>
          </w:p>
          <w:p w14:paraId="40D292D2" w14:textId="77777777" w:rsidR="00B1054C" w:rsidRDefault="00B1054C" w:rsidP="008D4ACF">
            <w:pPr>
              <w:pStyle w:val="Prrafodelista"/>
              <w:numPr>
                <w:ilvl w:val="0"/>
                <w:numId w:val="0"/>
              </w:numPr>
              <w:jc w:val="center"/>
              <w:cnfStyle w:val="000000100000" w:firstRow="0" w:lastRow="0" w:firstColumn="0" w:lastColumn="0" w:oddVBand="0" w:evenVBand="0" w:oddHBand="1" w:evenHBand="0" w:firstRowFirstColumn="0" w:firstRowLastColumn="0" w:lastRowFirstColumn="0" w:lastRowLastColumn="0"/>
            </w:pPr>
          </w:p>
          <w:p w14:paraId="6957644B" w14:textId="77777777" w:rsidR="00B1054C" w:rsidRDefault="00B1054C" w:rsidP="008D4ACF">
            <w:pPr>
              <w:pStyle w:val="Prrafodelista"/>
              <w:numPr>
                <w:ilvl w:val="0"/>
                <w:numId w:val="0"/>
              </w:numPr>
              <w:jc w:val="center"/>
              <w:cnfStyle w:val="000000100000" w:firstRow="0" w:lastRow="0" w:firstColumn="0" w:lastColumn="0" w:oddVBand="0" w:evenVBand="0" w:oddHBand="1" w:evenHBand="0" w:firstRowFirstColumn="0" w:firstRowLastColumn="0" w:lastRowFirstColumn="0" w:lastRowLastColumn="0"/>
            </w:pPr>
          </w:p>
          <w:p w14:paraId="58AF8190" w14:textId="77777777" w:rsidR="00B1054C" w:rsidRDefault="00B1054C" w:rsidP="008D4ACF">
            <w:pPr>
              <w:pStyle w:val="Prrafodelista"/>
              <w:numPr>
                <w:ilvl w:val="0"/>
                <w:numId w:val="0"/>
              </w:numPr>
              <w:jc w:val="center"/>
              <w:cnfStyle w:val="000000100000" w:firstRow="0" w:lastRow="0" w:firstColumn="0" w:lastColumn="0" w:oddVBand="0" w:evenVBand="0" w:oddHBand="1" w:evenHBand="0" w:firstRowFirstColumn="0" w:firstRowLastColumn="0" w:lastRowFirstColumn="0" w:lastRowLastColumn="0"/>
            </w:pPr>
            <w:r>
              <w:t>29 de junio 2017</w:t>
            </w:r>
          </w:p>
        </w:tc>
      </w:tr>
    </w:tbl>
    <w:p w14:paraId="378D702D" w14:textId="1D00891C" w:rsidR="00B1054C" w:rsidRPr="00B1054C" w:rsidRDefault="008D4ACF" w:rsidP="008D4ACF">
      <w:pPr>
        <w:pStyle w:val="Descripcin"/>
      </w:pPr>
      <w:bookmarkStart w:id="718" w:name="_Toc486449191"/>
      <w:bookmarkStart w:id="719" w:name="_Toc486712582"/>
      <w:r>
        <w:t xml:space="preserve">Tabla </w:t>
      </w:r>
      <w:r w:rsidR="00B56172">
        <w:fldChar w:fldCharType="begin"/>
      </w:r>
      <w:r w:rsidR="00B56172">
        <w:instrText xml:space="preserve"> SEQ Tabla \* ARABIC </w:instrText>
      </w:r>
      <w:r w:rsidR="00B56172">
        <w:fldChar w:fldCharType="separate"/>
      </w:r>
      <w:r w:rsidR="00633160">
        <w:rPr>
          <w:noProof/>
        </w:rPr>
        <w:t>49</w:t>
      </w:r>
      <w:r w:rsidR="00B56172">
        <w:rPr>
          <w:noProof/>
        </w:rPr>
        <w:fldChar w:fldCharType="end"/>
      </w:r>
      <w:r>
        <w:t>: Calendario de pruebas</w:t>
      </w:r>
      <w:bookmarkEnd w:id="718"/>
      <w:bookmarkEnd w:id="719"/>
    </w:p>
    <w:p w14:paraId="4D4E4BE0" w14:textId="1E35A812" w:rsidR="00431500" w:rsidRDefault="00431500" w:rsidP="00431500">
      <w:bookmarkStart w:id="720" w:name="_Toc484123367"/>
      <w:bookmarkStart w:id="721" w:name="_Toc484123442"/>
    </w:p>
    <w:p w14:paraId="7688062C" w14:textId="6487D244" w:rsidR="001A52DB" w:rsidRDefault="00275744" w:rsidP="00670242">
      <w:pPr>
        <w:pStyle w:val="Ttulo2"/>
      </w:pPr>
      <w:bookmarkStart w:id="722" w:name="_Toc486449140"/>
      <w:bookmarkStart w:id="723" w:name="_Toc486696854"/>
      <w:bookmarkStart w:id="724" w:name="_Toc486710869"/>
      <w:r>
        <w:lastRenderedPageBreak/>
        <w:t>7</w:t>
      </w:r>
      <w:r w:rsidR="004A6F06" w:rsidRPr="0041535E">
        <w:t>.</w:t>
      </w:r>
      <w:r w:rsidR="00B1054C">
        <w:t>5</w:t>
      </w:r>
      <w:r w:rsidR="004A6F06" w:rsidRPr="0041535E">
        <w:t xml:space="preserve"> Conclusiones de las pruebas</w:t>
      </w:r>
      <w:bookmarkEnd w:id="720"/>
      <w:bookmarkEnd w:id="721"/>
      <w:bookmarkEnd w:id="722"/>
      <w:bookmarkEnd w:id="723"/>
      <w:bookmarkEnd w:id="724"/>
    </w:p>
    <w:p w14:paraId="6E7BC520" w14:textId="7B3539A1" w:rsidR="00B1054C" w:rsidRPr="0041535E" w:rsidRDefault="00B1054C" w:rsidP="00B1054C">
      <w:r>
        <w:t>En la aplicación web, aplicación móvil y servicio web se realizaron pruebas de Caja Negra con el propósito de garantizar el buen cumplimiento de todas sus funciones definidas anteriormente. Se observó que las pruebas permitieron realizar una comparación entre los resultados esperados y los obtenidos, con este análisis se concluye que los sistemas cumplen al 100%.</w:t>
      </w:r>
    </w:p>
    <w:p w14:paraId="2D08257E" w14:textId="77777777" w:rsidR="00B1054C" w:rsidRPr="00B1054C" w:rsidRDefault="00B1054C" w:rsidP="00B1054C"/>
    <w:p w14:paraId="7EC55335" w14:textId="2D152334" w:rsidR="001A52DB" w:rsidRPr="0041535E" w:rsidRDefault="001A52DB" w:rsidP="00670242">
      <w:bookmarkStart w:id="725" w:name="_2grqrue" w:colFirst="0" w:colLast="0"/>
      <w:bookmarkEnd w:id="725"/>
    </w:p>
    <w:p w14:paraId="73161575" w14:textId="77777777" w:rsidR="001A52DB" w:rsidRPr="0041535E" w:rsidRDefault="001A52DB" w:rsidP="00670242"/>
    <w:p w14:paraId="3142176D" w14:textId="77777777" w:rsidR="001A52DB" w:rsidRPr="0041535E" w:rsidRDefault="001A52DB" w:rsidP="00670242"/>
    <w:p w14:paraId="4F89760E" w14:textId="77777777" w:rsidR="001A52DB" w:rsidRPr="0041535E" w:rsidRDefault="001A52DB" w:rsidP="00670242"/>
    <w:p w14:paraId="6782DF89" w14:textId="77777777" w:rsidR="001A52DB" w:rsidRPr="0041535E" w:rsidRDefault="004A6F06" w:rsidP="00670242">
      <w:r w:rsidRPr="0041535E">
        <w:br w:type="page"/>
      </w:r>
    </w:p>
    <w:p w14:paraId="22C66C8E" w14:textId="2C19D95C" w:rsidR="001A52DB" w:rsidRDefault="00F4122C" w:rsidP="00B52A04">
      <w:pPr>
        <w:pStyle w:val="Ttulo1"/>
        <w:jc w:val="left"/>
      </w:pPr>
      <w:bookmarkStart w:id="726" w:name="_Toc486449141"/>
      <w:bookmarkStart w:id="727" w:name="_Toc486696855"/>
      <w:bookmarkStart w:id="728" w:name="_Toc486710870"/>
      <w:r w:rsidRPr="00B52A04">
        <w:rPr>
          <w:sz w:val="40"/>
        </w:rPr>
        <w:lastRenderedPageBreak/>
        <w:t>Conclusión</w:t>
      </w:r>
      <w:bookmarkEnd w:id="726"/>
      <w:bookmarkEnd w:id="727"/>
      <w:bookmarkEnd w:id="728"/>
    </w:p>
    <w:p w14:paraId="2C59605B" w14:textId="77777777" w:rsidR="00F4122C" w:rsidRDefault="00F4122C" w:rsidP="00F4122C">
      <w:r>
        <w:t>Con la finalización del desarrollo del proyecto, se puede concluir;</w:t>
      </w:r>
    </w:p>
    <w:p w14:paraId="7BD243A5" w14:textId="0D5242CC" w:rsidR="00F4122C" w:rsidRDefault="00F4122C" w:rsidP="00F4122C">
      <w:pPr>
        <w:pStyle w:val="Prrafodelista"/>
      </w:pPr>
      <w:r>
        <w:t xml:space="preserve">Los objetivos en este documento se lograron cumplir satisfactoriamente tras un extenso periodo </w:t>
      </w:r>
      <w:r w:rsidR="0014735D">
        <w:t>de investigación y desarrollo</w:t>
      </w:r>
      <w:r>
        <w:t xml:space="preserve"> del software propiamente tal, que involucraron las etapas presentadas en este documento.</w:t>
      </w:r>
    </w:p>
    <w:p w14:paraId="4C7A00CF" w14:textId="27D94CB3" w:rsidR="00F4122C" w:rsidRDefault="00F4122C" w:rsidP="00F4122C">
      <w:pPr>
        <w:pStyle w:val="Prrafodelista"/>
      </w:pPr>
      <w:r>
        <w:t>En cuanto a la metodología utilizada en el desarrollo (Incremental), e</w:t>
      </w:r>
      <w:r w:rsidR="0014735D">
        <w:t>sta</w:t>
      </w:r>
      <w:r>
        <w:t xml:space="preserve"> se ajustó adecuadamente a todos los requerimientos que se presentaron en este proyecto, permitiendo generar los incrementos en plazos estipulados y cumplir con los requisitos solicitados.</w:t>
      </w:r>
    </w:p>
    <w:p w14:paraId="7F7DE661" w14:textId="08E57D05" w:rsidR="00F4122C" w:rsidRDefault="00F4122C" w:rsidP="00F4122C">
      <w:pPr>
        <w:pStyle w:val="Prrafodelista"/>
      </w:pPr>
      <w:r>
        <w:t>Dentro del desarrollo se tuvo que investigar y aprender cómo implementar los ser</w:t>
      </w:r>
      <w:r w:rsidR="0014735D">
        <w:t>vicios de Facebook al servicio w</w:t>
      </w:r>
      <w:r>
        <w:t xml:space="preserve">eb, ya que es considerada una utilidad potente para los desarrolladores, a pesar de ser gratuita. Desde un principio demandó un tiempo considerable </w:t>
      </w:r>
      <w:r w:rsidR="0043357F">
        <w:t>para</w:t>
      </w:r>
      <w:r>
        <w:t xml:space="preserve"> poder obtener los eventos publicados en la red social, sin embargo, con la experiencia paulatina que se fue adquiriendo en el desarrollo del proyecto, se pudo familiarizar con la API que Facebook entrega y aplicar correctamente sus funciones con fin de lograr objetivos planteados.</w:t>
      </w:r>
    </w:p>
    <w:p w14:paraId="76B46560" w14:textId="739F1EA1" w:rsidR="00F4122C" w:rsidRDefault="00F4122C" w:rsidP="00F4122C">
      <w:pPr>
        <w:pStyle w:val="Prrafodelista"/>
      </w:pPr>
      <w:r>
        <w:t>Para finalizar, es importante indicar que para los estudiantes que desarrollaron el proyecto, fue una valiosa experiencia, tanto por los conocimientos entregados por los académicos, como también por el trabajo autodidacta. La realización de un proyecto en conjunto a un compañero exige establecer permanentemente consejos, afrontar las incidencias de forma adecuado y el trabajo en equipo que es el punto más importante.</w:t>
      </w:r>
    </w:p>
    <w:p w14:paraId="12F59D45" w14:textId="26931BE9" w:rsidR="00F4122C" w:rsidRPr="00F4122C" w:rsidRDefault="00F4122C" w:rsidP="00F4122C">
      <w:pPr>
        <w:spacing w:after="0" w:line="276" w:lineRule="auto"/>
        <w:jc w:val="left"/>
        <w:rPr>
          <w:rFonts w:cstheme="minorBidi"/>
          <w:color w:val="auto"/>
          <w:lang w:eastAsia="en-US"/>
        </w:rPr>
      </w:pPr>
      <w:r>
        <w:br w:type="page"/>
      </w:r>
    </w:p>
    <w:bookmarkStart w:id="729" w:name="_Toc486710871" w:displacedByCustomXml="next"/>
    <w:sdt>
      <w:sdtPr>
        <w:rPr>
          <w:lang w:val="es-ES"/>
        </w:rPr>
        <w:id w:val="756018727"/>
        <w:docPartObj>
          <w:docPartGallery w:val="Bibliographies"/>
          <w:docPartUnique/>
        </w:docPartObj>
      </w:sdtPr>
      <w:sdtEndPr>
        <w:rPr>
          <w:b/>
          <w:bCs/>
          <w:sz w:val="22"/>
          <w:szCs w:val="22"/>
          <w:lang w:val="es-CL"/>
        </w:rPr>
      </w:sdtEndPr>
      <w:sdtContent>
        <w:p w14:paraId="510A3DC1" w14:textId="5076BFA3" w:rsidR="00896501" w:rsidRPr="002A248F" w:rsidRDefault="00896501" w:rsidP="00B52A04">
          <w:pPr>
            <w:pStyle w:val="Ttulo1"/>
            <w:jc w:val="left"/>
            <w:rPr>
              <w:lang w:val="en-US"/>
            </w:rPr>
          </w:pPr>
          <w:proofErr w:type="spellStart"/>
          <w:r w:rsidRPr="002A248F">
            <w:rPr>
              <w:sz w:val="40"/>
              <w:lang w:val="en-US"/>
            </w:rPr>
            <w:t>Bibliografía</w:t>
          </w:r>
          <w:bookmarkEnd w:id="729"/>
          <w:proofErr w:type="spellEnd"/>
        </w:p>
        <w:p w14:paraId="43486700" w14:textId="77777777" w:rsidR="002A248F" w:rsidRDefault="00896501" w:rsidP="002A248F">
          <w:pPr>
            <w:pStyle w:val="Bibliografa"/>
            <w:spacing w:line="240" w:lineRule="auto"/>
            <w:jc w:val="left"/>
            <w:rPr>
              <w:noProof/>
              <w:sz w:val="24"/>
              <w:szCs w:val="24"/>
              <w:lang w:val="en-US"/>
            </w:rPr>
          </w:pPr>
          <w:r>
            <w:fldChar w:fldCharType="begin"/>
          </w:r>
          <w:r w:rsidRPr="002A248F">
            <w:rPr>
              <w:lang w:val="en-US"/>
            </w:rPr>
            <w:instrText>BIBLIOGRAPHY</w:instrText>
          </w:r>
          <w:r>
            <w:fldChar w:fldCharType="separate"/>
          </w:r>
          <w:r w:rsidR="002A248F">
            <w:rPr>
              <w:noProof/>
              <w:lang w:val="en-US"/>
            </w:rPr>
            <w:t xml:space="preserve">Google Inc. (2017). </w:t>
          </w:r>
          <w:r w:rsidR="002A248F">
            <w:rPr>
              <w:i/>
              <w:iCs/>
              <w:noProof/>
              <w:lang w:val="en-US"/>
            </w:rPr>
            <w:t>Introduction to Android.</w:t>
          </w:r>
          <w:r w:rsidR="002A248F">
            <w:rPr>
              <w:noProof/>
              <w:lang w:val="en-US"/>
            </w:rPr>
            <w:t xml:space="preserve"> Retrieved from https://developer.android.com/guide/index.html</w:t>
          </w:r>
        </w:p>
        <w:p w14:paraId="4BA442F7" w14:textId="77777777" w:rsidR="002A248F" w:rsidRDefault="002A248F" w:rsidP="002A248F">
          <w:pPr>
            <w:pStyle w:val="Bibliografa"/>
            <w:spacing w:line="240" w:lineRule="auto"/>
            <w:jc w:val="left"/>
            <w:rPr>
              <w:noProof/>
              <w:lang w:val="en-US"/>
            </w:rPr>
          </w:pPr>
          <w:r>
            <w:rPr>
              <w:noProof/>
              <w:lang w:val="en-US"/>
            </w:rPr>
            <w:t xml:space="preserve">Ben Alex, L. T. (2017). </w:t>
          </w:r>
          <w:r>
            <w:rPr>
              <w:i/>
              <w:iCs/>
              <w:noProof/>
              <w:lang w:val="en-US"/>
            </w:rPr>
            <w:t>Spring Security Reference.</w:t>
          </w:r>
          <w:r>
            <w:rPr>
              <w:noProof/>
              <w:lang w:val="en-US"/>
            </w:rPr>
            <w:t xml:space="preserve"> Retrieved from http://docs.spring.io/spring-security/site/docs/4.2.3.RELEASE/reference/htmlsingle/</w:t>
          </w:r>
        </w:p>
        <w:p w14:paraId="77A9E102" w14:textId="77777777" w:rsidR="002A248F" w:rsidRPr="002A248F" w:rsidRDefault="002A248F" w:rsidP="002A248F">
          <w:pPr>
            <w:pStyle w:val="Bibliografa"/>
            <w:spacing w:line="240" w:lineRule="auto"/>
            <w:jc w:val="left"/>
            <w:rPr>
              <w:noProof/>
            </w:rPr>
          </w:pPr>
          <w:r w:rsidRPr="002A248F">
            <w:rPr>
              <w:noProof/>
            </w:rPr>
            <w:t>Consejo Nacional de la Cultura y las Artes. (2017). Retrieved from Consejo Nacional de la Cultura y las Artes: http://www.cultura.gob.cl/institucional/informe-cultura-tiempo-libre-2014/</w:t>
          </w:r>
        </w:p>
        <w:p w14:paraId="4B29FD6A" w14:textId="77777777" w:rsidR="002A248F" w:rsidRDefault="002A248F" w:rsidP="002A248F">
          <w:pPr>
            <w:pStyle w:val="Bibliografa"/>
            <w:spacing w:line="240" w:lineRule="auto"/>
            <w:jc w:val="left"/>
            <w:rPr>
              <w:noProof/>
              <w:lang w:val="en-US"/>
            </w:rPr>
          </w:pPr>
          <w:r>
            <w:rPr>
              <w:noProof/>
              <w:lang w:val="en-US"/>
            </w:rPr>
            <w:t xml:space="preserve">Craig Walls, K. D. (2017). </w:t>
          </w:r>
          <w:r>
            <w:rPr>
              <w:i/>
              <w:iCs/>
              <w:noProof/>
              <w:lang w:val="en-US"/>
            </w:rPr>
            <w:t>Spring Social Facebook Reference.</w:t>
          </w:r>
          <w:r>
            <w:rPr>
              <w:noProof/>
              <w:lang w:val="en-US"/>
            </w:rPr>
            <w:t xml:space="preserve"> Retrieved from http://docs.spring.io/spring-social-facebook/docs/2.0.3.RELEASE/reference/htmlsingle/</w:t>
          </w:r>
        </w:p>
        <w:p w14:paraId="24EBB6BB" w14:textId="77777777" w:rsidR="002A248F" w:rsidRDefault="002A248F" w:rsidP="002A248F">
          <w:pPr>
            <w:pStyle w:val="Bibliografa"/>
            <w:spacing w:line="240" w:lineRule="auto"/>
            <w:jc w:val="left"/>
            <w:rPr>
              <w:noProof/>
              <w:lang w:val="en-US"/>
            </w:rPr>
          </w:pPr>
          <w:r>
            <w:rPr>
              <w:noProof/>
              <w:lang w:val="en-US"/>
            </w:rPr>
            <w:t xml:space="preserve">Craig Walls, K. D. (2017). </w:t>
          </w:r>
          <w:r>
            <w:rPr>
              <w:i/>
              <w:iCs/>
              <w:noProof/>
              <w:lang w:val="en-US"/>
            </w:rPr>
            <w:t>Spring Social Reference.</w:t>
          </w:r>
          <w:r>
            <w:rPr>
              <w:noProof/>
              <w:lang w:val="en-US"/>
            </w:rPr>
            <w:t xml:space="preserve"> Retrieved from http://docs.spring.io/spring-social/docs/1.1.4.RELEASE/reference/htmlsingle/</w:t>
          </w:r>
        </w:p>
        <w:p w14:paraId="01CDFB01" w14:textId="77777777" w:rsidR="002A248F" w:rsidRDefault="002A248F" w:rsidP="002A248F">
          <w:pPr>
            <w:pStyle w:val="Bibliografa"/>
            <w:spacing w:line="240" w:lineRule="auto"/>
            <w:jc w:val="left"/>
            <w:rPr>
              <w:noProof/>
              <w:lang w:val="en-US"/>
            </w:rPr>
          </w:pPr>
          <w:r>
            <w:rPr>
              <w:noProof/>
              <w:lang w:val="en-US"/>
            </w:rPr>
            <w:t xml:space="preserve">Jon Brisbin, O. G. (2017, 06 08). </w:t>
          </w:r>
          <w:r>
            <w:rPr>
              <w:i/>
              <w:iCs/>
              <w:noProof/>
              <w:lang w:val="en-US"/>
            </w:rPr>
            <w:t>Spring Data REST - Reference Documentation.</w:t>
          </w:r>
          <w:r>
            <w:rPr>
              <w:noProof/>
              <w:lang w:val="en-US"/>
            </w:rPr>
            <w:t xml:space="preserve"> Retrieved from http://docs.spring.io/spring-data/rest/docs/2.6.4.RELEASE/reference/html/</w:t>
          </w:r>
        </w:p>
        <w:p w14:paraId="56230B63" w14:textId="77777777" w:rsidR="002A248F" w:rsidRDefault="002A248F" w:rsidP="002A248F">
          <w:pPr>
            <w:pStyle w:val="Bibliografa"/>
            <w:spacing w:line="240" w:lineRule="auto"/>
            <w:jc w:val="left"/>
            <w:rPr>
              <w:noProof/>
              <w:lang w:val="en-US"/>
            </w:rPr>
          </w:pPr>
          <w:r>
            <w:rPr>
              <w:noProof/>
              <w:lang w:val="en-US"/>
            </w:rPr>
            <w:t>Majluf, J. P. (2017). Retrieved from Iab trends: http://iabtrends.cl/2016/08/09/chile-lidera-el-uso-de-smartphones-en-latinomaerica-con-7-9-millones-de-usuarios/</w:t>
          </w:r>
        </w:p>
        <w:p w14:paraId="1978AD63" w14:textId="77777777" w:rsidR="002A248F" w:rsidRDefault="002A248F" w:rsidP="002A248F">
          <w:pPr>
            <w:pStyle w:val="Bibliografa"/>
            <w:spacing w:line="240" w:lineRule="auto"/>
            <w:jc w:val="left"/>
            <w:rPr>
              <w:noProof/>
              <w:lang w:val="en-US"/>
            </w:rPr>
          </w:pPr>
          <w:r>
            <w:rPr>
              <w:noProof/>
              <w:lang w:val="en-US"/>
            </w:rPr>
            <w:t xml:space="preserve">Phillip Webb, D. S. (2017). </w:t>
          </w:r>
          <w:r>
            <w:rPr>
              <w:i/>
              <w:iCs/>
              <w:noProof/>
              <w:lang w:val="en-US"/>
            </w:rPr>
            <w:t>Spring Boot Reference Guide.</w:t>
          </w:r>
          <w:r>
            <w:rPr>
              <w:noProof/>
              <w:lang w:val="en-US"/>
            </w:rPr>
            <w:t xml:space="preserve"> Retrieved from http://docs.spring.io/spring-boot/docs/1.5.4.RELEASE/reference/htmlsingle/</w:t>
          </w:r>
        </w:p>
        <w:p w14:paraId="45A05FF8" w14:textId="77777777" w:rsidR="002A248F" w:rsidRDefault="002A248F" w:rsidP="002A248F">
          <w:pPr>
            <w:pStyle w:val="Bibliografa"/>
            <w:spacing w:line="240" w:lineRule="auto"/>
            <w:jc w:val="left"/>
            <w:rPr>
              <w:noProof/>
              <w:lang w:val="en-US"/>
            </w:rPr>
          </w:pPr>
          <w:r>
            <w:rPr>
              <w:noProof/>
              <w:lang w:val="en-US"/>
            </w:rPr>
            <w:t xml:space="preserve">Rod Johnson, J. H. (2017). </w:t>
          </w:r>
          <w:r>
            <w:rPr>
              <w:i/>
              <w:iCs/>
              <w:noProof/>
              <w:lang w:val="en-US"/>
            </w:rPr>
            <w:t>Spring Framework Reference Documentation.</w:t>
          </w:r>
          <w:r>
            <w:rPr>
              <w:noProof/>
              <w:lang w:val="en-US"/>
            </w:rPr>
            <w:t xml:space="preserve"> Retrieved from http://docs.spring.io/spring/docs/current/spring-framework-reference/htmlsingle/</w:t>
          </w:r>
        </w:p>
        <w:p w14:paraId="348E7EFE" w14:textId="77777777" w:rsidR="002A248F" w:rsidRDefault="002A248F" w:rsidP="002A248F">
          <w:pPr>
            <w:pStyle w:val="Bibliografa"/>
            <w:spacing w:line="240" w:lineRule="auto"/>
            <w:jc w:val="left"/>
            <w:rPr>
              <w:noProof/>
              <w:lang w:val="en-US"/>
            </w:rPr>
          </w:pPr>
          <w:r>
            <w:rPr>
              <w:noProof/>
              <w:lang w:val="en-US"/>
            </w:rPr>
            <w:t xml:space="preserve">Thomas Darimont, O. G. (2017). </w:t>
          </w:r>
          <w:r>
            <w:rPr>
              <w:i/>
              <w:iCs/>
              <w:noProof/>
              <w:lang w:val="en-US"/>
            </w:rPr>
            <w:t>Spring Data JPA - Reference Documentation.</w:t>
          </w:r>
          <w:r>
            <w:rPr>
              <w:noProof/>
              <w:lang w:val="en-US"/>
            </w:rPr>
            <w:t xml:space="preserve"> Retrieved from http://docs.spring.io/spring-data/jpa/docs/1.11.4.RELEASE/reference/html/</w:t>
          </w:r>
        </w:p>
        <w:p w14:paraId="59AA9E34" w14:textId="77777777" w:rsidR="002A248F" w:rsidRDefault="002A248F" w:rsidP="002A248F">
          <w:pPr>
            <w:pStyle w:val="Bibliografa"/>
            <w:spacing w:line="240" w:lineRule="auto"/>
            <w:jc w:val="left"/>
            <w:rPr>
              <w:noProof/>
              <w:lang w:val="en-US"/>
            </w:rPr>
          </w:pPr>
          <w:r>
            <w:rPr>
              <w:noProof/>
              <w:lang w:val="en-US"/>
            </w:rPr>
            <w:t xml:space="preserve">Veness, C. (2017). </w:t>
          </w:r>
          <w:r>
            <w:rPr>
              <w:i/>
              <w:iCs/>
              <w:noProof/>
              <w:lang w:val="en-US"/>
            </w:rPr>
            <w:t>Movable Type Scripts</w:t>
          </w:r>
          <w:r>
            <w:rPr>
              <w:noProof/>
              <w:lang w:val="en-US"/>
            </w:rPr>
            <w:t>. Retrieved from http://www-movable-type.co.uk/scripts/latlong.html</w:t>
          </w:r>
        </w:p>
        <w:p w14:paraId="5B7896BE" w14:textId="229D8018" w:rsidR="00896501" w:rsidRPr="00896501" w:rsidRDefault="00896501" w:rsidP="002A248F">
          <w:pPr>
            <w:widowControl w:val="0"/>
            <w:autoSpaceDE w:val="0"/>
            <w:autoSpaceDN w:val="0"/>
            <w:adjustRightInd w:val="0"/>
            <w:spacing w:line="240" w:lineRule="auto"/>
            <w:jc w:val="left"/>
            <w:rPr>
              <w:rFonts w:cs="Times New Roman"/>
              <w:noProof/>
              <w:szCs w:val="24"/>
            </w:rPr>
          </w:pPr>
          <w:r>
            <w:rPr>
              <w:b/>
              <w:bCs/>
            </w:rPr>
            <w:fldChar w:fldCharType="end"/>
          </w:r>
          <w:r>
            <w:rPr>
              <w:b/>
              <w:bCs/>
            </w:rPr>
            <w:fldChar w:fldCharType="begin" w:fldLock="1"/>
          </w:r>
          <w:r w:rsidRPr="002A248F">
            <w:rPr>
              <w:b/>
              <w:bCs/>
              <w:lang w:val="en-US"/>
            </w:rPr>
            <w:instrText xml:space="preserve">ADDIN Mendeley Bibliography CSL_BIBLIOGRAPHY </w:instrText>
          </w:r>
          <w:r>
            <w:rPr>
              <w:b/>
              <w:bCs/>
            </w:rPr>
            <w:fldChar w:fldCharType="separate"/>
          </w:r>
          <w:r w:rsidRPr="002A248F">
            <w:rPr>
              <w:rFonts w:cs="Times New Roman"/>
              <w:noProof/>
              <w:szCs w:val="24"/>
              <w:lang w:val="en-US"/>
            </w:rPr>
            <w:t xml:space="preserve">McDonald, J. (2008). Design Patterns. </w:t>
          </w:r>
          <w:r w:rsidRPr="002A248F">
            <w:rPr>
              <w:rFonts w:cs="Times New Roman"/>
              <w:i/>
              <w:iCs/>
              <w:noProof/>
              <w:szCs w:val="24"/>
              <w:lang w:val="en-US"/>
            </w:rPr>
            <w:t>DZone Refcardz</w:t>
          </w:r>
          <w:r w:rsidRPr="002A248F">
            <w:rPr>
              <w:rFonts w:cs="Times New Roman"/>
              <w:noProof/>
              <w:szCs w:val="24"/>
              <w:lang w:val="en-US"/>
            </w:rPr>
            <w:t xml:space="preserve">, (8), 1–7. </w:t>
          </w:r>
          <w:r>
            <w:rPr>
              <w:rFonts w:cs="Times New Roman"/>
              <w:noProof/>
              <w:szCs w:val="24"/>
            </w:rPr>
            <w:t xml:space="preserve">Obtenido de </w:t>
          </w:r>
          <w:r w:rsidRPr="00896501">
            <w:rPr>
              <w:rFonts w:cs="Times New Roman"/>
              <w:noProof/>
              <w:szCs w:val="24"/>
            </w:rPr>
            <w:t>http://refcardz.dzone.com/refcardz/design-patterns</w:t>
          </w:r>
        </w:p>
        <w:p w14:paraId="3C3BD50F" w14:textId="0F868AD7" w:rsidR="00896501" w:rsidRPr="002A248F" w:rsidRDefault="00896501" w:rsidP="002A248F">
          <w:pPr>
            <w:widowControl w:val="0"/>
            <w:autoSpaceDE w:val="0"/>
            <w:autoSpaceDN w:val="0"/>
            <w:adjustRightInd w:val="0"/>
            <w:spacing w:line="240" w:lineRule="auto"/>
            <w:jc w:val="left"/>
            <w:rPr>
              <w:rFonts w:cs="Times New Roman"/>
              <w:noProof/>
              <w:szCs w:val="24"/>
              <w:lang w:val="en-US"/>
            </w:rPr>
          </w:pPr>
          <w:r w:rsidRPr="00896501">
            <w:rPr>
              <w:rFonts w:cs="Times New Roman"/>
              <w:noProof/>
              <w:szCs w:val="24"/>
            </w:rPr>
            <w:t xml:space="preserve">Pressman, R. S. (2009). </w:t>
          </w:r>
          <w:r w:rsidRPr="002A248F">
            <w:rPr>
              <w:rFonts w:cs="Times New Roman"/>
              <w:i/>
              <w:iCs/>
              <w:noProof/>
              <w:szCs w:val="24"/>
              <w:lang w:val="en-US"/>
            </w:rPr>
            <w:t>Software Engineering A Practitioner’s Approach 7th Ed - Roger S. Pressman</w:t>
          </w:r>
          <w:r w:rsidRPr="002A248F">
            <w:rPr>
              <w:rFonts w:cs="Times New Roman"/>
              <w:noProof/>
              <w:szCs w:val="24"/>
              <w:lang w:val="en-US"/>
            </w:rPr>
            <w:t xml:space="preserve">. </w:t>
          </w:r>
          <w:r w:rsidRPr="002A248F">
            <w:rPr>
              <w:rFonts w:cs="Times New Roman"/>
              <w:i/>
              <w:iCs/>
              <w:noProof/>
              <w:szCs w:val="24"/>
              <w:lang w:val="en-US"/>
            </w:rPr>
            <w:t>Software Engineering A Practitioner’s Approach 7th Ed - Roger S. Pressman</w:t>
          </w:r>
          <w:r w:rsidRPr="002A248F">
            <w:rPr>
              <w:rFonts w:cs="Times New Roman"/>
              <w:noProof/>
              <w:szCs w:val="24"/>
              <w:lang w:val="en-US"/>
            </w:rPr>
            <w:t xml:space="preserve">. </w:t>
          </w:r>
        </w:p>
        <w:p w14:paraId="7E4EF406" w14:textId="1FC531CB" w:rsidR="00896501" w:rsidRPr="002A248F" w:rsidRDefault="00896501" w:rsidP="002A248F">
          <w:pPr>
            <w:spacing w:line="240" w:lineRule="auto"/>
            <w:jc w:val="left"/>
            <w:rPr>
              <w:rFonts w:asciiTheme="minorHAnsi" w:eastAsia="Times New Roman" w:hAnsiTheme="minorHAnsi" w:cs="Times New Roman"/>
              <w:color w:val="auto"/>
              <w:szCs w:val="24"/>
              <w:lang w:val="en-US"/>
            </w:rPr>
          </w:pPr>
          <w:proofErr w:type="spellStart"/>
          <w:r w:rsidRPr="002A248F">
            <w:rPr>
              <w:rFonts w:asciiTheme="minorHAnsi" w:eastAsia="Times New Roman" w:hAnsiTheme="minorHAnsi" w:cs="Times New Roman"/>
              <w:color w:val="auto"/>
              <w:szCs w:val="24"/>
              <w:lang w:val="en-US"/>
            </w:rPr>
            <w:t>Sommerville</w:t>
          </w:r>
          <w:proofErr w:type="spellEnd"/>
          <w:r w:rsidRPr="002A248F">
            <w:rPr>
              <w:rFonts w:asciiTheme="minorHAnsi" w:eastAsia="Times New Roman" w:hAnsiTheme="minorHAnsi" w:cs="Times New Roman"/>
              <w:color w:val="auto"/>
              <w:szCs w:val="24"/>
              <w:lang w:val="en-US"/>
            </w:rPr>
            <w:t xml:space="preserve">, I. (2005). </w:t>
          </w:r>
          <w:r w:rsidRPr="002A248F">
            <w:rPr>
              <w:rFonts w:asciiTheme="minorHAnsi" w:eastAsia="Times New Roman" w:hAnsiTheme="minorHAnsi" w:cs="Times New Roman"/>
              <w:i/>
              <w:iCs/>
              <w:color w:val="auto"/>
              <w:szCs w:val="24"/>
              <w:lang w:val="en-US"/>
            </w:rPr>
            <w:t>Software Engineering</w:t>
          </w:r>
          <w:r w:rsidRPr="002A248F">
            <w:rPr>
              <w:rFonts w:asciiTheme="minorHAnsi" w:eastAsia="Times New Roman" w:hAnsiTheme="minorHAnsi" w:cs="Times New Roman"/>
              <w:color w:val="auto"/>
              <w:szCs w:val="24"/>
              <w:lang w:val="en-US"/>
            </w:rPr>
            <w:t xml:space="preserve">. </w:t>
          </w:r>
          <w:r w:rsidRPr="002A248F">
            <w:rPr>
              <w:rFonts w:asciiTheme="minorHAnsi" w:eastAsia="Times New Roman" w:hAnsiTheme="minorHAnsi" w:cs="Times New Roman"/>
              <w:i/>
              <w:iCs/>
              <w:color w:val="auto"/>
              <w:szCs w:val="24"/>
              <w:lang w:val="en-US"/>
            </w:rPr>
            <w:t>Empirical Software Engineering</w:t>
          </w:r>
          <w:r w:rsidRPr="002A248F">
            <w:rPr>
              <w:rFonts w:asciiTheme="minorHAnsi" w:eastAsia="Times New Roman" w:hAnsiTheme="minorHAnsi" w:cs="Times New Roman"/>
              <w:color w:val="auto"/>
              <w:szCs w:val="24"/>
              <w:lang w:val="en-US"/>
            </w:rPr>
            <w:t xml:space="preserve"> (Vol. 10). </w:t>
          </w:r>
        </w:p>
        <w:p w14:paraId="24DE32E4" w14:textId="77777777" w:rsidR="00896501" w:rsidRPr="002A248F" w:rsidRDefault="00896501" w:rsidP="002A248F">
          <w:pPr>
            <w:widowControl w:val="0"/>
            <w:autoSpaceDE w:val="0"/>
            <w:autoSpaceDN w:val="0"/>
            <w:adjustRightInd w:val="0"/>
            <w:spacing w:line="240" w:lineRule="auto"/>
            <w:jc w:val="left"/>
            <w:rPr>
              <w:noProof/>
              <w:lang w:val="en-US"/>
            </w:rPr>
          </w:pPr>
        </w:p>
        <w:p w14:paraId="616C8FC4" w14:textId="2EC6A433" w:rsidR="001A52DB" w:rsidRPr="0041535E" w:rsidRDefault="00896501" w:rsidP="002A248F">
          <w:pPr>
            <w:spacing w:line="240" w:lineRule="auto"/>
            <w:jc w:val="left"/>
          </w:pPr>
          <w:r>
            <w:rPr>
              <w:b/>
              <w:bCs/>
            </w:rPr>
            <w:fldChar w:fldCharType="end"/>
          </w:r>
        </w:p>
      </w:sdtContent>
    </w:sdt>
    <w:sectPr w:rsidR="001A52DB" w:rsidRPr="0041535E" w:rsidSect="00D67BCE">
      <w:pgSz w:w="12240" w:h="15840"/>
      <w:pgMar w:top="1418" w:right="1701" w:bottom="1418" w:left="1701" w:header="0" w:footer="720"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A125DB" w14:textId="77777777" w:rsidR="00F609CB" w:rsidRDefault="00F609CB" w:rsidP="00A26684">
      <w:r>
        <w:separator/>
      </w:r>
    </w:p>
    <w:p w14:paraId="48360146" w14:textId="77777777" w:rsidR="00F609CB" w:rsidRDefault="00F609CB" w:rsidP="00A26684"/>
    <w:p w14:paraId="5ADBB58B" w14:textId="77777777" w:rsidR="00F609CB" w:rsidRDefault="00F609CB" w:rsidP="00A26684"/>
    <w:p w14:paraId="39D06A8A" w14:textId="77777777" w:rsidR="00F609CB" w:rsidRDefault="00F609CB" w:rsidP="00670242"/>
  </w:endnote>
  <w:endnote w:type="continuationSeparator" w:id="0">
    <w:p w14:paraId="4A3DFC65" w14:textId="77777777" w:rsidR="00F609CB" w:rsidRDefault="00F609CB" w:rsidP="00A26684">
      <w:r>
        <w:continuationSeparator/>
      </w:r>
    </w:p>
    <w:p w14:paraId="47088B4D" w14:textId="77777777" w:rsidR="00F609CB" w:rsidRDefault="00F609CB" w:rsidP="00A26684"/>
    <w:p w14:paraId="2DD4F64B" w14:textId="77777777" w:rsidR="00F609CB" w:rsidRDefault="00F609CB" w:rsidP="00A26684"/>
    <w:p w14:paraId="5DF9759C" w14:textId="77777777" w:rsidR="00F609CB" w:rsidRDefault="00F609CB" w:rsidP="00670242"/>
  </w:endnote>
  <w:endnote w:type="continuationNotice" w:id="1">
    <w:p w14:paraId="17799E62" w14:textId="77777777" w:rsidR="00F609CB" w:rsidRDefault="00F609C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8A5047" w14:textId="6F4B9EC4" w:rsidR="00276F1F" w:rsidRDefault="00276F1F" w:rsidP="00670242">
    <w:r>
      <w:fldChar w:fldCharType="begin"/>
    </w:r>
    <w:r>
      <w:instrText>PAGE</w:instrText>
    </w:r>
    <w:r>
      <w:fldChar w:fldCharType="separate"/>
    </w:r>
    <w:r w:rsidR="005C6CB7">
      <w:rPr>
        <w:noProof/>
      </w:rPr>
      <w:t>33</w:t>
    </w:r>
    <w:r>
      <w:fldChar w:fldCharType="end"/>
    </w:r>
  </w:p>
  <w:p w14:paraId="7836AE99" w14:textId="77777777" w:rsidR="00276F1F" w:rsidRDefault="00276F1F" w:rsidP="00670242"/>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557E3A" w14:textId="77777777" w:rsidR="00F609CB" w:rsidRDefault="00F609CB" w:rsidP="00670242">
      <w:r>
        <w:separator/>
      </w:r>
    </w:p>
  </w:footnote>
  <w:footnote w:type="continuationSeparator" w:id="0">
    <w:p w14:paraId="7AF7A61C" w14:textId="77777777" w:rsidR="00F609CB" w:rsidRDefault="00F609CB" w:rsidP="00A26684">
      <w:r>
        <w:continuationSeparator/>
      </w:r>
    </w:p>
    <w:p w14:paraId="09AC6853" w14:textId="77777777" w:rsidR="00F609CB" w:rsidRDefault="00F609CB" w:rsidP="00A26684"/>
    <w:p w14:paraId="362AFE36" w14:textId="77777777" w:rsidR="00F609CB" w:rsidRDefault="00F609CB" w:rsidP="00A26684"/>
    <w:p w14:paraId="2A673117" w14:textId="77777777" w:rsidR="00F609CB" w:rsidRDefault="00F609CB" w:rsidP="00670242"/>
  </w:footnote>
  <w:footnote w:type="continuationNotice" w:id="1">
    <w:p w14:paraId="60BA5007" w14:textId="77777777" w:rsidR="00F609CB" w:rsidRDefault="00F609CB">
      <w:pPr>
        <w:spacing w:after="0" w:line="240" w:lineRule="auto"/>
      </w:pPr>
    </w:p>
  </w:footnote>
  <w:footnote w:id="2">
    <w:p w14:paraId="4DF1C926" w14:textId="23F8FE2A" w:rsidR="00276F1F" w:rsidRDefault="00276F1F">
      <w:pPr>
        <w:pStyle w:val="Textonotapie"/>
      </w:pPr>
      <w:r>
        <w:rPr>
          <w:rStyle w:val="Refdenotaalpie"/>
        </w:rPr>
        <w:footnoteRef/>
      </w:r>
      <w:r>
        <w:t xml:space="preserve"> </w:t>
      </w:r>
      <w:r w:rsidRPr="001F123D">
        <w:rPr>
          <w:rStyle w:val="CitaCar"/>
        </w:rPr>
        <w:t xml:space="preserve">La fórmula del </w:t>
      </w:r>
      <w:proofErr w:type="spellStart"/>
      <w:r w:rsidRPr="001F123D">
        <w:rPr>
          <w:rStyle w:val="CitaCar"/>
        </w:rPr>
        <w:t>semiverseno</w:t>
      </w:r>
      <w:proofErr w:type="spellEnd"/>
      <w:r w:rsidRPr="001F123D">
        <w:rPr>
          <w:rStyle w:val="CitaCar"/>
        </w:rPr>
        <w:t xml:space="preserve"> es una importante ecuación para la navegación astronómica, en cuanto al cálculo de la distancia de círculo máximo entre dos puntos de un globo sabiendo su longitud y su latitud. Es un caso especial de una fórmula más general de trigonometría esférica, la ley de los </w:t>
      </w:r>
      <w:proofErr w:type="spellStart"/>
      <w:r w:rsidRPr="001F123D">
        <w:rPr>
          <w:rStyle w:val="CitaCar"/>
        </w:rPr>
        <w:t>semiv</w:t>
      </w:r>
      <w:r>
        <w:rPr>
          <w:rStyle w:val="CitaCar"/>
        </w:rPr>
        <w:t>ersenos</w:t>
      </w:r>
      <w:proofErr w:type="spellEnd"/>
      <w:r w:rsidRPr="001F123D">
        <w:rPr>
          <w:rStyle w:val="CitaCar"/>
        </w:rPr>
        <w:t>, que relaciona los lados y ángulos de los "triángulos esféricos"</w:t>
      </w:r>
      <w:r>
        <w:rPr>
          <w:rStyle w:val="CitaCar"/>
          <w:noProof/>
        </w:rPr>
        <w:t xml:space="preserve"> </w:t>
      </w:r>
      <w:sdt>
        <w:sdtPr>
          <w:rPr>
            <w:rStyle w:val="CitaCar"/>
            <w:noProof/>
          </w:rPr>
          <w:id w:val="1102836420"/>
          <w:citation/>
        </w:sdtPr>
        <w:sdtContent>
          <w:r>
            <w:rPr>
              <w:rStyle w:val="CitaCar"/>
              <w:noProof/>
            </w:rPr>
            <w:fldChar w:fldCharType="begin"/>
          </w:r>
          <w:r>
            <w:rPr>
              <w:noProof/>
              <w:color w:val="404040" w:themeColor="text1" w:themeTint="BF"/>
            </w:rPr>
            <w:instrText xml:space="preserve"> CITATION htt \l 13322 </w:instrText>
          </w:r>
          <w:r>
            <w:rPr>
              <w:rStyle w:val="CitaCar"/>
              <w:noProof/>
            </w:rPr>
            <w:fldChar w:fldCharType="separate"/>
          </w:r>
          <w:r w:rsidRPr="002A248F">
            <w:rPr>
              <w:noProof/>
              <w:color w:val="404040" w:themeColor="text1" w:themeTint="BF"/>
            </w:rPr>
            <w:t>(Veness, 2017)</w:t>
          </w:r>
          <w:r>
            <w:rPr>
              <w:rStyle w:val="CitaCar"/>
              <w:noProof/>
            </w:rPr>
            <w:fldChar w:fldCharType="end"/>
          </w:r>
        </w:sdtContent>
      </w:sdt>
      <w:r>
        <w:rPr>
          <w:rStyle w:val="CitaCar"/>
          <w:noProof/>
        </w:rPr>
        <w:t>.</w:t>
      </w:r>
    </w:p>
  </w:footnote>
  <w:footnote w:id="3">
    <w:p w14:paraId="52E8DF24" w14:textId="3BF7E311" w:rsidR="00276F1F" w:rsidRDefault="00276F1F">
      <w:pPr>
        <w:pStyle w:val="Textonotapie"/>
      </w:pPr>
      <w:r>
        <w:rPr>
          <w:rStyle w:val="Refdenotaalpie"/>
        </w:rPr>
        <w:footnoteRef/>
      </w:r>
      <w:r>
        <w:t xml:space="preserve"> </w:t>
      </w:r>
      <w:r w:rsidRPr="00936FD3">
        <w:rPr>
          <w:rStyle w:val="CitaCar"/>
          <w:color w:val="auto"/>
        </w:rPr>
        <w:t>El hardware espec</w:t>
      </w:r>
      <w:r>
        <w:rPr>
          <w:rStyle w:val="CitaCar"/>
          <w:color w:val="auto"/>
        </w:rPr>
        <w:t>ificado en la tabla 7</w:t>
      </w:r>
      <w:r w:rsidRPr="00936FD3">
        <w:rPr>
          <w:rStyle w:val="CitaCar"/>
          <w:color w:val="auto"/>
        </w:rPr>
        <w:t xml:space="preserve"> corresponde a los computadores que utilizarán los desarrolladores para crear la aplicación, mientras que el har</w:t>
      </w:r>
      <w:r>
        <w:rPr>
          <w:rStyle w:val="CitaCar"/>
          <w:color w:val="auto"/>
        </w:rPr>
        <w:t>dware especificado en la tabla 8</w:t>
      </w:r>
      <w:r w:rsidRPr="00936FD3">
        <w:rPr>
          <w:rStyle w:val="CitaCar"/>
          <w:color w:val="auto"/>
        </w:rPr>
        <w:t xml:space="preserve"> corresponde al servidor en donde funcionará el </w:t>
      </w:r>
      <w:r>
        <w:rPr>
          <w:rStyle w:val="CitaCar"/>
          <w:color w:val="auto"/>
        </w:rPr>
        <w:t>servicio web</w:t>
      </w:r>
    </w:p>
  </w:footnote>
  <w:footnote w:id="4">
    <w:p w14:paraId="3EA971FC" w14:textId="77777777" w:rsidR="00276F1F" w:rsidRDefault="00276F1F" w:rsidP="00857A48">
      <w:pPr>
        <w:pStyle w:val="Textonotapie"/>
      </w:pPr>
      <w:r>
        <w:rPr>
          <w:rStyle w:val="Refdenotaalpie"/>
        </w:rPr>
        <w:footnoteRef/>
      </w:r>
      <w:r>
        <w:t xml:space="preserve"> </w:t>
      </w:r>
      <w:r w:rsidRPr="00A26684">
        <w:t>Se establece como supuesto una proyección de $ 10.100, suma que fue incorporada de m</w:t>
      </w:r>
      <w:r>
        <w:t>anera mensual y lineal durante 3</w:t>
      </w:r>
      <w:r w:rsidRPr="00A26684">
        <w:t xml:space="preserve"> años. Lo anterior, demuestra los ingresos que se obtendrán por publicidad una vez lanzada la aplicación al mercado.</w:t>
      </w:r>
    </w:p>
  </w:footnote>
  <w:footnote w:id="5">
    <w:p w14:paraId="6E58C348" w14:textId="27248586" w:rsidR="00276F1F" w:rsidRPr="00F800F2" w:rsidRDefault="00276F1F" w:rsidP="00F800F2">
      <w:pPr>
        <w:autoSpaceDE w:val="0"/>
        <w:autoSpaceDN w:val="0"/>
        <w:adjustRightInd w:val="0"/>
        <w:spacing w:line="240" w:lineRule="auto"/>
        <w:jc w:val="left"/>
        <w:rPr>
          <w:rFonts w:eastAsia="Arial" w:cs="Times New Roman"/>
        </w:rPr>
      </w:pPr>
      <w:r>
        <w:rPr>
          <w:rStyle w:val="Refdenotaalpie"/>
        </w:rPr>
        <w:footnoteRef/>
      </w:r>
      <w:r>
        <w:t xml:space="preserve"> </w:t>
      </w:r>
      <w:r w:rsidRPr="00921FEF">
        <w:rPr>
          <w:rStyle w:val="CitaCar"/>
          <w:sz w:val="20"/>
        </w:rPr>
        <w:t>La inversión de personal no se considera, es decir, es cero, ya que el desarrollo del Proyecto corresponde a una actividad de titulación.</w:t>
      </w:r>
    </w:p>
  </w:footnote>
  <w:footnote w:id="6">
    <w:p w14:paraId="0822DEC6" w14:textId="499C246C" w:rsidR="00276F1F" w:rsidRDefault="00276F1F">
      <w:pPr>
        <w:pStyle w:val="Textonotapie"/>
      </w:pPr>
      <w:r>
        <w:rPr>
          <w:rStyle w:val="Refdenotaalpie"/>
        </w:rPr>
        <w:footnoteRef/>
      </w:r>
      <w:r>
        <w:t xml:space="preserve"> </w:t>
      </w:r>
      <w:r w:rsidRPr="00921FEF">
        <w:rPr>
          <w:rStyle w:val="CitaCar"/>
        </w:rPr>
        <w:t>Se considera una tasa de descuento del 12%</w:t>
      </w:r>
    </w:p>
  </w:footnote>
  <w:footnote w:id="7">
    <w:p w14:paraId="0BFC37FB" w14:textId="02C7EC3D" w:rsidR="00276F1F" w:rsidRDefault="00276F1F">
      <w:pPr>
        <w:pStyle w:val="Textonotapie"/>
      </w:pPr>
      <w:r>
        <w:rPr>
          <w:rStyle w:val="Refdenotaalpie"/>
        </w:rPr>
        <w:footnoteRef/>
      </w:r>
      <w:r>
        <w:t xml:space="preserve"> </w:t>
      </w:r>
      <w:r w:rsidRPr="00895DBF">
        <w:rPr>
          <w:rStyle w:val="CitaCar"/>
        </w:rPr>
        <w:t>Par</w:t>
      </w:r>
      <w:r>
        <w:rPr>
          <w:rStyle w:val="CitaCar"/>
        </w:rPr>
        <w:t>a</w:t>
      </w:r>
      <w:r w:rsidRPr="00895DBF">
        <w:rPr>
          <w:rStyle w:val="CitaCar"/>
        </w:rPr>
        <w:t xml:space="preserve"> todos los casos de uso se considera que los actores son los que </w:t>
      </w:r>
      <w:r>
        <w:rPr>
          <w:rStyle w:val="CitaCar"/>
        </w:rPr>
        <w:t>determinan cuando un flujo principal o alterno es finalizado</w:t>
      </w:r>
      <w:r w:rsidRPr="00895DBF">
        <w:rPr>
          <w:rStyle w:val="CitaCar"/>
        </w:rPr>
        <w:t>.</w:t>
      </w:r>
    </w:p>
  </w:footnote>
  <w:footnote w:id="8">
    <w:p w14:paraId="77012480" w14:textId="77777777" w:rsidR="00276F1F" w:rsidRDefault="00276F1F" w:rsidP="00224CC8">
      <w:pPr>
        <w:pStyle w:val="Textonotapie"/>
      </w:pPr>
      <w:r>
        <w:rPr>
          <w:rStyle w:val="Refdenotaalpie"/>
        </w:rPr>
        <w:footnoteRef/>
      </w:r>
      <w:r>
        <w:t xml:space="preserve"> </w:t>
      </w:r>
      <w:r w:rsidRPr="00895DBF">
        <w:rPr>
          <w:rStyle w:val="CitaCar"/>
        </w:rPr>
        <w:t>Par</w:t>
      </w:r>
      <w:r>
        <w:rPr>
          <w:rStyle w:val="CitaCar"/>
        </w:rPr>
        <w:t>a</w:t>
      </w:r>
      <w:r w:rsidRPr="00895DBF">
        <w:rPr>
          <w:rStyle w:val="CitaCar"/>
        </w:rPr>
        <w:t xml:space="preserve"> todos los casos de uso se considera que los actores son los que </w:t>
      </w:r>
      <w:r>
        <w:rPr>
          <w:rStyle w:val="CitaCar"/>
        </w:rPr>
        <w:t>determinan cuando un flujo principal o alterno es finalizado</w:t>
      </w:r>
      <w:r w:rsidRPr="00895DBF">
        <w:rPr>
          <w:rStyle w:val="CitaCar"/>
        </w:rP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4D55F7"/>
    <w:multiLevelType w:val="hybridMultilevel"/>
    <w:tmpl w:val="DF1E2016"/>
    <w:lvl w:ilvl="0" w:tplc="38709372">
      <w:start w:val="1"/>
      <w:numFmt w:val="decimal"/>
      <w:lvlText w:val="%1."/>
      <w:lvlJc w:val="left"/>
      <w:pPr>
        <w:ind w:left="1080" w:hanging="360"/>
      </w:pPr>
      <w:rPr>
        <w:rFonts w:hint="default"/>
      </w:rPr>
    </w:lvl>
    <w:lvl w:ilvl="1" w:tplc="340A0019" w:tentative="1">
      <w:start w:val="1"/>
      <w:numFmt w:val="lowerLetter"/>
      <w:lvlText w:val="%2."/>
      <w:lvlJc w:val="left"/>
      <w:pPr>
        <w:ind w:left="1800" w:hanging="360"/>
      </w:pPr>
    </w:lvl>
    <w:lvl w:ilvl="2" w:tplc="340A001B" w:tentative="1">
      <w:start w:val="1"/>
      <w:numFmt w:val="lowerRoman"/>
      <w:lvlText w:val="%3."/>
      <w:lvlJc w:val="right"/>
      <w:pPr>
        <w:ind w:left="2520" w:hanging="180"/>
      </w:pPr>
    </w:lvl>
    <w:lvl w:ilvl="3" w:tplc="340A000F" w:tentative="1">
      <w:start w:val="1"/>
      <w:numFmt w:val="decimal"/>
      <w:lvlText w:val="%4."/>
      <w:lvlJc w:val="left"/>
      <w:pPr>
        <w:ind w:left="3240" w:hanging="360"/>
      </w:pPr>
    </w:lvl>
    <w:lvl w:ilvl="4" w:tplc="340A0019" w:tentative="1">
      <w:start w:val="1"/>
      <w:numFmt w:val="lowerLetter"/>
      <w:lvlText w:val="%5."/>
      <w:lvlJc w:val="left"/>
      <w:pPr>
        <w:ind w:left="3960" w:hanging="360"/>
      </w:pPr>
    </w:lvl>
    <w:lvl w:ilvl="5" w:tplc="340A001B" w:tentative="1">
      <w:start w:val="1"/>
      <w:numFmt w:val="lowerRoman"/>
      <w:lvlText w:val="%6."/>
      <w:lvlJc w:val="right"/>
      <w:pPr>
        <w:ind w:left="4680" w:hanging="180"/>
      </w:pPr>
    </w:lvl>
    <w:lvl w:ilvl="6" w:tplc="340A000F" w:tentative="1">
      <w:start w:val="1"/>
      <w:numFmt w:val="decimal"/>
      <w:lvlText w:val="%7."/>
      <w:lvlJc w:val="left"/>
      <w:pPr>
        <w:ind w:left="5400" w:hanging="360"/>
      </w:pPr>
    </w:lvl>
    <w:lvl w:ilvl="7" w:tplc="340A0019" w:tentative="1">
      <w:start w:val="1"/>
      <w:numFmt w:val="lowerLetter"/>
      <w:lvlText w:val="%8."/>
      <w:lvlJc w:val="left"/>
      <w:pPr>
        <w:ind w:left="6120" w:hanging="360"/>
      </w:pPr>
    </w:lvl>
    <w:lvl w:ilvl="8" w:tplc="340A001B" w:tentative="1">
      <w:start w:val="1"/>
      <w:numFmt w:val="lowerRoman"/>
      <w:lvlText w:val="%9."/>
      <w:lvlJc w:val="right"/>
      <w:pPr>
        <w:ind w:left="6840" w:hanging="180"/>
      </w:pPr>
    </w:lvl>
  </w:abstractNum>
  <w:abstractNum w:abstractNumId="1" w15:restartNumberingAfterBreak="0">
    <w:nsid w:val="18871DF6"/>
    <w:multiLevelType w:val="hybridMultilevel"/>
    <w:tmpl w:val="BA74A194"/>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 w15:restartNumberingAfterBreak="0">
    <w:nsid w:val="190C0B14"/>
    <w:multiLevelType w:val="multilevel"/>
    <w:tmpl w:val="5A222080"/>
    <w:lvl w:ilvl="0">
      <w:start w:val="1"/>
      <w:numFmt w:val="bullet"/>
      <w:pStyle w:val="Prrafodelista"/>
      <w:lvlText w:val=""/>
      <w:lvlJc w:val="left"/>
      <w:pPr>
        <w:ind w:left="1247" w:hanging="167"/>
      </w:pPr>
      <w:rPr>
        <w:rFonts w:ascii="Symbol" w:hAnsi="Symbol" w:hint="default"/>
        <w:u w:val="none"/>
      </w:rPr>
    </w:lvl>
    <w:lvl w:ilvl="1">
      <w:start w:val="1"/>
      <w:numFmt w:val="bullet"/>
      <w:lvlText w:val="○"/>
      <w:lvlJc w:val="left"/>
      <w:pPr>
        <w:ind w:left="1440" w:firstLine="1080"/>
      </w:pPr>
      <w:rPr>
        <w:rFonts w:hint="default"/>
        <w:u w:val="none"/>
      </w:rPr>
    </w:lvl>
    <w:lvl w:ilvl="2">
      <w:start w:val="1"/>
      <w:numFmt w:val="bullet"/>
      <w:lvlText w:val="■"/>
      <w:lvlJc w:val="left"/>
      <w:pPr>
        <w:ind w:left="2160" w:firstLine="1800"/>
      </w:pPr>
      <w:rPr>
        <w:rFonts w:hint="default"/>
        <w:u w:val="none"/>
      </w:rPr>
    </w:lvl>
    <w:lvl w:ilvl="3">
      <w:start w:val="1"/>
      <w:numFmt w:val="bullet"/>
      <w:lvlText w:val="●"/>
      <w:lvlJc w:val="left"/>
      <w:pPr>
        <w:ind w:left="2880" w:firstLine="2520"/>
      </w:pPr>
      <w:rPr>
        <w:rFonts w:hint="default"/>
        <w:u w:val="none"/>
      </w:rPr>
    </w:lvl>
    <w:lvl w:ilvl="4">
      <w:start w:val="1"/>
      <w:numFmt w:val="bullet"/>
      <w:lvlText w:val="○"/>
      <w:lvlJc w:val="left"/>
      <w:pPr>
        <w:ind w:left="3600" w:firstLine="3240"/>
      </w:pPr>
      <w:rPr>
        <w:rFonts w:hint="default"/>
        <w:u w:val="none"/>
      </w:rPr>
    </w:lvl>
    <w:lvl w:ilvl="5">
      <w:start w:val="1"/>
      <w:numFmt w:val="bullet"/>
      <w:lvlText w:val="■"/>
      <w:lvlJc w:val="left"/>
      <w:pPr>
        <w:ind w:left="4320" w:firstLine="3960"/>
      </w:pPr>
      <w:rPr>
        <w:rFonts w:hint="default"/>
        <w:u w:val="none"/>
      </w:rPr>
    </w:lvl>
    <w:lvl w:ilvl="6">
      <w:start w:val="1"/>
      <w:numFmt w:val="bullet"/>
      <w:lvlText w:val="●"/>
      <w:lvlJc w:val="left"/>
      <w:pPr>
        <w:ind w:left="5040" w:firstLine="4680"/>
      </w:pPr>
      <w:rPr>
        <w:rFonts w:hint="default"/>
        <w:u w:val="none"/>
      </w:rPr>
    </w:lvl>
    <w:lvl w:ilvl="7">
      <w:start w:val="1"/>
      <w:numFmt w:val="bullet"/>
      <w:lvlText w:val="○"/>
      <w:lvlJc w:val="left"/>
      <w:pPr>
        <w:ind w:left="5760" w:firstLine="5400"/>
      </w:pPr>
      <w:rPr>
        <w:rFonts w:hint="default"/>
        <w:u w:val="none"/>
      </w:rPr>
    </w:lvl>
    <w:lvl w:ilvl="8">
      <w:start w:val="1"/>
      <w:numFmt w:val="bullet"/>
      <w:lvlText w:val="■"/>
      <w:lvlJc w:val="left"/>
      <w:pPr>
        <w:ind w:left="6480" w:firstLine="6120"/>
      </w:pPr>
      <w:rPr>
        <w:rFonts w:hint="default"/>
        <w:u w:val="none"/>
      </w:rPr>
    </w:lvl>
  </w:abstractNum>
  <w:abstractNum w:abstractNumId="3" w15:restartNumberingAfterBreak="0">
    <w:nsid w:val="1A311047"/>
    <w:multiLevelType w:val="hybridMultilevel"/>
    <w:tmpl w:val="60D89806"/>
    <w:lvl w:ilvl="0" w:tplc="340A000F">
      <w:start w:val="1"/>
      <w:numFmt w:val="decimal"/>
      <w:lvlText w:val="%1."/>
      <w:lvlJc w:val="left"/>
      <w:pPr>
        <w:ind w:left="360" w:hanging="360"/>
      </w:pPr>
    </w:lvl>
    <w:lvl w:ilvl="1" w:tplc="340A0019" w:tentative="1">
      <w:start w:val="1"/>
      <w:numFmt w:val="lowerLetter"/>
      <w:lvlText w:val="%2."/>
      <w:lvlJc w:val="left"/>
      <w:pPr>
        <w:ind w:left="1080" w:hanging="360"/>
      </w:pPr>
    </w:lvl>
    <w:lvl w:ilvl="2" w:tplc="340A001B" w:tentative="1">
      <w:start w:val="1"/>
      <w:numFmt w:val="lowerRoman"/>
      <w:lvlText w:val="%3."/>
      <w:lvlJc w:val="right"/>
      <w:pPr>
        <w:ind w:left="1800" w:hanging="180"/>
      </w:pPr>
    </w:lvl>
    <w:lvl w:ilvl="3" w:tplc="340A000F" w:tentative="1">
      <w:start w:val="1"/>
      <w:numFmt w:val="decimal"/>
      <w:lvlText w:val="%4."/>
      <w:lvlJc w:val="left"/>
      <w:pPr>
        <w:ind w:left="2520" w:hanging="360"/>
      </w:pPr>
    </w:lvl>
    <w:lvl w:ilvl="4" w:tplc="340A0019" w:tentative="1">
      <w:start w:val="1"/>
      <w:numFmt w:val="lowerLetter"/>
      <w:lvlText w:val="%5."/>
      <w:lvlJc w:val="left"/>
      <w:pPr>
        <w:ind w:left="3240" w:hanging="360"/>
      </w:pPr>
    </w:lvl>
    <w:lvl w:ilvl="5" w:tplc="340A001B" w:tentative="1">
      <w:start w:val="1"/>
      <w:numFmt w:val="lowerRoman"/>
      <w:lvlText w:val="%6."/>
      <w:lvlJc w:val="right"/>
      <w:pPr>
        <w:ind w:left="3960" w:hanging="180"/>
      </w:pPr>
    </w:lvl>
    <w:lvl w:ilvl="6" w:tplc="340A000F" w:tentative="1">
      <w:start w:val="1"/>
      <w:numFmt w:val="decimal"/>
      <w:lvlText w:val="%7."/>
      <w:lvlJc w:val="left"/>
      <w:pPr>
        <w:ind w:left="4680" w:hanging="360"/>
      </w:pPr>
    </w:lvl>
    <w:lvl w:ilvl="7" w:tplc="340A0019" w:tentative="1">
      <w:start w:val="1"/>
      <w:numFmt w:val="lowerLetter"/>
      <w:lvlText w:val="%8."/>
      <w:lvlJc w:val="left"/>
      <w:pPr>
        <w:ind w:left="5400" w:hanging="360"/>
      </w:pPr>
    </w:lvl>
    <w:lvl w:ilvl="8" w:tplc="340A001B" w:tentative="1">
      <w:start w:val="1"/>
      <w:numFmt w:val="lowerRoman"/>
      <w:lvlText w:val="%9."/>
      <w:lvlJc w:val="right"/>
      <w:pPr>
        <w:ind w:left="6120" w:hanging="180"/>
      </w:pPr>
    </w:lvl>
  </w:abstractNum>
  <w:abstractNum w:abstractNumId="4" w15:restartNumberingAfterBreak="0">
    <w:nsid w:val="206877AD"/>
    <w:multiLevelType w:val="multilevel"/>
    <w:tmpl w:val="D43A3BCE"/>
    <w:lvl w:ilvl="0">
      <w:start w:val="3"/>
      <w:numFmt w:val="decimal"/>
      <w:lvlText w:val="%1"/>
      <w:lvlJc w:val="left"/>
      <w:pPr>
        <w:ind w:left="420" w:hanging="420"/>
      </w:pPr>
      <w:rPr>
        <w:rFonts w:hint="default"/>
      </w:rPr>
    </w:lvl>
    <w:lvl w:ilvl="1">
      <w:start w:val="3"/>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8502E91"/>
    <w:multiLevelType w:val="multilevel"/>
    <w:tmpl w:val="34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285869EA"/>
    <w:multiLevelType w:val="hybridMultilevel"/>
    <w:tmpl w:val="FE1283D8"/>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7" w15:restartNumberingAfterBreak="0">
    <w:nsid w:val="2A5001B7"/>
    <w:multiLevelType w:val="multilevel"/>
    <w:tmpl w:val="50C4CB7C"/>
    <w:lvl w:ilvl="0">
      <w:start w:val="1"/>
      <w:numFmt w:val="decimal"/>
      <w:lvlText w:val="%1."/>
      <w:lvlJc w:val="left"/>
      <w:pPr>
        <w:ind w:left="1080" w:hanging="360"/>
      </w:pPr>
      <w:rPr>
        <w:rFonts w:hint="default"/>
        <w:sz w:val="96"/>
      </w:rPr>
    </w:lvl>
    <w:lvl w:ilvl="1">
      <w:start w:val="3"/>
      <w:numFmt w:val="decimal"/>
      <w:isLgl/>
      <w:lvlText w:val="%1.%2"/>
      <w:lvlJc w:val="left"/>
      <w:pPr>
        <w:ind w:left="1215" w:hanging="49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303943DF"/>
    <w:multiLevelType w:val="hybridMultilevel"/>
    <w:tmpl w:val="2B64E002"/>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9" w15:restartNumberingAfterBreak="0">
    <w:nsid w:val="3688378A"/>
    <w:multiLevelType w:val="hybridMultilevel"/>
    <w:tmpl w:val="4CA25CA2"/>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0" w15:restartNumberingAfterBreak="0">
    <w:nsid w:val="42450AC1"/>
    <w:multiLevelType w:val="hybridMultilevel"/>
    <w:tmpl w:val="2ACE9F70"/>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1" w15:restartNumberingAfterBreak="0">
    <w:nsid w:val="427366F9"/>
    <w:multiLevelType w:val="hybridMultilevel"/>
    <w:tmpl w:val="CC44D07A"/>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2" w15:restartNumberingAfterBreak="0">
    <w:nsid w:val="5B42351D"/>
    <w:multiLevelType w:val="multilevel"/>
    <w:tmpl w:val="50C4CB7C"/>
    <w:lvl w:ilvl="0">
      <w:start w:val="1"/>
      <w:numFmt w:val="decimal"/>
      <w:lvlText w:val="%1."/>
      <w:lvlJc w:val="left"/>
      <w:pPr>
        <w:ind w:left="1080" w:hanging="360"/>
      </w:pPr>
      <w:rPr>
        <w:rFonts w:hint="default"/>
      </w:rPr>
    </w:lvl>
    <w:lvl w:ilvl="1">
      <w:start w:val="3"/>
      <w:numFmt w:val="decimal"/>
      <w:isLgl/>
      <w:lvlText w:val="%1.%2"/>
      <w:lvlJc w:val="left"/>
      <w:pPr>
        <w:ind w:left="1215" w:hanging="49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3" w15:restartNumberingAfterBreak="0">
    <w:nsid w:val="5BAE6565"/>
    <w:multiLevelType w:val="hybridMultilevel"/>
    <w:tmpl w:val="9DB0094C"/>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4" w15:restartNumberingAfterBreak="0">
    <w:nsid w:val="5BDE22BD"/>
    <w:multiLevelType w:val="hybridMultilevel"/>
    <w:tmpl w:val="9EEC46D0"/>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abstractNumId w:val="2"/>
  </w:num>
  <w:num w:numId="2">
    <w:abstractNumId w:val="10"/>
  </w:num>
  <w:num w:numId="3">
    <w:abstractNumId w:val="8"/>
  </w:num>
  <w:num w:numId="4">
    <w:abstractNumId w:val="12"/>
  </w:num>
  <w:num w:numId="5">
    <w:abstractNumId w:val="13"/>
  </w:num>
  <w:num w:numId="6">
    <w:abstractNumId w:val="0"/>
  </w:num>
  <w:num w:numId="7">
    <w:abstractNumId w:val="9"/>
  </w:num>
  <w:num w:numId="8">
    <w:abstractNumId w:val="1"/>
  </w:num>
  <w:num w:numId="9">
    <w:abstractNumId w:val="14"/>
  </w:num>
  <w:num w:numId="10">
    <w:abstractNumId w:val="11"/>
  </w:num>
  <w:num w:numId="11">
    <w:abstractNumId w:val="3"/>
  </w:num>
  <w:num w:numId="12">
    <w:abstractNumId w:val="6"/>
  </w:num>
  <w:num w:numId="13">
    <w:abstractNumId w:val="4"/>
  </w:num>
  <w:num w:numId="14">
    <w:abstractNumId w:val="7"/>
  </w:num>
  <w:num w:numId="15">
    <w:abstractNumId w:val="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hyphenationZone w:val="425"/>
  <w:defaultTableStyle w:val="Tabladecuadrcula4-nfasis1"/>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52DB"/>
    <w:rsid w:val="0000328A"/>
    <w:rsid w:val="00004E25"/>
    <w:rsid w:val="000136A3"/>
    <w:rsid w:val="00016722"/>
    <w:rsid w:val="00043BB2"/>
    <w:rsid w:val="00045982"/>
    <w:rsid w:val="00057BCE"/>
    <w:rsid w:val="0006527C"/>
    <w:rsid w:val="00070739"/>
    <w:rsid w:val="00095029"/>
    <w:rsid w:val="000B00DA"/>
    <w:rsid w:val="000C19C7"/>
    <w:rsid w:val="000D2197"/>
    <w:rsid w:val="000D36C5"/>
    <w:rsid w:val="000F2491"/>
    <w:rsid w:val="000F27C5"/>
    <w:rsid w:val="000F6C67"/>
    <w:rsid w:val="00100F2B"/>
    <w:rsid w:val="00112BB4"/>
    <w:rsid w:val="001164B6"/>
    <w:rsid w:val="00121F8C"/>
    <w:rsid w:val="00131FDD"/>
    <w:rsid w:val="00134A24"/>
    <w:rsid w:val="0014735D"/>
    <w:rsid w:val="001621F4"/>
    <w:rsid w:val="00180F81"/>
    <w:rsid w:val="00195996"/>
    <w:rsid w:val="001A2F05"/>
    <w:rsid w:val="001A52DB"/>
    <w:rsid w:val="001B0116"/>
    <w:rsid w:val="001D1F6B"/>
    <w:rsid w:val="001F123D"/>
    <w:rsid w:val="001F47F9"/>
    <w:rsid w:val="001F549E"/>
    <w:rsid w:val="00201A60"/>
    <w:rsid w:val="0021306A"/>
    <w:rsid w:val="00216672"/>
    <w:rsid w:val="00224CC8"/>
    <w:rsid w:val="002379E3"/>
    <w:rsid w:val="00241C5E"/>
    <w:rsid w:val="002460B5"/>
    <w:rsid w:val="00246FB8"/>
    <w:rsid w:val="00252D12"/>
    <w:rsid w:val="002706DB"/>
    <w:rsid w:val="00275744"/>
    <w:rsid w:val="00276F1F"/>
    <w:rsid w:val="00287022"/>
    <w:rsid w:val="00296D3A"/>
    <w:rsid w:val="002A248F"/>
    <w:rsid w:val="002A29DD"/>
    <w:rsid w:val="002E43D1"/>
    <w:rsid w:val="002F1348"/>
    <w:rsid w:val="00301723"/>
    <w:rsid w:val="00302183"/>
    <w:rsid w:val="0035349E"/>
    <w:rsid w:val="00363390"/>
    <w:rsid w:val="00382E02"/>
    <w:rsid w:val="003A7971"/>
    <w:rsid w:val="003B592A"/>
    <w:rsid w:val="00402504"/>
    <w:rsid w:val="0041535E"/>
    <w:rsid w:val="0041708E"/>
    <w:rsid w:val="004270D1"/>
    <w:rsid w:val="00431500"/>
    <w:rsid w:val="0043357F"/>
    <w:rsid w:val="004453FE"/>
    <w:rsid w:val="0046340B"/>
    <w:rsid w:val="004660D8"/>
    <w:rsid w:val="00471BBF"/>
    <w:rsid w:val="00476482"/>
    <w:rsid w:val="004855D4"/>
    <w:rsid w:val="004A6F06"/>
    <w:rsid w:val="004C0849"/>
    <w:rsid w:val="004E2359"/>
    <w:rsid w:val="00514A3F"/>
    <w:rsid w:val="00524EB8"/>
    <w:rsid w:val="00526D10"/>
    <w:rsid w:val="00537AF9"/>
    <w:rsid w:val="00537D37"/>
    <w:rsid w:val="00543C73"/>
    <w:rsid w:val="00565613"/>
    <w:rsid w:val="0056670E"/>
    <w:rsid w:val="0057000C"/>
    <w:rsid w:val="00571B2F"/>
    <w:rsid w:val="00585EDB"/>
    <w:rsid w:val="005A0DEF"/>
    <w:rsid w:val="005C6CB7"/>
    <w:rsid w:val="005C7F78"/>
    <w:rsid w:val="005D4DC7"/>
    <w:rsid w:val="005D7832"/>
    <w:rsid w:val="005E37AC"/>
    <w:rsid w:val="00601001"/>
    <w:rsid w:val="00607C57"/>
    <w:rsid w:val="00633160"/>
    <w:rsid w:val="006607A7"/>
    <w:rsid w:val="00661B5A"/>
    <w:rsid w:val="00662B8E"/>
    <w:rsid w:val="006670E5"/>
    <w:rsid w:val="00670242"/>
    <w:rsid w:val="006704E7"/>
    <w:rsid w:val="006A7AFE"/>
    <w:rsid w:val="006F091F"/>
    <w:rsid w:val="006F31E5"/>
    <w:rsid w:val="006F5165"/>
    <w:rsid w:val="0074059A"/>
    <w:rsid w:val="00745DB5"/>
    <w:rsid w:val="00773174"/>
    <w:rsid w:val="0077586D"/>
    <w:rsid w:val="00777E28"/>
    <w:rsid w:val="00785BA0"/>
    <w:rsid w:val="007B5B5C"/>
    <w:rsid w:val="007C6B5B"/>
    <w:rsid w:val="007D13B6"/>
    <w:rsid w:val="007D7A3D"/>
    <w:rsid w:val="007F301D"/>
    <w:rsid w:val="0081744F"/>
    <w:rsid w:val="0083696A"/>
    <w:rsid w:val="00847C94"/>
    <w:rsid w:val="00857A48"/>
    <w:rsid w:val="0086004D"/>
    <w:rsid w:val="008734A3"/>
    <w:rsid w:val="00873CC3"/>
    <w:rsid w:val="008800D8"/>
    <w:rsid w:val="00895DBF"/>
    <w:rsid w:val="00896501"/>
    <w:rsid w:val="008A380B"/>
    <w:rsid w:val="008B1DD7"/>
    <w:rsid w:val="008D4ACF"/>
    <w:rsid w:val="008F0926"/>
    <w:rsid w:val="008F3161"/>
    <w:rsid w:val="00921FEF"/>
    <w:rsid w:val="00930E55"/>
    <w:rsid w:val="009334A5"/>
    <w:rsid w:val="00936FD3"/>
    <w:rsid w:val="009408E7"/>
    <w:rsid w:val="0094295F"/>
    <w:rsid w:val="00964105"/>
    <w:rsid w:val="0096719A"/>
    <w:rsid w:val="0099287C"/>
    <w:rsid w:val="009B5229"/>
    <w:rsid w:val="009B7ECB"/>
    <w:rsid w:val="009C7958"/>
    <w:rsid w:val="009D75AF"/>
    <w:rsid w:val="00A04781"/>
    <w:rsid w:val="00A255CD"/>
    <w:rsid w:val="00A26684"/>
    <w:rsid w:val="00A26F15"/>
    <w:rsid w:val="00A43298"/>
    <w:rsid w:val="00A563BB"/>
    <w:rsid w:val="00A62F89"/>
    <w:rsid w:val="00A75629"/>
    <w:rsid w:val="00A75E94"/>
    <w:rsid w:val="00A91C34"/>
    <w:rsid w:val="00A941B0"/>
    <w:rsid w:val="00AA5E0A"/>
    <w:rsid w:val="00AD20D5"/>
    <w:rsid w:val="00B068E2"/>
    <w:rsid w:val="00B1054C"/>
    <w:rsid w:val="00B40D32"/>
    <w:rsid w:val="00B42C16"/>
    <w:rsid w:val="00B5254B"/>
    <w:rsid w:val="00B52A04"/>
    <w:rsid w:val="00B56172"/>
    <w:rsid w:val="00B57544"/>
    <w:rsid w:val="00B65D50"/>
    <w:rsid w:val="00B74A9C"/>
    <w:rsid w:val="00B851FB"/>
    <w:rsid w:val="00B853F4"/>
    <w:rsid w:val="00BB4E17"/>
    <w:rsid w:val="00BC150C"/>
    <w:rsid w:val="00BC3809"/>
    <w:rsid w:val="00BC6E60"/>
    <w:rsid w:val="00BD3928"/>
    <w:rsid w:val="00BF3EEB"/>
    <w:rsid w:val="00C0028F"/>
    <w:rsid w:val="00C20F1D"/>
    <w:rsid w:val="00C23766"/>
    <w:rsid w:val="00C42FBA"/>
    <w:rsid w:val="00C45C9D"/>
    <w:rsid w:val="00C75CBF"/>
    <w:rsid w:val="00C93060"/>
    <w:rsid w:val="00CC5F4D"/>
    <w:rsid w:val="00D26E2C"/>
    <w:rsid w:val="00D324A5"/>
    <w:rsid w:val="00D33B95"/>
    <w:rsid w:val="00D46D7A"/>
    <w:rsid w:val="00D67BCE"/>
    <w:rsid w:val="00D821CC"/>
    <w:rsid w:val="00D9185D"/>
    <w:rsid w:val="00DB089B"/>
    <w:rsid w:val="00DC5785"/>
    <w:rsid w:val="00E03A94"/>
    <w:rsid w:val="00E03E4D"/>
    <w:rsid w:val="00E05F58"/>
    <w:rsid w:val="00E13FEF"/>
    <w:rsid w:val="00E3411C"/>
    <w:rsid w:val="00E34999"/>
    <w:rsid w:val="00E71662"/>
    <w:rsid w:val="00E934BB"/>
    <w:rsid w:val="00EC2511"/>
    <w:rsid w:val="00F16EA4"/>
    <w:rsid w:val="00F32354"/>
    <w:rsid w:val="00F3672D"/>
    <w:rsid w:val="00F4122C"/>
    <w:rsid w:val="00F609CB"/>
    <w:rsid w:val="00F771A9"/>
    <w:rsid w:val="00F800F2"/>
    <w:rsid w:val="00F867D9"/>
    <w:rsid w:val="00FA2EEE"/>
    <w:rsid w:val="00FB1A49"/>
    <w:rsid w:val="00FC6F6E"/>
    <w:rsid w:val="00FF2794"/>
    <w:rsid w:val="00FF59BF"/>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3B4266"/>
  <w15:docId w15:val="{9EBD62CC-9EE9-42E2-892F-F0BB394A6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s-CL" w:eastAsia="es-CL"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26684"/>
    <w:pPr>
      <w:spacing w:after="100" w:line="360" w:lineRule="auto"/>
      <w:jc w:val="both"/>
    </w:pPr>
    <w:rPr>
      <w:rFonts w:ascii="Cambria" w:eastAsia="Cambria" w:hAnsi="Cambria" w:cs="Cambria"/>
    </w:rPr>
  </w:style>
  <w:style w:type="paragraph" w:styleId="Ttulo1">
    <w:name w:val="heading 1"/>
    <w:basedOn w:val="Normal"/>
    <w:next w:val="Normal"/>
    <w:link w:val="Ttulo1Car"/>
    <w:uiPriority w:val="9"/>
    <w:qFormat/>
    <w:rsid w:val="00D67BCE"/>
    <w:pPr>
      <w:keepNext/>
      <w:keepLines/>
      <w:spacing w:before="400" w:after="120"/>
      <w:jc w:val="right"/>
      <w:outlineLvl w:val="0"/>
    </w:pPr>
    <w:rPr>
      <w:sz w:val="48"/>
      <w:szCs w:val="40"/>
    </w:rPr>
  </w:style>
  <w:style w:type="paragraph" w:styleId="Ttulo2">
    <w:name w:val="heading 2"/>
    <w:basedOn w:val="Normal"/>
    <w:next w:val="Normal"/>
    <w:link w:val="Ttulo2Car"/>
    <w:rsid w:val="00B068E2"/>
    <w:pPr>
      <w:keepNext/>
      <w:keepLines/>
      <w:spacing w:before="360" w:after="120"/>
      <w:contextualSpacing/>
      <w:outlineLvl w:val="1"/>
    </w:pPr>
    <w:rPr>
      <w:sz w:val="32"/>
      <w:szCs w:val="32"/>
    </w:rPr>
  </w:style>
  <w:style w:type="paragraph" w:styleId="Ttulo3">
    <w:name w:val="heading 3"/>
    <w:basedOn w:val="Normal"/>
    <w:next w:val="Normal"/>
    <w:rsid w:val="00B068E2"/>
    <w:pPr>
      <w:keepNext/>
      <w:keepLines/>
      <w:spacing w:before="320" w:after="80"/>
      <w:outlineLvl w:val="2"/>
    </w:pPr>
    <w:rPr>
      <w:color w:val="434343"/>
      <w:sz w:val="28"/>
      <w:szCs w:val="28"/>
    </w:rPr>
  </w:style>
  <w:style w:type="paragraph" w:styleId="Ttulo4">
    <w:name w:val="heading 4"/>
    <w:basedOn w:val="Normal"/>
    <w:next w:val="Normal"/>
    <w:rsid w:val="00A26684"/>
    <w:pPr>
      <w:keepNext/>
      <w:keepLines/>
      <w:outlineLvl w:val="3"/>
    </w:pPr>
    <w:rPr>
      <w:b/>
    </w:rPr>
  </w:style>
  <w:style w:type="paragraph" w:styleId="Ttulo5">
    <w:name w:val="heading 5"/>
    <w:basedOn w:val="Normal"/>
    <w:next w:val="Normal"/>
    <w:pPr>
      <w:keepNext/>
      <w:keepLines/>
      <w:spacing w:before="240" w:after="80"/>
      <w:contextualSpacing/>
      <w:outlineLvl w:val="4"/>
    </w:pPr>
    <w:rPr>
      <w:color w:val="666666"/>
    </w:rPr>
  </w:style>
  <w:style w:type="paragraph" w:styleId="Ttulo6">
    <w:name w:val="heading 6"/>
    <w:basedOn w:val="Normal"/>
    <w:next w:val="Normal"/>
    <w:pPr>
      <w:keepNext/>
      <w:keepLines/>
      <w:spacing w:before="240" w:after="80"/>
      <w:contextualSpacing/>
      <w:outlineLvl w:val="5"/>
    </w:pPr>
    <w:rPr>
      <w:i/>
      <w:color w:val="666666"/>
    </w:rPr>
  </w:style>
  <w:style w:type="paragraph" w:styleId="Ttulo7">
    <w:name w:val="heading 7"/>
    <w:basedOn w:val="Normal"/>
    <w:next w:val="Normal"/>
    <w:link w:val="Ttulo7Car"/>
    <w:uiPriority w:val="9"/>
    <w:unhideWhenUsed/>
    <w:qFormat/>
    <w:rsid w:val="009408E7"/>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6704E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6704E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rsid w:val="00275744"/>
    <w:pPr>
      <w:keepNext/>
      <w:keepLines/>
      <w:spacing w:after="60"/>
      <w:contextualSpacing/>
    </w:pPr>
    <w:rPr>
      <w:sz w:val="40"/>
      <w:szCs w:val="52"/>
    </w:rPr>
  </w:style>
  <w:style w:type="paragraph" w:styleId="Subttulo">
    <w:name w:val="Subtitle"/>
    <w:basedOn w:val="Normal"/>
    <w:next w:val="Normal"/>
    <w:pPr>
      <w:keepNext/>
      <w:keepLines/>
      <w:spacing w:after="320"/>
      <w:contextualSpacing/>
    </w:pPr>
    <w:rPr>
      <w:rFonts w:ascii="Arial" w:eastAsia="Arial" w:hAnsi="Arial" w:cs="Arial"/>
      <w:color w:val="666666"/>
      <w:sz w:val="30"/>
      <w:szCs w:val="30"/>
    </w:rPr>
  </w:style>
  <w:style w:type="table" w:customStyle="1" w:styleId="6">
    <w:name w:val="6"/>
    <w:basedOn w:val="TableNormal"/>
    <w:pPr>
      <w:spacing w:line="240" w:lineRule="auto"/>
      <w:contextualSpacing/>
    </w:p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Mar>
          <w:top w:w="0" w:type="nil"/>
          <w:left w:w="115" w:type="dxa"/>
          <w:bottom w:w="0" w:type="nil"/>
          <w:right w:w="115" w:type="dxa"/>
        </w:tcMar>
      </w:tcPr>
    </w:tblStylePr>
    <w:tblStylePr w:type="lastRow">
      <w:pPr>
        <w:contextualSpacing/>
      </w:pPr>
      <w:rPr>
        <w:b/>
      </w:rPr>
      <w:tblPr/>
      <w:tcPr>
        <w:tcBorders>
          <w:top w:val="single" w:sz="4" w:space="0" w:color="4BACC6"/>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DAEEF3"/>
        <w:tcMar>
          <w:top w:w="0" w:type="nil"/>
          <w:left w:w="115" w:type="dxa"/>
          <w:bottom w:w="0" w:type="nil"/>
          <w:right w:w="115" w:type="dxa"/>
        </w:tcMar>
      </w:tcPr>
    </w:tblStylePr>
    <w:tblStylePr w:type="band1Horz">
      <w:pPr>
        <w:contextualSpacing/>
      </w:pPr>
      <w:tblPr/>
      <w:tcPr>
        <w:shd w:val="clear" w:color="auto" w:fill="DAEEF3"/>
        <w:tcMar>
          <w:top w:w="0" w:type="nil"/>
          <w:left w:w="115" w:type="dxa"/>
          <w:bottom w:w="0" w:type="nil"/>
          <w:right w:w="115" w:type="dxa"/>
        </w:tcMar>
      </w:tcPr>
    </w:tblStylePr>
  </w:style>
  <w:style w:type="table" w:customStyle="1" w:styleId="5">
    <w:name w:val="5"/>
    <w:basedOn w:val="TableNormal"/>
    <w:pPr>
      <w:spacing w:line="240" w:lineRule="auto"/>
      <w:contextualSpacing/>
    </w:p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Mar>
          <w:top w:w="0" w:type="nil"/>
          <w:left w:w="115" w:type="dxa"/>
          <w:bottom w:w="0" w:type="nil"/>
          <w:right w:w="115" w:type="dxa"/>
        </w:tcMar>
      </w:tcPr>
    </w:tblStylePr>
    <w:tblStylePr w:type="lastRow">
      <w:pPr>
        <w:contextualSpacing/>
      </w:pPr>
      <w:rPr>
        <w:b/>
      </w:rPr>
      <w:tblPr/>
      <w:tcPr>
        <w:tcBorders>
          <w:top w:val="single" w:sz="4" w:space="0" w:color="4BACC6"/>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DAEEF3"/>
        <w:tcMar>
          <w:top w:w="0" w:type="nil"/>
          <w:left w:w="115" w:type="dxa"/>
          <w:bottom w:w="0" w:type="nil"/>
          <w:right w:w="115" w:type="dxa"/>
        </w:tcMar>
      </w:tcPr>
    </w:tblStylePr>
    <w:tblStylePr w:type="band1Horz">
      <w:pPr>
        <w:contextualSpacing/>
      </w:pPr>
      <w:tblPr/>
      <w:tcPr>
        <w:shd w:val="clear" w:color="auto" w:fill="DAEEF3"/>
        <w:tcMar>
          <w:top w:w="0" w:type="nil"/>
          <w:left w:w="115" w:type="dxa"/>
          <w:bottom w:w="0" w:type="nil"/>
          <w:right w:w="115" w:type="dxa"/>
        </w:tcMar>
      </w:tcPr>
    </w:tblStylePr>
  </w:style>
  <w:style w:type="table" w:customStyle="1" w:styleId="4">
    <w:name w:val="4"/>
    <w:basedOn w:val="TableNormal"/>
    <w:pPr>
      <w:spacing w:line="240" w:lineRule="auto"/>
      <w:contextualSpacing/>
    </w:p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Mar>
          <w:top w:w="0" w:type="nil"/>
          <w:left w:w="115" w:type="dxa"/>
          <w:bottom w:w="0" w:type="nil"/>
          <w:right w:w="115" w:type="dxa"/>
        </w:tcMar>
      </w:tcPr>
    </w:tblStylePr>
    <w:tblStylePr w:type="lastRow">
      <w:pPr>
        <w:contextualSpacing/>
      </w:pPr>
      <w:rPr>
        <w:b/>
      </w:rPr>
      <w:tblPr/>
      <w:tcPr>
        <w:tcBorders>
          <w:top w:val="single" w:sz="4" w:space="0" w:color="4BACC6"/>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DAEEF3"/>
        <w:tcMar>
          <w:top w:w="0" w:type="nil"/>
          <w:left w:w="115" w:type="dxa"/>
          <w:bottom w:w="0" w:type="nil"/>
          <w:right w:w="115" w:type="dxa"/>
        </w:tcMar>
      </w:tcPr>
    </w:tblStylePr>
    <w:tblStylePr w:type="band1Horz">
      <w:pPr>
        <w:contextualSpacing/>
      </w:pPr>
      <w:tblPr/>
      <w:tcPr>
        <w:shd w:val="clear" w:color="auto" w:fill="DAEEF3"/>
        <w:tcMar>
          <w:top w:w="0" w:type="nil"/>
          <w:left w:w="115" w:type="dxa"/>
          <w:bottom w:w="0" w:type="nil"/>
          <w:right w:w="115" w:type="dxa"/>
        </w:tcMar>
      </w:tcPr>
    </w:tblStylePr>
  </w:style>
  <w:style w:type="table" w:customStyle="1" w:styleId="3">
    <w:name w:val="3"/>
    <w:basedOn w:val="TableNormal"/>
    <w:pPr>
      <w:spacing w:line="240" w:lineRule="auto"/>
      <w:contextualSpacing/>
    </w:p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Mar>
          <w:top w:w="0" w:type="nil"/>
          <w:left w:w="115" w:type="dxa"/>
          <w:bottom w:w="0" w:type="nil"/>
          <w:right w:w="115" w:type="dxa"/>
        </w:tcMar>
      </w:tcPr>
    </w:tblStylePr>
    <w:tblStylePr w:type="lastRow">
      <w:pPr>
        <w:contextualSpacing/>
      </w:pPr>
      <w:rPr>
        <w:b/>
      </w:rPr>
      <w:tblPr/>
      <w:tcPr>
        <w:tcBorders>
          <w:top w:val="single" w:sz="4" w:space="0" w:color="4BACC6"/>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DBEEF3"/>
        <w:tcMar>
          <w:top w:w="0" w:type="nil"/>
          <w:left w:w="115" w:type="dxa"/>
          <w:bottom w:w="0" w:type="nil"/>
          <w:right w:w="115" w:type="dxa"/>
        </w:tcMar>
      </w:tcPr>
    </w:tblStylePr>
    <w:tblStylePr w:type="band1Horz">
      <w:pPr>
        <w:contextualSpacing/>
      </w:pPr>
      <w:tblPr/>
      <w:tcPr>
        <w:shd w:val="clear" w:color="auto" w:fill="DBEEF3"/>
        <w:tcMar>
          <w:top w:w="0" w:type="nil"/>
          <w:left w:w="115" w:type="dxa"/>
          <w:bottom w:w="0" w:type="nil"/>
          <w:right w:w="115" w:type="dxa"/>
        </w:tcMar>
      </w:tcPr>
    </w:tblStylePr>
  </w:style>
  <w:style w:type="table" w:customStyle="1" w:styleId="2">
    <w:name w:val="2"/>
    <w:basedOn w:val="TableNormal"/>
    <w:pPr>
      <w:spacing w:line="240" w:lineRule="auto"/>
      <w:contextualSpacing/>
    </w:p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Mar>
          <w:top w:w="0" w:type="nil"/>
          <w:left w:w="115" w:type="dxa"/>
          <w:bottom w:w="0" w:type="nil"/>
          <w:right w:w="115" w:type="dxa"/>
        </w:tcMar>
      </w:tcPr>
    </w:tblStylePr>
    <w:tblStylePr w:type="lastRow">
      <w:pPr>
        <w:contextualSpacing/>
      </w:pPr>
      <w:rPr>
        <w:b/>
      </w:rPr>
      <w:tblPr/>
      <w:tcPr>
        <w:tcBorders>
          <w:top w:val="single" w:sz="4" w:space="0" w:color="4BACC6"/>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DBEEF3"/>
        <w:tcMar>
          <w:top w:w="0" w:type="nil"/>
          <w:left w:w="115" w:type="dxa"/>
          <w:bottom w:w="0" w:type="nil"/>
          <w:right w:w="115" w:type="dxa"/>
        </w:tcMar>
      </w:tcPr>
    </w:tblStylePr>
    <w:tblStylePr w:type="band1Horz">
      <w:pPr>
        <w:contextualSpacing/>
      </w:pPr>
      <w:tblPr/>
      <w:tcPr>
        <w:shd w:val="clear" w:color="auto" w:fill="DBEEF3"/>
        <w:tcMar>
          <w:top w:w="0" w:type="nil"/>
          <w:left w:w="115" w:type="dxa"/>
          <w:bottom w:w="0" w:type="nil"/>
          <w:right w:w="115" w:type="dxa"/>
        </w:tcMar>
      </w:tcPr>
    </w:tblStylePr>
  </w:style>
  <w:style w:type="table" w:customStyle="1" w:styleId="1">
    <w:name w:val="1"/>
    <w:basedOn w:val="TableNormal"/>
    <w:pPr>
      <w:spacing w:line="240" w:lineRule="auto"/>
      <w:contextualSpacing/>
    </w:p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Mar>
          <w:top w:w="0" w:type="nil"/>
          <w:left w:w="115" w:type="dxa"/>
          <w:bottom w:w="0" w:type="nil"/>
          <w:right w:w="115" w:type="dxa"/>
        </w:tcMar>
      </w:tcPr>
    </w:tblStylePr>
    <w:tblStylePr w:type="lastRow">
      <w:pPr>
        <w:contextualSpacing/>
      </w:pPr>
      <w:rPr>
        <w:b/>
      </w:rPr>
      <w:tblPr/>
      <w:tcPr>
        <w:tcBorders>
          <w:top w:val="single" w:sz="4" w:space="0" w:color="4BACC6"/>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DAEEF3"/>
        <w:tcMar>
          <w:top w:w="0" w:type="nil"/>
          <w:left w:w="115" w:type="dxa"/>
          <w:bottom w:w="0" w:type="nil"/>
          <w:right w:w="115" w:type="dxa"/>
        </w:tcMar>
      </w:tcPr>
    </w:tblStylePr>
    <w:tblStylePr w:type="band1Horz">
      <w:pPr>
        <w:contextualSpacing/>
      </w:pPr>
      <w:tblPr/>
      <w:tcPr>
        <w:shd w:val="clear" w:color="auto" w:fill="DAEEF3"/>
        <w:tcMar>
          <w:top w:w="0" w:type="nil"/>
          <w:left w:w="115" w:type="dxa"/>
          <w:bottom w:w="0" w:type="nil"/>
          <w:right w:w="115" w:type="dxa"/>
        </w:tcMar>
      </w:tcPr>
    </w:tblStylePr>
  </w:style>
  <w:style w:type="paragraph" w:styleId="Prrafodelista">
    <w:name w:val="List Paragraph"/>
    <w:basedOn w:val="Normal"/>
    <w:uiPriority w:val="34"/>
    <w:qFormat/>
    <w:rsid w:val="005A0DEF"/>
    <w:pPr>
      <w:numPr>
        <w:numId w:val="1"/>
      </w:numPr>
      <w:spacing w:after="160"/>
      <w:contextualSpacing/>
    </w:pPr>
    <w:rPr>
      <w:rFonts w:cstheme="minorBidi"/>
      <w:color w:val="auto"/>
      <w:lang w:eastAsia="en-US"/>
    </w:rPr>
  </w:style>
  <w:style w:type="character" w:styleId="Refdecomentario">
    <w:name w:val="annotation reference"/>
    <w:basedOn w:val="Fuentedeprrafopredeter"/>
    <w:uiPriority w:val="99"/>
    <w:semiHidden/>
    <w:unhideWhenUsed/>
    <w:rsid w:val="0041535E"/>
    <w:rPr>
      <w:sz w:val="16"/>
      <w:szCs w:val="16"/>
    </w:rPr>
  </w:style>
  <w:style w:type="paragraph" w:styleId="Textocomentario">
    <w:name w:val="annotation text"/>
    <w:basedOn w:val="Normal"/>
    <w:link w:val="TextocomentarioCar"/>
    <w:uiPriority w:val="99"/>
    <w:unhideWhenUsed/>
    <w:rsid w:val="0041535E"/>
    <w:pPr>
      <w:spacing w:line="240" w:lineRule="auto"/>
      <w:ind w:left="567"/>
    </w:pPr>
    <w:rPr>
      <w:rFonts w:eastAsia="Times New Roman" w:cs="Times New Roman"/>
      <w:color w:val="auto"/>
      <w:spacing w:val="-5"/>
      <w:sz w:val="20"/>
      <w:szCs w:val="20"/>
      <w:lang w:val="es-ES" w:eastAsia="es-ES"/>
    </w:rPr>
  </w:style>
  <w:style w:type="character" w:customStyle="1" w:styleId="TextocomentarioCar">
    <w:name w:val="Texto comentario Car"/>
    <w:basedOn w:val="Fuentedeprrafopredeter"/>
    <w:link w:val="Textocomentario"/>
    <w:uiPriority w:val="99"/>
    <w:rsid w:val="0041535E"/>
    <w:rPr>
      <w:rFonts w:ascii="Cambria" w:eastAsia="Times New Roman" w:hAnsi="Cambria" w:cs="Times New Roman"/>
      <w:color w:val="auto"/>
      <w:spacing w:val="-5"/>
      <w:sz w:val="20"/>
      <w:szCs w:val="20"/>
      <w:lang w:val="es-ES" w:eastAsia="es-ES"/>
    </w:rPr>
  </w:style>
  <w:style w:type="paragraph" w:styleId="TDC1">
    <w:name w:val="toc 1"/>
    <w:basedOn w:val="Normal"/>
    <w:next w:val="Normal"/>
    <w:autoRedefine/>
    <w:uiPriority w:val="39"/>
    <w:unhideWhenUsed/>
    <w:rsid w:val="00195996"/>
    <w:pPr>
      <w:spacing w:before="120" w:after="120"/>
      <w:jc w:val="left"/>
    </w:pPr>
    <w:rPr>
      <w:rFonts w:asciiTheme="minorHAnsi" w:hAnsiTheme="minorHAnsi" w:cstheme="minorHAnsi"/>
      <w:b/>
      <w:bCs/>
      <w:caps/>
      <w:sz w:val="20"/>
      <w:szCs w:val="20"/>
    </w:rPr>
  </w:style>
  <w:style w:type="paragraph" w:styleId="TDC2">
    <w:name w:val="toc 2"/>
    <w:aliases w:val="Cita requisitos"/>
    <w:basedOn w:val="Normal"/>
    <w:next w:val="Normal"/>
    <w:autoRedefine/>
    <w:uiPriority w:val="39"/>
    <w:unhideWhenUsed/>
    <w:rsid w:val="00195996"/>
    <w:pPr>
      <w:spacing w:after="0"/>
      <w:ind w:left="220"/>
      <w:jc w:val="left"/>
    </w:pPr>
    <w:rPr>
      <w:rFonts w:asciiTheme="minorHAnsi" w:hAnsiTheme="minorHAnsi" w:cstheme="minorHAnsi"/>
      <w:smallCaps/>
      <w:sz w:val="20"/>
      <w:szCs w:val="20"/>
    </w:rPr>
  </w:style>
  <w:style w:type="paragraph" w:styleId="TDC3">
    <w:name w:val="toc 3"/>
    <w:basedOn w:val="Normal"/>
    <w:next w:val="Normal"/>
    <w:autoRedefine/>
    <w:uiPriority w:val="39"/>
    <w:unhideWhenUsed/>
    <w:rsid w:val="00514A3F"/>
    <w:pPr>
      <w:spacing w:after="0"/>
      <w:ind w:left="440"/>
      <w:jc w:val="left"/>
    </w:pPr>
    <w:rPr>
      <w:rFonts w:asciiTheme="minorHAnsi" w:hAnsiTheme="minorHAnsi" w:cstheme="minorHAnsi"/>
      <w:i/>
      <w:iCs/>
      <w:sz w:val="20"/>
      <w:szCs w:val="20"/>
    </w:rPr>
  </w:style>
  <w:style w:type="paragraph" w:styleId="TDC4">
    <w:name w:val="toc 4"/>
    <w:basedOn w:val="Normal"/>
    <w:next w:val="Normal"/>
    <w:autoRedefine/>
    <w:uiPriority w:val="39"/>
    <w:unhideWhenUsed/>
    <w:rsid w:val="00B068E2"/>
    <w:pPr>
      <w:spacing w:after="0"/>
      <w:ind w:left="660"/>
      <w:jc w:val="left"/>
    </w:pPr>
    <w:rPr>
      <w:rFonts w:asciiTheme="minorHAnsi" w:hAnsiTheme="minorHAnsi" w:cstheme="minorHAnsi"/>
      <w:sz w:val="18"/>
      <w:szCs w:val="18"/>
    </w:rPr>
  </w:style>
  <w:style w:type="character" w:styleId="Hipervnculo">
    <w:name w:val="Hyperlink"/>
    <w:basedOn w:val="Fuentedeprrafopredeter"/>
    <w:uiPriority w:val="99"/>
    <w:unhideWhenUsed/>
    <w:rsid w:val="00B068E2"/>
    <w:rPr>
      <w:color w:val="0563C1" w:themeColor="hyperlink"/>
      <w:u w:val="single"/>
    </w:rPr>
  </w:style>
  <w:style w:type="paragraph" w:styleId="Textodeglobo">
    <w:name w:val="Balloon Text"/>
    <w:basedOn w:val="Normal"/>
    <w:link w:val="TextodegloboCar"/>
    <w:uiPriority w:val="99"/>
    <w:semiHidden/>
    <w:unhideWhenUsed/>
    <w:rsid w:val="00670242"/>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70242"/>
    <w:rPr>
      <w:rFonts w:ascii="Segoe UI" w:eastAsia="Cambria" w:hAnsi="Segoe UI" w:cs="Segoe UI"/>
      <w:sz w:val="18"/>
      <w:szCs w:val="18"/>
    </w:rPr>
  </w:style>
  <w:style w:type="character" w:styleId="Textoennegrita">
    <w:name w:val="Strong"/>
    <w:basedOn w:val="Fuentedeprrafopredeter"/>
    <w:uiPriority w:val="22"/>
    <w:qFormat/>
    <w:rsid w:val="00585EDB"/>
    <w:rPr>
      <w:b/>
      <w:bCs/>
    </w:rPr>
  </w:style>
  <w:style w:type="paragraph" w:styleId="Revisin">
    <w:name w:val="Revision"/>
    <w:hidden/>
    <w:uiPriority w:val="99"/>
    <w:semiHidden/>
    <w:rsid w:val="00AD20D5"/>
    <w:pPr>
      <w:spacing w:line="240" w:lineRule="auto"/>
    </w:pPr>
    <w:rPr>
      <w:rFonts w:ascii="Cambria" w:eastAsia="Cambria" w:hAnsi="Cambria" w:cs="Cambria"/>
    </w:rPr>
  </w:style>
  <w:style w:type="paragraph" w:styleId="Encabezado">
    <w:name w:val="header"/>
    <w:basedOn w:val="Normal"/>
    <w:link w:val="EncabezadoCar"/>
    <w:uiPriority w:val="99"/>
    <w:unhideWhenUsed/>
    <w:rsid w:val="00C0028F"/>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C0028F"/>
    <w:rPr>
      <w:rFonts w:ascii="Cambria" w:eastAsia="Cambria" w:hAnsi="Cambria" w:cs="Cambria"/>
    </w:rPr>
  </w:style>
  <w:style w:type="paragraph" w:styleId="Piedepgina">
    <w:name w:val="footer"/>
    <w:basedOn w:val="Normal"/>
    <w:link w:val="PiedepginaCar"/>
    <w:uiPriority w:val="99"/>
    <w:unhideWhenUsed/>
    <w:rsid w:val="00C0028F"/>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C0028F"/>
    <w:rPr>
      <w:rFonts w:ascii="Cambria" w:eastAsia="Cambria" w:hAnsi="Cambria" w:cs="Cambria"/>
    </w:rPr>
  </w:style>
  <w:style w:type="character" w:customStyle="1" w:styleId="Ttulo2Car">
    <w:name w:val="Título 2 Car"/>
    <w:basedOn w:val="Fuentedeprrafopredeter"/>
    <w:link w:val="Ttulo2"/>
    <w:rsid w:val="00C0028F"/>
    <w:rPr>
      <w:rFonts w:ascii="Cambria" w:eastAsia="Cambria" w:hAnsi="Cambria" w:cs="Cambria"/>
      <w:sz w:val="32"/>
      <w:szCs w:val="32"/>
    </w:rPr>
  </w:style>
  <w:style w:type="table" w:styleId="Tabladecuadrcula4-nfasis1">
    <w:name w:val="Grid Table 4 Accent 1"/>
    <w:basedOn w:val="Tablanormal"/>
    <w:uiPriority w:val="49"/>
    <w:rsid w:val="00C0028F"/>
    <w:pPr>
      <w:spacing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concuadrcula">
    <w:name w:val="Table Grid"/>
    <w:basedOn w:val="Tablanormal"/>
    <w:uiPriority w:val="39"/>
    <w:rsid w:val="00C0028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
    <w:name w:val="Quote"/>
    <w:basedOn w:val="Normal"/>
    <w:next w:val="Normal"/>
    <w:link w:val="CitaCar"/>
    <w:uiPriority w:val="29"/>
    <w:qFormat/>
    <w:rsid w:val="00C0028F"/>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C0028F"/>
    <w:rPr>
      <w:rFonts w:ascii="Cambria" w:eastAsia="Cambria" w:hAnsi="Cambria" w:cs="Cambria"/>
      <w:i/>
      <w:iCs/>
      <w:color w:val="404040" w:themeColor="text1" w:themeTint="BF"/>
    </w:rPr>
  </w:style>
  <w:style w:type="character" w:styleId="nfasisintenso">
    <w:name w:val="Intense Emphasis"/>
    <w:basedOn w:val="Fuentedeprrafopredeter"/>
    <w:uiPriority w:val="21"/>
    <w:qFormat/>
    <w:rsid w:val="00C0028F"/>
    <w:rPr>
      <w:i/>
      <w:iCs/>
      <w:color w:val="5B9BD5" w:themeColor="accent1"/>
    </w:rPr>
  </w:style>
  <w:style w:type="character" w:styleId="Referenciasutil">
    <w:name w:val="Subtle Reference"/>
    <w:basedOn w:val="Fuentedeprrafopredeter"/>
    <w:uiPriority w:val="31"/>
    <w:qFormat/>
    <w:rsid w:val="00C0028F"/>
    <w:rPr>
      <w:smallCaps/>
      <w:color w:val="5A5A5A" w:themeColor="text1" w:themeTint="A5"/>
    </w:rPr>
  </w:style>
  <w:style w:type="character" w:styleId="Referenciaintensa">
    <w:name w:val="Intense Reference"/>
    <w:basedOn w:val="Fuentedeprrafopredeter"/>
    <w:uiPriority w:val="32"/>
    <w:qFormat/>
    <w:rsid w:val="00C0028F"/>
    <w:rPr>
      <w:b/>
      <w:bCs/>
      <w:smallCaps/>
      <w:color w:val="5B9BD5" w:themeColor="accent1"/>
      <w:spacing w:val="5"/>
    </w:rPr>
  </w:style>
  <w:style w:type="character" w:styleId="Ttulodellibro">
    <w:name w:val="Book Title"/>
    <w:basedOn w:val="Fuentedeprrafopredeter"/>
    <w:uiPriority w:val="33"/>
    <w:qFormat/>
    <w:rsid w:val="00C0028F"/>
    <w:rPr>
      <w:b/>
      <w:bCs/>
      <w:i/>
      <w:iCs/>
      <w:spacing w:val="5"/>
    </w:rPr>
  </w:style>
  <w:style w:type="paragraph" w:styleId="Citadestacada">
    <w:name w:val="Intense Quote"/>
    <w:basedOn w:val="Normal"/>
    <w:next w:val="Normal"/>
    <w:link w:val="CitadestacadaCar"/>
    <w:uiPriority w:val="30"/>
    <w:qFormat/>
    <w:rsid w:val="00C0028F"/>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0028F"/>
    <w:rPr>
      <w:rFonts w:ascii="Cambria" w:eastAsia="Cambria" w:hAnsi="Cambria" w:cs="Cambria"/>
      <w:i/>
      <w:iCs/>
      <w:color w:val="5B9BD5" w:themeColor="accent1"/>
    </w:rPr>
  </w:style>
  <w:style w:type="paragraph" w:styleId="Textonotaalfinal">
    <w:name w:val="endnote text"/>
    <w:basedOn w:val="Normal"/>
    <w:link w:val="TextonotaalfinalCar"/>
    <w:uiPriority w:val="99"/>
    <w:semiHidden/>
    <w:unhideWhenUsed/>
    <w:rsid w:val="00C0028F"/>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C0028F"/>
    <w:rPr>
      <w:rFonts w:ascii="Cambria" w:eastAsia="Cambria" w:hAnsi="Cambria" w:cs="Cambria"/>
      <w:sz w:val="20"/>
      <w:szCs w:val="20"/>
    </w:rPr>
  </w:style>
  <w:style w:type="character" w:styleId="Refdenotaalfinal">
    <w:name w:val="endnote reference"/>
    <w:basedOn w:val="Fuentedeprrafopredeter"/>
    <w:uiPriority w:val="99"/>
    <w:semiHidden/>
    <w:unhideWhenUsed/>
    <w:rsid w:val="00C0028F"/>
    <w:rPr>
      <w:vertAlign w:val="superscript"/>
    </w:rPr>
  </w:style>
  <w:style w:type="paragraph" w:styleId="Textonotapie">
    <w:name w:val="footnote text"/>
    <w:basedOn w:val="Normal"/>
    <w:link w:val="TextonotapieCar"/>
    <w:uiPriority w:val="99"/>
    <w:semiHidden/>
    <w:unhideWhenUsed/>
    <w:rsid w:val="00C0028F"/>
    <w:pPr>
      <w:spacing w:line="240" w:lineRule="auto"/>
    </w:pPr>
    <w:rPr>
      <w:sz w:val="20"/>
      <w:szCs w:val="20"/>
    </w:rPr>
  </w:style>
  <w:style w:type="character" w:customStyle="1" w:styleId="TextonotapieCar">
    <w:name w:val="Texto nota pie Car"/>
    <w:basedOn w:val="Fuentedeprrafopredeter"/>
    <w:link w:val="Textonotapie"/>
    <w:uiPriority w:val="99"/>
    <w:semiHidden/>
    <w:rsid w:val="00C0028F"/>
    <w:rPr>
      <w:rFonts w:ascii="Cambria" w:eastAsia="Cambria" w:hAnsi="Cambria" w:cs="Cambria"/>
      <w:sz w:val="20"/>
      <w:szCs w:val="20"/>
    </w:rPr>
  </w:style>
  <w:style w:type="character" w:styleId="Refdenotaalpie">
    <w:name w:val="footnote reference"/>
    <w:basedOn w:val="Fuentedeprrafopredeter"/>
    <w:uiPriority w:val="99"/>
    <w:semiHidden/>
    <w:unhideWhenUsed/>
    <w:rsid w:val="00C0028F"/>
    <w:rPr>
      <w:vertAlign w:val="superscript"/>
    </w:rPr>
  </w:style>
  <w:style w:type="paragraph" w:styleId="TDC5">
    <w:name w:val="toc 5"/>
    <w:basedOn w:val="Normal"/>
    <w:next w:val="Normal"/>
    <w:autoRedefine/>
    <w:uiPriority w:val="39"/>
    <w:unhideWhenUsed/>
    <w:rsid w:val="00C0028F"/>
    <w:pPr>
      <w:spacing w:after="0"/>
      <w:ind w:left="88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C0028F"/>
    <w:pPr>
      <w:spacing w:after="0"/>
      <w:ind w:left="11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C0028F"/>
    <w:pPr>
      <w:spacing w:after="0"/>
      <w:ind w:left="132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C0028F"/>
    <w:pPr>
      <w:spacing w:after="0"/>
      <w:ind w:left="154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C0028F"/>
    <w:pPr>
      <w:spacing w:after="0"/>
      <w:ind w:left="1760"/>
      <w:jc w:val="left"/>
    </w:pPr>
    <w:rPr>
      <w:rFonts w:asciiTheme="minorHAnsi" w:hAnsiTheme="minorHAnsi" w:cstheme="minorHAnsi"/>
      <w:sz w:val="18"/>
      <w:szCs w:val="18"/>
    </w:rPr>
  </w:style>
  <w:style w:type="paragraph" w:styleId="TtuloTDC">
    <w:name w:val="TOC Heading"/>
    <w:basedOn w:val="Ttulo1"/>
    <w:next w:val="Normal"/>
    <w:uiPriority w:val="39"/>
    <w:unhideWhenUsed/>
    <w:qFormat/>
    <w:rsid w:val="00C0028F"/>
    <w:pPr>
      <w:spacing w:before="240" w:after="0" w:line="259" w:lineRule="auto"/>
      <w:jc w:val="left"/>
      <w:outlineLvl w:val="9"/>
    </w:pPr>
    <w:rPr>
      <w:rFonts w:asciiTheme="majorHAnsi" w:eastAsiaTheme="majorEastAsia" w:hAnsiTheme="majorHAnsi" w:cstheme="majorBidi"/>
      <w:color w:val="2E74B5" w:themeColor="accent1" w:themeShade="BF"/>
      <w:sz w:val="32"/>
      <w:szCs w:val="32"/>
    </w:rPr>
  </w:style>
  <w:style w:type="paragraph" w:customStyle="1" w:styleId="Tabladerequisitos">
    <w:name w:val="Tabla de requisitos"/>
    <w:rsid w:val="00195996"/>
    <w:pPr>
      <w:spacing w:line="360" w:lineRule="auto"/>
    </w:pPr>
    <w:rPr>
      <w:rFonts w:ascii="Cambria" w:eastAsia="Cambria" w:hAnsi="Cambria" w:cs="Cambria"/>
      <w:noProof/>
      <w:sz w:val="16"/>
    </w:rPr>
  </w:style>
  <w:style w:type="paragraph" w:styleId="ndice1">
    <w:name w:val="index 1"/>
    <w:basedOn w:val="Normal"/>
    <w:next w:val="Normal"/>
    <w:autoRedefine/>
    <w:uiPriority w:val="99"/>
    <w:semiHidden/>
    <w:unhideWhenUsed/>
    <w:rsid w:val="00E03A94"/>
    <w:pPr>
      <w:spacing w:after="0" w:line="240" w:lineRule="auto"/>
      <w:ind w:left="220" w:hanging="220"/>
    </w:pPr>
  </w:style>
  <w:style w:type="paragraph" w:customStyle="1" w:styleId="Citaderequisitos">
    <w:name w:val="Cita de requisitos"/>
    <w:rsid w:val="00195996"/>
    <w:rPr>
      <w:rFonts w:ascii="Cambria" w:eastAsia="Cambria" w:hAnsi="Cambria" w:cs="Cambria"/>
      <w:noProof/>
      <w:sz w:val="14"/>
    </w:rPr>
  </w:style>
  <w:style w:type="character" w:styleId="Hipervnculovisitado">
    <w:name w:val="FollowedHyperlink"/>
    <w:basedOn w:val="Fuentedeprrafopredeter"/>
    <w:uiPriority w:val="99"/>
    <w:semiHidden/>
    <w:unhideWhenUsed/>
    <w:rsid w:val="00476482"/>
    <w:rPr>
      <w:color w:val="954F72" w:themeColor="followedHyperlink"/>
      <w:u w:val="single"/>
    </w:rPr>
  </w:style>
  <w:style w:type="paragraph" w:styleId="Asuntodelcomentario">
    <w:name w:val="annotation subject"/>
    <w:basedOn w:val="Textocomentario"/>
    <w:next w:val="Textocomentario"/>
    <w:link w:val="AsuntodelcomentarioCar"/>
    <w:uiPriority w:val="99"/>
    <w:semiHidden/>
    <w:unhideWhenUsed/>
    <w:rsid w:val="006607A7"/>
    <w:pPr>
      <w:ind w:left="0"/>
    </w:pPr>
    <w:rPr>
      <w:rFonts w:eastAsia="Cambria" w:cs="Cambria"/>
      <w:b/>
      <w:bCs/>
      <w:color w:val="000000"/>
      <w:spacing w:val="0"/>
      <w:lang w:val="es-CL" w:eastAsia="es-CL"/>
    </w:rPr>
  </w:style>
  <w:style w:type="character" w:customStyle="1" w:styleId="AsuntodelcomentarioCar">
    <w:name w:val="Asunto del comentario Car"/>
    <w:basedOn w:val="TextocomentarioCar"/>
    <w:link w:val="Asuntodelcomentario"/>
    <w:uiPriority w:val="99"/>
    <w:semiHidden/>
    <w:rsid w:val="006607A7"/>
    <w:rPr>
      <w:rFonts w:ascii="Cambria" w:eastAsia="Cambria" w:hAnsi="Cambria" w:cs="Cambria"/>
      <w:b/>
      <w:bCs/>
      <w:color w:val="auto"/>
      <w:spacing w:val="-5"/>
      <w:sz w:val="20"/>
      <w:szCs w:val="20"/>
      <w:lang w:val="es-ES" w:eastAsia="es-ES"/>
    </w:rPr>
  </w:style>
  <w:style w:type="character" w:customStyle="1" w:styleId="apple-converted-space">
    <w:name w:val="apple-converted-space"/>
    <w:basedOn w:val="Fuentedeprrafopredeter"/>
    <w:rsid w:val="00BC150C"/>
  </w:style>
  <w:style w:type="character" w:customStyle="1" w:styleId="Ttulo7Car">
    <w:name w:val="Título 7 Car"/>
    <w:basedOn w:val="Fuentedeprrafopredeter"/>
    <w:link w:val="Ttulo7"/>
    <w:uiPriority w:val="9"/>
    <w:rsid w:val="009408E7"/>
    <w:rPr>
      <w:rFonts w:asciiTheme="majorHAnsi" w:eastAsiaTheme="majorEastAsia" w:hAnsiTheme="majorHAnsi" w:cstheme="majorBidi"/>
      <w:i/>
      <w:iCs/>
      <w:color w:val="1F4D78" w:themeColor="accent1" w:themeShade="7F"/>
    </w:rPr>
  </w:style>
  <w:style w:type="table" w:styleId="Cuadrculadetablaclara">
    <w:name w:val="Grid Table Light"/>
    <w:basedOn w:val="Tablanormal"/>
    <w:uiPriority w:val="40"/>
    <w:rsid w:val="0036339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decuadrcula5oscura-nfasis1">
    <w:name w:val="Grid Table 5 Dark Accent 1"/>
    <w:basedOn w:val="Tablanormal"/>
    <w:uiPriority w:val="50"/>
    <w:rsid w:val="00363390"/>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customStyle="1" w:styleId="tgc">
    <w:name w:val="_tgc"/>
    <w:basedOn w:val="Fuentedeprrafopredeter"/>
    <w:rsid w:val="00A62F89"/>
  </w:style>
  <w:style w:type="paragraph" w:customStyle="1" w:styleId="listadetabla">
    <w:name w:val="lista de tabla"/>
    <w:basedOn w:val="Prrafodelista"/>
    <w:rsid w:val="00A255CD"/>
    <w:pPr>
      <w:spacing w:after="0" w:line="240" w:lineRule="auto"/>
      <w:ind w:left="164" w:hanging="164"/>
    </w:pPr>
  </w:style>
  <w:style w:type="paragraph" w:styleId="Sinespaciado">
    <w:name w:val="No Spacing"/>
    <w:uiPriority w:val="1"/>
    <w:qFormat/>
    <w:rsid w:val="00C20F1D"/>
    <w:pPr>
      <w:spacing w:line="240" w:lineRule="auto"/>
      <w:jc w:val="both"/>
    </w:pPr>
    <w:rPr>
      <w:rFonts w:ascii="Cambria" w:eastAsia="Cambria" w:hAnsi="Cambria" w:cs="Cambria"/>
    </w:rPr>
  </w:style>
  <w:style w:type="paragraph" w:styleId="Descripcin">
    <w:name w:val="caption"/>
    <w:basedOn w:val="Normal"/>
    <w:next w:val="Normal"/>
    <w:uiPriority w:val="35"/>
    <w:unhideWhenUsed/>
    <w:qFormat/>
    <w:rsid w:val="005E37AC"/>
    <w:pPr>
      <w:spacing w:after="200" w:line="240" w:lineRule="auto"/>
      <w:jc w:val="center"/>
    </w:pPr>
    <w:rPr>
      <w:i/>
      <w:iCs/>
      <w:color w:val="44546A" w:themeColor="text2"/>
      <w:sz w:val="18"/>
      <w:szCs w:val="18"/>
    </w:rPr>
  </w:style>
  <w:style w:type="paragraph" w:styleId="Tabladeilustraciones">
    <w:name w:val="table of figures"/>
    <w:basedOn w:val="Normal"/>
    <w:next w:val="Normal"/>
    <w:uiPriority w:val="99"/>
    <w:unhideWhenUsed/>
    <w:rsid w:val="005E37AC"/>
    <w:pPr>
      <w:spacing w:after="0"/>
    </w:pPr>
  </w:style>
  <w:style w:type="paragraph" w:customStyle="1" w:styleId="Default">
    <w:name w:val="Default"/>
    <w:rsid w:val="00D33B95"/>
    <w:pPr>
      <w:autoSpaceDE w:val="0"/>
      <w:autoSpaceDN w:val="0"/>
      <w:adjustRightInd w:val="0"/>
      <w:spacing w:line="240" w:lineRule="auto"/>
    </w:pPr>
    <w:rPr>
      <w:rFonts w:ascii="Cambria" w:hAnsi="Cambria" w:cs="Cambria"/>
      <w:sz w:val="24"/>
      <w:szCs w:val="24"/>
    </w:rPr>
  </w:style>
  <w:style w:type="character" w:customStyle="1" w:styleId="Ttulo1Car">
    <w:name w:val="Título 1 Car"/>
    <w:basedOn w:val="Fuentedeprrafopredeter"/>
    <w:link w:val="Ttulo1"/>
    <w:uiPriority w:val="9"/>
    <w:rsid w:val="00D67BCE"/>
    <w:rPr>
      <w:rFonts w:ascii="Cambria" w:eastAsia="Cambria" w:hAnsi="Cambria" w:cs="Cambria"/>
      <w:sz w:val="48"/>
      <w:szCs w:val="40"/>
    </w:rPr>
  </w:style>
  <w:style w:type="paragraph" w:styleId="Bibliografa">
    <w:name w:val="Bibliography"/>
    <w:basedOn w:val="Normal"/>
    <w:next w:val="Normal"/>
    <w:uiPriority w:val="37"/>
    <w:unhideWhenUsed/>
    <w:rsid w:val="000D2197"/>
  </w:style>
  <w:style w:type="paragraph" w:styleId="NormalWeb">
    <w:name w:val="Normal (Web)"/>
    <w:basedOn w:val="Normal"/>
    <w:uiPriority w:val="99"/>
    <w:semiHidden/>
    <w:unhideWhenUsed/>
    <w:rsid w:val="00F16EA4"/>
    <w:pPr>
      <w:spacing w:before="100" w:beforeAutospacing="1" w:afterAutospacing="1" w:line="240" w:lineRule="auto"/>
      <w:jc w:val="left"/>
    </w:pPr>
    <w:rPr>
      <w:rFonts w:ascii="Times New Roman" w:eastAsia="Times New Roman" w:hAnsi="Times New Roman" w:cs="Times New Roman"/>
      <w:color w:val="auto"/>
      <w:sz w:val="24"/>
      <w:szCs w:val="24"/>
    </w:rPr>
  </w:style>
  <w:style w:type="character" w:customStyle="1" w:styleId="Ttulo8Car">
    <w:name w:val="Título 8 Car"/>
    <w:basedOn w:val="Fuentedeprrafopredeter"/>
    <w:link w:val="Ttulo8"/>
    <w:uiPriority w:val="9"/>
    <w:semiHidden/>
    <w:rsid w:val="006704E7"/>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6704E7"/>
    <w:rPr>
      <w:rFonts w:asciiTheme="majorHAnsi" w:eastAsiaTheme="majorEastAsia" w:hAnsiTheme="majorHAnsi" w:cstheme="majorBidi"/>
      <w:i/>
      <w:iCs/>
      <w:color w:val="272727" w:themeColor="text1" w:themeTint="D8"/>
      <w:sz w:val="21"/>
      <w:szCs w:val="21"/>
    </w:rPr>
  </w:style>
  <w:style w:type="paragraph" w:customStyle="1" w:styleId="capitulo">
    <w:name w:val="capitulo"/>
    <w:basedOn w:val="Normal"/>
    <w:rsid w:val="006704E7"/>
    <w:pPr>
      <w:jc w:val="right"/>
    </w:pPr>
    <w:rPr>
      <w:sz w:val="1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1725552">
      <w:bodyDiv w:val="1"/>
      <w:marLeft w:val="0"/>
      <w:marRight w:val="0"/>
      <w:marTop w:val="0"/>
      <w:marBottom w:val="0"/>
      <w:divBdr>
        <w:top w:val="none" w:sz="0" w:space="0" w:color="auto"/>
        <w:left w:val="none" w:sz="0" w:space="0" w:color="auto"/>
        <w:bottom w:val="none" w:sz="0" w:space="0" w:color="auto"/>
        <w:right w:val="none" w:sz="0" w:space="0" w:color="auto"/>
      </w:divBdr>
    </w:div>
    <w:div w:id="207299014">
      <w:bodyDiv w:val="1"/>
      <w:marLeft w:val="0"/>
      <w:marRight w:val="0"/>
      <w:marTop w:val="0"/>
      <w:marBottom w:val="0"/>
      <w:divBdr>
        <w:top w:val="none" w:sz="0" w:space="0" w:color="auto"/>
        <w:left w:val="none" w:sz="0" w:space="0" w:color="auto"/>
        <w:bottom w:val="none" w:sz="0" w:space="0" w:color="auto"/>
        <w:right w:val="none" w:sz="0" w:space="0" w:color="auto"/>
      </w:divBdr>
    </w:div>
    <w:div w:id="220484473">
      <w:bodyDiv w:val="1"/>
      <w:marLeft w:val="0"/>
      <w:marRight w:val="0"/>
      <w:marTop w:val="0"/>
      <w:marBottom w:val="0"/>
      <w:divBdr>
        <w:top w:val="none" w:sz="0" w:space="0" w:color="auto"/>
        <w:left w:val="none" w:sz="0" w:space="0" w:color="auto"/>
        <w:bottom w:val="none" w:sz="0" w:space="0" w:color="auto"/>
        <w:right w:val="none" w:sz="0" w:space="0" w:color="auto"/>
      </w:divBdr>
    </w:div>
    <w:div w:id="245963667">
      <w:bodyDiv w:val="1"/>
      <w:marLeft w:val="0"/>
      <w:marRight w:val="0"/>
      <w:marTop w:val="0"/>
      <w:marBottom w:val="0"/>
      <w:divBdr>
        <w:top w:val="none" w:sz="0" w:space="0" w:color="auto"/>
        <w:left w:val="none" w:sz="0" w:space="0" w:color="auto"/>
        <w:bottom w:val="none" w:sz="0" w:space="0" w:color="auto"/>
        <w:right w:val="none" w:sz="0" w:space="0" w:color="auto"/>
      </w:divBdr>
    </w:div>
    <w:div w:id="271523484">
      <w:bodyDiv w:val="1"/>
      <w:marLeft w:val="0"/>
      <w:marRight w:val="0"/>
      <w:marTop w:val="0"/>
      <w:marBottom w:val="0"/>
      <w:divBdr>
        <w:top w:val="none" w:sz="0" w:space="0" w:color="auto"/>
        <w:left w:val="none" w:sz="0" w:space="0" w:color="auto"/>
        <w:bottom w:val="none" w:sz="0" w:space="0" w:color="auto"/>
        <w:right w:val="none" w:sz="0" w:space="0" w:color="auto"/>
      </w:divBdr>
    </w:div>
    <w:div w:id="384331872">
      <w:bodyDiv w:val="1"/>
      <w:marLeft w:val="0"/>
      <w:marRight w:val="0"/>
      <w:marTop w:val="0"/>
      <w:marBottom w:val="0"/>
      <w:divBdr>
        <w:top w:val="none" w:sz="0" w:space="0" w:color="auto"/>
        <w:left w:val="none" w:sz="0" w:space="0" w:color="auto"/>
        <w:bottom w:val="none" w:sz="0" w:space="0" w:color="auto"/>
        <w:right w:val="none" w:sz="0" w:space="0" w:color="auto"/>
      </w:divBdr>
    </w:div>
    <w:div w:id="520167931">
      <w:bodyDiv w:val="1"/>
      <w:marLeft w:val="0"/>
      <w:marRight w:val="0"/>
      <w:marTop w:val="0"/>
      <w:marBottom w:val="0"/>
      <w:divBdr>
        <w:top w:val="none" w:sz="0" w:space="0" w:color="auto"/>
        <w:left w:val="none" w:sz="0" w:space="0" w:color="auto"/>
        <w:bottom w:val="none" w:sz="0" w:space="0" w:color="auto"/>
        <w:right w:val="none" w:sz="0" w:space="0" w:color="auto"/>
      </w:divBdr>
    </w:div>
    <w:div w:id="534655065">
      <w:bodyDiv w:val="1"/>
      <w:marLeft w:val="0"/>
      <w:marRight w:val="0"/>
      <w:marTop w:val="0"/>
      <w:marBottom w:val="0"/>
      <w:divBdr>
        <w:top w:val="none" w:sz="0" w:space="0" w:color="auto"/>
        <w:left w:val="none" w:sz="0" w:space="0" w:color="auto"/>
        <w:bottom w:val="none" w:sz="0" w:space="0" w:color="auto"/>
        <w:right w:val="none" w:sz="0" w:space="0" w:color="auto"/>
      </w:divBdr>
    </w:div>
    <w:div w:id="549195196">
      <w:bodyDiv w:val="1"/>
      <w:marLeft w:val="0"/>
      <w:marRight w:val="0"/>
      <w:marTop w:val="0"/>
      <w:marBottom w:val="0"/>
      <w:divBdr>
        <w:top w:val="none" w:sz="0" w:space="0" w:color="auto"/>
        <w:left w:val="none" w:sz="0" w:space="0" w:color="auto"/>
        <w:bottom w:val="none" w:sz="0" w:space="0" w:color="auto"/>
        <w:right w:val="none" w:sz="0" w:space="0" w:color="auto"/>
      </w:divBdr>
    </w:div>
    <w:div w:id="552812099">
      <w:bodyDiv w:val="1"/>
      <w:marLeft w:val="0"/>
      <w:marRight w:val="0"/>
      <w:marTop w:val="0"/>
      <w:marBottom w:val="0"/>
      <w:divBdr>
        <w:top w:val="none" w:sz="0" w:space="0" w:color="auto"/>
        <w:left w:val="none" w:sz="0" w:space="0" w:color="auto"/>
        <w:bottom w:val="none" w:sz="0" w:space="0" w:color="auto"/>
        <w:right w:val="none" w:sz="0" w:space="0" w:color="auto"/>
      </w:divBdr>
    </w:div>
    <w:div w:id="648629703">
      <w:bodyDiv w:val="1"/>
      <w:marLeft w:val="0"/>
      <w:marRight w:val="0"/>
      <w:marTop w:val="0"/>
      <w:marBottom w:val="0"/>
      <w:divBdr>
        <w:top w:val="none" w:sz="0" w:space="0" w:color="auto"/>
        <w:left w:val="none" w:sz="0" w:space="0" w:color="auto"/>
        <w:bottom w:val="none" w:sz="0" w:space="0" w:color="auto"/>
        <w:right w:val="none" w:sz="0" w:space="0" w:color="auto"/>
      </w:divBdr>
    </w:div>
    <w:div w:id="755249471">
      <w:bodyDiv w:val="1"/>
      <w:marLeft w:val="0"/>
      <w:marRight w:val="0"/>
      <w:marTop w:val="0"/>
      <w:marBottom w:val="0"/>
      <w:divBdr>
        <w:top w:val="none" w:sz="0" w:space="0" w:color="auto"/>
        <w:left w:val="none" w:sz="0" w:space="0" w:color="auto"/>
        <w:bottom w:val="none" w:sz="0" w:space="0" w:color="auto"/>
        <w:right w:val="none" w:sz="0" w:space="0" w:color="auto"/>
      </w:divBdr>
    </w:div>
    <w:div w:id="763913733">
      <w:bodyDiv w:val="1"/>
      <w:marLeft w:val="0"/>
      <w:marRight w:val="0"/>
      <w:marTop w:val="0"/>
      <w:marBottom w:val="0"/>
      <w:divBdr>
        <w:top w:val="none" w:sz="0" w:space="0" w:color="auto"/>
        <w:left w:val="none" w:sz="0" w:space="0" w:color="auto"/>
        <w:bottom w:val="none" w:sz="0" w:space="0" w:color="auto"/>
        <w:right w:val="none" w:sz="0" w:space="0" w:color="auto"/>
      </w:divBdr>
    </w:div>
    <w:div w:id="878052346">
      <w:bodyDiv w:val="1"/>
      <w:marLeft w:val="0"/>
      <w:marRight w:val="0"/>
      <w:marTop w:val="0"/>
      <w:marBottom w:val="0"/>
      <w:divBdr>
        <w:top w:val="none" w:sz="0" w:space="0" w:color="auto"/>
        <w:left w:val="none" w:sz="0" w:space="0" w:color="auto"/>
        <w:bottom w:val="none" w:sz="0" w:space="0" w:color="auto"/>
        <w:right w:val="none" w:sz="0" w:space="0" w:color="auto"/>
      </w:divBdr>
    </w:div>
    <w:div w:id="893155395">
      <w:bodyDiv w:val="1"/>
      <w:marLeft w:val="0"/>
      <w:marRight w:val="0"/>
      <w:marTop w:val="0"/>
      <w:marBottom w:val="0"/>
      <w:divBdr>
        <w:top w:val="none" w:sz="0" w:space="0" w:color="auto"/>
        <w:left w:val="none" w:sz="0" w:space="0" w:color="auto"/>
        <w:bottom w:val="none" w:sz="0" w:space="0" w:color="auto"/>
        <w:right w:val="none" w:sz="0" w:space="0" w:color="auto"/>
      </w:divBdr>
    </w:div>
    <w:div w:id="907610403">
      <w:bodyDiv w:val="1"/>
      <w:marLeft w:val="0"/>
      <w:marRight w:val="0"/>
      <w:marTop w:val="0"/>
      <w:marBottom w:val="0"/>
      <w:divBdr>
        <w:top w:val="none" w:sz="0" w:space="0" w:color="auto"/>
        <w:left w:val="none" w:sz="0" w:space="0" w:color="auto"/>
        <w:bottom w:val="none" w:sz="0" w:space="0" w:color="auto"/>
        <w:right w:val="none" w:sz="0" w:space="0" w:color="auto"/>
      </w:divBdr>
    </w:div>
    <w:div w:id="967317698">
      <w:bodyDiv w:val="1"/>
      <w:marLeft w:val="0"/>
      <w:marRight w:val="0"/>
      <w:marTop w:val="0"/>
      <w:marBottom w:val="0"/>
      <w:divBdr>
        <w:top w:val="none" w:sz="0" w:space="0" w:color="auto"/>
        <w:left w:val="none" w:sz="0" w:space="0" w:color="auto"/>
        <w:bottom w:val="none" w:sz="0" w:space="0" w:color="auto"/>
        <w:right w:val="none" w:sz="0" w:space="0" w:color="auto"/>
      </w:divBdr>
    </w:div>
    <w:div w:id="972518755">
      <w:bodyDiv w:val="1"/>
      <w:marLeft w:val="0"/>
      <w:marRight w:val="0"/>
      <w:marTop w:val="0"/>
      <w:marBottom w:val="0"/>
      <w:divBdr>
        <w:top w:val="none" w:sz="0" w:space="0" w:color="auto"/>
        <w:left w:val="none" w:sz="0" w:space="0" w:color="auto"/>
        <w:bottom w:val="none" w:sz="0" w:space="0" w:color="auto"/>
        <w:right w:val="none" w:sz="0" w:space="0" w:color="auto"/>
      </w:divBdr>
    </w:div>
    <w:div w:id="998652404">
      <w:bodyDiv w:val="1"/>
      <w:marLeft w:val="0"/>
      <w:marRight w:val="0"/>
      <w:marTop w:val="0"/>
      <w:marBottom w:val="0"/>
      <w:divBdr>
        <w:top w:val="none" w:sz="0" w:space="0" w:color="auto"/>
        <w:left w:val="none" w:sz="0" w:space="0" w:color="auto"/>
        <w:bottom w:val="none" w:sz="0" w:space="0" w:color="auto"/>
        <w:right w:val="none" w:sz="0" w:space="0" w:color="auto"/>
      </w:divBdr>
    </w:div>
    <w:div w:id="1012949692">
      <w:bodyDiv w:val="1"/>
      <w:marLeft w:val="0"/>
      <w:marRight w:val="0"/>
      <w:marTop w:val="0"/>
      <w:marBottom w:val="0"/>
      <w:divBdr>
        <w:top w:val="none" w:sz="0" w:space="0" w:color="auto"/>
        <w:left w:val="none" w:sz="0" w:space="0" w:color="auto"/>
        <w:bottom w:val="none" w:sz="0" w:space="0" w:color="auto"/>
        <w:right w:val="none" w:sz="0" w:space="0" w:color="auto"/>
      </w:divBdr>
    </w:div>
    <w:div w:id="1067533907">
      <w:bodyDiv w:val="1"/>
      <w:marLeft w:val="0"/>
      <w:marRight w:val="0"/>
      <w:marTop w:val="0"/>
      <w:marBottom w:val="0"/>
      <w:divBdr>
        <w:top w:val="none" w:sz="0" w:space="0" w:color="auto"/>
        <w:left w:val="none" w:sz="0" w:space="0" w:color="auto"/>
        <w:bottom w:val="none" w:sz="0" w:space="0" w:color="auto"/>
        <w:right w:val="none" w:sz="0" w:space="0" w:color="auto"/>
      </w:divBdr>
    </w:div>
    <w:div w:id="1090397377">
      <w:bodyDiv w:val="1"/>
      <w:marLeft w:val="0"/>
      <w:marRight w:val="0"/>
      <w:marTop w:val="0"/>
      <w:marBottom w:val="0"/>
      <w:divBdr>
        <w:top w:val="none" w:sz="0" w:space="0" w:color="auto"/>
        <w:left w:val="none" w:sz="0" w:space="0" w:color="auto"/>
        <w:bottom w:val="none" w:sz="0" w:space="0" w:color="auto"/>
        <w:right w:val="none" w:sz="0" w:space="0" w:color="auto"/>
      </w:divBdr>
    </w:div>
    <w:div w:id="1275475787">
      <w:bodyDiv w:val="1"/>
      <w:marLeft w:val="0"/>
      <w:marRight w:val="0"/>
      <w:marTop w:val="0"/>
      <w:marBottom w:val="0"/>
      <w:divBdr>
        <w:top w:val="none" w:sz="0" w:space="0" w:color="auto"/>
        <w:left w:val="none" w:sz="0" w:space="0" w:color="auto"/>
        <w:bottom w:val="none" w:sz="0" w:space="0" w:color="auto"/>
        <w:right w:val="none" w:sz="0" w:space="0" w:color="auto"/>
      </w:divBdr>
    </w:div>
    <w:div w:id="1293825525">
      <w:bodyDiv w:val="1"/>
      <w:marLeft w:val="0"/>
      <w:marRight w:val="0"/>
      <w:marTop w:val="0"/>
      <w:marBottom w:val="0"/>
      <w:divBdr>
        <w:top w:val="none" w:sz="0" w:space="0" w:color="auto"/>
        <w:left w:val="none" w:sz="0" w:space="0" w:color="auto"/>
        <w:bottom w:val="none" w:sz="0" w:space="0" w:color="auto"/>
        <w:right w:val="none" w:sz="0" w:space="0" w:color="auto"/>
      </w:divBdr>
    </w:div>
    <w:div w:id="1306400248">
      <w:bodyDiv w:val="1"/>
      <w:marLeft w:val="0"/>
      <w:marRight w:val="0"/>
      <w:marTop w:val="0"/>
      <w:marBottom w:val="0"/>
      <w:divBdr>
        <w:top w:val="none" w:sz="0" w:space="0" w:color="auto"/>
        <w:left w:val="none" w:sz="0" w:space="0" w:color="auto"/>
        <w:bottom w:val="none" w:sz="0" w:space="0" w:color="auto"/>
        <w:right w:val="none" w:sz="0" w:space="0" w:color="auto"/>
      </w:divBdr>
    </w:div>
    <w:div w:id="1342275393">
      <w:bodyDiv w:val="1"/>
      <w:marLeft w:val="0"/>
      <w:marRight w:val="0"/>
      <w:marTop w:val="0"/>
      <w:marBottom w:val="0"/>
      <w:divBdr>
        <w:top w:val="none" w:sz="0" w:space="0" w:color="auto"/>
        <w:left w:val="none" w:sz="0" w:space="0" w:color="auto"/>
        <w:bottom w:val="none" w:sz="0" w:space="0" w:color="auto"/>
        <w:right w:val="none" w:sz="0" w:space="0" w:color="auto"/>
      </w:divBdr>
    </w:div>
    <w:div w:id="1492521563">
      <w:bodyDiv w:val="1"/>
      <w:marLeft w:val="0"/>
      <w:marRight w:val="0"/>
      <w:marTop w:val="0"/>
      <w:marBottom w:val="0"/>
      <w:divBdr>
        <w:top w:val="none" w:sz="0" w:space="0" w:color="auto"/>
        <w:left w:val="none" w:sz="0" w:space="0" w:color="auto"/>
        <w:bottom w:val="none" w:sz="0" w:space="0" w:color="auto"/>
        <w:right w:val="none" w:sz="0" w:space="0" w:color="auto"/>
      </w:divBdr>
    </w:div>
    <w:div w:id="1665350507">
      <w:bodyDiv w:val="1"/>
      <w:marLeft w:val="0"/>
      <w:marRight w:val="0"/>
      <w:marTop w:val="0"/>
      <w:marBottom w:val="0"/>
      <w:divBdr>
        <w:top w:val="none" w:sz="0" w:space="0" w:color="auto"/>
        <w:left w:val="none" w:sz="0" w:space="0" w:color="auto"/>
        <w:bottom w:val="none" w:sz="0" w:space="0" w:color="auto"/>
        <w:right w:val="none" w:sz="0" w:space="0" w:color="auto"/>
      </w:divBdr>
    </w:div>
    <w:div w:id="1734964768">
      <w:bodyDiv w:val="1"/>
      <w:marLeft w:val="0"/>
      <w:marRight w:val="0"/>
      <w:marTop w:val="0"/>
      <w:marBottom w:val="0"/>
      <w:divBdr>
        <w:top w:val="none" w:sz="0" w:space="0" w:color="auto"/>
        <w:left w:val="none" w:sz="0" w:space="0" w:color="auto"/>
        <w:bottom w:val="none" w:sz="0" w:space="0" w:color="auto"/>
        <w:right w:val="none" w:sz="0" w:space="0" w:color="auto"/>
      </w:divBdr>
    </w:div>
    <w:div w:id="1746755888">
      <w:bodyDiv w:val="1"/>
      <w:marLeft w:val="0"/>
      <w:marRight w:val="0"/>
      <w:marTop w:val="0"/>
      <w:marBottom w:val="0"/>
      <w:divBdr>
        <w:top w:val="none" w:sz="0" w:space="0" w:color="auto"/>
        <w:left w:val="none" w:sz="0" w:space="0" w:color="auto"/>
        <w:bottom w:val="none" w:sz="0" w:space="0" w:color="auto"/>
        <w:right w:val="none" w:sz="0" w:space="0" w:color="auto"/>
      </w:divBdr>
    </w:div>
    <w:div w:id="1793599126">
      <w:bodyDiv w:val="1"/>
      <w:marLeft w:val="0"/>
      <w:marRight w:val="0"/>
      <w:marTop w:val="0"/>
      <w:marBottom w:val="0"/>
      <w:divBdr>
        <w:top w:val="none" w:sz="0" w:space="0" w:color="auto"/>
        <w:left w:val="none" w:sz="0" w:space="0" w:color="auto"/>
        <w:bottom w:val="none" w:sz="0" w:space="0" w:color="auto"/>
        <w:right w:val="none" w:sz="0" w:space="0" w:color="auto"/>
      </w:divBdr>
    </w:div>
    <w:div w:id="1807118039">
      <w:bodyDiv w:val="1"/>
      <w:marLeft w:val="0"/>
      <w:marRight w:val="0"/>
      <w:marTop w:val="0"/>
      <w:marBottom w:val="0"/>
      <w:divBdr>
        <w:top w:val="none" w:sz="0" w:space="0" w:color="auto"/>
        <w:left w:val="none" w:sz="0" w:space="0" w:color="auto"/>
        <w:bottom w:val="none" w:sz="0" w:space="0" w:color="auto"/>
        <w:right w:val="none" w:sz="0" w:space="0" w:color="auto"/>
      </w:divBdr>
    </w:div>
    <w:div w:id="1923370918">
      <w:bodyDiv w:val="1"/>
      <w:marLeft w:val="0"/>
      <w:marRight w:val="0"/>
      <w:marTop w:val="0"/>
      <w:marBottom w:val="0"/>
      <w:divBdr>
        <w:top w:val="none" w:sz="0" w:space="0" w:color="auto"/>
        <w:left w:val="none" w:sz="0" w:space="0" w:color="auto"/>
        <w:bottom w:val="none" w:sz="0" w:space="0" w:color="auto"/>
        <w:right w:val="none" w:sz="0" w:space="0" w:color="auto"/>
      </w:divBdr>
    </w:div>
    <w:div w:id="1944877829">
      <w:bodyDiv w:val="1"/>
      <w:marLeft w:val="0"/>
      <w:marRight w:val="0"/>
      <w:marTop w:val="0"/>
      <w:marBottom w:val="0"/>
      <w:divBdr>
        <w:top w:val="none" w:sz="0" w:space="0" w:color="auto"/>
        <w:left w:val="none" w:sz="0" w:space="0" w:color="auto"/>
        <w:bottom w:val="none" w:sz="0" w:space="0" w:color="auto"/>
        <w:right w:val="none" w:sz="0" w:space="0" w:color="auto"/>
      </w:divBdr>
    </w:div>
    <w:div w:id="2048945728">
      <w:bodyDiv w:val="1"/>
      <w:marLeft w:val="0"/>
      <w:marRight w:val="0"/>
      <w:marTop w:val="0"/>
      <w:marBottom w:val="0"/>
      <w:divBdr>
        <w:top w:val="none" w:sz="0" w:space="0" w:color="auto"/>
        <w:left w:val="none" w:sz="0" w:space="0" w:color="auto"/>
        <w:bottom w:val="none" w:sz="0" w:space="0" w:color="auto"/>
        <w:right w:val="none" w:sz="0" w:space="0" w:color="auto"/>
      </w:divBdr>
    </w:div>
    <w:div w:id="2080981984">
      <w:bodyDiv w:val="1"/>
      <w:marLeft w:val="0"/>
      <w:marRight w:val="0"/>
      <w:marTop w:val="0"/>
      <w:marBottom w:val="0"/>
      <w:divBdr>
        <w:top w:val="none" w:sz="0" w:space="0" w:color="auto"/>
        <w:left w:val="none" w:sz="0" w:space="0" w:color="auto"/>
        <w:bottom w:val="none" w:sz="0" w:space="0" w:color="auto"/>
        <w:right w:val="none" w:sz="0" w:space="0" w:color="auto"/>
      </w:divBdr>
    </w:div>
    <w:div w:id="21027981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theme" Target="theme/theme1.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hyperlink" Target="https://www.ecured.cu/Procedimientos_almacenados" TargetMode="Externa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yperlink" Target="mailto:%7b1@1&amp;1.com"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hyperlink" Target="mailto:%7ba@a.com" TargetMode="Externa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ersonalizado 1">
      <a:majorFont>
        <a:latin typeface="Cambria"/>
        <a:ea typeface=""/>
        <a:cs typeface=""/>
      </a:majorFont>
      <a:minorFont>
        <a:latin typeface="Cambri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on17</b:Tag>
    <b:SourceType>DocumentFromInternetSite</b:SourceType>
    <b:Guid>{6E915D57-7317-40A7-8BA9-4CF628D24D2C}</b:Guid>
    <b:Author>
      <b:Author>
        <b:NameList>
          <b:Person>
            <b:Last>Jon Brisbin</b:Last>
            <b:First>Oliver</b:First>
            <b:Middle>Gierke, Greg Turnquist</b:Middle>
          </b:Person>
        </b:NameList>
      </b:Author>
    </b:Author>
    <b:Title>Spring Data REST - Reference Documentation</b:Title>
    <b:Year>2017</b:Year>
    <b:Month>06</b:Month>
    <b:Day>08</b:Day>
    <b:URL>http://docs.spring.io/spring-data/rest/docs/2.6.4.RELEASE/reference/html/</b:URL>
    <b:RefOrder>3</b:RefOrder>
  </b:Source>
  <b:Source>
    <b:Tag>Ben17</b:Tag>
    <b:SourceType>DocumentFromInternetSite</b:SourceType>
    <b:Guid>{EC14A89B-E16A-4161-8CE8-E1EC73E1381A}</b:Guid>
    <b:Author>
      <b:Author>
        <b:NameList>
          <b:Person>
            <b:Last>Ben Alex</b:Last>
            <b:First>Luke</b:First>
            <b:Middle>Taylor , Rob Winch , Gunnar Hillert</b:Middle>
          </b:Person>
        </b:NameList>
      </b:Author>
    </b:Author>
    <b:Title>Spring Security Reference</b:Title>
    <b:Year>2017</b:Year>
    <b:URL>http://docs.spring.io/spring-security/site/docs/4.2.3.RELEASE/reference/htmlsingle/</b:URL>
    <b:RefOrder>4</b:RefOrder>
  </b:Source>
  <b:Source>
    <b:Tag>Cra17</b:Tag>
    <b:SourceType>DocumentFromInternetSite</b:SourceType>
    <b:Guid>{D7D83A8A-3177-4C99-B3A7-F4B4223A6B4E}</b:Guid>
    <b:Author>
      <b:Author>
        <b:NameList>
          <b:Person>
            <b:Last>Craig Walls</b:Last>
            <b:First>Keith</b:First>
            <b:Middle>Donald,Roy Clarkson</b:Middle>
          </b:Person>
        </b:NameList>
      </b:Author>
    </b:Author>
    <b:Title>Spring Social Facebook Reference</b:Title>
    <b:Year>2017</b:Year>
    <b:URL>http://docs.spring.io/spring-social-facebook/docs/2.0.3.RELEASE/reference/htmlsingle/</b:URL>
    <b:RefOrder>5</b:RefOrder>
  </b:Source>
  <b:Source>
    <b:Tag>Cra171</b:Tag>
    <b:SourceType>DocumentFromInternetSite</b:SourceType>
    <b:Guid>{AACE08AA-EE55-406C-A978-CC033EF5220B}</b:Guid>
    <b:Author>
      <b:Author>
        <b:NameList>
          <b:Person>
            <b:Last>Craig Walls</b:Last>
            <b:First>Keith</b:First>
            <b:Middle>Donald,Roy Clarkson,Greg Turnquist</b:Middle>
          </b:Person>
        </b:NameList>
      </b:Author>
    </b:Author>
    <b:Title>Spring Social Reference</b:Title>
    <b:Year>2017</b:Year>
    <b:URL>http://docs.spring.io/spring-social/docs/1.1.4.RELEASE/reference/htmlsingle/</b:URL>
    <b:RefOrder>6</b:RefOrder>
  </b:Source>
  <b:Source>
    <b:Tag>Phi17</b:Tag>
    <b:SourceType>DocumentFromInternetSite</b:SourceType>
    <b:Guid>{50C2B36B-4957-4E0B-8737-2DA5BC646D6C}</b:Guid>
    <b:Author>
      <b:Author>
        <b:NameList>
          <b:Person>
            <b:Last>Phillip Webb</b:Last>
            <b:First>Dave</b:First>
            <b:Middle>Syer, Josh Long, Stéphane Nicoll, Rob Winch, Andy Wilkinson, Marcel Overdijk, Christian Dupuis, Sébastien Deleuze, Michael Simons</b:Middle>
          </b:Person>
        </b:NameList>
      </b:Author>
    </b:Author>
    <b:Title>Spring Boot Reference Guide</b:Title>
    <b:Year>2017</b:Year>
    <b:URL>http://docs.spring.io/spring-boot/docs/1.5.4.RELEASE/reference/htmlsingle/</b:URL>
    <b:RefOrder>7</b:RefOrder>
  </b:Source>
  <b:Source>
    <b:Tag>Rod17</b:Tag>
    <b:SourceType>DocumentFromInternetSite</b:SourceType>
    <b:Guid>{C8E30234-2901-44DF-A372-AF7D27D7E166}</b:Guid>
    <b:Author>
      <b:Author>
        <b:NameList>
          <b:Person>
            <b:Last>Rod Johnson</b:Last>
            <b:First>Juergen</b:First>
            <b:Middle>Hoeller , Keith Donald , Colin Sampaleanu , Rob Harrop , Thomas Risberg , Alef Arendsen , Darren Davison , Dmitriy Kopylenko , Mark Pollack , Thierry Templier , Erwin Vervaet , Portia Tung , Ben Hale , Adrian Colyer , John Lewis , Co</b:Middle>
          </b:Person>
        </b:NameList>
      </b:Author>
    </b:Author>
    <b:Title>Spring Framework Reference Documentation</b:Title>
    <b:Year>2017</b:Year>
    <b:URL>http://docs.spring.io/spring/docs/current/spring-framework-reference/htmlsingle/</b:URL>
    <b:RefOrder>8</b:RefOrder>
  </b:Source>
  <b:Source>
    <b:Tag>Tho17</b:Tag>
    <b:SourceType>DocumentFromInternetSite</b:SourceType>
    <b:Guid>{2A6C301C-458E-4D02-A4D4-CB81E844EA12}</b:Guid>
    <b:Author>
      <b:Author>
        <b:NameList>
          <b:Person>
            <b:Last>Thomas Darimont</b:Last>
            <b:First>Oliver</b:First>
            <b:Middle>Gierke, Christoph Strobl, Mark Paluch</b:Middle>
          </b:Person>
        </b:NameList>
      </b:Author>
    </b:Author>
    <b:Title>Spring Data JPA - Reference Documentation</b:Title>
    <b:Year>2017</b:Year>
    <b:URL>http://docs.spring.io/spring-data/jpa/docs/1.11.4.RELEASE/reference/html/</b:URL>
    <b:RefOrder>9</b:RefOrder>
  </b:Source>
  <b:Source>
    <b:Tag>Goo17</b:Tag>
    <b:SourceType>DocumentFromInternetSite</b:SourceType>
    <b:Guid>{172EAF2E-50E2-41A2-8CCC-721F46C493D9}</b:Guid>
    <b:Author>
      <b:Author>
        <b:Corporate> Google Inc.</b:Corporate>
      </b:Author>
    </b:Author>
    <b:Title>Introduction to Android</b:Title>
    <b:Year>2017</b:Year>
    <b:URL>https://developer.android.com/guide/index.html</b:URL>
    <b:RefOrder>10</b:RefOrder>
  </b:Source>
  <b:Source>
    <b:Tag>Jua17</b:Tag>
    <b:SourceType>DocumentFromInternetSite</b:SourceType>
    <b:Guid>{8BBFBAD8-8F38-4676-B746-AFDD688D427D}</b:Guid>
    <b:Author>
      <b:Author>
        <b:NameList>
          <b:Person>
            <b:Last>Majluf</b:Last>
            <b:First>Juan</b:First>
            <b:Middle>Pablo</b:Middle>
          </b:Person>
        </b:NameList>
      </b:Author>
    </b:Author>
    <b:Year>2017</b:Year>
    <b:URL>http://iabtrends.cl/2016/08/09/chile-lidera-el-uso-de-smartphones-en-latinomaerica-con-7-9-millones-de-usuarios/</b:URL>
    <b:InternetSiteTitle>Iab trends</b:InternetSiteTitle>
    <b:RefOrder>1</b:RefOrder>
  </b:Source>
  <b:Source>
    <b:Tag>Con17</b:Tag>
    <b:SourceType>DocumentFromInternetSite</b:SourceType>
    <b:Guid>{A1954B82-CA47-4DF5-8187-7E3F24069F83}</b:Guid>
    <b:Author>
      <b:Author>
        <b:Corporate>Consejo Nacional de la Cultura y las Artes</b:Corporate>
      </b:Author>
    </b:Author>
    <b:InternetSiteTitle>Consejo Nacional de la Cultura y las Artes</b:InternetSiteTitle>
    <b:Year>2017</b:Year>
    <b:URL>http://www.cultura.gob.cl/institucional/informe-cultura-tiempo-libre-2014/</b:URL>
    <b:RefOrder>2</b:RefOrder>
  </b:Source>
  <b:Source>
    <b:Tag>htt</b:Tag>
    <b:SourceType>InternetSite</b:SourceType>
    <b:Guid>{BD0CA995-2E2C-4AE1-9CB6-03D42ABA5071}</b:Guid>
    <b:URL>http://www-movable-type.co.uk/scripts/latlong.html</b:URL>
    <b:Author>
      <b:Author>
        <b:NameList>
          <b:Person>
            <b:Last>Veness</b:Last>
            <b:First>Chris</b:First>
          </b:Person>
        </b:NameList>
      </b:Author>
    </b:Author>
    <b:Title>Movable Type Scripts</b:Title>
    <b:Year>2017</b:Year>
    <b:RefOrder>11</b:RefOrder>
  </b:Source>
</b:Sources>
</file>

<file path=customXml/itemProps1.xml><?xml version="1.0" encoding="utf-8"?>
<ds:datastoreItem xmlns:ds="http://schemas.openxmlformats.org/officeDocument/2006/customXml" ds:itemID="{0C58ECB1-5817-4907-90E0-22DB1D9A0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1</Pages>
  <Words>18773</Words>
  <Characters>103254</Characters>
  <Application>Microsoft Office Word</Application>
  <DocSecurity>0</DocSecurity>
  <Lines>860</Lines>
  <Paragraphs>2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 Gallegos</dc:creator>
  <cp:keywords>Tabla</cp:keywords>
  <dc:description/>
  <cp:lastModifiedBy>Hans Gallegos</cp:lastModifiedBy>
  <cp:revision>10</cp:revision>
  <cp:lastPrinted>2017-07-02T02:52:00Z</cp:lastPrinted>
  <dcterms:created xsi:type="dcterms:W3CDTF">2017-06-29T03:31:00Z</dcterms:created>
  <dcterms:modified xsi:type="dcterms:W3CDTF">2017-07-02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e6fb24-b600-3619-b045-fd30a8f067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